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header6.xml" ContentType="application/vnd.openxmlformats-officedocument.wordprocessingml.header+xml"/>
  <Override PartName="/word/header7.xml" ContentType="application/vnd.openxmlformats-officedocument.wordprocessingml.header+xml"/>
  <Override PartName="/word/footer6.xml" ContentType="application/vnd.openxmlformats-officedocument.wordprocessingml.footer+xml"/>
  <Override PartName="/word/footer7.xml" ContentType="application/vnd.openxmlformats-officedocument.wordprocessingml.footer+xml"/>
  <Override PartName="/word/header8.xml" ContentType="application/vnd.openxmlformats-officedocument.wordprocessingml.header+xml"/>
  <Override PartName="/word/header9.xml" ContentType="application/vnd.openxmlformats-officedocument.wordprocessingml.header+xml"/>
  <Override PartName="/word/footer8.xml" ContentType="application/vnd.openxmlformats-officedocument.wordprocessingml.footer+xml"/>
  <Override PartName="/word/footer9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32D0AF2" w14:textId="2D8C8ACB" w:rsidR="0074632E" w:rsidRPr="00237F39" w:rsidRDefault="00C907A1" w:rsidP="0074632E">
      <w:pPr>
        <w:suppressAutoHyphens/>
        <w:spacing w:after="0" w:line="240" w:lineRule="auto"/>
        <w:jc w:val="center"/>
        <w:rPr>
          <w:rFonts w:ascii="Times New Roman" w:eastAsia="Calibri" w:hAnsi="Times New Roman"/>
          <w:lang w:eastAsia="en-US"/>
        </w:rPr>
      </w:pPr>
      <w:bookmarkStart w:id="0" w:name="_Hlk131088484"/>
      <w:bookmarkEnd w:id="0"/>
      <w:r w:rsidRPr="00237F39">
        <w:rPr>
          <w:rFonts w:ascii="Times New Roman" w:eastAsia="Calibri" w:hAnsi="Times New Roman"/>
          <w:noProof/>
          <w:kern w:val="2"/>
        </w:rPr>
        <w:drawing>
          <wp:inline distT="0" distB="0" distL="0" distR="0" wp14:anchorId="155C2E0E" wp14:editId="7BD17543">
            <wp:extent cx="3238500" cy="3238500"/>
            <wp:effectExtent l="0" t="0" r="0" b="0"/>
            <wp:docPr id="14" name="Resim 66" descr="Gazi_Üniversitesi_Logo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esim 66" descr="Gazi_Üniversitesi_Logo.jp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38500" cy="3238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09B9C3" w14:textId="77777777" w:rsidR="0074632E" w:rsidRPr="00237F39" w:rsidRDefault="0074632E" w:rsidP="0074632E">
      <w:pPr>
        <w:suppressAutoHyphens/>
        <w:spacing w:after="0" w:line="240" w:lineRule="auto"/>
        <w:jc w:val="center"/>
        <w:rPr>
          <w:rFonts w:ascii="Times New Roman" w:eastAsia="Calibri" w:hAnsi="Times New Roman"/>
          <w:lang w:eastAsia="en-US"/>
        </w:rPr>
        <w:sectPr w:rsidR="0074632E" w:rsidRPr="00237F39" w:rsidSect="001E0197">
          <w:headerReference w:type="even" r:id="rId9"/>
          <w:headerReference w:type="default" r:id="rId10"/>
          <w:footerReference w:type="even" r:id="rId11"/>
          <w:footerReference w:type="default" r:id="rId12"/>
          <w:pgSz w:w="11906" w:h="16838" w:code="9"/>
          <w:pgMar w:top="1134" w:right="1559" w:bottom="1134" w:left="1559" w:header="709" w:footer="709" w:gutter="0"/>
          <w:cols w:space="708"/>
          <w:vAlign w:val="center"/>
          <w:docGrid w:linePitch="360"/>
        </w:sectPr>
      </w:pPr>
    </w:p>
    <w:p w14:paraId="56D77CD4" w14:textId="4F1B6DE2" w:rsidR="0074632E" w:rsidRPr="00237F39" w:rsidRDefault="0074632E" w:rsidP="0074632E">
      <w:pPr>
        <w:spacing w:after="0" w:line="360" w:lineRule="auto"/>
        <w:jc w:val="center"/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</w:pPr>
      <w:r w:rsidRPr="00237F39"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  <w:lastRenderedPageBreak/>
        <w:t>ÜÇ</w:t>
      </w:r>
      <w:r w:rsidR="00E4403D" w:rsidRPr="00237F39"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  <w:t xml:space="preserve"> </w:t>
      </w:r>
      <w:r w:rsidRPr="00237F39"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  <w:t>FARKLI</w:t>
      </w:r>
      <w:r w:rsidR="00E4403D" w:rsidRPr="00237F39"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  <w:t xml:space="preserve"> </w:t>
      </w:r>
      <w:r w:rsidRPr="00237F39"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  <w:t>NİKEL</w:t>
      </w:r>
      <w:r w:rsidR="00E4403D" w:rsidRPr="00237F39"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  <w:t xml:space="preserve"> </w:t>
      </w:r>
      <w:r w:rsidRPr="00237F39"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  <w:t>TİTANYUM</w:t>
      </w:r>
      <w:r w:rsidR="00E4403D" w:rsidRPr="00237F39"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  <w:t xml:space="preserve"> </w:t>
      </w:r>
      <w:r w:rsidRPr="00237F39"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  <w:t>EĞE</w:t>
      </w:r>
      <w:r w:rsidR="00E4403D" w:rsidRPr="00237F39"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  <w:t xml:space="preserve"> </w:t>
      </w:r>
      <w:r w:rsidRPr="00237F39"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  <w:t>SİSTEMİNİN</w:t>
      </w:r>
      <w:r w:rsidR="00E4403D" w:rsidRPr="00237F39"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  <w:t xml:space="preserve"> </w:t>
      </w:r>
      <w:r w:rsidRPr="00237F39"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  <w:t>ŞEKİLLENDİRME</w:t>
      </w:r>
      <w:r w:rsidR="00E4403D" w:rsidRPr="00237F39"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  <w:t xml:space="preserve"> </w:t>
      </w:r>
      <w:r w:rsidRPr="00237F39"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  <w:t>ETKİNLİĞİNİN</w:t>
      </w:r>
      <w:r w:rsidR="00E4403D" w:rsidRPr="00237F39"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  <w:t xml:space="preserve"> </w:t>
      </w:r>
      <w:r w:rsidRPr="00237F39"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  <w:t>DEĞERLENDİRİLMESİ</w:t>
      </w:r>
    </w:p>
    <w:p w14:paraId="23DCB280" w14:textId="77777777" w:rsidR="0074632E" w:rsidRPr="00237F39" w:rsidRDefault="0074632E" w:rsidP="0074632E">
      <w:pPr>
        <w:spacing w:after="0" w:line="360" w:lineRule="auto"/>
        <w:jc w:val="center"/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</w:pPr>
    </w:p>
    <w:p w14:paraId="64B8980A" w14:textId="77777777" w:rsidR="0074632E" w:rsidRPr="00237F39" w:rsidRDefault="0074632E" w:rsidP="0074632E">
      <w:pPr>
        <w:spacing w:after="0" w:line="360" w:lineRule="auto"/>
        <w:jc w:val="center"/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</w:pPr>
    </w:p>
    <w:p w14:paraId="18AD92AC" w14:textId="77777777" w:rsidR="0074632E" w:rsidRPr="00237F39" w:rsidRDefault="0074632E" w:rsidP="0074632E">
      <w:pPr>
        <w:spacing w:after="0" w:line="360" w:lineRule="auto"/>
        <w:jc w:val="center"/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</w:pPr>
    </w:p>
    <w:p w14:paraId="55E09E8F" w14:textId="77777777" w:rsidR="0074632E" w:rsidRPr="00237F39" w:rsidRDefault="0074632E" w:rsidP="0074632E">
      <w:pPr>
        <w:spacing w:after="0" w:line="360" w:lineRule="auto"/>
        <w:jc w:val="center"/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</w:pPr>
    </w:p>
    <w:p w14:paraId="252FB821" w14:textId="77777777" w:rsidR="0074632E" w:rsidRPr="00237F39" w:rsidRDefault="0074632E" w:rsidP="0074632E">
      <w:pPr>
        <w:spacing w:after="0" w:line="360" w:lineRule="auto"/>
        <w:jc w:val="center"/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</w:pPr>
    </w:p>
    <w:p w14:paraId="32B79E35" w14:textId="201B7A52" w:rsidR="0074632E" w:rsidRPr="00237F39" w:rsidRDefault="0074632E" w:rsidP="0074632E">
      <w:pPr>
        <w:spacing w:after="0" w:line="360" w:lineRule="auto"/>
        <w:jc w:val="center"/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</w:pPr>
      <w:r w:rsidRPr="00237F39"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  <w:t>Aybüke</w:t>
      </w:r>
      <w:r w:rsidR="00E4403D" w:rsidRPr="00237F39"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  <w:t xml:space="preserve"> </w:t>
      </w:r>
      <w:r w:rsidRPr="00237F39"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  <w:t>KARACA</w:t>
      </w:r>
      <w:r w:rsidR="00E4403D" w:rsidRPr="00237F39"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  <w:t xml:space="preserve"> </w:t>
      </w:r>
      <w:r w:rsidRPr="00237F39"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  <w:t>SAKALLI</w:t>
      </w:r>
    </w:p>
    <w:p w14:paraId="493D3763" w14:textId="77777777" w:rsidR="0074632E" w:rsidRPr="00237F39" w:rsidRDefault="0074632E" w:rsidP="0074632E">
      <w:pPr>
        <w:spacing w:after="0" w:line="360" w:lineRule="auto"/>
        <w:jc w:val="center"/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</w:pPr>
    </w:p>
    <w:p w14:paraId="4C82AC87" w14:textId="77777777" w:rsidR="0074632E" w:rsidRPr="00237F39" w:rsidRDefault="0074632E" w:rsidP="0074632E">
      <w:pPr>
        <w:spacing w:after="0" w:line="360" w:lineRule="auto"/>
        <w:jc w:val="center"/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</w:pPr>
    </w:p>
    <w:p w14:paraId="4C218F88" w14:textId="77777777" w:rsidR="0074632E" w:rsidRPr="00237F39" w:rsidRDefault="0074632E" w:rsidP="0074632E">
      <w:pPr>
        <w:spacing w:after="0" w:line="360" w:lineRule="auto"/>
        <w:jc w:val="center"/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</w:pPr>
    </w:p>
    <w:p w14:paraId="3E8C421A" w14:textId="77777777" w:rsidR="0074632E" w:rsidRPr="00237F39" w:rsidRDefault="0074632E" w:rsidP="0074632E">
      <w:pPr>
        <w:spacing w:after="0" w:line="360" w:lineRule="auto"/>
        <w:jc w:val="center"/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</w:pPr>
    </w:p>
    <w:p w14:paraId="25D0B64A" w14:textId="77777777" w:rsidR="0074632E" w:rsidRPr="00237F39" w:rsidRDefault="0074632E" w:rsidP="0074632E">
      <w:pPr>
        <w:spacing w:after="0" w:line="360" w:lineRule="auto"/>
        <w:jc w:val="center"/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</w:pPr>
    </w:p>
    <w:p w14:paraId="52EDFC5D" w14:textId="2D2CD793" w:rsidR="0074632E" w:rsidRPr="00237F39" w:rsidRDefault="00F42681" w:rsidP="0074632E">
      <w:pPr>
        <w:spacing w:after="0" w:line="360" w:lineRule="auto"/>
        <w:jc w:val="center"/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</w:pPr>
      <w:r w:rsidRPr="00237F39"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  <w:t>UZMANLIK</w:t>
      </w:r>
      <w:r w:rsidR="00E4403D" w:rsidRPr="00237F39"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  <w:t xml:space="preserve"> </w:t>
      </w:r>
      <w:r w:rsidR="0074632E" w:rsidRPr="00237F39"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  <w:t>TEZİ</w:t>
      </w:r>
    </w:p>
    <w:p w14:paraId="0EF76091" w14:textId="4FAFE280" w:rsidR="0074632E" w:rsidRPr="00237F39" w:rsidRDefault="00485CE1" w:rsidP="0074632E">
      <w:pPr>
        <w:spacing w:after="0" w:line="360" w:lineRule="auto"/>
        <w:jc w:val="center"/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</w:pPr>
      <w:r w:rsidRPr="00237F39"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  <w:t>ENDODONTİ</w:t>
      </w:r>
      <w:r w:rsidR="00E4403D" w:rsidRPr="00237F39"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  <w:t xml:space="preserve"> </w:t>
      </w:r>
      <w:r w:rsidR="0074632E" w:rsidRPr="00237F39"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  <w:t>ANABİLİM</w:t>
      </w:r>
      <w:r w:rsidR="00E4403D" w:rsidRPr="00237F39"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  <w:t xml:space="preserve"> </w:t>
      </w:r>
      <w:r w:rsidR="0074632E" w:rsidRPr="00237F39"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  <w:t>DALI</w:t>
      </w:r>
    </w:p>
    <w:p w14:paraId="434059EA" w14:textId="77777777" w:rsidR="0074632E" w:rsidRPr="00237F39" w:rsidRDefault="0074632E" w:rsidP="0074632E">
      <w:pPr>
        <w:spacing w:after="0" w:line="360" w:lineRule="auto"/>
        <w:jc w:val="center"/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</w:pPr>
    </w:p>
    <w:p w14:paraId="16C64B8A" w14:textId="77777777" w:rsidR="0074632E" w:rsidRPr="00237F39" w:rsidRDefault="0074632E" w:rsidP="0074632E">
      <w:pPr>
        <w:spacing w:after="0" w:line="360" w:lineRule="auto"/>
        <w:jc w:val="center"/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</w:pPr>
    </w:p>
    <w:p w14:paraId="504CA554" w14:textId="77777777" w:rsidR="0074632E" w:rsidRPr="00237F39" w:rsidRDefault="0074632E" w:rsidP="0074632E">
      <w:pPr>
        <w:spacing w:after="0" w:line="360" w:lineRule="auto"/>
        <w:jc w:val="center"/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</w:pPr>
    </w:p>
    <w:p w14:paraId="276F6A33" w14:textId="77777777" w:rsidR="0074632E" w:rsidRPr="00237F39" w:rsidRDefault="0074632E" w:rsidP="0074632E">
      <w:pPr>
        <w:spacing w:after="0" w:line="360" w:lineRule="auto"/>
        <w:jc w:val="center"/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</w:pPr>
    </w:p>
    <w:p w14:paraId="7849E278" w14:textId="77777777" w:rsidR="0074632E" w:rsidRPr="00237F39" w:rsidRDefault="0074632E" w:rsidP="0074632E">
      <w:pPr>
        <w:spacing w:after="0" w:line="360" w:lineRule="auto"/>
        <w:jc w:val="center"/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</w:pPr>
    </w:p>
    <w:p w14:paraId="4581FB6C" w14:textId="7EF84DA7" w:rsidR="0074632E" w:rsidRPr="00237F39" w:rsidRDefault="0074632E" w:rsidP="0074632E">
      <w:pPr>
        <w:spacing w:after="0" w:line="360" w:lineRule="auto"/>
        <w:jc w:val="center"/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</w:pPr>
      <w:r w:rsidRPr="00237F39"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  <w:t>GAZİ</w:t>
      </w:r>
      <w:r w:rsidR="00E4403D" w:rsidRPr="00237F39"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  <w:t xml:space="preserve"> </w:t>
      </w:r>
      <w:r w:rsidRPr="00237F39"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  <w:t>ÜNİVERSİTESİ</w:t>
      </w:r>
    </w:p>
    <w:p w14:paraId="26973261" w14:textId="720AF1F0" w:rsidR="0074632E" w:rsidRPr="00237F39" w:rsidRDefault="00F42681" w:rsidP="0074632E">
      <w:pPr>
        <w:spacing w:after="0" w:line="360" w:lineRule="auto"/>
        <w:jc w:val="center"/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</w:pPr>
      <w:r w:rsidRPr="00237F39"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  <w:t>DİŞ</w:t>
      </w:r>
      <w:r w:rsidR="00E4403D" w:rsidRPr="00237F39"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  <w:t xml:space="preserve"> </w:t>
      </w:r>
      <w:r w:rsidRPr="00237F39"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  <w:t>HEKİMLİĞİ</w:t>
      </w:r>
      <w:r w:rsidR="00E4403D" w:rsidRPr="00237F39"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  <w:t xml:space="preserve"> </w:t>
      </w:r>
      <w:r w:rsidRPr="00237F39"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  <w:t>FAKÜLTESİ</w:t>
      </w:r>
      <w:r w:rsidR="00E4403D" w:rsidRPr="00237F39"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  <w:t xml:space="preserve"> </w:t>
      </w:r>
    </w:p>
    <w:p w14:paraId="11748C68" w14:textId="77777777" w:rsidR="0074632E" w:rsidRPr="00237F39" w:rsidRDefault="0074632E" w:rsidP="0074632E">
      <w:pPr>
        <w:spacing w:after="0" w:line="360" w:lineRule="auto"/>
        <w:jc w:val="center"/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</w:pPr>
    </w:p>
    <w:p w14:paraId="3F3B2B1A" w14:textId="77777777" w:rsidR="0074632E" w:rsidRPr="00237F39" w:rsidRDefault="0074632E" w:rsidP="0074632E">
      <w:pPr>
        <w:spacing w:after="0" w:line="360" w:lineRule="auto"/>
        <w:jc w:val="center"/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</w:pPr>
    </w:p>
    <w:p w14:paraId="5BF15C8F" w14:textId="7642E9AA" w:rsidR="0074632E" w:rsidRPr="00237F39" w:rsidRDefault="00EA4AEB" w:rsidP="0074632E">
      <w:pPr>
        <w:spacing w:after="0" w:line="360" w:lineRule="auto"/>
        <w:jc w:val="center"/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</w:pPr>
      <w:r w:rsidRPr="00237F39"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  <w:t xml:space="preserve">Bu </w:t>
      </w:r>
      <w:r w:rsidR="00BE7456" w:rsidRPr="00237F39"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  <w:t xml:space="preserve">Tez Gazi Üniversitesi Bilimsel Araştırma Projeleri </w:t>
      </w:r>
      <w:r w:rsidR="00B83383" w:rsidRPr="00237F39"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  <w:t xml:space="preserve">Koordinasyon </w:t>
      </w:r>
      <w:r w:rsidR="00BE7456" w:rsidRPr="00237F39"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  <w:t xml:space="preserve">Birimi </w:t>
      </w:r>
      <w:r w:rsidRPr="00237F39"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  <w:t>(BAP) tarafından TDH-2022-74</w:t>
      </w:r>
      <w:r w:rsidR="00BE7456" w:rsidRPr="00237F39"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  <w:t>57 proje kodu ile desteklenmiştir.</w:t>
      </w:r>
    </w:p>
    <w:p w14:paraId="5578CB2A" w14:textId="77777777" w:rsidR="0074632E" w:rsidRPr="00237F39" w:rsidRDefault="0074632E" w:rsidP="0074632E">
      <w:pPr>
        <w:spacing w:after="0" w:line="360" w:lineRule="auto"/>
        <w:jc w:val="center"/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</w:pPr>
    </w:p>
    <w:p w14:paraId="1616F5B5" w14:textId="77777777" w:rsidR="0074632E" w:rsidRPr="00237F39" w:rsidRDefault="0074632E" w:rsidP="0074632E">
      <w:pPr>
        <w:spacing w:after="0" w:line="360" w:lineRule="auto"/>
        <w:jc w:val="center"/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</w:pPr>
    </w:p>
    <w:p w14:paraId="09DCE65E" w14:textId="2B310363" w:rsidR="0074632E" w:rsidRPr="00237F39" w:rsidRDefault="00F42681" w:rsidP="0074632E">
      <w:pPr>
        <w:spacing w:after="0" w:line="360" w:lineRule="auto"/>
        <w:jc w:val="center"/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  <w:sectPr w:rsidR="0074632E" w:rsidRPr="00237F39" w:rsidSect="005E073C">
          <w:pgSz w:w="11906" w:h="16838"/>
          <w:pgMar w:top="2835" w:right="1559" w:bottom="1134" w:left="1559" w:header="709" w:footer="709" w:gutter="0"/>
          <w:cols w:space="708"/>
          <w:docGrid w:linePitch="360"/>
        </w:sectPr>
      </w:pPr>
      <w:r w:rsidRPr="00237F39"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  <w:t>MAYIS</w:t>
      </w:r>
      <w:r w:rsidR="00E4403D" w:rsidRPr="00237F39"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  <w:t xml:space="preserve"> </w:t>
      </w:r>
      <w:r w:rsidR="0074632E" w:rsidRPr="00237F39">
        <w:rPr>
          <w:rFonts w:ascii="Times New Roman" w:eastAsia="Calibri" w:hAnsi="Times New Roman"/>
          <w:b/>
          <w:bCs/>
          <w:color w:val="000000"/>
          <w:sz w:val="26"/>
          <w:szCs w:val="26"/>
          <w:lang w:eastAsia="en-US"/>
        </w:rPr>
        <w:t>2023</w:t>
      </w:r>
    </w:p>
    <w:p w14:paraId="0AA857D8" w14:textId="75CEF0E7" w:rsidR="002E6809" w:rsidRPr="00237F39" w:rsidRDefault="002E6809" w:rsidP="002E6809">
      <w:pPr>
        <w:spacing w:after="0" w:line="240" w:lineRule="auto"/>
        <w:jc w:val="both"/>
        <w:rPr>
          <w:rFonts w:ascii="Times New Roman" w:eastAsia="Calibri" w:hAnsi="Times New Roman"/>
          <w:b/>
          <w:lang w:eastAsia="en-US"/>
        </w:rPr>
      </w:pPr>
      <w:r w:rsidRPr="00237F39">
        <w:rPr>
          <w:rFonts w:ascii="Times New Roman" w:hAnsi="Times New Roman"/>
        </w:rPr>
        <w:lastRenderedPageBreak/>
        <w:t>Aybüke KARACA SAKALLI tarafından hazırlanan “</w:t>
      </w:r>
      <w:r w:rsidRPr="00237F39">
        <w:rPr>
          <w:rFonts w:ascii="Times New Roman" w:eastAsia="Calibri" w:hAnsi="Times New Roman"/>
          <w:lang w:eastAsia="en-US"/>
        </w:rPr>
        <w:t>ÜÇ FARKLI NİKEL TİTANYUM EĞE SİSTEMİNİN ŞEKİLLENDİRME ETKİNLİĞİNİN DEĞERLENDİRİLMESİ</w:t>
      </w:r>
      <w:r w:rsidRPr="00237F39">
        <w:rPr>
          <w:rFonts w:ascii="Times New Roman" w:hAnsi="Times New Roman"/>
        </w:rPr>
        <w:t>” adlı tez çalışması aşağıdaki jüri tarafından OY BİRLİĞİ</w:t>
      </w:r>
      <w:r w:rsidR="00295DFB" w:rsidRPr="00237F39">
        <w:rPr>
          <w:rFonts w:ascii="Times New Roman" w:hAnsi="Times New Roman"/>
        </w:rPr>
        <w:t>/OY ÇOKLUĞU</w:t>
      </w:r>
      <w:r w:rsidRPr="00237F39">
        <w:rPr>
          <w:rFonts w:ascii="Times New Roman" w:hAnsi="Times New Roman"/>
        </w:rPr>
        <w:t xml:space="preserve"> ile Gazi Üniversitesi </w:t>
      </w:r>
      <w:r w:rsidR="000E56D8" w:rsidRPr="00237F39">
        <w:rPr>
          <w:rFonts w:ascii="Times New Roman" w:hAnsi="Times New Roman"/>
        </w:rPr>
        <w:t xml:space="preserve">Endodonti </w:t>
      </w:r>
      <w:r w:rsidRPr="00237F39">
        <w:rPr>
          <w:rFonts w:ascii="Times New Roman" w:hAnsi="Times New Roman"/>
        </w:rPr>
        <w:t>Anabilim Dalı’nda UZMANLIK TEZİ olarak kabul edilmiştir.</w:t>
      </w:r>
    </w:p>
    <w:p w14:paraId="773EA586" w14:textId="77777777" w:rsidR="002E6809" w:rsidRPr="00237F39" w:rsidRDefault="002E6809" w:rsidP="002E6809">
      <w:pPr>
        <w:tabs>
          <w:tab w:val="left" w:pos="2520"/>
        </w:tabs>
        <w:spacing w:after="0" w:line="360" w:lineRule="auto"/>
        <w:jc w:val="both"/>
        <w:rPr>
          <w:rFonts w:ascii="Times New Roman" w:hAnsi="Times New Roman"/>
          <w:color w:val="FF0000"/>
        </w:rPr>
      </w:pPr>
    </w:p>
    <w:p w14:paraId="3960FE64" w14:textId="77777777" w:rsidR="002E6809" w:rsidRPr="00237F39" w:rsidRDefault="002E6809" w:rsidP="002E6809">
      <w:pPr>
        <w:tabs>
          <w:tab w:val="left" w:pos="554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b/>
        </w:rPr>
      </w:pPr>
    </w:p>
    <w:p w14:paraId="590C0DC8" w14:textId="77777777" w:rsidR="002E6809" w:rsidRPr="00237F39" w:rsidRDefault="002E6809" w:rsidP="002E6809">
      <w:pPr>
        <w:tabs>
          <w:tab w:val="left" w:pos="554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b/>
        </w:rPr>
      </w:pPr>
    </w:p>
    <w:p w14:paraId="3E798820" w14:textId="2B303D4C" w:rsidR="002E6809" w:rsidRPr="00237F39" w:rsidRDefault="002E6809" w:rsidP="002E6809">
      <w:pPr>
        <w:tabs>
          <w:tab w:val="left" w:pos="554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</w:rPr>
      </w:pPr>
      <w:r w:rsidRPr="00237F39">
        <w:rPr>
          <w:rFonts w:ascii="Times New Roman" w:hAnsi="Times New Roman"/>
          <w:b/>
        </w:rPr>
        <w:t>Danışman:</w:t>
      </w:r>
      <w:r w:rsidRPr="00237F39">
        <w:rPr>
          <w:rFonts w:ascii="Times New Roman" w:hAnsi="Times New Roman"/>
        </w:rPr>
        <w:t xml:space="preserve"> </w:t>
      </w:r>
      <w:r w:rsidR="000E56D8" w:rsidRPr="00237F39">
        <w:rPr>
          <w:rFonts w:ascii="Times New Roman" w:hAnsi="Times New Roman"/>
        </w:rPr>
        <w:t>Doç. Dr. Mügem Aslı EKİCİ</w:t>
      </w:r>
    </w:p>
    <w:p w14:paraId="5767FEA1" w14:textId="443CABF1" w:rsidR="002E6809" w:rsidRPr="00237F39" w:rsidRDefault="000E56D8" w:rsidP="002E6809">
      <w:pPr>
        <w:tabs>
          <w:tab w:val="left" w:pos="554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</w:rPr>
      </w:pPr>
      <w:r w:rsidRPr="00237F39">
        <w:rPr>
          <w:rFonts w:ascii="Times New Roman" w:hAnsi="Times New Roman"/>
        </w:rPr>
        <w:t xml:space="preserve">Endodonti </w:t>
      </w:r>
      <w:r w:rsidR="002E6809" w:rsidRPr="00237F39">
        <w:rPr>
          <w:rFonts w:ascii="Times New Roman" w:hAnsi="Times New Roman"/>
        </w:rPr>
        <w:t xml:space="preserve">Anabilim Dalı, Gazi Üniversitesi     </w:t>
      </w:r>
    </w:p>
    <w:p w14:paraId="4BA03982" w14:textId="23D69971" w:rsidR="002E6809" w:rsidRPr="00237F39" w:rsidRDefault="002E6809" w:rsidP="002E6809">
      <w:pPr>
        <w:tabs>
          <w:tab w:val="right" w:pos="8789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18"/>
          <w:szCs w:val="18"/>
        </w:rPr>
      </w:pPr>
      <w:r w:rsidRPr="00237F39">
        <w:rPr>
          <w:rFonts w:ascii="Times New Roman" w:hAnsi="Times New Roman"/>
          <w:sz w:val="18"/>
          <w:szCs w:val="18"/>
        </w:rPr>
        <w:t>Bu tezin, kapsam ve kalite olarak Uzmanlık Tezi olduğunu onaylıyorum</w:t>
      </w:r>
      <w:r w:rsidR="007F130D" w:rsidRPr="00237F39">
        <w:rPr>
          <w:rFonts w:ascii="Times New Roman" w:hAnsi="Times New Roman"/>
          <w:sz w:val="18"/>
          <w:szCs w:val="18"/>
        </w:rPr>
        <w:t>/onaylamıyorum</w:t>
      </w:r>
      <w:r w:rsidRPr="00237F39">
        <w:rPr>
          <w:rFonts w:ascii="Times New Roman" w:hAnsi="Times New Roman"/>
          <w:sz w:val="18"/>
          <w:szCs w:val="18"/>
        </w:rPr>
        <w:tab/>
        <w:t xml:space="preserve"> ...………………</w:t>
      </w:r>
    </w:p>
    <w:p w14:paraId="5CCB13F4" w14:textId="77777777" w:rsidR="002E6809" w:rsidRPr="00237F39" w:rsidRDefault="002E6809" w:rsidP="002E6809">
      <w:pPr>
        <w:tabs>
          <w:tab w:val="left" w:pos="554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b/>
        </w:rPr>
      </w:pPr>
    </w:p>
    <w:p w14:paraId="75C96EC6" w14:textId="77777777" w:rsidR="002E6809" w:rsidRPr="00237F39" w:rsidRDefault="002E6809" w:rsidP="002E6809">
      <w:pPr>
        <w:tabs>
          <w:tab w:val="left" w:pos="554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b/>
        </w:rPr>
      </w:pPr>
    </w:p>
    <w:p w14:paraId="4BAB9ACA" w14:textId="27CE83C5" w:rsidR="002E6809" w:rsidRPr="00237F39" w:rsidRDefault="002E6809" w:rsidP="002E6809">
      <w:pPr>
        <w:tabs>
          <w:tab w:val="left" w:pos="554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</w:rPr>
      </w:pPr>
      <w:r w:rsidRPr="00237F39">
        <w:rPr>
          <w:rFonts w:ascii="Times New Roman" w:hAnsi="Times New Roman"/>
          <w:b/>
        </w:rPr>
        <w:t>Başkan:</w:t>
      </w:r>
      <w:r w:rsidRPr="00237F39">
        <w:rPr>
          <w:rFonts w:ascii="Times New Roman" w:hAnsi="Times New Roman"/>
        </w:rPr>
        <w:t xml:space="preserve"> </w:t>
      </w:r>
      <w:r w:rsidR="000E56D8" w:rsidRPr="00237F39">
        <w:rPr>
          <w:rFonts w:ascii="Times New Roman" w:hAnsi="Times New Roman"/>
        </w:rPr>
        <w:t>Prof. Dr. Bağdagül HELVACIOĞLU KIVANÇ</w:t>
      </w:r>
    </w:p>
    <w:p w14:paraId="115E10C7" w14:textId="4F52BE48" w:rsidR="002E6809" w:rsidRPr="00237F39" w:rsidRDefault="000E56D8" w:rsidP="002E6809">
      <w:pPr>
        <w:tabs>
          <w:tab w:val="left" w:pos="554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</w:rPr>
      </w:pPr>
      <w:r w:rsidRPr="00237F39">
        <w:rPr>
          <w:rFonts w:ascii="Times New Roman" w:hAnsi="Times New Roman"/>
        </w:rPr>
        <w:t xml:space="preserve">Endodonti </w:t>
      </w:r>
      <w:r w:rsidR="002E6809" w:rsidRPr="00237F39">
        <w:rPr>
          <w:rFonts w:ascii="Times New Roman" w:hAnsi="Times New Roman"/>
        </w:rPr>
        <w:t xml:space="preserve">Anabilim Dalı, </w:t>
      </w:r>
      <w:r w:rsidR="00961279" w:rsidRPr="00237F39">
        <w:rPr>
          <w:rFonts w:ascii="Times New Roman" w:hAnsi="Times New Roman"/>
        </w:rPr>
        <w:t>Gazi</w:t>
      </w:r>
      <w:r w:rsidR="002E6809" w:rsidRPr="00237F39">
        <w:rPr>
          <w:rFonts w:ascii="Times New Roman" w:hAnsi="Times New Roman"/>
        </w:rPr>
        <w:t xml:space="preserve"> Üniversitesi </w:t>
      </w:r>
    </w:p>
    <w:p w14:paraId="60B64A27" w14:textId="30D3CDB8" w:rsidR="002E6809" w:rsidRPr="00237F39" w:rsidRDefault="002E6809" w:rsidP="002E6809">
      <w:pPr>
        <w:tabs>
          <w:tab w:val="right" w:pos="8789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18"/>
          <w:szCs w:val="18"/>
        </w:rPr>
      </w:pPr>
      <w:r w:rsidRPr="00237F39">
        <w:rPr>
          <w:rFonts w:ascii="Times New Roman" w:hAnsi="Times New Roman"/>
          <w:sz w:val="18"/>
          <w:szCs w:val="18"/>
        </w:rPr>
        <w:t>Bu tezin, kapsam ve kalite olarak Uzmanlık Tezi olduğunu onaylıyorum</w:t>
      </w:r>
      <w:r w:rsidR="007F130D" w:rsidRPr="00237F39">
        <w:rPr>
          <w:rFonts w:ascii="Times New Roman" w:hAnsi="Times New Roman"/>
          <w:sz w:val="18"/>
          <w:szCs w:val="18"/>
        </w:rPr>
        <w:t>/onaylamıyorum</w:t>
      </w:r>
      <w:r w:rsidRPr="00237F39">
        <w:rPr>
          <w:rFonts w:ascii="Times New Roman" w:hAnsi="Times New Roman"/>
          <w:sz w:val="18"/>
          <w:szCs w:val="18"/>
        </w:rPr>
        <w:tab/>
        <w:t xml:space="preserve"> ...………………</w:t>
      </w:r>
    </w:p>
    <w:p w14:paraId="4C47AC49" w14:textId="77777777" w:rsidR="002E6809" w:rsidRPr="00237F39" w:rsidRDefault="002E6809" w:rsidP="002E6809">
      <w:pPr>
        <w:tabs>
          <w:tab w:val="left" w:pos="554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b/>
        </w:rPr>
      </w:pPr>
    </w:p>
    <w:p w14:paraId="74A9387E" w14:textId="77777777" w:rsidR="002E6809" w:rsidRPr="00237F39" w:rsidRDefault="002E6809" w:rsidP="002E6809">
      <w:pPr>
        <w:tabs>
          <w:tab w:val="left" w:pos="554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b/>
        </w:rPr>
      </w:pPr>
    </w:p>
    <w:p w14:paraId="1AE94106" w14:textId="3B207C24" w:rsidR="002E6809" w:rsidRPr="00237F39" w:rsidRDefault="002E6809" w:rsidP="002E6809">
      <w:pPr>
        <w:tabs>
          <w:tab w:val="left" w:pos="554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</w:rPr>
      </w:pPr>
      <w:r w:rsidRPr="00237F39">
        <w:rPr>
          <w:rFonts w:ascii="Times New Roman" w:hAnsi="Times New Roman"/>
          <w:b/>
        </w:rPr>
        <w:t>Üye:</w:t>
      </w:r>
      <w:r w:rsidRPr="00237F39">
        <w:rPr>
          <w:rFonts w:ascii="Times New Roman" w:hAnsi="Times New Roman"/>
        </w:rPr>
        <w:t xml:space="preserve"> </w:t>
      </w:r>
      <w:r w:rsidR="000E56D8" w:rsidRPr="00237F39">
        <w:rPr>
          <w:rFonts w:ascii="Times New Roman" w:hAnsi="Times New Roman"/>
        </w:rPr>
        <w:t>Prof. Dr. M. Özgür UYANIK</w:t>
      </w:r>
    </w:p>
    <w:p w14:paraId="0170316A" w14:textId="38645972" w:rsidR="002E6809" w:rsidRPr="00237F39" w:rsidRDefault="000E56D8" w:rsidP="002E6809">
      <w:pPr>
        <w:tabs>
          <w:tab w:val="left" w:pos="554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</w:rPr>
      </w:pPr>
      <w:r w:rsidRPr="00237F39">
        <w:rPr>
          <w:rFonts w:ascii="Times New Roman" w:hAnsi="Times New Roman"/>
        </w:rPr>
        <w:t xml:space="preserve">Endodonti </w:t>
      </w:r>
      <w:r w:rsidR="002E6809" w:rsidRPr="00237F39">
        <w:rPr>
          <w:rFonts w:ascii="Times New Roman" w:hAnsi="Times New Roman"/>
        </w:rPr>
        <w:t xml:space="preserve">Anabilim Dalı, </w:t>
      </w:r>
      <w:r w:rsidR="00961279" w:rsidRPr="00237F39">
        <w:rPr>
          <w:rFonts w:ascii="Times New Roman" w:hAnsi="Times New Roman"/>
        </w:rPr>
        <w:t>Hacettepe</w:t>
      </w:r>
      <w:r w:rsidR="002E6809" w:rsidRPr="00237F39">
        <w:rPr>
          <w:rFonts w:ascii="Times New Roman" w:hAnsi="Times New Roman"/>
          <w:color w:val="FF0000"/>
        </w:rPr>
        <w:t xml:space="preserve"> </w:t>
      </w:r>
      <w:r w:rsidR="002E6809" w:rsidRPr="00237F39">
        <w:rPr>
          <w:rFonts w:ascii="Times New Roman" w:hAnsi="Times New Roman"/>
        </w:rPr>
        <w:t>Üniversitesi</w:t>
      </w:r>
    </w:p>
    <w:p w14:paraId="482465C1" w14:textId="2287D067" w:rsidR="002E6809" w:rsidRPr="00237F39" w:rsidRDefault="002E6809" w:rsidP="002E6809">
      <w:pPr>
        <w:tabs>
          <w:tab w:val="right" w:pos="8789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18"/>
          <w:szCs w:val="18"/>
        </w:rPr>
      </w:pPr>
      <w:r w:rsidRPr="00237F39">
        <w:rPr>
          <w:rFonts w:ascii="Times New Roman" w:hAnsi="Times New Roman"/>
          <w:sz w:val="18"/>
          <w:szCs w:val="18"/>
        </w:rPr>
        <w:t>Bu tezin, kapsam ve kalite olarak Uzmanlık Tezi olduğunu onaylıyorum</w:t>
      </w:r>
      <w:r w:rsidR="00866210" w:rsidRPr="00237F39">
        <w:rPr>
          <w:rFonts w:ascii="Times New Roman" w:hAnsi="Times New Roman"/>
          <w:sz w:val="18"/>
          <w:szCs w:val="18"/>
        </w:rPr>
        <w:t>/onaylamıyorum</w:t>
      </w:r>
      <w:r w:rsidRPr="00237F39">
        <w:rPr>
          <w:rFonts w:ascii="Times New Roman" w:hAnsi="Times New Roman"/>
          <w:sz w:val="18"/>
          <w:szCs w:val="18"/>
        </w:rPr>
        <w:t xml:space="preserve"> </w:t>
      </w:r>
      <w:r w:rsidRPr="00237F39">
        <w:rPr>
          <w:rFonts w:ascii="Times New Roman" w:hAnsi="Times New Roman"/>
          <w:sz w:val="18"/>
          <w:szCs w:val="18"/>
        </w:rPr>
        <w:tab/>
        <w:t xml:space="preserve"> ...………………</w:t>
      </w:r>
    </w:p>
    <w:p w14:paraId="37608A70" w14:textId="77777777" w:rsidR="002E6809" w:rsidRPr="00237F39" w:rsidRDefault="002E6809" w:rsidP="002E6809">
      <w:pPr>
        <w:tabs>
          <w:tab w:val="left" w:pos="2520"/>
        </w:tabs>
        <w:spacing w:after="0" w:line="360" w:lineRule="auto"/>
        <w:jc w:val="both"/>
        <w:rPr>
          <w:rFonts w:ascii="Times New Roman" w:hAnsi="Times New Roman"/>
        </w:rPr>
      </w:pPr>
    </w:p>
    <w:p w14:paraId="0DABAA28" w14:textId="77777777" w:rsidR="002E6809" w:rsidRPr="00237F39" w:rsidRDefault="002E6809" w:rsidP="002E6809">
      <w:pPr>
        <w:tabs>
          <w:tab w:val="left" w:pos="2520"/>
        </w:tabs>
        <w:spacing w:after="0" w:line="360" w:lineRule="auto"/>
        <w:jc w:val="both"/>
        <w:rPr>
          <w:rFonts w:ascii="Times New Roman" w:hAnsi="Times New Roman"/>
        </w:rPr>
      </w:pPr>
    </w:p>
    <w:p w14:paraId="0DAB6E3E" w14:textId="77777777" w:rsidR="002E6809" w:rsidRPr="00237F39" w:rsidRDefault="002E6809" w:rsidP="002E6809">
      <w:pPr>
        <w:tabs>
          <w:tab w:val="left" w:pos="2520"/>
        </w:tabs>
        <w:spacing w:after="0" w:line="360" w:lineRule="auto"/>
        <w:jc w:val="both"/>
        <w:rPr>
          <w:rFonts w:ascii="Times New Roman" w:hAnsi="Times New Roman"/>
        </w:rPr>
      </w:pPr>
    </w:p>
    <w:p w14:paraId="44B8AAA2" w14:textId="77777777" w:rsidR="00961279" w:rsidRPr="00237F39" w:rsidRDefault="00961279" w:rsidP="002E6809">
      <w:pPr>
        <w:tabs>
          <w:tab w:val="left" w:pos="2520"/>
        </w:tabs>
        <w:spacing w:after="0" w:line="360" w:lineRule="auto"/>
        <w:jc w:val="both"/>
        <w:rPr>
          <w:rFonts w:ascii="Times New Roman" w:hAnsi="Times New Roman"/>
        </w:rPr>
      </w:pPr>
    </w:p>
    <w:p w14:paraId="04B0EC5C" w14:textId="77777777" w:rsidR="002E6809" w:rsidRPr="00237F39" w:rsidRDefault="002E6809" w:rsidP="002E6809">
      <w:pPr>
        <w:tabs>
          <w:tab w:val="left" w:pos="2520"/>
        </w:tabs>
        <w:spacing w:after="0" w:line="360" w:lineRule="auto"/>
        <w:jc w:val="both"/>
        <w:rPr>
          <w:rFonts w:ascii="Times New Roman" w:hAnsi="Times New Roman"/>
        </w:rPr>
      </w:pPr>
    </w:p>
    <w:p w14:paraId="126842DE" w14:textId="77777777" w:rsidR="002E6809" w:rsidRPr="00237F39" w:rsidRDefault="002E6809" w:rsidP="002E6809">
      <w:pPr>
        <w:tabs>
          <w:tab w:val="left" w:pos="2520"/>
        </w:tabs>
        <w:spacing w:after="0" w:line="360" w:lineRule="auto"/>
        <w:jc w:val="both"/>
        <w:rPr>
          <w:rFonts w:ascii="Times New Roman" w:hAnsi="Times New Roman"/>
        </w:rPr>
      </w:pPr>
    </w:p>
    <w:p w14:paraId="44D9F007" w14:textId="77777777" w:rsidR="002E6809" w:rsidRPr="00237F39" w:rsidRDefault="002E6809" w:rsidP="002E6809">
      <w:pPr>
        <w:tabs>
          <w:tab w:val="left" w:pos="2520"/>
        </w:tabs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14:paraId="77DA0AEA" w14:textId="77777777" w:rsidR="002E6809" w:rsidRPr="00237F39" w:rsidRDefault="002E6809" w:rsidP="002E6809">
      <w:pPr>
        <w:tabs>
          <w:tab w:val="left" w:pos="2520"/>
        </w:tabs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14:paraId="02E1B310" w14:textId="77777777" w:rsidR="002E6809" w:rsidRPr="00237F39" w:rsidRDefault="002E6809" w:rsidP="002E6809">
      <w:pPr>
        <w:tabs>
          <w:tab w:val="left" w:pos="2520"/>
        </w:tabs>
        <w:spacing w:after="0" w:line="360" w:lineRule="auto"/>
        <w:jc w:val="both"/>
        <w:rPr>
          <w:rFonts w:ascii="Times New Roman" w:hAnsi="Times New Roman"/>
          <w:sz w:val="20"/>
          <w:szCs w:val="20"/>
        </w:rPr>
      </w:pPr>
    </w:p>
    <w:p w14:paraId="279F30A0" w14:textId="77777777" w:rsidR="002E6809" w:rsidRPr="00237F39" w:rsidRDefault="002E6809" w:rsidP="002E6809">
      <w:pPr>
        <w:tabs>
          <w:tab w:val="left" w:pos="2520"/>
        </w:tabs>
        <w:spacing w:after="0" w:line="360" w:lineRule="auto"/>
        <w:jc w:val="both"/>
        <w:rPr>
          <w:rFonts w:ascii="Times New Roman" w:hAnsi="Times New Roman"/>
        </w:rPr>
      </w:pPr>
    </w:p>
    <w:p w14:paraId="21192C5E" w14:textId="22AD4BC0" w:rsidR="002E6809" w:rsidRPr="00237F39" w:rsidRDefault="002E6809" w:rsidP="002E6809">
      <w:pPr>
        <w:tabs>
          <w:tab w:val="left" w:pos="2520"/>
        </w:tabs>
        <w:spacing w:after="0" w:line="360" w:lineRule="auto"/>
        <w:jc w:val="both"/>
        <w:rPr>
          <w:rFonts w:ascii="Times New Roman" w:hAnsi="Times New Roman"/>
          <w:color w:val="FF0000"/>
        </w:rPr>
      </w:pPr>
      <w:r w:rsidRPr="00237F39">
        <w:rPr>
          <w:rFonts w:ascii="Times New Roman" w:hAnsi="Times New Roman"/>
        </w:rPr>
        <w:t>Tez</w:t>
      </w:r>
      <w:r w:rsidRPr="00237F39">
        <w:rPr>
          <w:rFonts w:ascii="Times New Roman" w:hAnsi="Times New Roman"/>
          <w:spacing w:val="-4"/>
        </w:rPr>
        <w:t xml:space="preserve"> </w:t>
      </w:r>
      <w:r w:rsidRPr="00237F39">
        <w:rPr>
          <w:rFonts w:ascii="Times New Roman" w:hAnsi="Times New Roman"/>
        </w:rPr>
        <w:t>Savunma</w:t>
      </w:r>
      <w:r w:rsidRPr="00237F39">
        <w:rPr>
          <w:rFonts w:ascii="Times New Roman" w:hAnsi="Times New Roman"/>
          <w:spacing w:val="-9"/>
        </w:rPr>
        <w:t xml:space="preserve"> </w:t>
      </w:r>
      <w:r w:rsidRPr="00237F39">
        <w:rPr>
          <w:rFonts w:ascii="Times New Roman" w:hAnsi="Times New Roman"/>
        </w:rPr>
        <w:t>Tarihi: 12/</w:t>
      </w:r>
      <w:r w:rsidR="00961279" w:rsidRPr="00237F39">
        <w:rPr>
          <w:rFonts w:ascii="Times New Roman" w:hAnsi="Times New Roman"/>
        </w:rPr>
        <w:t>05</w:t>
      </w:r>
      <w:r w:rsidRPr="00237F39">
        <w:rPr>
          <w:rFonts w:ascii="Times New Roman" w:hAnsi="Times New Roman"/>
        </w:rPr>
        <w:t>/202</w:t>
      </w:r>
      <w:r w:rsidR="00961279" w:rsidRPr="00237F39">
        <w:rPr>
          <w:rFonts w:ascii="Times New Roman" w:hAnsi="Times New Roman"/>
        </w:rPr>
        <w:t>3</w:t>
      </w:r>
    </w:p>
    <w:p w14:paraId="5DC7CC24" w14:textId="77777777" w:rsidR="002E6809" w:rsidRPr="00237F39" w:rsidRDefault="002E6809" w:rsidP="002E6809">
      <w:pPr>
        <w:tabs>
          <w:tab w:val="left" w:pos="2520"/>
        </w:tabs>
        <w:spacing w:after="0" w:line="360" w:lineRule="auto"/>
        <w:jc w:val="both"/>
        <w:rPr>
          <w:rFonts w:ascii="Times New Roman" w:hAnsi="Times New Roman"/>
          <w:color w:val="FF0000"/>
        </w:rPr>
      </w:pPr>
    </w:p>
    <w:p w14:paraId="54EF718B" w14:textId="77777777" w:rsidR="002E6809" w:rsidRPr="00237F39" w:rsidRDefault="002E6809" w:rsidP="002E6809">
      <w:pPr>
        <w:tabs>
          <w:tab w:val="left" w:pos="5540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</w:rPr>
      </w:pPr>
      <w:r w:rsidRPr="00237F39">
        <w:rPr>
          <w:rFonts w:ascii="Times New Roman" w:hAnsi="Times New Roman"/>
        </w:rPr>
        <w:t xml:space="preserve">Jüri üyeleri tarafından kabul edilen bu tezin UZMANLIK tezi olması için gerekli şartları yerine getirdiğini onaylıyorum. </w:t>
      </w:r>
    </w:p>
    <w:p w14:paraId="00E3D3FE" w14:textId="77777777" w:rsidR="002E6809" w:rsidRPr="00237F39" w:rsidRDefault="002E6809" w:rsidP="002E6809">
      <w:pPr>
        <w:tabs>
          <w:tab w:val="left" w:pos="2520"/>
        </w:tabs>
        <w:spacing w:after="0" w:line="360" w:lineRule="auto"/>
        <w:jc w:val="center"/>
        <w:rPr>
          <w:rFonts w:ascii="Times New Roman" w:hAnsi="Times New Roman"/>
        </w:rPr>
      </w:pPr>
    </w:p>
    <w:p w14:paraId="3F48595E" w14:textId="77777777" w:rsidR="002E6809" w:rsidRPr="00237F39" w:rsidRDefault="002E6809" w:rsidP="002E6809">
      <w:pPr>
        <w:tabs>
          <w:tab w:val="left" w:pos="2520"/>
        </w:tabs>
        <w:spacing w:after="0" w:line="360" w:lineRule="auto"/>
        <w:jc w:val="center"/>
        <w:rPr>
          <w:rFonts w:ascii="Times New Roman" w:hAnsi="Times New Roman"/>
        </w:rPr>
      </w:pPr>
    </w:p>
    <w:p w14:paraId="5599376D" w14:textId="77777777" w:rsidR="002E6809" w:rsidRPr="00237F39" w:rsidRDefault="002E6809" w:rsidP="002E6809">
      <w:pPr>
        <w:tabs>
          <w:tab w:val="left" w:pos="2520"/>
        </w:tabs>
        <w:spacing w:after="0" w:line="360" w:lineRule="auto"/>
        <w:jc w:val="center"/>
        <w:rPr>
          <w:rFonts w:ascii="Times New Roman" w:hAnsi="Times New Roman"/>
        </w:rPr>
      </w:pPr>
    </w:p>
    <w:p w14:paraId="71F03274" w14:textId="77777777" w:rsidR="002E6809" w:rsidRPr="00237F39" w:rsidRDefault="002E6809" w:rsidP="002E6809">
      <w:pPr>
        <w:tabs>
          <w:tab w:val="left" w:pos="2520"/>
        </w:tabs>
        <w:spacing w:after="0" w:line="360" w:lineRule="auto"/>
        <w:jc w:val="center"/>
        <w:rPr>
          <w:rFonts w:ascii="Times New Roman" w:hAnsi="Times New Roman"/>
        </w:rPr>
      </w:pPr>
      <w:r w:rsidRPr="00237F39">
        <w:rPr>
          <w:rFonts w:ascii="Times New Roman" w:hAnsi="Times New Roman"/>
        </w:rPr>
        <w:t>Prof. Dr. Kahraman GÜNGÖR</w:t>
      </w:r>
    </w:p>
    <w:p w14:paraId="7EA48639" w14:textId="408E4152" w:rsidR="002E6809" w:rsidRPr="00237F39" w:rsidRDefault="002E6809" w:rsidP="00961279">
      <w:pPr>
        <w:tabs>
          <w:tab w:val="left" w:pos="2520"/>
        </w:tabs>
        <w:spacing w:after="0" w:line="360" w:lineRule="auto"/>
        <w:jc w:val="center"/>
        <w:rPr>
          <w:rFonts w:ascii="Times New Roman" w:eastAsia="Calibri" w:hAnsi="Times New Roman"/>
          <w:b/>
          <w:bCs/>
          <w:color w:val="000000"/>
          <w:sz w:val="24"/>
          <w:szCs w:val="24"/>
          <w:lang w:eastAsia="en-US"/>
        </w:rPr>
      </w:pPr>
      <w:r w:rsidRPr="00237F39">
        <w:rPr>
          <w:rFonts w:ascii="Times New Roman" w:hAnsi="Times New Roman"/>
        </w:rPr>
        <w:t>Diş Hekimliği Fakültesi Dekanı</w:t>
      </w:r>
      <w:r w:rsidRPr="00237F39">
        <w:rPr>
          <w:rFonts w:ascii="Times New Roman" w:eastAsia="Calibri" w:hAnsi="Times New Roman"/>
          <w:b/>
          <w:bCs/>
          <w:color w:val="000000"/>
          <w:sz w:val="24"/>
          <w:szCs w:val="24"/>
          <w:lang w:eastAsia="en-US"/>
        </w:rPr>
        <w:br w:type="page"/>
      </w:r>
    </w:p>
    <w:p w14:paraId="44948BDD" w14:textId="42C44554" w:rsidR="00C907A1" w:rsidRPr="00237F39" w:rsidRDefault="00C907A1" w:rsidP="002E6809">
      <w:pPr>
        <w:spacing w:after="360" w:line="360" w:lineRule="auto"/>
        <w:jc w:val="center"/>
        <w:rPr>
          <w:rFonts w:ascii="Times New Roman" w:eastAsia="Calibri" w:hAnsi="Times New Roman"/>
          <w:b/>
          <w:bCs/>
          <w:color w:val="000000"/>
          <w:sz w:val="24"/>
          <w:szCs w:val="24"/>
          <w:lang w:eastAsia="en-US"/>
        </w:rPr>
      </w:pPr>
      <w:r w:rsidRPr="00237F39">
        <w:rPr>
          <w:rFonts w:ascii="Times New Roman" w:eastAsia="Calibri" w:hAnsi="Times New Roman"/>
          <w:b/>
          <w:bCs/>
          <w:color w:val="000000"/>
          <w:sz w:val="24"/>
          <w:szCs w:val="24"/>
          <w:lang w:eastAsia="en-US"/>
        </w:rPr>
        <w:lastRenderedPageBreak/>
        <w:t>ETİK</w:t>
      </w:r>
      <w:r w:rsidR="00E4403D" w:rsidRPr="00237F39">
        <w:rPr>
          <w:rFonts w:ascii="Times New Roman" w:eastAsia="Calibri" w:hAnsi="Times New Roman"/>
          <w:b/>
          <w:bCs/>
          <w:color w:val="000000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b/>
          <w:bCs/>
          <w:color w:val="000000"/>
          <w:sz w:val="24"/>
          <w:szCs w:val="24"/>
          <w:lang w:eastAsia="en-US"/>
        </w:rPr>
        <w:t>BEYAN</w:t>
      </w:r>
    </w:p>
    <w:p w14:paraId="11C66E96" w14:textId="1CE480B0" w:rsidR="00C907A1" w:rsidRPr="00237F39" w:rsidRDefault="00C907A1" w:rsidP="00C907A1">
      <w:pPr>
        <w:spacing w:after="0" w:line="360" w:lineRule="auto"/>
        <w:jc w:val="both"/>
        <w:rPr>
          <w:rFonts w:ascii="Times New Roman" w:eastAsia="Calibri" w:hAnsi="Times New Roman"/>
          <w:sz w:val="24"/>
          <w:szCs w:val="24"/>
          <w:lang w:eastAsia="en-US"/>
        </w:rPr>
      </w:pPr>
      <w:r w:rsidRPr="00237F39">
        <w:rPr>
          <w:rFonts w:ascii="Times New Roman" w:eastAsia="Calibri" w:hAnsi="Times New Roman"/>
          <w:sz w:val="24"/>
          <w:szCs w:val="24"/>
          <w:lang w:eastAsia="en-US"/>
        </w:rPr>
        <w:t>Gazi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Üniversitesi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Sağlık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Bilimleri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Enstitüsü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Tez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Yazım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Kurallarına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uygun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olarak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hazırladığım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bu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tez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çalışmasında;</w:t>
      </w:r>
    </w:p>
    <w:p w14:paraId="048D270B" w14:textId="6CA3F946" w:rsidR="00C907A1" w:rsidRPr="00237F39" w:rsidRDefault="00C907A1" w:rsidP="00485CE1">
      <w:pPr>
        <w:numPr>
          <w:ilvl w:val="0"/>
          <w:numId w:val="7"/>
        </w:numPr>
        <w:spacing w:before="360" w:after="0" w:line="360" w:lineRule="auto"/>
        <w:ind w:left="426"/>
        <w:contextualSpacing/>
        <w:jc w:val="both"/>
        <w:rPr>
          <w:rFonts w:ascii="Times New Roman" w:eastAsia="Calibri" w:hAnsi="Times New Roman"/>
          <w:sz w:val="24"/>
          <w:szCs w:val="24"/>
          <w:lang w:eastAsia="en-US"/>
        </w:rPr>
      </w:pPr>
      <w:r w:rsidRPr="00237F39">
        <w:rPr>
          <w:rFonts w:ascii="Times New Roman" w:eastAsia="Calibri" w:hAnsi="Times New Roman"/>
          <w:sz w:val="24"/>
          <w:szCs w:val="24"/>
          <w:lang w:eastAsia="en-US"/>
        </w:rPr>
        <w:t>Tez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içinde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sunduğum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verileri,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bilgileri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ve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dokümanları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akademik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ve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etik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kurallar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çerçevesinde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elde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ettiğimi,</w:t>
      </w:r>
    </w:p>
    <w:p w14:paraId="361F8D77" w14:textId="6501E830" w:rsidR="00C907A1" w:rsidRPr="00237F39" w:rsidRDefault="00C907A1" w:rsidP="00485CE1">
      <w:pPr>
        <w:numPr>
          <w:ilvl w:val="0"/>
          <w:numId w:val="7"/>
        </w:numPr>
        <w:spacing w:before="360" w:after="0" w:line="360" w:lineRule="auto"/>
        <w:ind w:left="426"/>
        <w:contextualSpacing/>
        <w:jc w:val="both"/>
        <w:rPr>
          <w:rFonts w:ascii="Times New Roman" w:eastAsia="Calibri" w:hAnsi="Times New Roman"/>
          <w:sz w:val="24"/>
          <w:szCs w:val="24"/>
          <w:lang w:eastAsia="en-US"/>
        </w:rPr>
      </w:pPr>
      <w:r w:rsidRPr="00237F39">
        <w:rPr>
          <w:rFonts w:ascii="Times New Roman" w:eastAsia="Calibri" w:hAnsi="Times New Roman"/>
          <w:sz w:val="24"/>
          <w:szCs w:val="24"/>
          <w:lang w:eastAsia="en-US"/>
        </w:rPr>
        <w:t>Tüm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bilgi,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belge,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değerlendirme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ve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sonuçları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bilimsel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etik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ve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ahlak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kurallarına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uygun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olarak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sunduğumu,</w:t>
      </w:r>
    </w:p>
    <w:p w14:paraId="7382D81B" w14:textId="615D02F3" w:rsidR="00C907A1" w:rsidRPr="00237F39" w:rsidRDefault="00C907A1" w:rsidP="00485CE1">
      <w:pPr>
        <w:numPr>
          <w:ilvl w:val="0"/>
          <w:numId w:val="7"/>
        </w:numPr>
        <w:spacing w:before="360" w:after="0" w:line="360" w:lineRule="auto"/>
        <w:ind w:left="426"/>
        <w:contextualSpacing/>
        <w:jc w:val="both"/>
        <w:rPr>
          <w:rFonts w:ascii="Times New Roman" w:eastAsia="Calibri" w:hAnsi="Times New Roman"/>
          <w:sz w:val="24"/>
          <w:szCs w:val="24"/>
          <w:lang w:eastAsia="en-US"/>
        </w:rPr>
      </w:pPr>
      <w:r w:rsidRPr="00237F39">
        <w:rPr>
          <w:rFonts w:ascii="Times New Roman" w:eastAsia="Calibri" w:hAnsi="Times New Roman"/>
          <w:sz w:val="24"/>
          <w:szCs w:val="24"/>
          <w:lang w:eastAsia="en-US"/>
        </w:rPr>
        <w:t>Tez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çalışmasında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yararlandığım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eserlerin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tümüne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uygun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atıfta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bulunarak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kaynak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gösterdiğimi,</w:t>
      </w:r>
    </w:p>
    <w:p w14:paraId="7DA987C1" w14:textId="140A4926" w:rsidR="00C907A1" w:rsidRPr="00237F39" w:rsidRDefault="00C907A1" w:rsidP="00485CE1">
      <w:pPr>
        <w:numPr>
          <w:ilvl w:val="0"/>
          <w:numId w:val="7"/>
        </w:numPr>
        <w:spacing w:before="360" w:after="0" w:line="360" w:lineRule="auto"/>
        <w:ind w:left="426"/>
        <w:contextualSpacing/>
        <w:jc w:val="both"/>
        <w:rPr>
          <w:rFonts w:ascii="Times New Roman" w:eastAsia="Calibri" w:hAnsi="Times New Roman"/>
          <w:sz w:val="24"/>
          <w:szCs w:val="24"/>
          <w:lang w:eastAsia="en-US"/>
        </w:rPr>
      </w:pPr>
      <w:r w:rsidRPr="00237F39">
        <w:rPr>
          <w:rFonts w:ascii="Times New Roman" w:eastAsia="Calibri" w:hAnsi="Times New Roman"/>
          <w:sz w:val="24"/>
          <w:szCs w:val="24"/>
          <w:lang w:eastAsia="en-US"/>
        </w:rPr>
        <w:t>Kullanılan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verilerde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herhangi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bir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değişiklik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yapmadığımı,</w:t>
      </w:r>
    </w:p>
    <w:p w14:paraId="6BC9F25E" w14:textId="0C6984B5" w:rsidR="00C907A1" w:rsidRPr="00237F39" w:rsidRDefault="00C907A1" w:rsidP="00485CE1">
      <w:pPr>
        <w:numPr>
          <w:ilvl w:val="0"/>
          <w:numId w:val="7"/>
        </w:numPr>
        <w:spacing w:before="360" w:after="0" w:line="360" w:lineRule="auto"/>
        <w:ind w:left="426"/>
        <w:contextualSpacing/>
        <w:jc w:val="both"/>
        <w:rPr>
          <w:rFonts w:ascii="Times New Roman" w:eastAsia="Calibri" w:hAnsi="Times New Roman"/>
          <w:sz w:val="24"/>
          <w:szCs w:val="24"/>
          <w:lang w:eastAsia="en-US"/>
        </w:rPr>
      </w:pPr>
      <w:r w:rsidRPr="00237F39">
        <w:rPr>
          <w:rFonts w:ascii="Times New Roman" w:eastAsia="Calibri" w:hAnsi="Times New Roman"/>
          <w:sz w:val="24"/>
          <w:szCs w:val="24"/>
          <w:lang w:eastAsia="en-US"/>
        </w:rPr>
        <w:t>Bu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tezde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sunduğum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çalışmanın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özgün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olduğunu,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</w:p>
    <w:p w14:paraId="3D63F8B5" w14:textId="5B6EC9E6" w:rsidR="00C907A1" w:rsidRPr="00237F39" w:rsidRDefault="00C907A1" w:rsidP="00C907A1">
      <w:pPr>
        <w:spacing w:after="0" w:line="360" w:lineRule="auto"/>
        <w:jc w:val="both"/>
        <w:rPr>
          <w:rFonts w:ascii="Times New Roman" w:eastAsia="Calibri" w:hAnsi="Times New Roman"/>
          <w:sz w:val="24"/>
          <w:szCs w:val="24"/>
          <w:lang w:eastAsia="en-US"/>
        </w:rPr>
      </w:pPr>
      <w:r w:rsidRPr="00237F39">
        <w:rPr>
          <w:rFonts w:ascii="Times New Roman" w:eastAsia="Calibri" w:hAnsi="Times New Roman"/>
          <w:sz w:val="24"/>
          <w:szCs w:val="24"/>
          <w:lang w:eastAsia="en-US"/>
        </w:rPr>
        <w:t>bildirir,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aksi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bir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durumda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aleyhime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doğabilecek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tüm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hak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kayıplarını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kabullendiğimi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beyan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ederim.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 </w:t>
      </w:r>
    </w:p>
    <w:p w14:paraId="3F491BA2" w14:textId="77777777" w:rsidR="00C907A1" w:rsidRPr="00237F39" w:rsidRDefault="00C907A1" w:rsidP="00C907A1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eastAsia="Calibri" w:hAnsi="Times New Roman"/>
          <w:sz w:val="24"/>
          <w:szCs w:val="24"/>
          <w:lang w:eastAsia="en-US"/>
        </w:rPr>
      </w:pPr>
    </w:p>
    <w:p w14:paraId="72B5F48F" w14:textId="77777777" w:rsidR="00C907A1" w:rsidRPr="00237F39" w:rsidRDefault="00C907A1" w:rsidP="00C907A1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eastAsia="Calibri" w:hAnsi="Times New Roman"/>
          <w:sz w:val="24"/>
          <w:szCs w:val="24"/>
          <w:lang w:eastAsia="en-US"/>
        </w:rPr>
      </w:pPr>
    </w:p>
    <w:p w14:paraId="49740291" w14:textId="77777777" w:rsidR="00C907A1" w:rsidRPr="00237F39" w:rsidRDefault="00C907A1" w:rsidP="00C907A1">
      <w:pPr>
        <w:spacing w:after="0" w:line="360" w:lineRule="auto"/>
        <w:jc w:val="right"/>
        <w:rPr>
          <w:rFonts w:ascii="Times New Roman" w:eastAsia="Calibri" w:hAnsi="Times New Roman"/>
          <w:color w:val="000000"/>
          <w:sz w:val="24"/>
          <w:szCs w:val="24"/>
          <w:lang w:eastAsia="en-US"/>
        </w:rPr>
      </w:pPr>
    </w:p>
    <w:p w14:paraId="02934ED2" w14:textId="15EB5C84" w:rsidR="00C907A1" w:rsidRPr="00237F39" w:rsidRDefault="00C907A1" w:rsidP="00C907A1">
      <w:pPr>
        <w:spacing w:after="0" w:line="360" w:lineRule="auto"/>
        <w:ind w:left="5812"/>
        <w:jc w:val="center"/>
        <w:rPr>
          <w:rFonts w:ascii="Times New Roman" w:eastAsia="Calibri" w:hAnsi="Times New Roman"/>
          <w:color w:val="000000"/>
          <w:sz w:val="24"/>
          <w:szCs w:val="24"/>
          <w:lang w:eastAsia="en-US"/>
        </w:rPr>
      </w:pPr>
      <w:r w:rsidRPr="00237F39">
        <w:rPr>
          <w:rFonts w:ascii="Times New Roman" w:eastAsia="Calibri" w:hAnsi="Times New Roman"/>
          <w:color w:val="000000"/>
          <w:sz w:val="24"/>
          <w:szCs w:val="24"/>
          <w:lang w:eastAsia="en-US"/>
        </w:rPr>
        <w:t>Aybüke</w:t>
      </w:r>
      <w:r w:rsidR="00E4403D" w:rsidRPr="00237F39">
        <w:rPr>
          <w:rFonts w:ascii="Times New Roman" w:eastAsia="Calibri" w:hAnsi="Times New Roman"/>
          <w:color w:val="000000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color w:val="000000"/>
          <w:sz w:val="24"/>
          <w:szCs w:val="24"/>
          <w:lang w:eastAsia="en-US"/>
        </w:rPr>
        <w:t>KARACA</w:t>
      </w:r>
      <w:r w:rsidR="00E4403D" w:rsidRPr="00237F39">
        <w:rPr>
          <w:rFonts w:ascii="Times New Roman" w:eastAsia="Calibri" w:hAnsi="Times New Roman"/>
          <w:color w:val="000000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color w:val="000000"/>
          <w:sz w:val="24"/>
          <w:szCs w:val="24"/>
          <w:lang w:eastAsia="en-US"/>
        </w:rPr>
        <w:t>SAKALLI</w:t>
      </w:r>
    </w:p>
    <w:p w14:paraId="68436F1B" w14:textId="53A4CC15" w:rsidR="00C907A1" w:rsidRPr="00237F39" w:rsidRDefault="006C37A7" w:rsidP="00C907A1">
      <w:pPr>
        <w:spacing w:after="0" w:line="360" w:lineRule="auto"/>
        <w:ind w:left="5812"/>
        <w:jc w:val="center"/>
        <w:rPr>
          <w:rFonts w:ascii="Times New Roman" w:eastAsia="Calibri" w:hAnsi="Times New Roman"/>
          <w:color w:val="000000"/>
          <w:sz w:val="24"/>
          <w:szCs w:val="24"/>
          <w:lang w:eastAsia="en-US"/>
        </w:rPr>
      </w:pPr>
      <w:r w:rsidRPr="00237F39">
        <w:rPr>
          <w:rFonts w:ascii="Times New Roman" w:eastAsia="Calibri" w:hAnsi="Times New Roman"/>
          <w:color w:val="000000"/>
          <w:sz w:val="24"/>
          <w:szCs w:val="24"/>
          <w:lang w:eastAsia="en-US"/>
        </w:rPr>
        <w:t>12</w:t>
      </w:r>
      <w:r w:rsidR="00C907A1" w:rsidRPr="00237F39">
        <w:rPr>
          <w:rFonts w:ascii="Times New Roman" w:eastAsia="Calibri" w:hAnsi="Times New Roman"/>
          <w:color w:val="000000"/>
          <w:sz w:val="24"/>
          <w:szCs w:val="24"/>
          <w:lang w:eastAsia="en-US"/>
        </w:rPr>
        <w:t>/05/2023</w:t>
      </w:r>
    </w:p>
    <w:p w14:paraId="7E0A4E13" w14:textId="77777777" w:rsidR="00C907A1" w:rsidRPr="00237F39" w:rsidRDefault="00C907A1" w:rsidP="00C907A1">
      <w:pPr>
        <w:spacing w:before="360" w:after="360" w:line="360" w:lineRule="auto"/>
        <w:jc w:val="both"/>
        <w:rPr>
          <w:rFonts w:ascii="Times New Roman" w:eastAsia="Calibri" w:hAnsi="Times New Roman"/>
          <w:color w:val="000000"/>
          <w:sz w:val="24"/>
          <w:szCs w:val="24"/>
          <w:lang w:eastAsia="en-US"/>
        </w:rPr>
      </w:pPr>
    </w:p>
    <w:p w14:paraId="6C623BFD" w14:textId="77777777" w:rsidR="00C907A1" w:rsidRPr="00237F39" w:rsidRDefault="00C907A1" w:rsidP="00C907A1">
      <w:pPr>
        <w:spacing w:before="360" w:after="360" w:line="360" w:lineRule="auto"/>
        <w:jc w:val="both"/>
        <w:rPr>
          <w:rFonts w:ascii="Times New Roman" w:eastAsia="Calibri" w:hAnsi="Times New Roman"/>
          <w:color w:val="000000"/>
          <w:sz w:val="24"/>
          <w:szCs w:val="24"/>
          <w:lang w:eastAsia="en-US"/>
        </w:rPr>
      </w:pPr>
    </w:p>
    <w:p w14:paraId="0FA45A51" w14:textId="77777777" w:rsidR="00C907A1" w:rsidRPr="00237F39" w:rsidRDefault="00C907A1" w:rsidP="00C907A1">
      <w:pPr>
        <w:spacing w:before="360" w:after="360" w:line="360" w:lineRule="auto"/>
        <w:jc w:val="both"/>
        <w:rPr>
          <w:rFonts w:ascii="Times New Roman" w:eastAsia="Calibri" w:hAnsi="Times New Roman"/>
          <w:color w:val="000000"/>
          <w:sz w:val="24"/>
          <w:szCs w:val="24"/>
          <w:lang w:eastAsia="en-US"/>
        </w:rPr>
        <w:sectPr w:rsidR="00C907A1" w:rsidRPr="00237F39" w:rsidSect="001E0197">
          <w:headerReference w:type="default" r:id="rId13"/>
          <w:footerReference w:type="default" r:id="rId14"/>
          <w:pgSz w:w="11906" w:h="16838"/>
          <w:pgMar w:top="1701" w:right="1559" w:bottom="1134" w:left="1559" w:header="1134" w:footer="709" w:gutter="0"/>
          <w:pgNumType w:fmt="lowerRoman" w:start="4"/>
          <w:cols w:space="708"/>
          <w:docGrid w:linePitch="360"/>
        </w:sectPr>
      </w:pPr>
    </w:p>
    <w:p w14:paraId="3F719CD8" w14:textId="06714E2B" w:rsidR="00A1505A" w:rsidRPr="00237F39" w:rsidRDefault="00A1505A" w:rsidP="00A1505A">
      <w:pPr>
        <w:spacing w:after="0" w:line="360" w:lineRule="auto"/>
        <w:jc w:val="center"/>
        <w:rPr>
          <w:rFonts w:ascii="Times New Roman" w:hAnsi="Times New Roman"/>
          <w:bCs/>
          <w:sz w:val="24"/>
          <w:szCs w:val="24"/>
        </w:rPr>
      </w:pPr>
      <w:r w:rsidRPr="00237F39">
        <w:rPr>
          <w:rFonts w:ascii="Times New Roman" w:hAnsi="Times New Roman"/>
          <w:bCs/>
          <w:sz w:val="24"/>
          <w:szCs w:val="24"/>
        </w:rPr>
        <w:lastRenderedPageBreak/>
        <w:t>ÜÇ</w:t>
      </w:r>
      <w:r w:rsidR="00E4403D" w:rsidRPr="00237F39">
        <w:rPr>
          <w:rFonts w:ascii="Times New Roman" w:hAnsi="Times New Roman"/>
          <w:bCs/>
          <w:sz w:val="24"/>
          <w:szCs w:val="24"/>
        </w:rPr>
        <w:t xml:space="preserve"> </w:t>
      </w:r>
      <w:r w:rsidRPr="00237F39">
        <w:rPr>
          <w:rFonts w:ascii="Times New Roman" w:hAnsi="Times New Roman"/>
          <w:bCs/>
          <w:sz w:val="24"/>
          <w:szCs w:val="24"/>
        </w:rPr>
        <w:t>FARKLI</w:t>
      </w:r>
      <w:r w:rsidR="00E4403D" w:rsidRPr="00237F39">
        <w:rPr>
          <w:rFonts w:ascii="Times New Roman" w:hAnsi="Times New Roman"/>
          <w:bCs/>
          <w:sz w:val="24"/>
          <w:szCs w:val="24"/>
        </w:rPr>
        <w:t xml:space="preserve"> </w:t>
      </w:r>
      <w:r w:rsidRPr="00237F39">
        <w:rPr>
          <w:rFonts w:ascii="Times New Roman" w:hAnsi="Times New Roman"/>
          <w:bCs/>
          <w:sz w:val="24"/>
          <w:szCs w:val="24"/>
        </w:rPr>
        <w:t>NİKEL</w:t>
      </w:r>
      <w:r w:rsidR="00E4403D" w:rsidRPr="00237F39">
        <w:rPr>
          <w:rFonts w:ascii="Times New Roman" w:hAnsi="Times New Roman"/>
          <w:bCs/>
          <w:sz w:val="24"/>
          <w:szCs w:val="24"/>
        </w:rPr>
        <w:t xml:space="preserve"> </w:t>
      </w:r>
      <w:r w:rsidRPr="00237F39">
        <w:rPr>
          <w:rFonts w:ascii="Times New Roman" w:hAnsi="Times New Roman"/>
          <w:bCs/>
          <w:sz w:val="24"/>
          <w:szCs w:val="24"/>
        </w:rPr>
        <w:t>TİTANYUM</w:t>
      </w:r>
      <w:r w:rsidR="00E4403D" w:rsidRPr="00237F39">
        <w:rPr>
          <w:rFonts w:ascii="Times New Roman" w:hAnsi="Times New Roman"/>
          <w:bCs/>
          <w:sz w:val="24"/>
          <w:szCs w:val="24"/>
        </w:rPr>
        <w:t xml:space="preserve"> </w:t>
      </w:r>
      <w:r w:rsidRPr="00237F39">
        <w:rPr>
          <w:rFonts w:ascii="Times New Roman" w:hAnsi="Times New Roman"/>
          <w:bCs/>
          <w:sz w:val="24"/>
          <w:szCs w:val="24"/>
        </w:rPr>
        <w:t>EĞE</w:t>
      </w:r>
      <w:r w:rsidR="00E4403D" w:rsidRPr="00237F39">
        <w:rPr>
          <w:rFonts w:ascii="Times New Roman" w:hAnsi="Times New Roman"/>
          <w:bCs/>
          <w:sz w:val="24"/>
          <w:szCs w:val="24"/>
        </w:rPr>
        <w:t xml:space="preserve"> </w:t>
      </w:r>
      <w:r w:rsidRPr="00237F39">
        <w:rPr>
          <w:rFonts w:ascii="Times New Roman" w:hAnsi="Times New Roman"/>
          <w:bCs/>
          <w:sz w:val="24"/>
          <w:szCs w:val="24"/>
        </w:rPr>
        <w:t>SİSTEMİNİN</w:t>
      </w:r>
      <w:r w:rsidR="00E4403D" w:rsidRPr="00237F39">
        <w:rPr>
          <w:rFonts w:ascii="Times New Roman" w:hAnsi="Times New Roman"/>
          <w:bCs/>
          <w:sz w:val="24"/>
          <w:szCs w:val="24"/>
        </w:rPr>
        <w:t xml:space="preserve"> </w:t>
      </w:r>
      <w:r w:rsidRPr="00237F39">
        <w:rPr>
          <w:rFonts w:ascii="Times New Roman" w:hAnsi="Times New Roman"/>
          <w:bCs/>
          <w:sz w:val="24"/>
          <w:szCs w:val="24"/>
        </w:rPr>
        <w:t>ŞEKİLLENDİRME</w:t>
      </w:r>
      <w:r w:rsidR="00E4403D" w:rsidRPr="00237F39">
        <w:rPr>
          <w:rFonts w:ascii="Times New Roman" w:hAnsi="Times New Roman"/>
          <w:bCs/>
          <w:sz w:val="24"/>
          <w:szCs w:val="24"/>
        </w:rPr>
        <w:t xml:space="preserve"> </w:t>
      </w:r>
      <w:r w:rsidRPr="00237F39">
        <w:rPr>
          <w:rFonts w:ascii="Times New Roman" w:hAnsi="Times New Roman"/>
          <w:bCs/>
          <w:sz w:val="24"/>
          <w:szCs w:val="24"/>
        </w:rPr>
        <w:t>ETKİNLİĞİNİN</w:t>
      </w:r>
      <w:r w:rsidR="00E4403D" w:rsidRPr="00237F39">
        <w:rPr>
          <w:rFonts w:ascii="Times New Roman" w:hAnsi="Times New Roman"/>
          <w:bCs/>
          <w:sz w:val="24"/>
          <w:szCs w:val="24"/>
        </w:rPr>
        <w:t xml:space="preserve"> </w:t>
      </w:r>
      <w:r w:rsidRPr="00237F39">
        <w:rPr>
          <w:rFonts w:ascii="Times New Roman" w:hAnsi="Times New Roman"/>
          <w:bCs/>
          <w:sz w:val="24"/>
          <w:szCs w:val="24"/>
        </w:rPr>
        <w:t>DEĞERLENDİRİLMESİ</w:t>
      </w:r>
      <w:r w:rsidR="00E4403D" w:rsidRPr="00237F39">
        <w:rPr>
          <w:rFonts w:ascii="Times New Roman" w:hAnsi="Times New Roman"/>
          <w:bCs/>
          <w:sz w:val="24"/>
          <w:szCs w:val="24"/>
        </w:rPr>
        <w:t xml:space="preserve"> </w:t>
      </w:r>
    </w:p>
    <w:p w14:paraId="41E28F9E" w14:textId="2E19A653" w:rsidR="00A1505A" w:rsidRPr="00237F39" w:rsidRDefault="00A1505A" w:rsidP="00A1505A">
      <w:pPr>
        <w:spacing w:after="0" w:line="360" w:lineRule="auto"/>
        <w:jc w:val="center"/>
        <w:rPr>
          <w:rFonts w:ascii="Times New Roman" w:hAnsi="Times New Roman"/>
          <w:bCs/>
          <w:sz w:val="24"/>
          <w:szCs w:val="24"/>
        </w:rPr>
      </w:pPr>
      <w:r w:rsidRPr="00237F39">
        <w:rPr>
          <w:rFonts w:ascii="Times New Roman" w:hAnsi="Times New Roman"/>
          <w:bCs/>
          <w:sz w:val="24"/>
          <w:szCs w:val="24"/>
        </w:rPr>
        <w:t>(Uzmanlık</w:t>
      </w:r>
      <w:r w:rsidR="00E4403D" w:rsidRPr="00237F39">
        <w:rPr>
          <w:rFonts w:ascii="Times New Roman" w:hAnsi="Times New Roman"/>
          <w:bCs/>
          <w:sz w:val="24"/>
          <w:szCs w:val="24"/>
        </w:rPr>
        <w:t xml:space="preserve"> </w:t>
      </w:r>
      <w:r w:rsidRPr="00237F39">
        <w:rPr>
          <w:rFonts w:ascii="Times New Roman" w:hAnsi="Times New Roman"/>
          <w:bCs/>
          <w:sz w:val="24"/>
          <w:szCs w:val="24"/>
        </w:rPr>
        <w:t>Tezi)</w:t>
      </w:r>
    </w:p>
    <w:p w14:paraId="2BAC8088" w14:textId="286783E0" w:rsidR="00A1505A" w:rsidRPr="00237F39" w:rsidRDefault="00A1505A" w:rsidP="00A1505A">
      <w:pPr>
        <w:spacing w:before="240" w:after="360" w:line="240" w:lineRule="auto"/>
        <w:jc w:val="center"/>
        <w:rPr>
          <w:rFonts w:ascii="Times New Roman" w:hAnsi="Times New Roman"/>
          <w:bCs/>
          <w:sz w:val="24"/>
          <w:szCs w:val="24"/>
        </w:rPr>
      </w:pPr>
      <w:r w:rsidRPr="00237F39">
        <w:rPr>
          <w:rFonts w:ascii="Times New Roman" w:hAnsi="Times New Roman"/>
          <w:bCs/>
          <w:sz w:val="24"/>
          <w:szCs w:val="24"/>
        </w:rPr>
        <w:t>Aybüke</w:t>
      </w:r>
      <w:r w:rsidR="00E4403D" w:rsidRPr="00237F39">
        <w:rPr>
          <w:rFonts w:ascii="Times New Roman" w:hAnsi="Times New Roman"/>
          <w:bCs/>
          <w:sz w:val="24"/>
          <w:szCs w:val="24"/>
        </w:rPr>
        <w:t xml:space="preserve"> </w:t>
      </w:r>
      <w:r w:rsidRPr="00237F39">
        <w:rPr>
          <w:rFonts w:ascii="Times New Roman" w:hAnsi="Times New Roman"/>
          <w:bCs/>
          <w:sz w:val="24"/>
          <w:szCs w:val="24"/>
        </w:rPr>
        <w:t>KARACA</w:t>
      </w:r>
      <w:r w:rsidR="00E4403D" w:rsidRPr="00237F39">
        <w:rPr>
          <w:rFonts w:ascii="Times New Roman" w:hAnsi="Times New Roman"/>
          <w:bCs/>
          <w:sz w:val="24"/>
          <w:szCs w:val="24"/>
        </w:rPr>
        <w:t xml:space="preserve"> </w:t>
      </w:r>
      <w:r w:rsidRPr="00237F39">
        <w:rPr>
          <w:rFonts w:ascii="Times New Roman" w:hAnsi="Times New Roman"/>
          <w:bCs/>
          <w:sz w:val="24"/>
          <w:szCs w:val="24"/>
        </w:rPr>
        <w:t>SAKALLI</w:t>
      </w:r>
    </w:p>
    <w:p w14:paraId="13CBBCF9" w14:textId="2E45E0AB" w:rsidR="00A1505A" w:rsidRPr="00237F39" w:rsidRDefault="00A1505A" w:rsidP="00A1505A">
      <w:pPr>
        <w:tabs>
          <w:tab w:val="center" w:pos="4819"/>
          <w:tab w:val="right" w:pos="9072"/>
        </w:tabs>
        <w:spacing w:after="0" w:line="360" w:lineRule="auto"/>
        <w:jc w:val="center"/>
        <w:rPr>
          <w:rFonts w:ascii="Times New Roman" w:hAnsi="Times New Roman"/>
          <w:bCs/>
          <w:sz w:val="24"/>
          <w:szCs w:val="24"/>
        </w:rPr>
      </w:pPr>
      <w:r w:rsidRPr="00237F39">
        <w:rPr>
          <w:rFonts w:ascii="Times New Roman" w:hAnsi="Times New Roman"/>
          <w:bCs/>
          <w:sz w:val="24"/>
          <w:szCs w:val="24"/>
        </w:rPr>
        <w:t>GAZİ</w:t>
      </w:r>
      <w:r w:rsidR="00E4403D" w:rsidRPr="00237F39">
        <w:rPr>
          <w:rFonts w:ascii="Times New Roman" w:hAnsi="Times New Roman"/>
          <w:bCs/>
          <w:sz w:val="24"/>
          <w:szCs w:val="24"/>
        </w:rPr>
        <w:t xml:space="preserve"> </w:t>
      </w:r>
      <w:r w:rsidRPr="00237F39">
        <w:rPr>
          <w:rFonts w:ascii="Times New Roman" w:hAnsi="Times New Roman"/>
          <w:bCs/>
          <w:sz w:val="24"/>
          <w:szCs w:val="24"/>
        </w:rPr>
        <w:t>ÜNİVERSİTESİ</w:t>
      </w:r>
      <w:r w:rsidR="00E4403D" w:rsidRPr="00237F39">
        <w:rPr>
          <w:rFonts w:ascii="Times New Roman" w:hAnsi="Times New Roman"/>
          <w:bCs/>
          <w:sz w:val="24"/>
          <w:szCs w:val="24"/>
        </w:rPr>
        <w:t xml:space="preserve"> </w:t>
      </w:r>
    </w:p>
    <w:p w14:paraId="0A1D4E96" w14:textId="37E65C4D" w:rsidR="00A1505A" w:rsidRPr="00237F39" w:rsidRDefault="00A1505A" w:rsidP="00A1505A">
      <w:pPr>
        <w:tabs>
          <w:tab w:val="center" w:pos="4819"/>
          <w:tab w:val="right" w:pos="9072"/>
        </w:tabs>
        <w:spacing w:after="0" w:line="360" w:lineRule="auto"/>
        <w:jc w:val="center"/>
        <w:rPr>
          <w:rFonts w:ascii="Times New Roman" w:hAnsi="Times New Roman"/>
          <w:bCs/>
          <w:sz w:val="24"/>
          <w:szCs w:val="24"/>
        </w:rPr>
      </w:pPr>
      <w:r w:rsidRPr="00237F39">
        <w:rPr>
          <w:rFonts w:ascii="Times New Roman" w:hAnsi="Times New Roman"/>
          <w:bCs/>
          <w:sz w:val="24"/>
          <w:szCs w:val="24"/>
        </w:rPr>
        <w:t>DİŞ</w:t>
      </w:r>
      <w:r w:rsidR="00E4403D" w:rsidRPr="00237F39">
        <w:rPr>
          <w:rFonts w:ascii="Times New Roman" w:hAnsi="Times New Roman"/>
          <w:bCs/>
          <w:sz w:val="24"/>
          <w:szCs w:val="24"/>
        </w:rPr>
        <w:t xml:space="preserve"> </w:t>
      </w:r>
      <w:r w:rsidRPr="00237F39">
        <w:rPr>
          <w:rFonts w:ascii="Times New Roman" w:hAnsi="Times New Roman"/>
          <w:bCs/>
          <w:sz w:val="24"/>
          <w:szCs w:val="24"/>
        </w:rPr>
        <w:t>HEKİMLİĞİ</w:t>
      </w:r>
      <w:r w:rsidR="00E4403D" w:rsidRPr="00237F39">
        <w:rPr>
          <w:rFonts w:ascii="Times New Roman" w:hAnsi="Times New Roman"/>
          <w:bCs/>
          <w:sz w:val="24"/>
          <w:szCs w:val="24"/>
        </w:rPr>
        <w:t xml:space="preserve"> </w:t>
      </w:r>
      <w:r w:rsidRPr="00237F39">
        <w:rPr>
          <w:rFonts w:ascii="Times New Roman" w:hAnsi="Times New Roman"/>
          <w:bCs/>
          <w:sz w:val="24"/>
          <w:szCs w:val="24"/>
        </w:rPr>
        <w:t>FAKÜLTESİ</w:t>
      </w:r>
    </w:p>
    <w:p w14:paraId="215C97D3" w14:textId="27C9DB2C" w:rsidR="00A1505A" w:rsidRPr="00237F39" w:rsidRDefault="00A1505A" w:rsidP="00A1505A">
      <w:pPr>
        <w:spacing w:after="0" w:line="240" w:lineRule="auto"/>
        <w:jc w:val="center"/>
        <w:rPr>
          <w:rFonts w:ascii="Times New Roman" w:hAnsi="Times New Roman"/>
          <w:bCs/>
          <w:sz w:val="24"/>
          <w:szCs w:val="24"/>
        </w:rPr>
      </w:pPr>
      <w:r w:rsidRPr="00237F39">
        <w:rPr>
          <w:rFonts w:ascii="Times New Roman" w:hAnsi="Times New Roman"/>
          <w:bCs/>
          <w:sz w:val="24"/>
          <w:szCs w:val="24"/>
        </w:rPr>
        <w:t>Mayıs</w:t>
      </w:r>
      <w:r w:rsidR="00E4403D" w:rsidRPr="00237F39">
        <w:rPr>
          <w:rFonts w:ascii="Times New Roman" w:hAnsi="Times New Roman"/>
          <w:bCs/>
          <w:sz w:val="24"/>
          <w:szCs w:val="24"/>
        </w:rPr>
        <w:t xml:space="preserve"> </w:t>
      </w:r>
      <w:r w:rsidRPr="00237F39">
        <w:rPr>
          <w:rFonts w:ascii="Times New Roman" w:hAnsi="Times New Roman"/>
          <w:bCs/>
          <w:sz w:val="24"/>
          <w:szCs w:val="24"/>
        </w:rPr>
        <w:t>2023</w:t>
      </w:r>
    </w:p>
    <w:p w14:paraId="7839507E" w14:textId="77777777" w:rsidR="00A1505A" w:rsidRPr="00237F39" w:rsidRDefault="00A1505A" w:rsidP="00A1505A">
      <w:pPr>
        <w:spacing w:before="360" w:after="360" w:line="240" w:lineRule="auto"/>
        <w:jc w:val="center"/>
        <w:outlineLvl w:val="0"/>
        <w:rPr>
          <w:rFonts w:ascii="Times New Roman" w:eastAsia="Calibri" w:hAnsi="Times New Roman"/>
          <w:b/>
          <w:bCs/>
          <w:sz w:val="28"/>
          <w:szCs w:val="28"/>
          <w:lang w:eastAsia="en-US"/>
        </w:rPr>
      </w:pPr>
      <w:bookmarkStart w:id="1" w:name="_Toc134102370"/>
      <w:r w:rsidRPr="00237F39">
        <w:rPr>
          <w:rFonts w:ascii="Times New Roman" w:eastAsia="Calibri" w:hAnsi="Times New Roman"/>
          <w:bCs/>
          <w:sz w:val="24"/>
          <w:szCs w:val="24"/>
          <w:lang w:eastAsia="en-US"/>
        </w:rPr>
        <w:t>ÖZET</w:t>
      </w:r>
      <w:bookmarkEnd w:id="1"/>
    </w:p>
    <w:p w14:paraId="3BDC4781" w14:textId="637622EA" w:rsidR="00A1505A" w:rsidRPr="00237F39" w:rsidRDefault="00A1505A" w:rsidP="00A1505A">
      <w:pPr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alışma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macı;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rk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ik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itanyu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istem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tkinlik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rşılaştırılmasıdı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alışma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66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de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j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e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lo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ullanılmıştı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e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loklar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çıklık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#10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-tip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ontro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iler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astge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m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ze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3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rub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yrı</w:t>
      </w:r>
      <w:r w:rsidR="00E564E1">
        <w:rPr>
          <w:rFonts w:ascii="Times New Roman" w:hAnsi="Times New Roman"/>
          <w:sz w:val="24"/>
          <w:szCs w:val="24"/>
        </w:rPr>
        <w:t>ld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n=22):</w:t>
      </w:r>
      <w:r w:rsidR="00AF594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UST</w:t>
      </w:r>
      <w:r w:rsidR="00AF5949">
        <w:rPr>
          <w:rFonts w:ascii="Times New Roman" w:hAnsi="Times New Roman"/>
          <w:sz w:val="24"/>
          <w:szCs w:val="24"/>
        </w:rPr>
        <w:t xml:space="preserve"> Grubu</w:t>
      </w:r>
      <w:r w:rsidRPr="00237F39">
        <w:rPr>
          <w:rFonts w:ascii="Times New Roman" w:hAnsi="Times New Roman"/>
          <w:sz w:val="24"/>
          <w:szCs w:val="24"/>
        </w:rPr>
        <w:t>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old</w:t>
      </w:r>
      <w:r w:rsidR="00AF5949">
        <w:rPr>
          <w:rFonts w:ascii="Times New Roman" w:hAnsi="Times New Roman"/>
          <w:sz w:val="24"/>
          <w:szCs w:val="24"/>
        </w:rPr>
        <w:t xml:space="preserve"> Grubu, </w:t>
      </w:r>
      <w:r w:rsidRPr="00237F39">
        <w:rPr>
          <w:rFonts w:ascii="Times New Roman" w:hAnsi="Times New Roman"/>
          <w:sz w:val="24"/>
          <w:szCs w:val="24"/>
        </w:rPr>
        <w:t>TruNatomy</w:t>
      </w:r>
      <w:r w:rsidR="00AF5949" w:rsidRPr="00AF5949">
        <w:rPr>
          <w:rFonts w:ascii="Times New Roman" w:hAnsi="Times New Roman"/>
          <w:sz w:val="24"/>
          <w:szCs w:val="24"/>
        </w:rPr>
        <w:t xml:space="preserve"> </w:t>
      </w:r>
      <w:r w:rsidR="00AF5949">
        <w:rPr>
          <w:rFonts w:ascii="Times New Roman" w:hAnsi="Times New Roman"/>
          <w:sz w:val="24"/>
          <w:szCs w:val="24"/>
        </w:rPr>
        <w:t>Grubu</w:t>
      </w:r>
      <w:r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i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ölges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ç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uv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üzeyi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üzey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rşı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ı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uv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</w:t>
      </w:r>
      <w:r w:rsidR="002F54E2">
        <w:rPr>
          <w:rFonts w:ascii="Times New Roman" w:hAnsi="Times New Roman"/>
          <w:sz w:val="24"/>
          <w:szCs w:val="24"/>
        </w:rPr>
        <w:t xml:space="preserve"> yüzey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dlandırıl</w:t>
      </w:r>
      <w:r w:rsidR="005C6808">
        <w:rPr>
          <w:rFonts w:ascii="Times New Roman" w:hAnsi="Times New Roman"/>
          <w:sz w:val="24"/>
          <w:szCs w:val="24"/>
        </w:rPr>
        <w:t>dı</w:t>
      </w:r>
      <w:r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üze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11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m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ze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opla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22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de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lçü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apıl</w:t>
      </w:r>
      <w:r w:rsidR="00AF5949">
        <w:rPr>
          <w:rFonts w:ascii="Times New Roman" w:hAnsi="Times New Roman"/>
          <w:sz w:val="24"/>
          <w:szCs w:val="24"/>
        </w:rPr>
        <w:t>dı</w:t>
      </w:r>
      <w:r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lçümler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onra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uzaklaştır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ad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21C4D" w:rsidRPr="00237F39">
        <w:rPr>
          <w:rFonts w:ascii="Times New Roman" w:hAnsi="Times New Roman"/>
          <w:sz w:val="24"/>
          <w:szCs w:val="24"/>
        </w:rPr>
        <w:t>miktarı, 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istem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erkez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l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anı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ransportasyonunu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önü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ransportasyonunu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iktarı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ata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lendiril</w:t>
      </w:r>
      <w:r w:rsidR="005C6808">
        <w:rPr>
          <w:rFonts w:ascii="Times New Roman" w:hAnsi="Times New Roman"/>
          <w:sz w:val="24"/>
          <w:szCs w:val="24"/>
        </w:rPr>
        <w:t>di</w:t>
      </w:r>
      <w:r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yrıc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üre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esaplanmıştır</w:t>
      </w:r>
      <w:r w:rsidR="00E4403D" w:rsidRPr="00237F39">
        <w:rPr>
          <w:rFonts w:ascii="Times New Roman" w:hAnsi="Times New Roman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ür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ri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OV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mha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s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ali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i</w:t>
      </w:r>
      <w:r w:rsidR="005C6808">
        <w:rPr>
          <w:rFonts w:ascii="Times New Roman" w:hAnsi="Times New Roman"/>
          <w:sz w:val="24"/>
          <w:szCs w:val="24"/>
        </w:rPr>
        <w:t>ldi</w:t>
      </w:r>
      <w:r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tkinliğ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rileri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önlü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OB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OV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önlü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OB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OV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ali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ildi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lamlılı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üzey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=0,05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elirlendi.</w:t>
      </w:r>
      <w:r w:rsidR="00E4403D" w:rsidRPr="00237F39">
        <w:rPr>
          <w:rFonts w:ascii="Times New Roman" w:hAnsi="Times New Roman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üre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rşılaştırıldığ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ü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rup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r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lund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p&lt;0,001)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Uzaklaştır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opla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ad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ikt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rşılaştırıldığ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rup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r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lund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p&lt;0,001)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e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loklar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uzaklaştır</w:t>
      </w:r>
      <w:r w:rsidR="00E21C4D">
        <w:rPr>
          <w:rFonts w:ascii="Times New Roman" w:hAnsi="Times New Roman"/>
          <w:sz w:val="24"/>
          <w:szCs w:val="24"/>
        </w:rPr>
        <w:t>ı</w:t>
      </w:r>
      <w:r w:rsidRPr="00237F39">
        <w:rPr>
          <w:rFonts w:ascii="Times New Roman" w:hAnsi="Times New Roman"/>
          <w:sz w:val="24"/>
          <w:szCs w:val="24"/>
        </w:rPr>
        <w:t>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ad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iktar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üks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üşü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rup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ırasıy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rup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</w:t>
      </w:r>
      <w:r w:rsidR="00F01DA7">
        <w:rPr>
          <w:rFonts w:ascii="Times New Roman" w:hAnsi="Times New Roman"/>
          <w:sz w:val="24"/>
          <w:szCs w:val="24"/>
        </w:rPr>
        <w:t>du</w:t>
      </w:r>
      <w:r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üzey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oğru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s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riliğ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ı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üzey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oğr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ranspor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ap</w:t>
      </w:r>
      <w:r w:rsidR="00F01DA7">
        <w:rPr>
          <w:rFonts w:ascii="Times New Roman" w:hAnsi="Times New Roman"/>
          <w:sz w:val="24"/>
          <w:szCs w:val="24"/>
        </w:rPr>
        <w:t>tı</w:t>
      </w:r>
      <w:r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opla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ranspor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iktar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rup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r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oktu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p&gt;0,05)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ruplar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erkez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l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an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E7F17" w:rsidRPr="00237F39">
        <w:rPr>
          <w:rFonts w:ascii="Times New Roman" w:hAnsi="Times New Roman"/>
          <w:sz w:val="24"/>
          <w:szCs w:val="24"/>
        </w:rPr>
        <w:t xml:space="preserve">istatistiksel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rubu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üks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lun</w:t>
      </w:r>
      <w:r w:rsidR="007C4EBF">
        <w:rPr>
          <w:rFonts w:ascii="Times New Roman" w:hAnsi="Times New Roman"/>
          <w:sz w:val="24"/>
          <w:szCs w:val="24"/>
        </w:rPr>
        <w:t>d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p&lt;0,001)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üre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rşılaştırıldığ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ü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rup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E7F17"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r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lun</w:t>
      </w:r>
      <w:r w:rsidR="00F01DA7">
        <w:rPr>
          <w:rFonts w:ascii="Times New Roman" w:hAnsi="Times New Roman"/>
          <w:sz w:val="24"/>
          <w:szCs w:val="24"/>
        </w:rPr>
        <w:t>d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p&lt;0,001)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ıs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üres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rubunun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uzu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üres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s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rubunu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hip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duğ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lun</w:t>
      </w:r>
      <w:r w:rsidR="00F01DA7">
        <w:rPr>
          <w:rFonts w:ascii="Times New Roman" w:hAnsi="Times New Roman"/>
          <w:sz w:val="24"/>
          <w:szCs w:val="24"/>
        </w:rPr>
        <w:t>du</w:t>
      </w:r>
      <w:r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e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loklar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dec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kis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at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spi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il</w:t>
      </w:r>
      <w:r w:rsidR="00F01DA7">
        <w:rPr>
          <w:rFonts w:ascii="Times New Roman" w:hAnsi="Times New Roman"/>
          <w:sz w:val="24"/>
          <w:szCs w:val="24"/>
        </w:rPr>
        <w:t>di</w:t>
      </w:r>
      <w:r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inim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nvaziv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dodont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aklaşım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stekley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addey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uzaklaştır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ruptu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ü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istem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enz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ransportasyo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hip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iji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l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iştirme</w:t>
      </w:r>
      <w:r w:rsidR="0035691F">
        <w:rPr>
          <w:rFonts w:ascii="Times New Roman" w:hAnsi="Times New Roman"/>
          <w:sz w:val="24"/>
          <w:szCs w:val="24"/>
        </w:rPr>
        <w:t>di</w:t>
      </w:r>
      <w:r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erkezle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an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esipro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ruplar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üksekti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ü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istem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hm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ilebil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rosedür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atalar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e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du.</w:t>
      </w:r>
    </w:p>
    <w:p w14:paraId="2D7984B1" w14:textId="77777777" w:rsidR="00A1505A" w:rsidRPr="00237F39" w:rsidRDefault="00A1505A" w:rsidP="00A1505A">
      <w:pPr>
        <w:spacing w:after="0" w:line="240" w:lineRule="auto"/>
        <w:jc w:val="both"/>
        <w:rPr>
          <w:rFonts w:ascii="Times New Roman" w:hAnsi="Times New Roman"/>
          <w:bCs/>
          <w:color w:val="000000" w:themeColor="text1"/>
          <w:sz w:val="18"/>
          <w:szCs w:val="18"/>
        </w:rPr>
      </w:pPr>
    </w:p>
    <w:p w14:paraId="2868C190" w14:textId="77777777" w:rsidR="0084549F" w:rsidRPr="00237F39" w:rsidRDefault="0084549F" w:rsidP="00A1505A">
      <w:pPr>
        <w:spacing w:after="0" w:line="240" w:lineRule="auto"/>
        <w:jc w:val="both"/>
        <w:rPr>
          <w:rFonts w:ascii="Times New Roman" w:hAnsi="Times New Roman"/>
          <w:bCs/>
          <w:color w:val="000000" w:themeColor="text1"/>
          <w:sz w:val="18"/>
          <w:szCs w:val="18"/>
        </w:rPr>
      </w:pPr>
    </w:p>
    <w:p w14:paraId="3C3860EC" w14:textId="77777777" w:rsidR="00CF404C" w:rsidRPr="00237F39" w:rsidRDefault="00CF404C" w:rsidP="00A1505A">
      <w:pPr>
        <w:spacing w:after="0" w:line="240" w:lineRule="auto"/>
        <w:jc w:val="both"/>
        <w:rPr>
          <w:rFonts w:ascii="Times New Roman" w:hAnsi="Times New Roman"/>
          <w:bCs/>
          <w:color w:val="000000" w:themeColor="text1"/>
        </w:rPr>
      </w:pPr>
    </w:p>
    <w:tbl>
      <w:tblPr>
        <w:tblStyle w:val="TableNormal1"/>
        <w:tblW w:w="8875" w:type="dxa"/>
        <w:tblLayout w:type="fixed"/>
        <w:tblLook w:val="01E0" w:firstRow="1" w:lastRow="1" w:firstColumn="1" w:lastColumn="1" w:noHBand="0" w:noVBand="0"/>
      </w:tblPr>
      <w:tblGrid>
        <w:gridCol w:w="1890"/>
        <w:gridCol w:w="112"/>
        <w:gridCol w:w="6873"/>
      </w:tblGrid>
      <w:tr w:rsidR="0084549F" w:rsidRPr="00237F39" w14:paraId="3E5AEF8A" w14:textId="77777777" w:rsidTr="0084549F">
        <w:trPr>
          <w:trHeight w:val="260"/>
        </w:trPr>
        <w:tc>
          <w:tcPr>
            <w:tcW w:w="1890" w:type="dxa"/>
            <w:hideMark/>
          </w:tcPr>
          <w:p w14:paraId="3EBC7059" w14:textId="77777777" w:rsidR="0084549F" w:rsidRPr="00237F39" w:rsidRDefault="0084549F" w:rsidP="0084549F">
            <w:pPr>
              <w:spacing w:after="0" w:line="240" w:lineRule="auto"/>
              <w:ind w:right="57"/>
              <w:rPr>
                <w:rFonts w:ascii="Times New Roman" w:hAnsi="Times New Roman"/>
                <w:sz w:val="24"/>
                <w:szCs w:val="24"/>
              </w:rPr>
            </w:pPr>
            <w:r w:rsidRPr="00237F39">
              <w:rPr>
                <w:rFonts w:ascii="Times New Roman" w:hAnsi="Times New Roman"/>
                <w:sz w:val="24"/>
                <w:szCs w:val="24"/>
              </w:rPr>
              <w:t>Bilim</w:t>
            </w:r>
            <w:r w:rsidRPr="00237F39">
              <w:rPr>
                <w:rFonts w:ascii="Times New Roman" w:hAnsi="Times New Roman"/>
                <w:spacing w:val="-7"/>
                <w:sz w:val="24"/>
                <w:szCs w:val="24"/>
              </w:rPr>
              <w:t xml:space="preserve"> </w:t>
            </w:r>
            <w:r w:rsidRPr="00237F39">
              <w:rPr>
                <w:rFonts w:ascii="Times New Roman" w:hAnsi="Times New Roman"/>
                <w:sz w:val="24"/>
                <w:szCs w:val="24"/>
              </w:rPr>
              <w:t>Kodu</w:t>
            </w:r>
          </w:p>
        </w:tc>
        <w:tc>
          <w:tcPr>
            <w:tcW w:w="112" w:type="dxa"/>
            <w:hideMark/>
          </w:tcPr>
          <w:p w14:paraId="5E2ED262" w14:textId="77777777" w:rsidR="0084549F" w:rsidRPr="00237F39" w:rsidRDefault="0084549F" w:rsidP="0084549F">
            <w:pPr>
              <w:spacing w:after="0" w:line="240" w:lineRule="auto"/>
              <w:ind w:right="57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37F39">
              <w:rPr>
                <w:rFonts w:ascii="Times New Roman" w:hAnsi="Times New Roman"/>
                <w:sz w:val="24"/>
                <w:szCs w:val="24"/>
              </w:rPr>
              <w:t>:</w:t>
            </w:r>
          </w:p>
        </w:tc>
        <w:tc>
          <w:tcPr>
            <w:tcW w:w="6873" w:type="dxa"/>
          </w:tcPr>
          <w:p w14:paraId="4549E174" w14:textId="29A9930E" w:rsidR="0084549F" w:rsidRPr="00237F39" w:rsidRDefault="0084549F" w:rsidP="0084549F">
            <w:pPr>
              <w:spacing w:after="0" w:line="240" w:lineRule="auto"/>
              <w:ind w:right="57"/>
              <w:rPr>
                <w:rFonts w:ascii="Times New Roman" w:hAnsi="Times New Roman"/>
                <w:sz w:val="24"/>
                <w:szCs w:val="24"/>
              </w:rPr>
            </w:pPr>
            <w:r w:rsidRPr="00237F39">
              <w:rPr>
                <w:rFonts w:ascii="Times New Roman" w:hAnsi="Times New Roman"/>
                <w:bCs/>
                <w:sz w:val="24"/>
                <w:szCs w:val="24"/>
              </w:rPr>
              <w:t>10</w:t>
            </w:r>
            <w:r w:rsidR="003563FD" w:rsidRPr="00237F39">
              <w:rPr>
                <w:rFonts w:ascii="Times New Roman" w:hAnsi="Times New Roman"/>
                <w:bCs/>
                <w:sz w:val="24"/>
                <w:szCs w:val="24"/>
              </w:rPr>
              <w:t>15.1</w:t>
            </w:r>
          </w:p>
        </w:tc>
      </w:tr>
      <w:tr w:rsidR="0084549F" w:rsidRPr="00237F39" w14:paraId="047C9020" w14:textId="77777777" w:rsidTr="0084549F">
        <w:trPr>
          <w:trHeight w:val="20"/>
        </w:trPr>
        <w:tc>
          <w:tcPr>
            <w:tcW w:w="1890" w:type="dxa"/>
            <w:hideMark/>
          </w:tcPr>
          <w:p w14:paraId="41A45727" w14:textId="77777777" w:rsidR="0084549F" w:rsidRPr="00237F39" w:rsidRDefault="0084549F" w:rsidP="0084549F">
            <w:pPr>
              <w:spacing w:after="0" w:line="240" w:lineRule="auto"/>
              <w:ind w:right="57"/>
              <w:rPr>
                <w:rFonts w:ascii="Times New Roman" w:hAnsi="Times New Roman"/>
                <w:sz w:val="24"/>
                <w:szCs w:val="24"/>
              </w:rPr>
            </w:pPr>
            <w:r w:rsidRPr="00237F39">
              <w:rPr>
                <w:rFonts w:ascii="Times New Roman" w:hAnsi="Times New Roman"/>
                <w:sz w:val="24"/>
                <w:szCs w:val="24"/>
              </w:rPr>
              <w:t>Anahtar</w:t>
            </w:r>
            <w:r w:rsidRPr="00237F39">
              <w:rPr>
                <w:rFonts w:ascii="Times New Roman" w:hAnsi="Times New Roman"/>
                <w:spacing w:val="-11"/>
                <w:sz w:val="24"/>
                <w:szCs w:val="24"/>
              </w:rPr>
              <w:t xml:space="preserve"> </w:t>
            </w:r>
            <w:r w:rsidRPr="00237F39">
              <w:rPr>
                <w:rFonts w:ascii="Times New Roman" w:hAnsi="Times New Roman"/>
                <w:sz w:val="24"/>
                <w:szCs w:val="24"/>
              </w:rPr>
              <w:t>Kelimeler</w:t>
            </w:r>
          </w:p>
        </w:tc>
        <w:tc>
          <w:tcPr>
            <w:tcW w:w="112" w:type="dxa"/>
            <w:hideMark/>
          </w:tcPr>
          <w:p w14:paraId="58B03AB9" w14:textId="77777777" w:rsidR="0084549F" w:rsidRPr="00237F39" w:rsidRDefault="0084549F" w:rsidP="0084549F">
            <w:pPr>
              <w:spacing w:after="0" w:line="240" w:lineRule="auto"/>
              <w:ind w:right="57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37F39">
              <w:rPr>
                <w:rFonts w:ascii="Times New Roman" w:hAnsi="Times New Roman"/>
                <w:sz w:val="24"/>
                <w:szCs w:val="24"/>
              </w:rPr>
              <w:t>:</w:t>
            </w:r>
          </w:p>
        </w:tc>
        <w:tc>
          <w:tcPr>
            <w:tcW w:w="6873" w:type="dxa"/>
          </w:tcPr>
          <w:p w14:paraId="7BC9B6F3" w14:textId="0C22EA4D" w:rsidR="0084549F" w:rsidRPr="00237F39" w:rsidRDefault="0084549F" w:rsidP="0084549F">
            <w:pPr>
              <w:spacing w:after="0" w:line="240" w:lineRule="auto"/>
              <w:ind w:right="113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37F39">
              <w:rPr>
                <w:rFonts w:ascii="Times New Roman" w:hAnsi="Times New Roman"/>
                <w:sz w:val="24"/>
                <w:szCs w:val="24"/>
              </w:rPr>
              <w:t xml:space="preserve">Ni-Ti eğe sistemleri, </w:t>
            </w:r>
            <w:r w:rsidR="00DB40AB" w:rsidRPr="00237F39">
              <w:rPr>
                <w:rFonts w:ascii="Times New Roman" w:hAnsi="Times New Roman"/>
                <w:sz w:val="24"/>
                <w:szCs w:val="24"/>
              </w:rPr>
              <w:t xml:space="preserve">Şekillendirme </w:t>
            </w:r>
            <w:r w:rsidRPr="00237F39">
              <w:rPr>
                <w:rFonts w:ascii="Times New Roman" w:hAnsi="Times New Roman"/>
                <w:sz w:val="24"/>
                <w:szCs w:val="24"/>
              </w:rPr>
              <w:t xml:space="preserve">etkinliği, </w:t>
            </w:r>
            <w:r w:rsidR="00DB40AB" w:rsidRPr="00237F39">
              <w:rPr>
                <w:rFonts w:ascii="Times New Roman" w:hAnsi="Times New Roman"/>
                <w:sz w:val="24"/>
                <w:szCs w:val="24"/>
              </w:rPr>
              <w:t xml:space="preserve">Şekillendirme </w:t>
            </w:r>
            <w:proofErr w:type="gramStart"/>
            <w:r w:rsidRPr="00237F39">
              <w:rPr>
                <w:rFonts w:ascii="Times New Roman" w:hAnsi="Times New Roman"/>
                <w:sz w:val="24"/>
                <w:szCs w:val="24"/>
              </w:rPr>
              <w:t xml:space="preserve">süresi, </w:t>
            </w:r>
            <w:r w:rsidR="00DB40AB" w:rsidRPr="00237F39">
              <w:rPr>
                <w:rFonts w:ascii="Times New Roman" w:hAnsi="Times New Roman"/>
                <w:sz w:val="24"/>
                <w:szCs w:val="24"/>
              </w:rPr>
              <w:t xml:space="preserve">  </w:t>
            </w:r>
            <w:proofErr w:type="gramEnd"/>
            <w:r w:rsidR="00DB40AB" w:rsidRPr="00237F39">
              <w:rPr>
                <w:rFonts w:ascii="Times New Roman" w:hAnsi="Times New Roman"/>
                <w:sz w:val="24"/>
                <w:szCs w:val="24"/>
              </w:rPr>
              <w:t xml:space="preserve">   </w:t>
            </w:r>
            <w:r w:rsidRPr="00237F39">
              <w:rPr>
                <w:rFonts w:ascii="Times New Roman" w:hAnsi="Times New Roman"/>
                <w:sz w:val="24"/>
                <w:szCs w:val="24"/>
              </w:rPr>
              <w:t>T-Endo MUST, TruNatomy</w:t>
            </w:r>
          </w:p>
        </w:tc>
      </w:tr>
      <w:tr w:rsidR="0084549F" w:rsidRPr="00237F39" w14:paraId="612B5808" w14:textId="77777777" w:rsidTr="0084549F">
        <w:trPr>
          <w:trHeight w:val="20"/>
        </w:trPr>
        <w:tc>
          <w:tcPr>
            <w:tcW w:w="1890" w:type="dxa"/>
            <w:hideMark/>
          </w:tcPr>
          <w:p w14:paraId="39B1DB3D" w14:textId="77777777" w:rsidR="0084549F" w:rsidRPr="00237F39" w:rsidRDefault="0084549F" w:rsidP="0084549F">
            <w:pPr>
              <w:spacing w:after="0" w:line="240" w:lineRule="auto"/>
              <w:ind w:right="57"/>
              <w:rPr>
                <w:rFonts w:ascii="Times New Roman" w:hAnsi="Times New Roman"/>
                <w:sz w:val="24"/>
                <w:szCs w:val="24"/>
              </w:rPr>
            </w:pPr>
            <w:r w:rsidRPr="00237F39">
              <w:rPr>
                <w:rFonts w:ascii="Times New Roman" w:hAnsi="Times New Roman"/>
                <w:sz w:val="24"/>
                <w:szCs w:val="24"/>
              </w:rPr>
              <w:t>Sayfa</w:t>
            </w:r>
            <w:r w:rsidRPr="00237F39">
              <w:rPr>
                <w:rFonts w:ascii="Times New Roman" w:hAnsi="Times New Roman"/>
                <w:spacing w:val="-10"/>
                <w:sz w:val="24"/>
                <w:szCs w:val="24"/>
              </w:rPr>
              <w:t xml:space="preserve"> </w:t>
            </w:r>
            <w:r w:rsidRPr="00237F39">
              <w:rPr>
                <w:rFonts w:ascii="Times New Roman" w:hAnsi="Times New Roman"/>
                <w:sz w:val="24"/>
                <w:szCs w:val="24"/>
              </w:rPr>
              <w:t>Adedi</w:t>
            </w:r>
          </w:p>
        </w:tc>
        <w:tc>
          <w:tcPr>
            <w:tcW w:w="112" w:type="dxa"/>
            <w:hideMark/>
          </w:tcPr>
          <w:p w14:paraId="7734952A" w14:textId="77777777" w:rsidR="0084549F" w:rsidRPr="00237F39" w:rsidRDefault="0084549F" w:rsidP="0084549F">
            <w:pPr>
              <w:spacing w:after="0" w:line="240" w:lineRule="auto"/>
              <w:ind w:right="57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37F39">
              <w:rPr>
                <w:rFonts w:ascii="Times New Roman" w:hAnsi="Times New Roman"/>
                <w:sz w:val="24"/>
                <w:szCs w:val="24"/>
              </w:rPr>
              <w:t>:</w:t>
            </w:r>
          </w:p>
        </w:tc>
        <w:tc>
          <w:tcPr>
            <w:tcW w:w="6873" w:type="dxa"/>
          </w:tcPr>
          <w:p w14:paraId="374B5C94" w14:textId="452E04CC" w:rsidR="0084549F" w:rsidRPr="00237F39" w:rsidRDefault="008B578A" w:rsidP="0084549F">
            <w:pPr>
              <w:spacing w:after="0" w:line="240" w:lineRule="auto"/>
              <w:ind w:right="57"/>
              <w:rPr>
                <w:rFonts w:ascii="Times New Roman" w:hAnsi="Times New Roman"/>
                <w:sz w:val="24"/>
                <w:szCs w:val="24"/>
              </w:rPr>
            </w:pPr>
            <w:r w:rsidRPr="00237F39">
              <w:rPr>
                <w:rFonts w:ascii="Times New Roman" w:hAnsi="Times New Roman"/>
                <w:sz w:val="24"/>
                <w:szCs w:val="24"/>
              </w:rPr>
              <w:t>75</w:t>
            </w:r>
          </w:p>
        </w:tc>
      </w:tr>
      <w:tr w:rsidR="0084549F" w:rsidRPr="00237F39" w14:paraId="31FB7574" w14:textId="77777777" w:rsidTr="0084549F">
        <w:trPr>
          <w:trHeight w:val="20"/>
        </w:trPr>
        <w:tc>
          <w:tcPr>
            <w:tcW w:w="1890" w:type="dxa"/>
            <w:hideMark/>
          </w:tcPr>
          <w:p w14:paraId="56DD0292" w14:textId="77777777" w:rsidR="0084549F" w:rsidRPr="00237F39" w:rsidRDefault="0084549F" w:rsidP="0084549F">
            <w:pPr>
              <w:spacing w:after="0" w:line="240" w:lineRule="auto"/>
              <w:ind w:right="57"/>
              <w:rPr>
                <w:rFonts w:ascii="Times New Roman" w:hAnsi="Times New Roman"/>
                <w:sz w:val="24"/>
                <w:szCs w:val="24"/>
              </w:rPr>
            </w:pPr>
            <w:r w:rsidRPr="00237F39">
              <w:rPr>
                <w:rFonts w:ascii="Times New Roman" w:hAnsi="Times New Roman"/>
                <w:sz w:val="24"/>
                <w:szCs w:val="24"/>
              </w:rPr>
              <w:t>Danışman</w:t>
            </w:r>
          </w:p>
        </w:tc>
        <w:tc>
          <w:tcPr>
            <w:tcW w:w="112" w:type="dxa"/>
            <w:hideMark/>
          </w:tcPr>
          <w:p w14:paraId="77B888CE" w14:textId="77777777" w:rsidR="0084549F" w:rsidRPr="00237F39" w:rsidRDefault="0084549F" w:rsidP="0084549F">
            <w:pPr>
              <w:spacing w:after="0" w:line="240" w:lineRule="auto"/>
              <w:ind w:right="57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37F39">
              <w:rPr>
                <w:rFonts w:ascii="Times New Roman" w:hAnsi="Times New Roman"/>
                <w:sz w:val="24"/>
                <w:szCs w:val="24"/>
              </w:rPr>
              <w:t>:</w:t>
            </w:r>
          </w:p>
        </w:tc>
        <w:tc>
          <w:tcPr>
            <w:tcW w:w="6873" w:type="dxa"/>
          </w:tcPr>
          <w:p w14:paraId="7D654B02" w14:textId="7E53DD16" w:rsidR="0084549F" w:rsidRPr="00237F39" w:rsidRDefault="00626F5F" w:rsidP="0084549F">
            <w:pPr>
              <w:spacing w:after="0" w:line="240" w:lineRule="auto"/>
              <w:ind w:right="57"/>
              <w:rPr>
                <w:rFonts w:ascii="Times New Roman" w:hAnsi="Times New Roman"/>
                <w:sz w:val="24"/>
                <w:szCs w:val="24"/>
              </w:rPr>
            </w:pPr>
            <w:r w:rsidRPr="00237F39">
              <w:rPr>
                <w:rFonts w:ascii="Times New Roman" w:hAnsi="Times New Roman"/>
                <w:sz w:val="24"/>
                <w:szCs w:val="24"/>
              </w:rPr>
              <w:t>Doç. Dr. Mügem Aslı EKİCİ</w:t>
            </w:r>
          </w:p>
        </w:tc>
      </w:tr>
    </w:tbl>
    <w:p w14:paraId="4123C126" w14:textId="7CC9DFA9" w:rsidR="00525645" w:rsidRPr="00237F39" w:rsidRDefault="00A1505A" w:rsidP="00A1505A">
      <w:pPr>
        <w:spacing w:after="0" w:line="360" w:lineRule="auto"/>
        <w:jc w:val="center"/>
        <w:rPr>
          <w:rFonts w:ascii="Times New Roman" w:hAnsi="Times New Roman"/>
          <w:color w:val="202124"/>
          <w:sz w:val="24"/>
          <w:szCs w:val="24"/>
          <w:lang w:val="en"/>
        </w:rPr>
      </w:pPr>
      <w:r w:rsidRPr="00237F39">
        <w:rPr>
          <w:rFonts w:ascii="Times New Roman" w:hAnsi="Times New Roman"/>
          <w:color w:val="202124"/>
          <w:sz w:val="24"/>
          <w:szCs w:val="24"/>
          <w:lang w:val="en"/>
        </w:rPr>
        <w:lastRenderedPageBreak/>
        <w:t>EVALUATION</w:t>
      </w:r>
      <w:r w:rsidR="00E4403D" w:rsidRPr="00237F39">
        <w:rPr>
          <w:rFonts w:ascii="Times New Roman" w:hAnsi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Fonts w:ascii="Times New Roman" w:hAnsi="Times New Roman"/>
          <w:color w:val="202124"/>
          <w:sz w:val="24"/>
          <w:szCs w:val="24"/>
          <w:lang w:val="en"/>
        </w:rPr>
        <w:t>OF</w:t>
      </w:r>
      <w:r w:rsidR="00E4403D" w:rsidRPr="00237F39">
        <w:rPr>
          <w:rFonts w:ascii="Times New Roman" w:hAnsi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Fonts w:ascii="Times New Roman" w:hAnsi="Times New Roman"/>
          <w:color w:val="202124"/>
          <w:sz w:val="24"/>
          <w:szCs w:val="24"/>
          <w:lang w:val="en"/>
        </w:rPr>
        <w:t>SHAPING</w:t>
      </w:r>
      <w:r w:rsidR="00523352">
        <w:rPr>
          <w:rFonts w:ascii="Times New Roman" w:hAnsi="Times New Roman"/>
          <w:color w:val="202124"/>
          <w:sz w:val="24"/>
          <w:szCs w:val="24"/>
          <w:lang w:val="en"/>
        </w:rPr>
        <w:t xml:space="preserve"> ABILI</w:t>
      </w:r>
      <w:r w:rsidR="00CD6A38">
        <w:rPr>
          <w:rFonts w:ascii="Times New Roman" w:hAnsi="Times New Roman"/>
          <w:color w:val="202124"/>
          <w:sz w:val="24"/>
          <w:szCs w:val="24"/>
          <w:lang w:val="en"/>
        </w:rPr>
        <w:t xml:space="preserve">TY OF </w:t>
      </w:r>
      <w:r w:rsidRPr="00237F39">
        <w:rPr>
          <w:rFonts w:ascii="Times New Roman" w:hAnsi="Times New Roman"/>
          <w:color w:val="202124"/>
          <w:sz w:val="24"/>
          <w:szCs w:val="24"/>
          <w:lang w:val="en"/>
        </w:rPr>
        <w:t>THREE</w:t>
      </w:r>
      <w:r w:rsidR="00E4403D" w:rsidRPr="00237F39">
        <w:rPr>
          <w:rFonts w:ascii="Times New Roman" w:hAnsi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Fonts w:ascii="Times New Roman" w:hAnsi="Times New Roman"/>
          <w:color w:val="202124"/>
          <w:sz w:val="24"/>
          <w:szCs w:val="24"/>
          <w:lang w:val="en"/>
        </w:rPr>
        <w:t>DIFFERENT</w:t>
      </w:r>
      <w:r w:rsidR="00E4403D" w:rsidRPr="00237F39">
        <w:rPr>
          <w:rFonts w:ascii="Times New Roman" w:hAnsi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Fonts w:ascii="Times New Roman" w:hAnsi="Times New Roman"/>
          <w:color w:val="202124"/>
          <w:sz w:val="24"/>
          <w:szCs w:val="24"/>
          <w:lang w:val="en"/>
        </w:rPr>
        <w:t>NICKEL</w:t>
      </w:r>
      <w:r w:rsidR="00E4403D" w:rsidRPr="00237F39">
        <w:rPr>
          <w:rFonts w:ascii="Times New Roman" w:hAnsi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Fonts w:ascii="Times New Roman" w:hAnsi="Times New Roman"/>
          <w:color w:val="202124"/>
          <w:sz w:val="24"/>
          <w:szCs w:val="24"/>
          <w:lang w:val="en"/>
        </w:rPr>
        <w:t>TITANIUM</w:t>
      </w:r>
      <w:r w:rsidR="00E4403D" w:rsidRPr="00237F39">
        <w:rPr>
          <w:rFonts w:ascii="Times New Roman" w:hAnsi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Fonts w:ascii="Times New Roman" w:hAnsi="Times New Roman"/>
          <w:color w:val="202124"/>
          <w:sz w:val="24"/>
          <w:szCs w:val="24"/>
          <w:lang w:val="en"/>
        </w:rPr>
        <w:t>FILE</w:t>
      </w:r>
      <w:r w:rsidR="00E4403D" w:rsidRPr="00237F39">
        <w:rPr>
          <w:rFonts w:ascii="Times New Roman" w:hAnsi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Fonts w:ascii="Times New Roman" w:hAnsi="Times New Roman"/>
          <w:color w:val="202124"/>
          <w:sz w:val="24"/>
          <w:szCs w:val="24"/>
          <w:lang w:val="en"/>
        </w:rPr>
        <w:t>SYSTEMS</w:t>
      </w:r>
    </w:p>
    <w:p w14:paraId="616689F0" w14:textId="678ADD7A" w:rsidR="00A1505A" w:rsidRPr="00237F39" w:rsidRDefault="00A1505A" w:rsidP="00A1505A">
      <w:pPr>
        <w:spacing w:after="0" w:line="360" w:lineRule="auto"/>
        <w:jc w:val="center"/>
        <w:rPr>
          <w:rFonts w:ascii="Times New Roman" w:hAnsi="Times New Roman"/>
          <w:bCs/>
          <w:sz w:val="24"/>
          <w:szCs w:val="24"/>
          <w:lang w:val="en-US"/>
        </w:rPr>
      </w:pPr>
      <w:r w:rsidRPr="00237F39">
        <w:rPr>
          <w:rFonts w:ascii="Times New Roman" w:hAnsi="Times New Roman"/>
          <w:bCs/>
          <w:sz w:val="24"/>
          <w:szCs w:val="24"/>
          <w:lang w:val="en-US"/>
        </w:rPr>
        <w:t>(Speciality</w:t>
      </w:r>
      <w:r w:rsidR="00E4403D" w:rsidRPr="00237F39">
        <w:rPr>
          <w:rFonts w:ascii="Times New Roman" w:hAnsi="Times New Roman"/>
          <w:bCs/>
          <w:sz w:val="24"/>
          <w:szCs w:val="24"/>
          <w:lang w:val="en-US"/>
        </w:rPr>
        <w:t xml:space="preserve"> </w:t>
      </w:r>
      <w:r w:rsidRPr="00237F39">
        <w:rPr>
          <w:rFonts w:ascii="Times New Roman" w:hAnsi="Times New Roman"/>
          <w:bCs/>
          <w:sz w:val="24"/>
          <w:szCs w:val="24"/>
          <w:lang w:val="en-US"/>
        </w:rPr>
        <w:t>Thesis)</w:t>
      </w:r>
    </w:p>
    <w:p w14:paraId="35C6AE87" w14:textId="41080E65" w:rsidR="00A1505A" w:rsidRPr="00237F39" w:rsidRDefault="005D4122" w:rsidP="005D4122">
      <w:pPr>
        <w:spacing w:before="240" w:after="360" w:line="240" w:lineRule="auto"/>
        <w:jc w:val="center"/>
        <w:rPr>
          <w:rFonts w:ascii="Times New Roman" w:hAnsi="Times New Roman"/>
          <w:bCs/>
          <w:sz w:val="24"/>
          <w:szCs w:val="24"/>
          <w:lang w:val="en-US"/>
        </w:rPr>
      </w:pPr>
      <w:r w:rsidRPr="00237F39">
        <w:rPr>
          <w:rFonts w:ascii="Times New Roman" w:hAnsi="Times New Roman"/>
          <w:bCs/>
          <w:sz w:val="24"/>
          <w:szCs w:val="24"/>
          <w:lang w:val="en-US"/>
        </w:rPr>
        <w:t>Aybüke KARACA SAKALLI</w:t>
      </w:r>
    </w:p>
    <w:p w14:paraId="222251ED" w14:textId="3A01CD75" w:rsidR="00A1505A" w:rsidRPr="00237F39" w:rsidRDefault="00A1505A" w:rsidP="00A1505A">
      <w:pPr>
        <w:spacing w:before="120" w:after="0" w:line="240" w:lineRule="auto"/>
        <w:jc w:val="center"/>
        <w:rPr>
          <w:rFonts w:ascii="Times New Roman" w:hAnsi="Times New Roman"/>
          <w:bCs/>
          <w:sz w:val="24"/>
          <w:szCs w:val="24"/>
          <w:lang w:val="en-US"/>
        </w:rPr>
      </w:pPr>
      <w:r w:rsidRPr="00237F39">
        <w:rPr>
          <w:rFonts w:ascii="Times New Roman" w:hAnsi="Times New Roman"/>
          <w:bCs/>
          <w:sz w:val="24"/>
          <w:szCs w:val="24"/>
          <w:lang w:val="en-US"/>
        </w:rPr>
        <w:t>GAZİ</w:t>
      </w:r>
      <w:r w:rsidR="00E4403D" w:rsidRPr="00237F39">
        <w:rPr>
          <w:rFonts w:ascii="Times New Roman" w:hAnsi="Times New Roman"/>
          <w:bCs/>
          <w:sz w:val="24"/>
          <w:szCs w:val="24"/>
          <w:lang w:val="en-US"/>
        </w:rPr>
        <w:t xml:space="preserve"> </w:t>
      </w:r>
      <w:r w:rsidRPr="00237F39">
        <w:rPr>
          <w:rFonts w:ascii="Times New Roman" w:hAnsi="Times New Roman"/>
          <w:bCs/>
          <w:sz w:val="24"/>
          <w:szCs w:val="24"/>
          <w:lang w:val="en-US"/>
        </w:rPr>
        <w:t>UNIVERSITY</w:t>
      </w:r>
      <w:r w:rsidR="00E4403D" w:rsidRPr="00237F39">
        <w:rPr>
          <w:rFonts w:ascii="Times New Roman" w:hAnsi="Times New Roman"/>
          <w:bCs/>
          <w:sz w:val="24"/>
          <w:szCs w:val="24"/>
          <w:lang w:val="en-US"/>
        </w:rPr>
        <w:t xml:space="preserve"> </w:t>
      </w:r>
    </w:p>
    <w:p w14:paraId="19ADC59F" w14:textId="421A48A2" w:rsidR="00A1505A" w:rsidRPr="00237F39" w:rsidRDefault="00A1505A" w:rsidP="00A1505A">
      <w:pPr>
        <w:spacing w:before="120" w:after="0" w:line="240" w:lineRule="auto"/>
        <w:jc w:val="center"/>
        <w:rPr>
          <w:rFonts w:ascii="Times New Roman" w:hAnsi="Times New Roman"/>
          <w:bCs/>
          <w:sz w:val="24"/>
          <w:szCs w:val="24"/>
          <w:lang w:val="en-US"/>
        </w:rPr>
      </w:pPr>
      <w:r w:rsidRPr="00237F39">
        <w:rPr>
          <w:rFonts w:ascii="Times New Roman" w:hAnsi="Times New Roman"/>
          <w:bCs/>
          <w:sz w:val="24"/>
          <w:szCs w:val="24"/>
          <w:lang w:val="en-US"/>
        </w:rPr>
        <w:t>FACULTY</w:t>
      </w:r>
      <w:r w:rsidR="00E4403D" w:rsidRPr="00237F39">
        <w:rPr>
          <w:rFonts w:ascii="Times New Roman" w:hAnsi="Times New Roman"/>
          <w:bCs/>
          <w:sz w:val="24"/>
          <w:szCs w:val="24"/>
          <w:lang w:val="en-US"/>
        </w:rPr>
        <w:t xml:space="preserve"> </w:t>
      </w:r>
      <w:r w:rsidRPr="00237F39">
        <w:rPr>
          <w:rFonts w:ascii="Times New Roman" w:hAnsi="Times New Roman"/>
          <w:bCs/>
          <w:sz w:val="24"/>
          <w:szCs w:val="24"/>
          <w:lang w:val="en-US"/>
        </w:rPr>
        <w:t>OF</w:t>
      </w:r>
      <w:r w:rsidR="00E4403D" w:rsidRPr="00237F39">
        <w:rPr>
          <w:rFonts w:ascii="Times New Roman" w:hAnsi="Times New Roman"/>
          <w:bCs/>
          <w:sz w:val="24"/>
          <w:szCs w:val="24"/>
          <w:lang w:val="en-US"/>
        </w:rPr>
        <w:t xml:space="preserve"> </w:t>
      </w:r>
      <w:r w:rsidRPr="00237F39">
        <w:rPr>
          <w:rFonts w:ascii="Times New Roman" w:hAnsi="Times New Roman"/>
          <w:bCs/>
          <w:sz w:val="24"/>
          <w:szCs w:val="24"/>
          <w:lang w:val="en-US"/>
        </w:rPr>
        <w:t>DENTISTRY</w:t>
      </w:r>
    </w:p>
    <w:p w14:paraId="3A83140B" w14:textId="77BAE6EF" w:rsidR="00A1505A" w:rsidRPr="00237F39" w:rsidRDefault="005D4122" w:rsidP="00A1505A">
      <w:pPr>
        <w:spacing w:before="120" w:after="0" w:line="240" w:lineRule="auto"/>
        <w:jc w:val="center"/>
        <w:rPr>
          <w:rFonts w:ascii="Times New Roman" w:hAnsi="Times New Roman"/>
          <w:bCs/>
          <w:sz w:val="24"/>
          <w:szCs w:val="24"/>
          <w:lang w:val="en-US"/>
        </w:rPr>
      </w:pPr>
      <w:r w:rsidRPr="00237F39">
        <w:rPr>
          <w:rFonts w:ascii="Times New Roman" w:hAnsi="Times New Roman"/>
          <w:bCs/>
          <w:sz w:val="24"/>
          <w:szCs w:val="24"/>
        </w:rPr>
        <w:t>May</w:t>
      </w:r>
      <w:r w:rsidR="00E4403D" w:rsidRPr="00237F39">
        <w:rPr>
          <w:rFonts w:ascii="Times New Roman" w:hAnsi="Times New Roman"/>
          <w:bCs/>
          <w:sz w:val="24"/>
          <w:szCs w:val="24"/>
          <w:lang w:val="en-US"/>
        </w:rPr>
        <w:t xml:space="preserve"> </w:t>
      </w:r>
      <w:r w:rsidR="00A1505A" w:rsidRPr="00237F39">
        <w:rPr>
          <w:rFonts w:ascii="Times New Roman" w:hAnsi="Times New Roman"/>
          <w:bCs/>
          <w:sz w:val="24"/>
          <w:szCs w:val="24"/>
          <w:lang w:val="en-US"/>
        </w:rPr>
        <w:t>202</w:t>
      </w:r>
      <w:r w:rsidRPr="00237F39">
        <w:rPr>
          <w:rFonts w:ascii="Times New Roman" w:hAnsi="Times New Roman"/>
          <w:bCs/>
          <w:sz w:val="24"/>
          <w:szCs w:val="24"/>
          <w:lang w:val="en-US"/>
        </w:rPr>
        <w:t>3</w:t>
      </w:r>
    </w:p>
    <w:p w14:paraId="51A4B513" w14:textId="77777777" w:rsidR="00A1505A" w:rsidRPr="00237F39" w:rsidRDefault="00A1505A" w:rsidP="00A1505A">
      <w:pPr>
        <w:spacing w:before="360" w:after="360" w:line="240" w:lineRule="auto"/>
        <w:jc w:val="center"/>
        <w:outlineLvl w:val="0"/>
        <w:rPr>
          <w:rFonts w:ascii="Times New Roman" w:eastAsia="Calibri" w:hAnsi="Times New Roman"/>
          <w:b/>
          <w:bCs/>
          <w:sz w:val="28"/>
          <w:szCs w:val="28"/>
          <w:lang w:eastAsia="en-US"/>
        </w:rPr>
      </w:pPr>
      <w:bookmarkStart w:id="2" w:name="_Toc134102371"/>
      <w:r w:rsidRPr="00237F39">
        <w:rPr>
          <w:rFonts w:ascii="Times New Roman" w:eastAsia="Calibri" w:hAnsi="Times New Roman"/>
          <w:bCs/>
          <w:sz w:val="24"/>
          <w:szCs w:val="24"/>
          <w:lang w:eastAsia="en-US"/>
        </w:rPr>
        <w:t>ABSTRACT</w:t>
      </w:r>
      <w:bookmarkEnd w:id="2"/>
    </w:p>
    <w:p w14:paraId="2359AB86" w14:textId="7AF3FB8A" w:rsidR="00525645" w:rsidRPr="00237F39" w:rsidRDefault="00525645" w:rsidP="00861A6A">
      <w:pPr>
        <w:pStyle w:val="HTMLncedenBiimlendirilmi"/>
        <w:jc w:val="both"/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</w:pP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h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aim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of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his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study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192113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was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192113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</w:t>
      </w:r>
      <w:r w:rsidR="00617464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o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617464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compar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of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h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shaping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abilities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of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hre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different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nickel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itanium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fil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systems.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66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j-shaped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resin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blocks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wer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used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in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617464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his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study.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h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canal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openings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of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h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resin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blocks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wer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checked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with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a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#10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K-fil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and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randomly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divided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into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3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groups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(n=22):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Group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1: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096214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-Endo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096214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MUST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,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Group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2: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WaveOn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Gold,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Group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3: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ruNatomy.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Fonts w:ascii="Times New Roman" w:hAnsi="Times New Roman" w:cs="Times New Roman"/>
          <w:sz w:val="24"/>
          <w:szCs w:val="24"/>
          <w:lang w:val="en"/>
        </w:rPr>
        <w:t>The</w:t>
      </w:r>
      <w:r w:rsidR="00E4403D" w:rsidRPr="00237F39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Pr="00237F39">
        <w:rPr>
          <w:rFonts w:ascii="Times New Roman" w:hAnsi="Times New Roman" w:cs="Times New Roman"/>
          <w:sz w:val="24"/>
          <w:szCs w:val="24"/>
          <w:lang w:val="en"/>
        </w:rPr>
        <w:t>inner</w:t>
      </w:r>
      <w:r w:rsidR="00E4403D" w:rsidRPr="00237F39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Pr="00237F39">
        <w:rPr>
          <w:rFonts w:ascii="Times New Roman" w:hAnsi="Times New Roman" w:cs="Times New Roman"/>
          <w:sz w:val="24"/>
          <w:szCs w:val="24"/>
          <w:lang w:val="en"/>
        </w:rPr>
        <w:t>wall</w:t>
      </w:r>
      <w:r w:rsidR="00E4403D" w:rsidRPr="00237F39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Pr="00237F39">
        <w:rPr>
          <w:rFonts w:ascii="Times New Roman" w:hAnsi="Times New Roman" w:cs="Times New Roman"/>
          <w:sz w:val="24"/>
          <w:szCs w:val="24"/>
          <w:lang w:val="en"/>
        </w:rPr>
        <w:t>that</w:t>
      </w:r>
      <w:r w:rsidR="00E4403D" w:rsidRPr="00237F39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Pr="00237F39">
        <w:rPr>
          <w:rFonts w:ascii="Times New Roman" w:hAnsi="Times New Roman" w:cs="Times New Roman"/>
          <w:sz w:val="24"/>
          <w:szCs w:val="24"/>
          <w:lang w:val="en"/>
        </w:rPr>
        <w:t>includes</w:t>
      </w:r>
      <w:r w:rsidR="00E4403D" w:rsidRPr="00237F39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Pr="00237F39">
        <w:rPr>
          <w:rFonts w:ascii="Times New Roman" w:hAnsi="Times New Roman" w:cs="Times New Roman"/>
          <w:sz w:val="24"/>
          <w:szCs w:val="24"/>
          <w:lang w:val="en"/>
        </w:rPr>
        <w:t>the</w:t>
      </w:r>
      <w:r w:rsidR="00E4403D" w:rsidRPr="00237F39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Pr="00237F39">
        <w:rPr>
          <w:rFonts w:ascii="Times New Roman" w:hAnsi="Times New Roman" w:cs="Times New Roman"/>
          <w:sz w:val="24"/>
          <w:szCs w:val="24"/>
          <w:lang w:val="en"/>
        </w:rPr>
        <w:t>apical</w:t>
      </w:r>
      <w:r w:rsidR="00E4403D" w:rsidRPr="00237F39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Pr="00237F39">
        <w:rPr>
          <w:rFonts w:ascii="Times New Roman" w:hAnsi="Times New Roman" w:cs="Times New Roman"/>
          <w:sz w:val="24"/>
          <w:szCs w:val="24"/>
          <w:lang w:val="en"/>
        </w:rPr>
        <w:t>curvature</w:t>
      </w:r>
      <w:r w:rsidR="00E4403D" w:rsidRPr="00237F39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Pr="00237F39">
        <w:rPr>
          <w:rFonts w:ascii="Times New Roman" w:hAnsi="Times New Roman" w:cs="Times New Roman"/>
          <w:sz w:val="24"/>
          <w:szCs w:val="24"/>
          <w:lang w:val="en"/>
        </w:rPr>
        <w:t>region</w:t>
      </w:r>
      <w:r w:rsidR="00E4403D" w:rsidRPr="00237F39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="00617464" w:rsidRPr="00237F39">
        <w:rPr>
          <w:rFonts w:ascii="Times New Roman" w:hAnsi="Times New Roman" w:cs="Times New Roman"/>
          <w:sz w:val="24"/>
          <w:szCs w:val="24"/>
          <w:lang w:val="en"/>
        </w:rPr>
        <w:t>was</w:t>
      </w:r>
      <w:r w:rsidR="00E4403D" w:rsidRPr="00237F39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Pr="00237F39">
        <w:rPr>
          <w:rFonts w:ascii="Times New Roman" w:hAnsi="Times New Roman" w:cs="Times New Roman"/>
          <w:sz w:val="24"/>
          <w:szCs w:val="24"/>
          <w:lang w:val="en"/>
        </w:rPr>
        <w:t>called</w:t>
      </w:r>
      <w:r w:rsidR="00E4403D" w:rsidRPr="00237F39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Pr="00237F39">
        <w:rPr>
          <w:rFonts w:ascii="Times New Roman" w:hAnsi="Times New Roman" w:cs="Times New Roman"/>
          <w:sz w:val="24"/>
          <w:szCs w:val="24"/>
          <w:lang w:val="en"/>
        </w:rPr>
        <w:t>the</w:t>
      </w:r>
      <w:r w:rsidR="00E4403D" w:rsidRPr="00237F39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Pr="00237F39">
        <w:rPr>
          <w:rFonts w:ascii="Times New Roman" w:hAnsi="Times New Roman" w:cs="Times New Roman"/>
          <w:sz w:val="24"/>
          <w:szCs w:val="24"/>
          <w:lang w:val="en"/>
        </w:rPr>
        <w:t>surface</w:t>
      </w:r>
      <w:r w:rsidR="00E4403D" w:rsidRPr="00237F39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="009973BC" w:rsidRPr="00237F39">
        <w:rPr>
          <w:rFonts w:ascii="Times New Roman" w:hAnsi="Times New Roman" w:cs="Times New Roman"/>
          <w:sz w:val="24"/>
          <w:szCs w:val="24"/>
          <w:lang w:val="en"/>
        </w:rPr>
        <w:t>A</w:t>
      </w:r>
      <w:r w:rsidRPr="00237F39">
        <w:rPr>
          <w:rFonts w:ascii="Times New Roman" w:hAnsi="Times New Roman" w:cs="Times New Roman"/>
          <w:sz w:val="24"/>
          <w:szCs w:val="24"/>
          <w:lang w:val="en"/>
        </w:rPr>
        <w:t>,</w:t>
      </w:r>
      <w:r w:rsidR="00E4403D" w:rsidRPr="00237F39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Pr="00237F39">
        <w:rPr>
          <w:rFonts w:ascii="Times New Roman" w:hAnsi="Times New Roman" w:cs="Times New Roman"/>
          <w:sz w:val="24"/>
          <w:szCs w:val="24"/>
          <w:lang w:val="en"/>
        </w:rPr>
        <w:t>and</w:t>
      </w:r>
      <w:r w:rsidR="00E4403D" w:rsidRPr="00237F39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Pr="00237F39">
        <w:rPr>
          <w:rFonts w:ascii="Times New Roman" w:hAnsi="Times New Roman" w:cs="Times New Roman"/>
          <w:sz w:val="24"/>
          <w:szCs w:val="24"/>
          <w:lang w:val="en"/>
        </w:rPr>
        <w:t>the</w:t>
      </w:r>
      <w:r w:rsidR="00E4403D" w:rsidRPr="00237F39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Pr="00237F39">
        <w:rPr>
          <w:rFonts w:ascii="Times New Roman" w:hAnsi="Times New Roman" w:cs="Times New Roman"/>
          <w:sz w:val="24"/>
          <w:szCs w:val="24"/>
          <w:lang w:val="en"/>
        </w:rPr>
        <w:t>outer</w:t>
      </w:r>
      <w:r w:rsidR="00E4403D" w:rsidRPr="00237F39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Pr="00237F39">
        <w:rPr>
          <w:rFonts w:ascii="Times New Roman" w:hAnsi="Times New Roman" w:cs="Times New Roman"/>
          <w:sz w:val="24"/>
          <w:szCs w:val="24"/>
          <w:lang w:val="en"/>
        </w:rPr>
        <w:t>wall</w:t>
      </w:r>
      <w:r w:rsidR="00E4403D" w:rsidRPr="00237F39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Pr="00237F39">
        <w:rPr>
          <w:rFonts w:ascii="Times New Roman" w:hAnsi="Times New Roman" w:cs="Times New Roman"/>
          <w:sz w:val="24"/>
          <w:szCs w:val="24"/>
          <w:lang w:val="en"/>
        </w:rPr>
        <w:t>opposite</w:t>
      </w:r>
      <w:r w:rsidR="00E4403D" w:rsidRPr="00237F39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proofErr w:type="gramStart"/>
      <w:r w:rsidR="00156935" w:rsidRPr="00237F39">
        <w:rPr>
          <w:rFonts w:ascii="Times New Roman" w:hAnsi="Times New Roman" w:cs="Times New Roman"/>
          <w:sz w:val="24"/>
          <w:szCs w:val="24"/>
          <w:lang w:val="en"/>
        </w:rPr>
        <w:t>these</w:t>
      </w:r>
      <w:r w:rsidR="00E4403D" w:rsidRPr="00237F39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="00156935" w:rsidRPr="00237F39">
        <w:rPr>
          <w:rFonts w:ascii="Times New Roman" w:hAnsi="Times New Roman" w:cs="Times New Roman"/>
          <w:sz w:val="24"/>
          <w:szCs w:val="24"/>
          <w:lang w:val="en"/>
        </w:rPr>
        <w:t>surface</w:t>
      </w:r>
      <w:proofErr w:type="gramEnd"/>
      <w:r w:rsidR="00E4403D" w:rsidRPr="00237F39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="009973BC" w:rsidRPr="00237F39">
        <w:rPr>
          <w:rFonts w:ascii="Times New Roman" w:hAnsi="Times New Roman" w:cs="Times New Roman"/>
          <w:sz w:val="24"/>
          <w:szCs w:val="24"/>
          <w:lang w:val="en"/>
        </w:rPr>
        <w:t>wa</w:t>
      </w:r>
      <w:r w:rsidRPr="00237F39">
        <w:rPr>
          <w:rFonts w:ascii="Times New Roman" w:hAnsi="Times New Roman" w:cs="Times New Roman"/>
          <w:sz w:val="24"/>
          <w:szCs w:val="24"/>
          <w:lang w:val="en"/>
        </w:rPr>
        <w:t>s</w:t>
      </w:r>
      <w:r w:rsidR="00E4403D" w:rsidRPr="00237F39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Pr="00237F39">
        <w:rPr>
          <w:rFonts w:ascii="Times New Roman" w:hAnsi="Times New Roman" w:cs="Times New Roman"/>
          <w:sz w:val="24"/>
          <w:szCs w:val="24"/>
          <w:lang w:val="en"/>
        </w:rPr>
        <w:t>called</w:t>
      </w:r>
      <w:r w:rsidR="00E4403D" w:rsidRPr="00237F39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Pr="00237F39">
        <w:rPr>
          <w:rFonts w:ascii="Times New Roman" w:hAnsi="Times New Roman" w:cs="Times New Roman"/>
          <w:sz w:val="24"/>
          <w:szCs w:val="24"/>
          <w:lang w:val="en"/>
        </w:rPr>
        <w:t>the</w:t>
      </w:r>
      <w:r w:rsidR="00E4403D" w:rsidRPr="00237F39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Pr="00237F39">
        <w:rPr>
          <w:rFonts w:ascii="Times New Roman" w:hAnsi="Times New Roman" w:cs="Times New Roman"/>
          <w:sz w:val="24"/>
          <w:szCs w:val="24"/>
          <w:lang w:val="en"/>
        </w:rPr>
        <w:t>surface</w:t>
      </w:r>
      <w:r w:rsidR="00E4403D" w:rsidRPr="00237F39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="009973BC" w:rsidRPr="00237F39">
        <w:rPr>
          <w:rFonts w:ascii="Times New Roman" w:hAnsi="Times New Roman" w:cs="Times New Roman"/>
          <w:sz w:val="24"/>
          <w:szCs w:val="24"/>
          <w:lang w:val="en"/>
        </w:rPr>
        <w:t>B</w:t>
      </w:r>
      <w:r w:rsidRPr="00237F39">
        <w:rPr>
          <w:rFonts w:ascii="Times New Roman" w:hAnsi="Times New Roman" w:cs="Times New Roman"/>
          <w:sz w:val="24"/>
          <w:szCs w:val="24"/>
          <w:lang w:val="en"/>
        </w:rPr>
        <w:t>.</w:t>
      </w:r>
      <w:r w:rsidR="00E4403D" w:rsidRPr="00237F39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="009973BC" w:rsidRPr="00237F39">
        <w:rPr>
          <w:rFonts w:ascii="Times New Roman" w:hAnsi="Times New Roman" w:cs="Times New Roman"/>
          <w:sz w:val="24"/>
          <w:szCs w:val="24"/>
          <w:lang w:val="en"/>
        </w:rPr>
        <w:t>totally</w:t>
      </w:r>
      <w:r w:rsidR="00E4403D" w:rsidRPr="00237F39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Pr="00237F39">
        <w:rPr>
          <w:rFonts w:ascii="Times New Roman" w:hAnsi="Times New Roman" w:cs="Times New Roman"/>
          <w:sz w:val="24"/>
          <w:szCs w:val="24"/>
          <w:lang w:val="en"/>
        </w:rPr>
        <w:t>of</w:t>
      </w:r>
      <w:r w:rsidR="00E4403D" w:rsidRPr="00237F39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Pr="00237F39">
        <w:rPr>
          <w:rFonts w:ascii="Times New Roman" w:hAnsi="Times New Roman" w:cs="Times New Roman"/>
          <w:sz w:val="24"/>
          <w:szCs w:val="24"/>
          <w:lang w:val="en"/>
        </w:rPr>
        <w:t>22</w:t>
      </w:r>
      <w:r w:rsidR="00E4403D" w:rsidRPr="00237F39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Pr="00237F39">
        <w:rPr>
          <w:rFonts w:ascii="Times New Roman" w:hAnsi="Times New Roman" w:cs="Times New Roman"/>
          <w:sz w:val="24"/>
          <w:szCs w:val="24"/>
          <w:lang w:val="en"/>
        </w:rPr>
        <w:t>measurements</w:t>
      </w:r>
      <w:r w:rsidR="00E4403D" w:rsidRPr="00237F39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Pr="00237F39">
        <w:rPr>
          <w:rFonts w:ascii="Times New Roman" w:hAnsi="Times New Roman" w:cs="Times New Roman"/>
          <w:sz w:val="24"/>
          <w:szCs w:val="24"/>
          <w:lang w:val="en"/>
        </w:rPr>
        <w:t>were</w:t>
      </w:r>
      <w:r w:rsidR="00E4403D" w:rsidRPr="00237F39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Pr="00237F39">
        <w:rPr>
          <w:rFonts w:ascii="Times New Roman" w:hAnsi="Times New Roman" w:cs="Times New Roman"/>
          <w:sz w:val="24"/>
          <w:szCs w:val="24"/>
          <w:lang w:val="en"/>
        </w:rPr>
        <w:t>made,</w:t>
      </w:r>
      <w:r w:rsidR="00E4403D" w:rsidRPr="00237F39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Pr="00237F39">
        <w:rPr>
          <w:rFonts w:ascii="Times New Roman" w:hAnsi="Times New Roman" w:cs="Times New Roman"/>
          <w:sz w:val="24"/>
          <w:szCs w:val="24"/>
          <w:lang w:val="en"/>
        </w:rPr>
        <w:t>11</w:t>
      </w:r>
      <w:r w:rsidR="00E4403D" w:rsidRPr="00237F39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Pr="00237F39">
        <w:rPr>
          <w:rFonts w:ascii="Times New Roman" w:hAnsi="Times New Roman" w:cs="Times New Roman"/>
          <w:sz w:val="24"/>
          <w:szCs w:val="24"/>
          <w:lang w:val="en"/>
        </w:rPr>
        <w:t>for</w:t>
      </w:r>
      <w:r w:rsidR="00E4403D" w:rsidRPr="00237F39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Pr="00237F39">
        <w:rPr>
          <w:rFonts w:ascii="Times New Roman" w:hAnsi="Times New Roman" w:cs="Times New Roman"/>
          <w:sz w:val="24"/>
          <w:szCs w:val="24"/>
          <w:lang w:val="en"/>
        </w:rPr>
        <w:t>each</w:t>
      </w:r>
      <w:r w:rsidR="00E4403D" w:rsidRPr="00237F39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Pr="00237F39">
        <w:rPr>
          <w:rFonts w:ascii="Times New Roman" w:hAnsi="Times New Roman" w:cs="Times New Roman"/>
          <w:sz w:val="24"/>
          <w:szCs w:val="24"/>
          <w:lang w:val="en"/>
        </w:rPr>
        <w:t>surface.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A614BA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After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hes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measurements,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h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amount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of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material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removed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from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h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canal,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h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centering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ratio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of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h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fil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systems,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h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direction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of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canal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ransportation,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h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amount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of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canal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ransportation,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shaping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errors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A614BA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wer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0B5FBF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e</w:t>
      </w:r>
      <w:r w:rsidR="00A614BA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v</w:t>
      </w:r>
      <w:r w:rsidR="000E3256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a</w:t>
      </w:r>
      <w:r w:rsidR="000B5FBF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luated.</w:t>
      </w:r>
      <w:r w:rsidR="00A57162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0B5FBF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S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haping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imes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wer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calculated.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4A102E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Data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4A102E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of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4F0C65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the </w:t>
      </w:r>
      <w:r w:rsidR="004A102E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shaping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4A102E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im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4A102E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w</w:t>
      </w:r>
      <w:r w:rsidR="0017100B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er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3B6086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analyzed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3B6086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with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3B6086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ANOVA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3B6086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and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amhan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0713B9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est</w:t>
      </w:r>
      <w:r w:rsidR="000713B9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.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0713B9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Data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0713B9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of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414DA0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the </w:t>
      </w:r>
      <w:r w:rsidR="000713B9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shaping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0713B9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ability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w</w:t>
      </w:r>
      <w:r w:rsidR="0017100B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er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1A5A71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analyzed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with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wo-way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ROBUST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ANOVA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and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hree-way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ROBUST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ANOVA.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h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significanc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level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was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005554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set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proofErr w:type="gramStart"/>
      <w:r w:rsidR="00005554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at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p</w:t>
      </w:r>
      <w:proofErr w:type="gramEnd"/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=0</w:t>
      </w:r>
      <w:r w:rsidR="00A57162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.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05.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624D5B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Comparing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624D5B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h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624D5B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shaping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624D5B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ime,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624D5B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h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624D5B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statistically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624D5B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significant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624D5B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differenc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624D5B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was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624D5B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found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624D5B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between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624D5B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all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624D5B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groups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624D5B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(p&lt;0</w:t>
      </w:r>
      <w:r w:rsidR="00A57162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.</w:t>
      </w:r>
      <w:r w:rsidR="00624D5B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001)</w:t>
      </w:r>
      <w:r w:rsidR="00123487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.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4B09E9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h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4B09E9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shaping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4B09E9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im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4B09E9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was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4B09E9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statistically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4645C8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shorter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4645C8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in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FF5565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ruNatomy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FF5565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and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FF6AF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longer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FF6AF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in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096214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-Endo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096214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MUST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FF5565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group.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826B5E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In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826B5E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comparison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826B5E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of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826B5E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h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BB3A6C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otal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BB3A6C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amount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BB3A6C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of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BB3A6C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substanc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BB3A6C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removed,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BB3A6C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h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statistically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significant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differenc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was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found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between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h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groups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(p&lt;0</w:t>
      </w:r>
      <w:r w:rsidR="00A57162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.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001).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h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groups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with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h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highest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AE1B19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and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4A7A0B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lowest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amount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of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removed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material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in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resin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blocks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4A7A0B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wer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WaveOn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Gold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and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ruNatomy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4A7A0B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groups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,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respectively.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WaveOn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Gold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and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ruNatomy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bookmarkStart w:id="3" w:name="_Hlk133499699"/>
      <w:r w:rsidR="003B7FDF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caused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2E1391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ransportation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bookmarkEnd w:id="3"/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owards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2E1391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o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h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inner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surface,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whil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096214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-Endo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096214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MUST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proofErr w:type="spellStart"/>
      <w:r w:rsidR="002E1391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caused</w:t>
      </w:r>
      <w:proofErr w:type="spellEnd"/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2E1391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ransportation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owards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h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outer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surfac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0E0E8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of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4F0C65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the </w:t>
      </w:r>
      <w:r w:rsidR="000E0E8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curvature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.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FF50B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For,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FD2103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otal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FD2103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ransport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FD2103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amounts,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FD2103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her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was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no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statistically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significant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differenc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between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h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groups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(p&gt;0</w:t>
      </w:r>
      <w:r w:rsidR="00A57162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.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05).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h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centering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ratio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proofErr w:type="gramStart"/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of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 </w:t>
      </w:r>
      <w:r w:rsidR="00096214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</w:t>
      </w:r>
      <w:proofErr w:type="gramEnd"/>
      <w:r w:rsidR="00096214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-Endo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096214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MUST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and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WaveOn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Gold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groups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was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statistically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higher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han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h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ruNatomy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group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(p&lt;0</w:t>
      </w:r>
      <w:r w:rsidR="00A57162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.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001).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Shaping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defect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was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detected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in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only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wo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of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h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resin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blocks.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133860" w:rsidRPr="00237F39">
        <w:rPr>
          <w:rFonts w:ascii="Times New Roman" w:hAnsi="Times New Roman" w:cs="Times New Roman"/>
          <w:color w:val="202124"/>
          <w:sz w:val="24"/>
          <w:szCs w:val="24"/>
        </w:rPr>
        <w:t>The</w:t>
      </w:r>
      <w:r w:rsidR="00E4403D" w:rsidRPr="00237F39">
        <w:rPr>
          <w:rFonts w:ascii="Times New Roman" w:hAnsi="Times New Roman" w:cs="Times New Roman"/>
          <w:color w:val="202124"/>
          <w:sz w:val="24"/>
          <w:szCs w:val="24"/>
        </w:rPr>
        <w:t xml:space="preserve"> </w:t>
      </w:r>
      <w:r w:rsidR="00133860" w:rsidRPr="00237F39">
        <w:rPr>
          <w:rFonts w:ascii="Times New Roman" w:hAnsi="Times New Roman" w:cs="Times New Roman"/>
          <w:color w:val="202124"/>
          <w:sz w:val="24"/>
          <w:szCs w:val="24"/>
        </w:rPr>
        <w:t>least</w:t>
      </w:r>
      <w:r w:rsidR="00E4403D" w:rsidRPr="00237F39">
        <w:rPr>
          <w:rFonts w:ascii="Times New Roman" w:hAnsi="Times New Roman" w:cs="Times New Roman"/>
          <w:color w:val="202124"/>
          <w:sz w:val="24"/>
          <w:szCs w:val="24"/>
        </w:rPr>
        <w:t xml:space="preserve"> </w:t>
      </w:r>
      <w:r w:rsidR="00133860" w:rsidRPr="00237F39">
        <w:rPr>
          <w:rFonts w:ascii="Times New Roman" w:hAnsi="Times New Roman" w:cs="Times New Roman"/>
          <w:color w:val="202124"/>
          <w:sz w:val="24"/>
          <w:szCs w:val="24"/>
        </w:rPr>
        <w:t>material</w:t>
      </w:r>
      <w:r w:rsidR="00E4403D" w:rsidRPr="00237F39">
        <w:rPr>
          <w:rFonts w:ascii="Times New Roman" w:hAnsi="Times New Roman" w:cs="Times New Roman"/>
          <w:color w:val="202124"/>
          <w:sz w:val="24"/>
          <w:szCs w:val="24"/>
        </w:rPr>
        <w:t xml:space="preserve"> </w:t>
      </w:r>
      <w:r w:rsidR="00F67E6E" w:rsidRPr="00237F39">
        <w:rPr>
          <w:rFonts w:ascii="Times New Roman" w:hAnsi="Times New Roman" w:cs="Times New Roman"/>
          <w:color w:val="202124"/>
          <w:sz w:val="24"/>
          <w:szCs w:val="24"/>
        </w:rPr>
        <w:t>was</w:t>
      </w:r>
      <w:r w:rsidR="00E4403D" w:rsidRPr="00237F39">
        <w:rPr>
          <w:rFonts w:ascii="Times New Roman" w:hAnsi="Times New Roman" w:cs="Times New Roman"/>
          <w:color w:val="202124"/>
          <w:sz w:val="24"/>
          <w:szCs w:val="24"/>
        </w:rPr>
        <w:t xml:space="preserve"> </w:t>
      </w:r>
      <w:r w:rsidR="00133860" w:rsidRPr="00237F39">
        <w:rPr>
          <w:rFonts w:ascii="Times New Roman" w:hAnsi="Times New Roman" w:cs="Times New Roman"/>
          <w:color w:val="202124"/>
          <w:sz w:val="24"/>
          <w:szCs w:val="24"/>
        </w:rPr>
        <w:t>removed</w:t>
      </w:r>
      <w:r w:rsidR="00E4403D" w:rsidRPr="00237F39">
        <w:rPr>
          <w:rFonts w:ascii="Times New Roman" w:hAnsi="Times New Roman" w:cs="Times New Roman"/>
          <w:color w:val="202124"/>
          <w:sz w:val="24"/>
          <w:szCs w:val="24"/>
        </w:rPr>
        <w:t xml:space="preserve"> </w:t>
      </w:r>
      <w:r w:rsidR="00F67E6E" w:rsidRPr="00237F39">
        <w:rPr>
          <w:rFonts w:ascii="Times New Roman" w:hAnsi="Times New Roman" w:cs="Times New Roman"/>
          <w:color w:val="202124"/>
          <w:sz w:val="24"/>
          <w:szCs w:val="24"/>
        </w:rPr>
        <w:t>in</w:t>
      </w:r>
      <w:r w:rsidR="00E4403D" w:rsidRPr="00237F39">
        <w:rPr>
          <w:rFonts w:ascii="Times New Roman" w:hAnsi="Times New Roman" w:cs="Times New Roman"/>
          <w:color w:val="202124"/>
          <w:sz w:val="24"/>
          <w:szCs w:val="24"/>
        </w:rPr>
        <w:t xml:space="preserve"> </w:t>
      </w:r>
      <w:r w:rsidR="00F67E6E" w:rsidRPr="00237F39">
        <w:rPr>
          <w:rFonts w:ascii="Times New Roman" w:hAnsi="Times New Roman" w:cs="Times New Roman"/>
          <w:color w:val="202124"/>
          <w:sz w:val="24"/>
          <w:szCs w:val="24"/>
        </w:rPr>
        <w:t>TruNatomy</w:t>
      </w:r>
      <w:r w:rsidR="00E4403D" w:rsidRPr="00237F39">
        <w:rPr>
          <w:rFonts w:ascii="Times New Roman" w:hAnsi="Times New Roman" w:cs="Times New Roman"/>
          <w:color w:val="202124"/>
          <w:sz w:val="24"/>
          <w:szCs w:val="24"/>
        </w:rPr>
        <w:t xml:space="preserve"> </w:t>
      </w:r>
      <w:r w:rsidR="00F67E6E" w:rsidRPr="00237F39">
        <w:rPr>
          <w:rFonts w:ascii="Times New Roman" w:hAnsi="Times New Roman" w:cs="Times New Roman"/>
          <w:color w:val="202124"/>
          <w:sz w:val="24"/>
          <w:szCs w:val="24"/>
        </w:rPr>
        <w:t>group</w:t>
      </w:r>
      <w:r w:rsidR="00E4403D" w:rsidRPr="00237F39">
        <w:rPr>
          <w:rFonts w:ascii="Times New Roman" w:hAnsi="Times New Roman" w:cs="Times New Roman"/>
          <w:color w:val="202124"/>
          <w:sz w:val="24"/>
          <w:szCs w:val="24"/>
        </w:rPr>
        <w:t xml:space="preserve"> </w:t>
      </w:r>
      <w:r w:rsidR="00F67E6E" w:rsidRPr="00237F39">
        <w:rPr>
          <w:rFonts w:ascii="Times New Roman" w:hAnsi="Times New Roman" w:cs="Times New Roman"/>
          <w:color w:val="202124"/>
          <w:sz w:val="24"/>
          <w:szCs w:val="24"/>
        </w:rPr>
        <w:t>that</w:t>
      </w:r>
      <w:r w:rsidR="00E4403D" w:rsidRPr="00237F39">
        <w:rPr>
          <w:rFonts w:ascii="Times New Roman" w:hAnsi="Times New Roman" w:cs="Times New Roman"/>
          <w:color w:val="202124"/>
          <w:sz w:val="24"/>
          <w:szCs w:val="24"/>
        </w:rPr>
        <w:t xml:space="preserve"> </w:t>
      </w:r>
      <w:r w:rsidR="00F67E6E" w:rsidRPr="00237F39">
        <w:rPr>
          <w:rFonts w:ascii="Times New Roman" w:hAnsi="Times New Roman" w:cs="Times New Roman"/>
          <w:color w:val="202124"/>
          <w:sz w:val="24"/>
          <w:szCs w:val="24"/>
        </w:rPr>
        <w:t>supported</w:t>
      </w:r>
      <w:r w:rsidR="00E4403D" w:rsidRPr="00237F39">
        <w:rPr>
          <w:rFonts w:ascii="Times New Roman" w:hAnsi="Times New Roman" w:cs="Times New Roman"/>
          <w:color w:val="202124"/>
          <w:sz w:val="24"/>
          <w:szCs w:val="24"/>
        </w:rPr>
        <w:t xml:space="preserve"> </w:t>
      </w:r>
      <w:r w:rsidR="00F67E6E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h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F67E6E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minimally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F67E6E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invasiv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F67E6E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endodontic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F67E6E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approach</w:t>
      </w:r>
      <w:r w:rsidR="00153D62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.</w:t>
      </w:r>
      <w:r w:rsidR="00E4403D" w:rsidRPr="00237F39">
        <w:rPr>
          <w:rFonts w:ascii="Times New Roman" w:hAnsi="Times New Roman" w:cs="Times New Roman"/>
          <w:color w:val="202124"/>
          <w:sz w:val="24"/>
          <w:szCs w:val="24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All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fil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systems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BB5D4B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caused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similar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A94B8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ransportation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and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086BFC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did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not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chang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h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original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canal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shape.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h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centering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ratio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035FF5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was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035FF5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higher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035FF5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in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4E38C8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reciprocal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816942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fil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4E38C8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groups.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FD3A68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All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FD3A68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fil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FD3A68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sy</w:t>
      </w:r>
      <w:r w:rsidR="008A3337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s</w:t>
      </w:r>
      <w:r w:rsidR="00FD3A68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tem</w:t>
      </w:r>
      <w:r w:rsidR="00B20881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s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FD3A68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caused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="008A3337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negligible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procedural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  <w:r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errors</w:t>
      </w:r>
      <w:r w:rsidR="008A3337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.</w:t>
      </w:r>
      <w:r w:rsidR="00E4403D" w:rsidRPr="00237F39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</w:t>
      </w:r>
    </w:p>
    <w:p w14:paraId="4215EB20" w14:textId="77777777" w:rsidR="00525645" w:rsidRPr="00237F39" w:rsidRDefault="00525645" w:rsidP="00861A6A">
      <w:pPr>
        <w:pStyle w:val="HTMLncedenBiimlendirilmi"/>
        <w:rPr>
          <w:rFonts w:ascii="Times New Roman" w:hAnsi="Times New Roman" w:cs="Times New Roman"/>
          <w:color w:val="202124"/>
          <w:lang w:val="en"/>
        </w:rPr>
      </w:pPr>
    </w:p>
    <w:p w14:paraId="3E6A4FAE" w14:textId="77777777" w:rsidR="00861A6A" w:rsidRPr="00237F39" w:rsidRDefault="00861A6A" w:rsidP="00861A6A">
      <w:pPr>
        <w:pStyle w:val="HTMLncedenBiimlendirilmi"/>
        <w:rPr>
          <w:rFonts w:ascii="Times New Roman" w:hAnsi="Times New Roman" w:cs="Times New Roman"/>
          <w:color w:val="202124"/>
          <w:sz w:val="18"/>
          <w:szCs w:val="18"/>
          <w:lang w:val="en"/>
        </w:rPr>
      </w:pPr>
    </w:p>
    <w:p w14:paraId="0432BC36" w14:textId="77777777" w:rsidR="00DB40AB" w:rsidRPr="00237F39" w:rsidRDefault="00DB40AB" w:rsidP="00861A6A">
      <w:pPr>
        <w:pStyle w:val="HTMLncedenBiimlendirilmi"/>
        <w:rPr>
          <w:rFonts w:ascii="Times New Roman" w:hAnsi="Times New Roman" w:cs="Times New Roman"/>
          <w:color w:val="202124"/>
          <w:lang w:val="en"/>
        </w:rPr>
      </w:pPr>
    </w:p>
    <w:p w14:paraId="0A4B1D73" w14:textId="77777777" w:rsidR="00DB40AB" w:rsidRPr="00237F39" w:rsidRDefault="00DB40AB" w:rsidP="00861A6A">
      <w:pPr>
        <w:pStyle w:val="HTMLncedenBiimlendirilmi"/>
        <w:rPr>
          <w:rFonts w:ascii="Times New Roman" w:hAnsi="Times New Roman" w:cs="Times New Roman"/>
          <w:color w:val="202124"/>
          <w:lang w:val="en"/>
        </w:rPr>
      </w:pPr>
    </w:p>
    <w:p w14:paraId="2B93E245" w14:textId="77777777" w:rsidR="00861A6A" w:rsidRPr="00237F39" w:rsidRDefault="00861A6A" w:rsidP="00861A6A">
      <w:pPr>
        <w:pStyle w:val="HTMLncedenBiimlendirilmi"/>
        <w:rPr>
          <w:rFonts w:ascii="Times New Roman" w:hAnsi="Times New Roman" w:cs="Times New Roman"/>
          <w:color w:val="202124"/>
          <w:lang w:val="en"/>
        </w:rPr>
      </w:pPr>
    </w:p>
    <w:tbl>
      <w:tblPr>
        <w:tblStyle w:val="TableNormal2"/>
        <w:tblW w:w="8833" w:type="dxa"/>
        <w:tblLayout w:type="fixed"/>
        <w:tblLook w:val="01E0" w:firstRow="1" w:lastRow="1" w:firstColumn="1" w:lastColumn="1" w:noHBand="0" w:noVBand="0"/>
      </w:tblPr>
      <w:tblGrid>
        <w:gridCol w:w="1701"/>
        <w:gridCol w:w="175"/>
        <w:gridCol w:w="6957"/>
      </w:tblGrid>
      <w:tr w:rsidR="00DB40AB" w:rsidRPr="00237F39" w14:paraId="38E65025" w14:textId="77777777" w:rsidTr="00DB40AB">
        <w:trPr>
          <w:trHeight w:val="20"/>
        </w:trPr>
        <w:tc>
          <w:tcPr>
            <w:tcW w:w="1701" w:type="dxa"/>
          </w:tcPr>
          <w:p w14:paraId="3DF3DCD1" w14:textId="77777777" w:rsidR="00DB40AB" w:rsidRPr="00237F39" w:rsidRDefault="00DB40AB" w:rsidP="00DB40AB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237F39">
              <w:rPr>
                <w:rFonts w:ascii="Times New Roman" w:hAnsi="Times New Roman"/>
                <w:sz w:val="24"/>
                <w:szCs w:val="24"/>
              </w:rPr>
              <w:t>Science Code</w:t>
            </w:r>
          </w:p>
        </w:tc>
        <w:tc>
          <w:tcPr>
            <w:tcW w:w="175" w:type="dxa"/>
            <w:hideMark/>
          </w:tcPr>
          <w:p w14:paraId="4F6B1E5C" w14:textId="77777777" w:rsidR="00DB40AB" w:rsidRPr="00237F39" w:rsidRDefault="00DB40AB" w:rsidP="00DB40AB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37F39">
              <w:rPr>
                <w:rFonts w:ascii="Times New Roman" w:hAnsi="Times New Roman"/>
                <w:sz w:val="24"/>
                <w:szCs w:val="24"/>
              </w:rPr>
              <w:t>:</w:t>
            </w:r>
          </w:p>
        </w:tc>
        <w:tc>
          <w:tcPr>
            <w:tcW w:w="6957" w:type="dxa"/>
          </w:tcPr>
          <w:p w14:paraId="5B78807E" w14:textId="10538599" w:rsidR="00DB40AB" w:rsidRPr="00237F39" w:rsidRDefault="00DB40AB" w:rsidP="00DB40AB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237F39">
              <w:rPr>
                <w:rFonts w:ascii="Times New Roman" w:hAnsi="Times New Roman"/>
                <w:bCs/>
                <w:sz w:val="24"/>
                <w:szCs w:val="24"/>
              </w:rPr>
              <w:t>10</w:t>
            </w:r>
            <w:r w:rsidR="0050069D" w:rsidRPr="00237F39">
              <w:rPr>
                <w:rFonts w:ascii="Times New Roman" w:hAnsi="Times New Roman"/>
                <w:bCs/>
                <w:sz w:val="24"/>
                <w:szCs w:val="24"/>
              </w:rPr>
              <w:t>15.1</w:t>
            </w:r>
          </w:p>
        </w:tc>
      </w:tr>
      <w:tr w:rsidR="00DB40AB" w:rsidRPr="00237F39" w14:paraId="489087D9" w14:textId="77777777" w:rsidTr="00DB40AB">
        <w:trPr>
          <w:trHeight w:val="20"/>
        </w:trPr>
        <w:tc>
          <w:tcPr>
            <w:tcW w:w="1701" w:type="dxa"/>
          </w:tcPr>
          <w:p w14:paraId="769D6445" w14:textId="77777777" w:rsidR="00DB40AB" w:rsidRPr="00237F39" w:rsidRDefault="00DB40AB" w:rsidP="00DB40AB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237F39">
              <w:rPr>
                <w:rFonts w:ascii="Times New Roman" w:hAnsi="Times New Roman"/>
                <w:sz w:val="24"/>
                <w:szCs w:val="24"/>
              </w:rPr>
              <w:t>Key Words</w:t>
            </w:r>
          </w:p>
        </w:tc>
        <w:tc>
          <w:tcPr>
            <w:tcW w:w="175" w:type="dxa"/>
            <w:hideMark/>
          </w:tcPr>
          <w:p w14:paraId="0F1C9A30" w14:textId="77777777" w:rsidR="00DB40AB" w:rsidRPr="00237F39" w:rsidRDefault="00DB40AB" w:rsidP="00DB40AB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37F39">
              <w:rPr>
                <w:rFonts w:ascii="Times New Roman" w:hAnsi="Times New Roman"/>
                <w:sz w:val="24"/>
                <w:szCs w:val="24"/>
              </w:rPr>
              <w:t>:</w:t>
            </w:r>
          </w:p>
        </w:tc>
        <w:tc>
          <w:tcPr>
            <w:tcW w:w="6957" w:type="dxa"/>
          </w:tcPr>
          <w:p w14:paraId="5753E54C" w14:textId="26893CD4" w:rsidR="00DB40AB" w:rsidRPr="00237F39" w:rsidRDefault="00DB40AB" w:rsidP="00DB40AB">
            <w:pPr>
              <w:spacing w:after="0" w:line="240" w:lineRule="auto"/>
              <w:ind w:right="57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37F39">
              <w:rPr>
                <w:rStyle w:val="y2iqfc"/>
                <w:rFonts w:ascii="Times New Roman" w:hAnsi="Times New Roman"/>
                <w:color w:val="202124"/>
                <w:sz w:val="24"/>
                <w:szCs w:val="24"/>
                <w:lang w:val="en"/>
              </w:rPr>
              <w:t>Ni-Ti file systems,</w:t>
            </w:r>
            <w:r w:rsidR="00B1736C">
              <w:rPr>
                <w:rStyle w:val="y2iqfc"/>
                <w:rFonts w:ascii="Times New Roman" w:hAnsi="Times New Roman"/>
                <w:color w:val="202124"/>
                <w:sz w:val="24"/>
                <w:szCs w:val="24"/>
                <w:lang w:val="en"/>
              </w:rPr>
              <w:t xml:space="preserve"> </w:t>
            </w:r>
            <w:proofErr w:type="gramStart"/>
            <w:r w:rsidRPr="00237F39">
              <w:rPr>
                <w:rStyle w:val="y2iqfc"/>
                <w:rFonts w:ascii="Times New Roman" w:hAnsi="Times New Roman"/>
                <w:color w:val="202124"/>
                <w:sz w:val="24"/>
                <w:szCs w:val="24"/>
                <w:lang w:val="en"/>
              </w:rPr>
              <w:t>Shaping</w:t>
            </w:r>
            <w:proofErr w:type="gramEnd"/>
            <w:r w:rsidRPr="00237F39">
              <w:rPr>
                <w:rStyle w:val="y2iqfc"/>
                <w:rFonts w:ascii="Times New Roman" w:hAnsi="Times New Roman"/>
                <w:color w:val="202124"/>
                <w:sz w:val="24"/>
                <w:szCs w:val="24"/>
                <w:lang w:val="en"/>
              </w:rPr>
              <w:t xml:space="preserve"> ability, Shaping time, T-Endo MUST, TruNatomy</w:t>
            </w:r>
          </w:p>
        </w:tc>
      </w:tr>
      <w:tr w:rsidR="00DB40AB" w:rsidRPr="00237F39" w14:paraId="118BF1AD" w14:textId="77777777" w:rsidTr="00DB40AB">
        <w:trPr>
          <w:trHeight w:val="20"/>
        </w:trPr>
        <w:tc>
          <w:tcPr>
            <w:tcW w:w="1701" w:type="dxa"/>
          </w:tcPr>
          <w:p w14:paraId="6BB8779B" w14:textId="77777777" w:rsidR="00DB40AB" w:rsidRPr="00237F39" w:rsidRDefault="00DB40AB" w:rsidP="00DB40AB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237F39">
              <w:rPr>
                <w:rFonts w:ascii="Times New Roman" w:hAnsi="Times New Roman"/>
                <w:sz w:val="24"/>
                <w:szCs w:val="24"/>
              </w:rPr>
              <w:t>Page Number</w:t>
            </w:r>
          </w:p>
        </w:tc>
        <w:tc>
          <w:tcPr>
            <w:tcW w:w="175" w:type="dxa"/>
            <w:hideMark/>
          </w:tcPr>
          <w:p w14:paraId="1ED1651B" w14:textId="77777777" w:rsidR="00DB40AB" w:rsidRPr="00237F39" w:rsidRDefault="00DB40AB" w:rsidP="00DB40AB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37F39">
              <w:rPr>
                <w:rFonts w:ascii="Times New Roman" w:hAnsi="Times New Roman"/>
                <w:sz w:val="24"/>
                <w:szCs w:val="24"/>
              </w:rPr>
              <w:t>:</w:t>
            </w:r>
          </w:p>
        </w:tc>
        <w:tc>
          <w:tcPr>
            <w:tcW w:w="6957" w:type="dxa"/>
          </w:tcPr>
          <w:p w14:paraId="62207095" w14:textId="5DC078FD" w:rsidR="00DB40AB" w:rsidRPr="00237F39" w:rsidRDefault="008B578A" w:rsidP="00DB40AB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237F39">
              <w:rPr>
                <w:rFonts w:ascii="Times New Roman" w:hAnsi="Times New Roman"/>
                <w:sz w:val="24"/>
                <w:szCs w:val="24"/>
              </w:rPr>
              <w:t>75</w:t>
            </w:r>
          </w:p>
        </w:tc>
      </w:tr>
      <w:tr w:rsidR="00DB40AB" w:rsidRPr="00237F39" w14:paraId="04109037" w14:textId="77777777" w:rsidTr="00DB40AB">
        <w:trPr>
          <w:trHeight w:val="20"/>
        </w:trPr>
        <w:tc>
          <w:tcPr>
            <w:tcW w:w="1701" w:type="dxa"/>
          </w:tcPr>
          <w:p w14:paraId="40C342C1" w14:textId="77777777" w:rsidR="00DB40AB" w:rsidRPr="00237F39" w:rsidRDefault="00DB40AB" w:rsidP="00DB40AB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237F39">
              <w:rPr>
                <w:rFonts w:ascii="Times New Roman" w:hAnsi="Times New Roman"/>
                <w:sz w:val="24"/>
                <w:szCs w:val="24"/>
              </w:rPr>
              <w:t>Supervisor</w:t>
            </w:r>
          </w:p>
        </w:tc>
        <w:tc>
          <w:tcPr>
            <w:tcW w:w="175" w:type="dxa"/>
            <w:hideMark/>
          </w:tcPr>
          <w:p w14:paraId="1DE4B5D7" w14:textId="77777777" w:rsidR="00DB40AB" w:rsidRPr="00237F39" w:rsidRDefault="00DB40AB" w:rsidP="00DB40AB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37F39">
              <w:rPr>
                <w:rFonts w:ascii="Times New Roman" w:hAnsi="Times New Roman"/>
                <w:sz w:val="24"/>
                <w:szCs w:val="24"/>
              </w:rPr>
              <w:t>:</w:t>
            </w:r>
          </w:p>
        </w:tc>
        <w:tc>
          <w:tcPr>
            <w:tcW w:w="6957" w:type="dxa"/>
          </w:tcPr>
          <w:p w14:paraId="6A20B6C5" w14:textId="2D12B801" w:rsidR="00DB40AB" w:rsidRPr="00237F39" w:rsidRDefault="00626F5F" w:rsidP="00DB40AB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237F39">
              <w:rPr>
                <w:rFonts w:ascii="Times New Roman" w:hAnsi="Times New Roman"/>
                <w:sz w:val="24"/>
                <w:szCs w:val="24"/>
              </w:rPr>
              <w:t>Doç. Dr. Mügem Aslı EKİCİ</w:t>
            </w:r>
          </w:p>
        </w:tc>
      </w:tr>
    </w:tbl>
    <w:p w14:paraId="5574E558" w14:textId="237BC6D1" w:rsidR="00C907A1" w:rsidRPr="00237F39" w:rsidRDefault="00C907A1" w:rsidP="0099303F">
      <w:pPr>
        <w:pStyle w:val="Balk1"/>
        <w:jc w:val="center"/>
      </w:pPr>
      <w:bookmarkStart w:id="4" w:name="_Toc134102372"/>
      <w:r w:rsidRPr="00237F39">
        <w:rPr>
          <w:sz w:val="24"/>
          <w:szCs w:val="24"/>
        </w:rPr>
        <w:lastRenderedPageBreak/>
        <w:t>TEŞEKKÜR</w:t>
      </w:r>
      <w:bookmarkEnd w:id="4"/>
    </w:p>
    <w:p w14:paraId="2E9DFBD5" w14:textId="74D30A9F" w:rsidR="00861A6A" w:rsidRPr="00237F39" w:rsidRDefault="00C907A1" w:rsidP="004E6A49">
      <w:pPr>
        <w:spacing w:after="360" w:line="360" w:lineRule="auto"/>
        <w:jc w:val="both"/>
        <w:rPr>
          <w:rFonts w:ascii="Times New Roman" w:eastAsia="Calibri" w:hAnsi="Times New Roman"/>
          <w:sz w:val="24"/>
          <w:szCs w:val="24"/>
          <w:lang w:eastAsia="en-US"/>
        </w:rPr>
      </w:pPr>
      <w:r w:rsidRPr="00237F39">
        <w:rPr>
          <w:rFonts w:ascii="Times New Roman" w:eastAsia="Calibri" w:hAnsi="Times New Roman"/>
          <w:sz w:val="24"/>
          <w:szCs w:val="24"/>
          <w:lang w:eastAsia="en-US"/>
        </w:rPr>
        <w:t>İlk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öğrencisi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olmaktan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gurur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duyduğum,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hiçbir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konuda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benden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desteğini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esirgemeyen,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her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güzel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anımda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yanımda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olan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ve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tez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süresi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boyunca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sabrıyla,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tecrübesiyle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ve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desteğiyle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hep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yanımda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olan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canım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ablam,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biricik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hocam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ve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tez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danışmanım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Doç.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Dr.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Mügem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Aslı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proofErr w:type="spellStart"/>
      <w:r w:rsidRPr="00237F39">
        <w:rPr>
          <w:rFonts w:ascii="Times New Roman" w:eastAsia="Calibri" w:hAnsi="Times New Roman"/>
          <w:sz w:val="24"/>
          <w:szCs w:val="24"/>
          <w:lang w:eastAsia="en-US"/>
        </w:rPr>
        <w:t>EKİCİ’ye</w:t>
      </w:r>
      <w:proofErr w:type="spellEnd"/>
      <w:r w:rsidR="00861A6A" w:rsidRPr="00237F39">
        <w:rPr>
          <w:rFonts w:ascii="Times New Roman" w:eastAsia="Calibri" w:hAnsi="Times New Roman"/>
          <w:sz w:val="24"/>
          <w:szCs w:val="24"/>
          <w:lang w:eastAsia="en-US"/>
        </w:rPr>
        <w:t>,</w:t>
      </w:r>
    </w:p>
    <w:p w14:paraId="6CBA4FC5" w14:textId="751F0830" w:rsidR="00861A6A" w:rsidRDefault="00C907A1" w:rsidP="004E6A49">
      <w:pPr>
        <w:spacing w:after="360" w:line="360" w:lineRule="auto"/>
        <w:jc w:val="both"/>
        <w:rPr>
          <w:rFonts w:ascii="Times New Roman" w:eastAsia="Calibri" w:hAnsi="Times New Roman"/>
          <w:sz w:val="24"/>
          <w:szCs w:val="24"/>
          <w:lang w:eastAsia="en-US"/>
        </w:rPr>
      </w:pPr>
      <w:r w:rsidRPr="00237F39">
        <w:rPr>
          <w:rFonts w:ascii="Times New Roman" w:eastAsia="Calibri" w:hAnsi="Times New Roman"/>
          <w:sz w:val="24"/>
          <w:szCs w:val="24"/>
          <w:lang w:eastAsia="en-US"/>
        </w:rPr>
        <w:t>Öğrenim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hayatım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boyunca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üzerimde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emeği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olan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Gazi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Üniversitesi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Diş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Hekimliği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Fakültesi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Endodonti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Anabilim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Dalındaki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çok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kıymetli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tüm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hocalarıma</w:t>
      </w:r>
      <w:r w:rsidR="00861A6A" w:rsidRPr="00237F39">
        <w:rPr>
          <w:rFonts w:ascii="Times New Roman" w:eastAsia="Calibri" w:hAnsi="Times New Roman"/>
          <w:sz w:val="24"/>
          <w:szCs w:val="24"/>
          <w:lang w:eastAsia="en-US"/>
        </w:rPr>
        <w:t>,</w:t>
      </w:r>
    </w:p>
    <w:p w14:paraId="509E4D75" w14:textId="59A6A98A" w:rsidR="00BC70E9" w:rsidRDefault="00BC70E9" w:rsidP="004E6A49">
      <w:pPr>
        <w:spacing w:after="360" w:line="360" w:lineRule="auto"/>
        <w:jc w:val="both"/>
        <w:rPr>
          <w:rFonts w:ascii="Times New Roman" w:eastAsia="Calibri" w:hAnsi="Times New Roman"/>
          <w:sz w:val="24"/>
          <w:szCs w:val="24"/>
          <w:lang w:eastAsia="en-US"/>
        </w:rPr>
      </w:pPr>
      <w:r>
        <w:rPr>
          <w:rFonts w:ascii="Times New Roman" w:eastAsia="Calibri" w:hAnsi="Times New Roman"/>
          <w:sz w:val="24"/>
          <w:szCs w:val="24"/>
          <w:lang w:eastAsia="en-US"/>
        </w:rPr>
        <w:t xml:space="preserve">Tez sürecimde yanımda olarak tecrübesiyle </w:t>
      </w:r>
      <w:r w:rsidR="002F4B61">
        <w:rPr>
          <w:rFonts w:ascii="Times New Roman" w:eastAsia="Calibri" w:hAnsi="Times New Roman"/>
          <w:sz w:val="24"/>
          <w:szCs w:val="24"/>
          <w:lang w:eastAsia="en-US"/>
        </w:rPr>
        <w:t xml:space="preserve">bana </w:t>
      </w:r>
      <w:r>
        <w:rPr>
          <w:rFonts w:ascii="Times New Roman" w:eastAsia="Calibri" w:hAnsi="Times New Roman"/>
          <w:sz w:val="24"/>
          <w:szCs w:val="24"/>
          <w:lang w:eastAsia="en-US"/>
        </w:rPr>
        <w:t xml:space="preserve">yol gösteren canım hocam </w:t>
      </w:r>
      <w:r w:rsidRPr="00BC70E9">
        <w:rPr>
          <w:rFonts w:ascii="Times New Roman" w:eastAsia="Calibri" w:hAnsi="Times New Roman"/>
          <w:sz w:val="24"/>
          <w:szCs w:val="24"/>
          <w:lang w:eastAsia="en-US"/>
        </w:rPr>
        <w:t xml:space="preserve">Prof. Dr. Bağdagül HELVACIOĞLU </w:t>
      </w:r>
      <w:proofErr w:type="spellStart"/>
      <w:r w:rsidRPr="00BC70E9">
        <w:rPr>
          <w:rFonts w:ascii="Times New Roman" w:eastAsia="Calibri" w:hAnsi="Times New Roman"/>
          <w:sz w:val="24"/>
          <w:szCs w:val="24"/>
          <w:lang w:eastAsia="en-US"/>
        </w:rPr>
        <w:t>KIVANÇ</w:t>
      </w:r>
      <w:r>
        <w:rPr>
          <w:rFonts w:ascii="Times New Roman" w:eastAsia="Calibri" w:hAnsi="Times New Roman"/>
          <w:sz w:val="24"/>
          <w:szCs w:val="24"/>
          <w:lang w:eastAsia="en-US"/>
        </w:rPr>
        <w:t>’a</w:t>
      </w:r>
      <w:proofErr w:type="spellEnd"/>
      <w:r>
        <w:rPr>
          <w:rFonts w:ascii="Times New Roman" w:eastAsia="Calibri" w:hAnsi="Times New Roman"/>
          <w:sz w:val="24"/>
          <w:szCs w:val="24"/>
          <w:lang w:eastAsia="en-US"/>
        </w:rPr>
        <w:t>,</w:t>
      </w:r>
    </w:p>
    <w:p w14:paraId="19A3A581" w14:textId="77777777" w:rsidR="00CC618E" w:rsidRDefault="00CC618E" w:rsidP="00CC618E">
      <w:pPr>
        <w:spacing w:after="360" w:line="360" w:lineRule="auto"/>
        <w:jc w:val="both"/>
        <w:rPr>
          <w:rFonts w:ascii="Times New Roman" w:eastAsia="Calibri" w:hAnsi="Times New Roman"/>
          <w:sz w:val="24"/>
          <w:szCs w:val="24"/>
          <w:lang w:eastAsia="en-US"/>
        </w:rPr>
      </w:pPr>
      <w:r w:rsidRPr="00237F39">
        <w:rPr>
          <w:rFonts w:ascii="Times New Roman" w:eastAsia="Calibri" w:hAnsi="Times New Roman"/>
          <w:sz w:val="24"/>
          <w:szCs w:val="24"/>
          <w:lang w:eastAsia="en-US"/>
        </w:rPr>
        <w:t>Asistanlığım boyunca birlikte ağlayıp birlikte güldüğüm sevgili dostlarım Seray ATEŞ ve Gizem KAPLAN’a,</w:t>
      </w:r>
    </w:p>
    <w:p w14:paraId="17E3EC7D" w14:textId="1D68E015" w:rsidR="00384F79" w:rsidRPr="00237F39" w:rsidRDefault="00384F79" w:rsidP="004E6A49">
      <w:pPr>
        <w:spacing w:after="360" w:line="360" w:lineRule="auto"/>
        <w:jc w:val="both"/>
        <w:rPr>
          <w:rFonts w:ascii="Times New Roman" w:eastAsia="Calibri" w:hAnsi="Times New Roman"/>
          <w:sz w:val="24"/>
          <w:szCs w:val="24"/>
          <w:lang w:eastAsia="en-US"/>
        </w:rPr>
      </w:pPr>
      <w:r w:rsidRPr="00FF65DC">
        <w:rPr>
          <w:rFonts w:ascii="Times New Roman" w:eastAsia="Calibri" w:hAnsi="Times New Roman"/>
          <w:sz w:val="24"/>
          <w:szCs w:val="24"/>
          <w:lang w:eastAsia="en-US"/>
        </w:rPr>
        <w:t xml:space="preserve">Başta </w:t>
      </w:r>
      <w:r w:rsidR="00615A9C" w:rsidRPr="00FF65DC">
        <w:rPr>
          <w:rFonts w:ascii="Times New Roman" w:eastAsia="Calibri" w:hAnsi="Times New Roman"/>
          <w:sz w:val="24"/>
          <w:szCs w:val="24"/>
          <w:lang w:eastAsia="en-US"/>
        </w:rPr>
        <w:t xml:space="preserve">canım </w:t>
      </w:r>
      <w:r w:rsidR="005F503C">
        <w:rPr>
          <w:rFonts w:ascii="Times New Roman" w:eastAsia="Calibri" w:hAnsi="Times New Roman"/>
          <w:sz w:val="24"/>
          <w:szCs w:val="24"/>
          <w:lang w:eastAsia="en-US"/>
        </w:rPr>
        <w:t>arkadaşlarım</w:t>
      </w:r>
      <w:r w:rsidR="00615A9C" w:rsidRPr="00FF65DC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FF65DC">
        <w:rPr>
          <w:rFonts w:ascii="Times New Roman" w:eastAsia="Calibri" w:hAnsi="Times New Roman"/>
          <w:sz w:val="24"/>
          <w:szCs w:val="24"/>
          <w:lang w:eastAsia="en-US"/>
        </w:rPr>
        <w:t xml:space="preserve">Sine GÜNGÖR US, </w:t>
      </w:r>
      <w:proofErr w:type="spellStart"/>
      <w:r w:rsidRPr="00FF65DC">
        <w:rPr>
          <w:rFonts w:ascii="Times New Roman" w:eastAsia="Calibri" w:hAnsi="Times New Roman"/>
          <w:sz w:val="24"/>
          <w:szCs w:val="24"/>
          <w:lang w:eastAsia="en-US"/>
        </w:rPr>
        <w:t>Şadihan</w:t>
      </w:r>
      <w:proofErr w:type="spellEnd"/>
      <w:r w:rsidRPr="00FF65DC">
        <w:rPr>
          <w:rFonts w:ascii="Times New Roman" w:eastAsia="Calibri" w:hAnsi="Times New Roman"/>
          <w:sz w:val="24"/>
          <w:szCs w:val="24"/>
          <w:lang w:eastAsia="en-US"/>
        </w:rPr>
        <w:t xml:space="preserve"> KURT ve Beyza BATMAZ olmak üzere</w:t>
      </w:r>
      <w:r w:rsidR="00615A9C" w:rsidRPr="00FF65DC">
        <w:rPr>
          <w:rFonts w:ascii="Times New Roman" w:eastAsia="Calibri" w:hAnsi="Times New Roman"/>
          <w:sz w:val="24"/>
          <w:szCs w:val="24"/>
          <w:lang w:eastAsia="en-US"/>
        </w:rPr>
        <w:t xml:space="preserve"> bölümdeki tüm asistan arkadaşlarıma, bölümümüz hemşirelerine ve personeline,</w:t>
      </w:r>
    </w:p>
    <w:p w14:paraId="008F48F9" w14:textId="34EE8441" w:rsidR="00C907A1" w:rsidRPr="00237F39" w:rsidRDefault="00C907A1" w:rsidP="004E6A49">
      <w:pPr>
        <w:spacing w:after="360" w:line="360" w:lineRule="auto"/>
        <w:jc w:val="both"/>
        <w:rPr>
          <w:rFonts w:ascii="Times New Roman" w:eastAsia="Calibri" w:hAnsi="Times New Roman"/>
          <w:sz w:val="24"/>
          <w:szCs w:val="24"/>
          <w:lang w:eastAsia="en-US"/>
        </w:rPr>
      </w:pPr>
      <w:r w:rsidRPr="00237F39">
        <w:rPr>
          <w:rFonts w:ascii="Times New Roman" w:eastAsia="Calibri" w:hAnsi="Times New Roman"/>
          <w:sz w:val="24"/>
          <w:szCs w:val="24"/>
          <w:lang w:eastAsia="en-US"/>
        </w:rPr>
        <w:t>Emekleriyle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beni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yetiştiren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="0061751A" w:rsidRPr="00237F39">
        <w:rPr>
          <w:rFonts w:ascii="Times New Roman" w:eastAsia="Calibri" w:hAnsi="Times New Roman"/>
          <w:sz w:val="24"/>
          <w:szCs w:val="24"/>
          <w:lang w:eastAsia="en-US"/>
        </w:rPr>
        <w:t>kıymetlilerim</w:t>
      </w:r>
      <w:r w:rsidR="005C792A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; </w:t>
      </w:r>
      <w:r w:rsidR="0061751A" w:rsidRPr="00237F39">
        <w:rPr>
          <w:rFonts w:ascii="Times New Roman" w:eastAsia="Calibri" w:hAnsi="Times New Roman"/>
          <w:sz w:val="24"/>
          <w:szCs w:val="24"/>
          <w:lang w:eastAsia="en-US"/>
        </w:rPr>
        <w:t>canım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annem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Meral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İNCİ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ve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="0061751A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canım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babam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Arif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proofErr w:type="spellStart"/>
      <w:r w:rsidRPr="00237F39">
        <w:rPr>
          <w:rFonts w:ascii="Times New Roman" w:eastAsia="Calibri" w:hAnsi="Times New Roman"/>
          <w:sz w:val="24"/>
          <w:szCs w:val="24"/>
          <w:lang w:eastAsia="en-US"/>
        </w:rPr>
        <w:t>KARACA’ya</w:t>
      </w:r>
      <w:proofErr w:type="spellEnd"/>
      <w:r w:rsidR="00861A6A" w:rsidRPr="00237F39">
        <w:rPr>
          <w:rFonts w:ascii="Times New Roman" w:eastAsia="Calibri" w:hAnsi="Times New Roman"/>
          <w:sz w:val="24"/>
          <w:szCs w:val="24"/>
          <w:lang w:eastAsia="en-US"/>
        </w:rPr>
        <w:t>,</w:t>
      </w:r>
    </w:p>
    <w:p w14:paraId="3C696C83" w14:textId="31C9C4F7" w:rsidR="00861A6A" w:rsidRPr="00237F39" w:rsidRDefault="00C907A1" w:rsidP="004E6A49">
      <w:pPr>
        <w:spacing w:after="360" w:line="360" w:lineRule="auto"/>
        <w:jc w:val="both"/>
        <w:rPr>
          <w:rFonts w:ascii="Times New Roman" w:eastAsia="Calibri" w:hAnsi="Times New Roman"/>
          <w:sz w:val="24"/>
          <w:szCs w:val="24"/>
          <w:lang w:eastAsia="en-US"/>
        </w:rPr>
      </w:pPr>
      <w:r w:rsidRPr="00237F39">
        <w:rPr>
          <w:rFonts w:ascii="Times New Roman" w:eastAsia="Calibri" w:hAnsi="Times New Roman"/>
          <w:sz w:val="24"/>
          <w:szCs w:val="24"/>
          <w:lang w:eastAsia="en-US"/>
        </w:rPr>
        <w:t>Canım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kardeşlerim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Alperen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KARACA,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Ezgi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KAHVECİ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ve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Fatih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proofErr w:type="spellStart"/>
      <w:r w:rsidRPr="00237F39">
        <w:rPr>
          <w:rFonts w:ascii="Times New Roman" w:eastAsia="Calibri" w:hAnsi="Times New Roman"/>
          <w:sz w:val="24"/>
          <w:szCs w:val="24"/>
          <w:lang w:eastAsia="en-US"/>
        </w:rPr>
        <w:t>KAHVECİ’ye</w:t>
      </w:r>
      <w:proofErr w:type="spellEnd"/>
      <w:r w:rsidR="00861A6A" w:rsidRPr="00237F39">
        <w:rPr>
          <w:rFonts w:ascii="Times New Roman" w:eastAsia="Calibri" w:hAnsi="Times New Roman"/>
          <w:sz w:val="24"/>
          <w:szCs w:val="24"/>
          <w:lang w:eastAsia="en-US"/>
        </w:rPr>
        <w:t>,</w:t>
      </w:r>
    </w:p>
    <w:p w14:paraId="65481D38" w14:textId="4C60FFD9" w:rsidR="00861A6A" w:rsidRPr="00237F39" w:rsidRDefault="00C907A1" w:rsidP="004E6A49">
      <w:pPr>
        <w:spacing w:after="360" w:line="360" w:lineRule="auto"/>
        <w:jc w:val="both"/>
        <w:rPr>
          <w:rFonts w:ascii="Times New Roman" w:eastAsia="Calibri" w:hAnsi="Times New Roman"/>
          <w:sz w:val="24"/>
          <w:szCs w:val="24"/>
          <w:lang w:eastAsia="en-US"/>
        </w:rPr>
      </w:pPr>
      <w:r w:rsidRPr="00237F39">
        <w:rPr>
          <w:rFonts w:ascii="Times New Roman" w:eastAsia="Calibri" w:hAnsi="Times New Roman"/>
          <w:sz w:val="24"/>
          <w:szCs w:val="24"/>
          <w:lang w:eastAsia="en-US"/>
        </w:rPr>
        <w:t>Tüm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güzellikleri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birlikte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karşıladığım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ve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her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anımda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yanımda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olarak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bana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güç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veren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canım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hayat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arkadaşım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Cezmi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Serhat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proofErr w:type="spellStart"/>
      <w:r w:rsidR="00390345" w:rsidRPr="00237F39">
        <w:rPr>
          <w:rFonts w:ascii="Times New Roman" w:eastAsia="Calibri" w:hAnsi="Times New Roman"/>
          <w:sz w:val="24"/>
          <w:szCs w:val="24"/>
          <w:lang w:eastAsia="en-US"/>
        </w:rPr>
        <w:t>SAKALLI’ya</w:t>
      </w:r>
      <w:proofErr w:type="spellEnd"/>
      <w:r w:rsidR="00861A6A" w:rsidRPr="00237F39">
        <w:rPr>
          <w:rFonts w:ascii="Times New Roman" w:eastAsia="Calibri" w:hAnsi="Times New Roman"/>
          <w:sz w:val="24"/>
          <w:szCs w:val="24"/>
          <w:lang w:eastAsia="en-US"/>
        </w:rPr>
        <w:t>,</w:t>
      </w:r>
    </w:p>
    <w:p w14:paraId="40BAAC77" w14:textId="569989AD" w:rsidR="00861A6A" w:rsidRPr="00237F39" w:rsidRDefault="00C907A1" w:rsidP="004E6A49">
      <w:pPr>
        <w:spacing w:after="360" w:line="360" w:lineRule="auto"/>
        <w:jc w:val="both"/>
        <w:rPr>
          <w:rFonts w:ascii="Times New Roman" w:eastAsia="Calibri" w:hAnsi="Times New Roman"/>
          <w:sz w:val="24"/>
          <w:szCs w:val="24"/>
          <w:lang w:eastAsia="en-US"/>
        </w:rPr>
      </w:pPr>
      <w:r w:rsidRPr="00237F39">
        <w:rPr>
          <w:rFonts w:ascii="Times New Roman" w:eastAsia="Calibri" w:hAnsi="Times New Roman"/>
          <w:sz w:val="24"/>
          <w:szCs w:val="24"/>
          <w:lang w:eastAsia="en-US"/>
        </w:rPr>
        <w:t>Tez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sürecimde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yanımda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durarak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bana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en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büyük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desteği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veren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canım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kızım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proofErr w:type="spellStart"/>
      <w:r w:rsidRPr="00237F39">
        <w:rPr>
          <w:rFonts w:ascii="Times New Roman" w:eastAsia="Calibri" w:hAnsi="Times New Roman"/>
          <w:sz w:val="24"/>
          <w:szCs w:val="24"/>
          <w:lang w:eastAsia="en-US"/>
        </w:rPr>
        <w:t>Muffin’e</w:t>
      </w:r>
      <w:proofErr w:type="spellEnd"/>
      <w:r w:rsidR="00861A6A" w:rsidRPr="00237F39">
        <w:rPr>
          <w:rFonts w:ascii="Times New Roman" w:eastAsia="Calibri" w:hAnsi="Times New Roman"/>
          <w:sz w:val="24"/>
          <w:szCs w:val="24"/>
          <w:lang w:eastAsia="en-US"/>
        </w:rPr>
        <w:t>,</w:t>
      </w:r>
    </w:p>
    <w:p w14:paraId="3030862D" w14:textId="5072843C" w:rsidR="00B92F17" w:rsidRPr="00237F39" w:rsidRDefault="00B92F17" w:rsidP="004E6A49">
      <w:pPr>
        <w:spacing w:after="360" w:line="360" w:lineRule="auto"/>
        <w:jc w:val="both"/>
        <w:rPr>
          <w:rFonts w:ascii="Times New Roman" w:eastAsia="Calibri" w:hAnsi="Times New Roman"/>
          <w:sz w:val="24"/>
          <w:szCs w:val="24"/>
          <w:lang w:eastAsia="en-US"/>
        </w:rPr>
      </w:pPr>
      <w:r w:rsidRPr="00237F39">
        <w:rPr>
          <w:rFonts w:ascii="Times New Roman" w:eastAsia="Calibri" w:hAnsi="Times New Roman"/>
          <w:sz w:val="24"/>
          <w:szCs w:val="24"/>
          <w:lang w:eastAsia="en-US"/>
        </w:rPr>
        <w:t>Bu tezi TDH-2022-7457 proje kodu ile destekleyen Gazi Üniversitesi Bilimsel Araştırma Projeleri</w:t>
      </w:r>
      <w:r w:rsidR="00B83383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Koordinasyon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Birimi’ne (BAP),</w:t>
      </w:r>
    </w:p>
    <w:p w14:paraId="3BB6CA0E" w14:textId="54EB1499" w:rsidR="00861A6A" w:rsidRPr="00237F39" w:rsidRDefault="00C907A1" w:rsidP="004E6A49">
      <w:pPr>
        <w:spacing w:after="360" w:line="360" w:lineRule="auto"/>
        <w:jc w:val="both"/>
        <w:rPr>
          <w:rFonts w:ascii="Times New Roman" w:eastAsia="Calibri" w:hAnsi="Times New Roman"/>
          <w:sz w:val="24"/>
          <w:szCs w:val="24"/>
          <w:lang w:eastAsia="en-US"/>
        </w:rPr>
      </w:pPr>
      <w:r w:rsidRPr="00237F39">
        <w:rPr>
          <w:rFonts w:ascii="Times New Roman" w:eastAsia="Calibri" w:hAnsi="Times New Roman"/>
          <w:sz w:val="24"/>
          <w:szCs w:val="24"/>
          <w:lang w:eastAsia="en-US"/>
        </w:rPr>
        <w:t>Sonsuz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teşekkürlerimi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sz w:val="24"/>
          <w:szCs w:val="24"/>
          <w:lang w:eastAsia="en-US"/>
        </w:rPr>
        <w:t>sunarım.</w:t>
      </w:r>
      <w:r w:rsidR="00E4403D" w:rsidRPr="00237F39">
        <w:rPr>
          <w:rFonts w:ascii="Times New Roman" w:eastAsia="Calibri" w:hAnsi="Times New Roman"/>
          <w:sz w:val="24"/>
          <w:szCs w:val="24"/>
          <w:lang w:eastAsia="en-US"/>
        </w:rPr>
        <w:t xml:space="preserve"> </w:t>
      </w:r>
    </w:p>
    <w:p w14:paraId="63A2A3F8" w14:textId="77777777" w:rsidR="00861A6A" w:rsidRPr="00237F39" w:rsidRDefault="00861A6A">
      <w:pPr>
        <w:spacing w:after="0" w:line="240" w:lineRule="auto"/>
        <w:rPr>
          <w:rFonts w:ascii="Times New Roman" w:eastAsia="Calibri" w:hAnsi="Times New Roman"/>
          <w:kern w:val="2"/>
          <w:sz w:val="24"/>
          <w:szCs w:val="24"/>
          <w:lang w:eastAsia="en-US"/>
        </w:rPr>
      </w:pPr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br w:type="page"/>
      </w:r>
    </w:p>
    <w:p w14:paraId="323E9DA6" w14:textId="77777777" w:rsidR="00861A6A" w:rsidRPr="00237F39" w:rsidRDefault="00861A6A" w:rsidP="0099303F">
      <w:pPr>
        <w:pStyle w:val="Balk1"/>
        <w:jc w:val="center"/>
      </w:pPr>
      <w:bookmarkStart w:id="5" w:name="_Toc134102373"/>
      <w:r w:rsidRPr="00237F39">
        <w:rPr>
          <w:sz w:val="24"/>
          <w:szCs w:val="24"/>
        </w:rPr>
        <w:lastRenderedPageBreak/>
        <w:t>İÇİNDEKİLER</w:t>
      </w:r>
      <w:bookmarkEnd w:id="5"/>
    </w:p>
    <w:p w14:paraId="2732C312" w14:textId="77777777" w:rsidR="00861A6A" w:rsidRPr="00237F39" w:rsidRDefault="00861A6A" w:rsidP="00417CCF">
      <w:pPr>
        <w:tabs>
          <w:tab w:val="left" w:leader="dot" w:pos="8222"/>
          <w:tab w:val="right" w:pos="8789"/>
        </w:tabs>
        <w:spacing w:after="240" w:line="240" w:lineRule="auto"/>
        <w:ind w:left="567"/>
        <w:jc w:val="right"/>
        <w:rPr>
          <w:rFonts w:ascii="Times New Roman" w:hAnsi="Times New Roman"/>
          <w:b/>
          <w:sz w:val="24"/>
          <w:szCs w:val="24"/>
        </w:rPr>
      </w:pPr>
      <w:r w:rsidRPr="00237F39">
        <w:rPr>
          <w:rFonts w:ascii="Times New Roman" w:hAnsi="Times New Roman"/>
          <w:b/>
          <w:sz w:val="24"/>
          <w:szCs w:val="24"/>
        </w:rPr>
        <w:t>Sayfa</w:t>
      </w:r>
    </w:p>
    <w:p w14:paraId="3DAC5936" w14:textId="5B137178" w:rsidR="00417CCF" w:rsidRPr="00237F39" w:rsidRDefault="00861A6A" w:rsidP="00417CCF">
      <w:pPr>
        <w:pStyle w:val="T1"/>
        <w:tabs>
          <w:tab w:val="clear" w:pos="8778"/>
          <w:tab w:val="left" w:leader="dot" w:pos="8222"/>
          <w:tab w:val="right" w:pos="8789"/>
        </w:tabs>
        <w:spacing w:after="240"/>
        <w:ind w:right="624"/>
        <w:jc w:val="both"/>
        <w:rPr>
          <w:rFonts w:eastAsiaTheme="minorEastAsia"/>
          <w:noProof/>
          <w:kern w:val="2"/>
          <w14:ligatures w14:val="standardContextual"/>
        </w:rPr>
      </w:pPr>
      <w:r w:rsidRPr="00237F39">
        <w:rPr>
          <w:rFonts w:eastAsia="TimesNewRomanPSMT"/>
        </w:rPr>
        <w:fldChar w:fldCharType="begin"/>
      </w:r>
      <w:r w:rsidRPr="00237F39">
        <w:rPr>
          <w:rFonts w:eastAsia="TimesNewRomanPSMT"/>
        </w:rPr>
        <w:instrText xml:space="preserve"> TOC \o "1-3" \h \z \u </w:instrText>
      </w:r>
      <w:r w:rsidRPr="00237F39">
        <w:rPr>
          <w:rFonts w:eastAsia="TimesNewRomanPSMT"/>
        </w:rPr>
        <w:fldChar w:fldCharType="separate"/>
      </w:r>
      <w:hyperlink w:anchor="_Toc134102370" w:history="1">
        <w:r w:rsidR="00417CCF" w:rsidRPr="00237F39">
          <w:rPr>
            <w:rStyle w:val="Kpr"/>
            <w:rFonts w:eastAsia="Calibri"/>
            <w:noProof/>
            <w:lang w:eastAsia="en-US"/>
          </w:rPr>
          <w:t>ÖZET</w:t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fldChar w:fldCharType="begin"/>
        </w:r>
        <w:r w:rsidR="00417CCF" w:rsidRPr="00237F39">
          <w:rPr>
            <w:noProof/>
            <w:webHidden/>
          </w:rPr>
          <w:instrText xml:space="preserve"> PAGEREF _Toc134102370 \h </w:instrText>
        </w:r>
        <w:r w:rsidR="00417CCF" w:rsidRPr="00237F39">
          <w:rPr>
            <w:noProof/>
            <w:webHidden/>
          </w:rPr>
        </w:r>
        <w:r w:rsidR="00417CCF" w:rsidRPr="00237F39">
          <w:rPr>
            <w:noProof/>
            <w:webHidden/>
          </w:rPr>
          <w:fldChar w:fldCharType="separate"/>
        </w:r>
        <w:r w:rsidR="00CC711F" w:rsidRPr="00237F39">
          <w:rPr>
            <w:noProof/>
            <w:webHidden/>
          </w:rPr>
          <w:t>iv</w:t>
        </w:r>
        <w:r w:rsidR="00417CCF" w:rsidRPr="00237F39">
          <w:rPr>
            <w:noProof/>
            <w:webHidden/>
          </w:rPr>
          <w:fldChar w:fldCharType="end"/>
        </w:r>
      </w:hyperlink>
    </w:p>
    <w:p w14:paraId="17E75025" w14:textId="1131DAE8" w:rsidR="00417CCF" w:rsidRPr="00237F39" w:rsidRDefault="00000000" w:rsidP="00417CCF">
      <w:pPr>
        <w:pStyle w:val="T1"/>
        <w:tabs>
          <w:tab w:val="clear" w:pos="8778"/>
          <w:tab w:val="left" w:leader="dot" w:pos="8222"/>
          <w:tab w:val="right" w:pos="8789"/>
        </w:tabs>
        <w:spacing w:after="240"/>
        <w:ind w:right="624"/>
        <w:jc w:val="both"/>
        <w:rPr>
          <w:rFonts w:eastAsiaTheme="minorEastAsia"/>
          <w:noProof/>
          <w:kern w:val="2"/>
          <w14:ligatures w14:val="standardContextual"/>
        </w:rPr>
      </w:pPr>
      <w:hyperlink w:anchor="_Toc134102371" w:history="1">
        <w:r w:rsidR="00417CCF" w:rsidRPr="00237F39">
          <w:rPr>
            <w:rStyle w:val="Kpr"/>
            <w:rFonts w:eastAsia="Calibri"/>
            <w:noProof/>
            <w:lang w:eastAsia="en-US"/>
          </w:rPr>
          <w:t>ABSTRACT</w:t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fldChar w:fldCharType="begin"/>
        </w:r>
        <w:r w:rsidR="00417CCF" w:rsidRPr="00237F39">
          <w:rPr>
            <w:noProof/>
            <w:webHidden/>
          </w:rPr>
          <w:instrText xml:space="preserve"> PAGEREF _Toc134102371 \h </w:instrText>
        </w:r>
        <w:r w:rsidR="00417CCF" w:rsidRPr="00237F39">
          <w:rPr>
            <w:noProof/>
            <w:webHidden/>
          </w:rPr>
        </w:r>
        <w:r w:rsidR="00417CCF" w:rsidRPr="00237F39">
          <w:rPr>
            <w:noProof/>
            <w:webHidden/>
          </w:rPr>
          <w:fldChar w:fldCharType="separate"/>
        </w:r>
        <w:r w:rsidR="00CC711F" w:rsidRPr="00237F39">
          <w:rPr>
            <w:noProof/>
            <w:webHidden/>
          </w:rPr>
          <w:t>v</w:t>
        </w:r>
        <w:r w:rsidR="00417CCF" w:rsidRPr="00237F39">
          <w:rPr>
            <w:noProof/>
            <w:webHidden/>
          </w:rPr>
          <w:fldChar w:fldCharType="end"/>
        </w:r>
      </w:hyperlink>
    </w:p>
    <w:p w14:paraId="1FFA4F72" w14:textId="7A36D402" w:rsidR="00417CCF" w:rsidRPr="00237F39" w:rsidRDefault="00000000" w:rsidP="00417CCF">
      <w:pPr>
        <w:pStyle w:val="T1"/>
        <w:tabs>
          <w:tab w:val="clear" w:pos="8778"/>
          <w:tab w:val="left" w:leader="dot" w:pos="8222"/>
          <w:tab w:val="right" w:pos="8789"/>
        </w:tabs>
        <w:spacing w:after="240"/>
        <w:ind w:right="624"/>
        <w:jc w:val="both"/>
        <w:rPr>
          <w:rFonts w:eastAsiaTheme="minorEastAsia"/>
          <w:noProof/>
          <w:kern w:val="2"/>
          <w14:ligatures w14:val="standardContextual"/>
        </w:rPr>
      </w:pPr>
      <w:hyperlink w:anchor="_Toc134102372" w:history="1">
        <w:r w:rsidR="00417CCF" w:rsidRPr="00237F39">
          <w:rPr>
            <w:rStyle w:val="Kpr"/>
            <w:noProof/>
          </w:rPr>
          <w:t>TEŞEKKÜR</w:t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fldChar w:fldCharType="begin"/>
        </w:r>
        <w:r w:rsidR="00417CCF" w:rsidRPr="00237F39">
          <w:rPr>
            <w:noProof/>
            <w:webHidden/>
          </w:rPr>
          <w:instrText xml:space="preserve"> PAGEREF _Toc134102372 \h </w:instrText>
        </w:r>
        <w:r w:rsidR="00417CCF" w:rsidRPr="00237F39">
          <w:rPr>
            <w:noProof/>
            <w:webHidden/>
          </w:rPr>
        </w:r>
        <w:r w:rsidR="00417CCF" w:rsidRPr="00237F39">
          <w:rPr>
            <w:noProof/>
            <w:webHidden/>
          </w:rPr>
          <w:fldChar w:fldCharType="separate"/>
        </w:r>
        <w:r w:rsidR="00CC711F" w:rsidRPr="00237F39">
          <w:rPr>
            <w:noProof/>
            <w:webHidden/>
          </w:rPr>
          <w:t>vi</w:t>
        </w:r>
        <w:r w:rsidR="00417CCF" w:rsidRPr="00237F39">
          <w:rPr>
            <w:noProof/>
            <w:webHidden/>
          </w:rPr>
          <w:fldChar w:fldCharType="end"/>
        </w:r>
      </w:hyperlink>
    </w:p>
    <w:p w14:paraId="60C67E23" w14:textId="03EECB70" w:rsidR="00417CCF" w:rsidRPr="00237F39" w:rsidRDefault="00000000" w:rsidP="00417CCF">
      <w:pPr>
        <w:pStyle w:val="T1"/>
        <w:tabs>
          <w:tab w:val="clear" w:pos="8778"/>
          <w:tab w:val="left" w:leader="dot" w:pos="8222"/>
          <w:tab w:val="right" w:pos="8789"/>
        </w:tabs>
        <w:spacing w:after="240"/>
        <w:ind w:right="624"/>
        <w:jc w:val="both"/>
        <w:rPr>
          <w:rFonts w:eastAsiaTheme="minorEastAsia"/>
          <w:noProof/>
          <w:kern w:val="2"/>
          <w14:ligatures w14:val="standardContextual"/>
        </w:rPr>
      </w:pPr>
      <w:hyperlink w:anchor="_Toc134102373" w:history="1">
        <w:r w:rsidR="00417CCF" w:rsidRPr="00237F39">
          <w:rPr>
            <w:rStyle w:val="Kpr"/>
            <w:noProof/>
          </w:rPr>
          <w:t>İÇİNDEKİLER</w:t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fldChar w:fldCharType="begin"/>
        </w:r>
        <w:r w:rsidR="00417CCF" w:rsidRPr="00237F39">
          <w:rPr>
            <w:noProof/>
            <w:webHidden/>
          </w:rPr>
          <w:instrText xml:space="preserve"> PAGEREF _Toc134102373 \h </w:instrText>
        </w:r>
        <w:r w:rsidR="00417CCF" w:rsidRPr="00237F39">
          <w:rPr>
            <w:noProof/>
            <w:webHidden/>
          </w:rPr>
        </w:r>
        <w:r w:rsidR="00417CCF" w:rsidRPr="00237F39">
          <w:rPr>
            <w:noProof/>
            <w:webHidden/>
          </w:rPr>
          <w:fldChar w:fldCharType="separate"/>
        </w:r>
        <w:r w:rsidR="00CC711F" w:rsidRPr="00237F39">
          <w:rPr>
            <w:noProof/>
            <w:webHidden/>
          </w:rPr>
          <w:t>vii</w:t>
        </w:r>
        <w:r w:rsidR="00417CCF" w:rsidRPr="00237F39">
          <w:rPr>
            <w:noProof/>
            <w:webHidden/>
          </w:rPr>
          <w:fldChar w:fldCharType="end"/>
        </w:r>
      </w:hyperlink>
    </w:p>
    <w:p w14:paraId="39E1E79F" w14:textId="29D30B5C" w:rsidR="00417CCF" w:rsidRPr="00237F39" w:rsidRDefault="00000000" w:rsidP="00417CCF">
      <w:pPr>
        <w:pStyle w:val="T1"/>
        <w:tabs>
          <w:tab w:val="clear" w:pos="8778"/>
          <w:tab w:val="left" w:leader="dot" w:pos="8222"/>
          <w:tab w:val="right" w:pos="8789"/>
        </w:tabs>
        <w:spacing w:after="240"/>
        <w:ind w:right="624"/>
        <w:jc w:val="both"/>
        <w:rPr>
          <w:rFonts w:eastAsiaTheme="minorEastAsia"/>
          <w:noProof/>
          <w:kern w:val="2"/>
          <w14:ligatures w14:val="standardContextual"/>
        </w:rPr>
      </w:pPr>
      <w:hyperlink w:anchor="_Toc134102374" w:history="1">
        <w:r w:rsidR="00417CCF" w:rsidRPr="00237F39">
          <w:rPr>
            <w:rStyle w:val="Kpr"/>
            <w:noProof/>
          </w:rPr>
          <w:t>ÇİZELGELERİN LİSTESİ</w:t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fldChar w:fldCharType="begin"/>
        </w:r>
        <w:r w:rsidR="00417CCF" w:rsidRPr="00237F39">
          <w:rPr>
            <w:noProof/>
            <w:webHidden/>
          </w:rPr>
          <w:instrText xml:space="preserve"> PAGEREF _Toc134102374 \h </w:instrText>
        </w:r>
        <w:r w:rsidR="00417CCF" w:rsidRPr="00237F39">
          <w:rPr>
            <w:noProof/>
            <w:webHidden/>
          </w:rPr>
        </w:r>
        <w:r w:rsidR="00417CCF" w:rsidRPr="00237F39">
          <w:rPr>
            <w:noProof/>
            <w:webHidden/>
          </w:rPr>
          <w:fldChar w:fldCharType="separate"/>
        </w:r>
        <w:r w:rsidR="00CC711F" w:rsidRPr="00237F39">
          <w:rPr>
            <w:noProof/>
            <w:webHidden/>
          </w:rPr>
          <w:t>x</w:t>
        </w:r>
        <w:r w:rsidR="00417CCF" w:rsidRPr="00237F39">
          <w:rPr>
            <w:noProof/>
            <w:webHidden/>
          </w:rPr>
          <w:fldChar w:fldCharType="end"/>
        </w:r>
      </w:hyperlink>
    </w:p>
    <w:p w14:paraId="2A7F8F9C" w14:textId="3D92F205" w:rsidR="00417CCF" w:rsidRPr="00237F39" w:rsidRDefault="00000000" w:rsidP="00417CCF">
      <w:pPr>
        <w:pStyle w:val="T1"/>
        <w:tabs>
          <w:tab w:val="clear" w:pos="8778"/>
          <w:tab w:val="left" w:leader="dot" w:pos="8222"/>
          <w:tab w:val="right" w:pos="8789"/>
        </w:tabs>
        <w:spacing w:after="240"/>
        <w:ind w:right="624"/>
        <w:jc w:val="both"/>
        <w:rPr>
          <w:rFonts w:eastAsiaTheme="minorEastAsia"/>
          <w:noProof/>
          <w:kern w:val="2"/>
          <w14:ligatures w14:val="standardContextual"/>
        </w:rPr>
      </w:pPr>
      <w:hyperlink w:anchor="_Toc134102375" w:history="1">
        <w:r w:rsidR="00417CCF" w:rsidRPr="00237F39">
          <w:rPr>
            <w:rStyle w:val="Kpr"/>
            <w:noProof/>
          </w:rPr>
          <w:t>RESİMLERİN LİSTESİ</w:t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fldChar w:fldCharType="begin"/>
        </w:r>
        <w:r w:rsidR="00417CCF" w:rsidRPr="00237F39">
          <w:rPr>
            <w:noProof/>
            <w:webHidden/>
          </w:rPr>
          <w:instrText xml:space="preserve"> PAGEREF _Toc134102375 \h </w:instrText>
        </w:r>
        <w:r w:rsidR="00417CCF" w:rsidRPr="00237F39">
          <w:rPr>
            <w:noProof/>
            <w:webHidden/>
          </w:rPr>
        </w:r>
        <w:r w:rsidR="00417CCF" w:rsidRPr="00237F39">
          <w:rPr>
            <w:noProof/>
            <w:webHidden/>
          </w:rPr>
          <w:fldChar w:fldCharType="separate"/>
        </w:r>
        <w:r w:rsidR="00CC711F" w:rsidRPr="00237F39">
          <w:rPr>
            <w:noProof/>
            <w:webHidden/>
          </w:rPr>
          <w:t>xi</w:t>
        </w:r>
        <w:r w:rsidR="00417CCF" w:rsidRPr="00237F39">
          <w:rPr>
            <w:noProof/>
            <w:webHidden/>
          </w:rPr>
          <w:fldChar w:fldCharType="end"/>
        </w:r>
      </w:hyperlink>
    </w:p>
    <w:p w14:paraId="7AB52D22" w14:textId="55DF60D3" w:rsidR="00417CCF" w:rsidRPr="00237F39" w:rsidRDefault="00000000" w:rsidP="00417CCF">
      <w:pPr>
        <w:pStyle w:val="T1"/>
        <w:tabs>
          <w:tab w:val="clear" w:pos="8778"/>
          <w:tab w:val="left" w:leader="dot" w:pos="8222"/>
          <w:tab w:val="right" w:pos="8789"/>
        </w:tabs>
        <w:spacing w:after="240"/>
        <w:ind w:right="624"/>
        <w:jc w:val="both"/>
        <w:rPr>
          <w:rFonts w:eastAsiaTheme="minorEastAsia"/>
          <w:noProof/>
          <w:kern w:val="2"/>
          <w14:ligatures w14:val="standardContextual"/>
        </w:rPr>
      </w:pPr>
      <w:hyperlink w:anchor="_Toc134102376" w:history="1">
        <w:r w:rsidR="00417CCF" w:rsidRPr="00237F39">
          <w:rPr>
            <w:rStyle w:val="Kpr"/>
            <w:noProof/>
          </w:rPr>
          <w:t>SİMGELER VE KISALTMALAR</w:t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fldChar w:fldCharType="begin"/>
        </w:r>
        <w:r w:rsidR="00417CCF" w:rsidRPr="00237F39">
          <w:rPr>
            <w:noProof/>
            <w:webHidden/>
          </w:rPr>
          <w:instrText xml:space="preserve"> PAGEREF _Toc134102376 \h </w:instrText>
        </w:r>
        <w:r w:rsidR="00417CCF" w:rsidRPr="00237F39">
          <w:rPr>
            <w:noProof/>
            <w:webHidden/>
          </w:rPr>
        </w:r>
        <w:r w:rsidR="00417CCF" w:rsidRPr="00237F39">
          <w:rPr>
            <w:noProof/>
            <w:webHidden/>
          </w:rPr>
          <w:fldChar w:fldCharType="separate"/>
        </w:r>
        <w:r w:rsidR="00CC711F" w:rsidRPr="00237F39">
          <w:rPr>
            <w:noProof/>
            <w:webHidden/>
          </w:rPr>
          <w:t>xii</w:t>
        </w:r>
        <w:r w:rsidR="00417CCF" w:rsidRPr="00237F39">
          <w:rPr>
            <w:noProof/>
            <w:webHidden/>
          </w:rPr>
          <w:fldChar w:fldCharType="end"/>
        </w:r>
      </w:hyperlink>
    </w:p>
    <w:p w14:paraId="13916CE9" w14:textId="0BA71C72" w:rsidR="00417CCF" w:rsidRPr="00237F39" w:rsidRDefault="00000000" w:rsidP="00417CCF">
      <w:pPr>
        <w:pStyle w:val="T1"/>
        <w:tabs>
          <w:tab w:val="clear" w:pos="8778"/>
          <w:tab w:val="left" w:leader="dot" w:pos="8222"/>
          <w:tab w:val="right" w:pos="8789"/>
        </w:tabs>
        <w:spacing w:after="240"/>
        <w:ind w:right="624"/>
        <w:jc w:val="both"/>
        <w:rPr>
          <w:rFonts w:eastAsiaTheme="minorEastAsia"/>
          <w:noProof/>
          <w:kern w:val="2"/>
          <w:sz w:val="28"/>
          <w:szCs w:val="28"/>
          <w14:ligatures w14:val="standardContextual"/>
        </w:rPr>
      </w:pPr>
      <w:hyperlink w:anchor="_Toc134102377" w:history="1">
        <w:r w:rsidR="00417CCF" w:rsidRPr="00237F39">
          <w:rPr>
            <w:rStyle w:val="Kpr"/>
            <w:noProof/>
            <w:sz w:val="28"/>
            <w:szCs w:val="28"/>
          </w:rPr>
          <w:t>1.</w:t>
        </w:r>
        <w:r w:rsidR="00417CCF" w:rsidRPr="00237F39">
          <w:rPr>
            <w:rFonts w:eastAsiaTheme="minorEastAsia"/>
            <w:noProof/>
            <w:kern w:val="2"/>
            <w:sz w:val="28"/>
            <w:szCs w:val="28"/>
            <w14:ligatures w14:val="standardContextual"/>
          </w:rPr>
          <w:tab/>
        </w:r>
        <w:r w:rsidR="00417CCF" w:rsidRPr="00237F39">
          <w:rPr>
            <w:rStyle w:val="Kpr"/>
            <w:noProof/>
            <w:sz w:val="28"/>
            <w:szCs w:val="28"/>
          </w:rPr>
          <w:t>GİRİŞ</w:t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fldChar w:fldCharType="begin"/>
        </w:r>
        <w:r w:rsidR="00417CCF" w:rsidRPr="00237F39">
          <w:rPr>
            <w:noProof/>
            <w:webHidden/>
          </w:rPr>
          <w:instrText xml:space="preserve"> PAGEREF _Toc134102377 \h </w:instrText>
        </w:r>
        <w:r w:rsidR="00417CCF" w:rsidRPr="00237F39">
          <w:rPr>
            <w:noProof/>
            <w:webHidden/>
          </w:rPr>
        </w:r>
        <w:r w:rsidR="00417CCF" w:rsidRPr="00237F39">
          <w:rPr>
            <w:noProof/>
            <w:webHidden/>
          </w:rPr>
          <w:fldChar w:fldCharType="separate"/>
        </w:r>
        <w:r w:rsidR="00CC711F" w:rsidRPr="00237F39">
          <w:rPr>
            <w:noProof/>
            <w:webHidden/>
          </w:rPr>
          <w:t>1</w:t>
        </w:r>
        <w:r w:rsidR="00417CCF" w:rsidRPr="00237F39">
          <w:rPr>
            <w:noProof/>
            <w:webHidden/>
          </w:rPr>
          <w:fldChar w:fldCharType="end"/>
        </w:r>
      </w:hyperlink>
    </w:p>
    <w:p w14:paraId="4D0BEE5A" w14:textId="4D9F7D53" w:rsidR="00417CCF" w:rsidRPr="00237F39" w:rsidRDefault="00000000" w:rsidP="00417CCF">
      <w:pPr>
        <w:pStyle w:val="T1"/>
        <w:tabs>
          <w:tab w:val="clear" w:pos="8778"/>
          <w:tab w:val="left" w:leader="dot" w:pos="8222"/>
          <w:tab w:val="right" w:pos="8789"/>
        </w:tabs>
        <w:spacing w:after="240"/>
        <w:ind w:right="624"/>
        <w:jc w:val="both"/>
        <w:rPr>
          <w:rFonts w:eastAsiaTheme="minorEastAsia"/>
          <w:noProof/>
          <w:kern w:val="2"/>
          <w:sz w:val="28"/>
          <w:szCs w:val="28"/>
          <w14:ligatures w14:val="standardContextual"/>
        </w:rPr>
      </w:pPr>
      <w:hyperlink w:anchor="_Toc134102378" w:history="1">
        <w:r w:rsidR="00417CCF" w:rsidRPr="00237F39">
          <w:rPr>
            <w:rStyle w:val="Kpr"/>
            <w:noProof/>
            <w:sz w:val="28"/>
            <w:szCs w:val="28"/>
          </w:rPr>
          <w:t>2.</w:t>
        </w:r>
        <w:r w:rsidR="00417CCF" w:rsidRPr="00237F39">
          <w:rPr>
            <w:rFonts w:eastAsiaTheme="minorEastAsia"/>
            <w:noProof/>
            <w:kern w:val="2"/>
            <w:sz w:val="28"/>
            <w:szCs w:val="28"/>
            <w14:ligatures w14:val="standardContextual"/>
          </w:rPr>
          <w:tab/>
        </w:r>
        <w:r w:rsidR="00417CCF" w:rsidRPr="00237F39">
          <w:rPr>
            <w:rStyle w:val="Kpr"/>
            <w:noProof/>
            <w:sz w:val="28"/>
            <w:szCs w:val="28"/>
          </w:rPr>
          <w:t>GENEL BİLGİLER</w:t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fldChar w:fldCharType="begin"/>
        </w:r>
        <w:r w:rsidR="00417CCF" w:rsidRPr="00237F39">
          <w:rPr>
            <w:noProof/>
            <w:webHidden/>
          </w:rPr>
          <w:instrText xml:space="preserve"> PAGEREF _Toc134102378 \h </w:instrText>
        </w:r>
        <w:r w:rsidR="00417CCF" w:rsidRPr="00237F39">
          <w:rPr>
            <w:noProof/>
            <w:webHidden/>
          </w:rPr>
        </w:r>
        <w:r w:rsidR="00417CCF" w:rsidRPr="00237F39">
          <w:rPr>
            <w:noProof/>
            <w:webHidden/>
          </w:rPr>
          <w:fldChar w:fldCharType="separate"/>
        </w:r>
        <w:r w:rsidR="00CC711F" w:rsidRPr="00237F39">
          <w:rPr>
            <w:noProof/>
            <w:webHidden/>
          </w:rPr>
          <w:t>3</w:t>
        </w:r>
        <w:r w:rsidR="00417CCF" w:rsidRPr="00237F39">
          <w:rPr>
            <w:noProof/>
            <w:webHidden/>
          </w:rPr>
          <w:fldChar w:fldCharType="end"/>
        </w:r>
      </w:hyperlink>
    </w:p>
    <w:p w14:paraId="5DC3C604" w14:textId="27675B35" w:rsidR="00417CCF" w:rsidRPr="00237F39" w:rsidRDefault="00000000" w:rsidP="00516A0D">
      <w:pPr>
        <w:pStyle w:val="T2"/>
        <w:rPr>
          <w:rFonts w:eastAsiaTheme="minorEastAsia"/>
          <w:noProof/>
          <w:kern w:val="2"/>
          <w14:ligatures w14:val="standardContextual"/>
        </w:rPr>
      </w:pPr>
      <w:hyperlink w:anchor="_Toc134102379" w:history="1">
        <w:r w:rsidR="00417CCF" w:rsidRPr="00237F39">
          <w:rPr>
            <w:rStyle w:val="Kpr"/>
            <w:noProof/>
          </w:rPr>
          <w:t>2.1. Nikel-Titanyum Alaşımlar</w:t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fldChar w:fldCharType="begin"/>
        </w:r>
        <w:r w:rsidR="00417CCF" w:rsidRPr="00237F39">
          <w:rPr>
            <w:noProof/>
            <w:webHidden/>
          </w:rPr>
          <w:instrText xml:space="preserve"> PAGEREF _Toc134102379 \h </w:instrText>
        </w:r>
        <w:r w:rsidR="00417CCF" w:rsidRPr="00237F39">
          <w:rPr>
            <w:noProof/>
            <w:webHidden/>
          </w:rPr>
        </w:r>
        <w:r w:rsidR="00417CCF" w:rsidRPr="00237F39">
          <w:rPr>
            <w:noProof/>
            <w:webHidden/>
          </w:rPr>
          <w:fldChar w:fldCharType="separate"/>
        </w:r>
        <w:r w:rsidR="00CC711F" w:rsidRPr="00237F39">
          <w:rPr>
            <w:noProof/>
            <w:webHidden/>
          </w:rPr>
          <w:t>4</w:t>
        </w:r>
        <w:r w:rsidR="00417CCF" w:rsidRPr="00237F39">
          <w:rPr>
            <w:noProof/>
            <w:webHidden/>
          </w:rPr>
          <w:fldChar w:fldCharType="end"/>
        </w:r>
      </w:hyperlink>
    </w:p>
    <w:p w14:paraId="3A9060B2" w14:textId="292732A3" w:rsidR="00417CCF" w:rsidRPr="00237F39" w:rsidRDefault="00000000" w:rsidP="00516A0D">
      <w:pPr>
        <w:pStyle w:val="T3"/>
        <w:rPr>
          <w:rFonts w:eastAsiaTheme="minorEastAsia"/>
          <w:noProof/>
          <w:kern w:val="2"/>
          <w14:ligatures w14:val="standardContextual"/>
        </w:rPr>
      </w:pPr>
      <w:hyperlink w:anchor="_Toc134102380" w:history="1">
        <w:r w:rsidR="00417CCF" w:rsidRPr="00237F39">
          <w:rPr>
            <w:rStyle w:val="Kpr"/>
            <w:noProof/>
          </w:rPr>
          <w:t xml:space="preserve">2.1.1. </w:t>
        </w:r>
        <w:r w:rsidR="00516A0D" w:rsidRPr="00237F39">
          <w:rPr>
            <w:rStyle w:val="Kpr"/>
            <w:noProof/>
          </w:rPr>
          <w:tab/>
        </w:r>
        <w:r w:rsidR="00417CCF" w:rsidRPr="00237F39">
          <w:rPr>
            <w:rStyle w:val="Kpr"/>
            <w:noProof/>
          </w:rPr>
          <w:t>Ni-Ti eğelerin nesilleri</w:t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fldChar w:fldCharType="begin"/>
        </w:r>
        <w:r w:rsidR="00417CCF" w:rsidRPr="00237F39">
          <w:rPr>
            <w:noProof/>
            <w:webHidden/>
          </w:rPr>
          <w:instrText xml:space="preserve"> PAGEREF _Toc134102380 \h </w:instrText>
        </w:r>
        <w:r w:rsidR="00417CCF" w:rsidRPr="00237F39">
          <w:rPr>
            <w:noProof/>
            <w:webHidden/>
          </w:rPr>
        </w:r>
        <w:r w:rsidR="00417CCF" w:rsidRPr="00237F39">
          <w:rPr>
            <w:noProof/>
            <w:webHidden/>
          </w:rPr>
          <w:fldChar w:fldCharType="separate"/>
        </w:r>
        <w:r w:rsidR="00CC711F" w:rsidRPr="00237F39">
          <w:rPr>
            <w:noProof/>
            <w:webHidden/>
          </w:rPr>
          <w:t>6</w:t>
        </w:r>
        <w:r w:rsidR="00417CCF" w:rsidRPr="00237F39">
          <w:rPr>
            <w:noProof/>
            <w:webHidden/>
          </w:rPr>
          <w:fldChar w:fldCharType="end"/>
        </w:r>
      </w:hyperlink>
    </w:p>
    <w:p w14:paraId="4FDA4CF4" w14:textId="0AC05B32" w:rsidR="00417CCF" w:rsidRPr="00237F39" w:rsidRDefault="00000000" w:rsidP="00516A0D">
      <w:pPr>
        <w:pStyle w:val="T3"/>
        <w:rPr>
          <w:rFonts w:eastAsiaTheme="minorEastAsia"/>
          <w:noProof/>
          <w:kern w:val="2"/>
          <w14:ligatures w14:val="standardContextual"/>
        </w:rPr>
      </w:pPr>
      <w:hyperlink w:anchor="_Toc134102381" w:history="1">
        <w:r w:rsidR="00417CCF" w:rsidRPr="00237F39">
          <w:rPr>
            <w:rStyle w:val="Kpr"/>
            <w:noProof/>
          </w:rPr>
          <w:t>2.1.2. Ni-Ti eğelerin üretim süreçleri</w:t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fldChar w:fldCharType="begin"/>
        </w:r>
        <w:r w:rsidR="00417CCF" w:rsidRPr="00237F39">
          <w:rPr>
            <w:noProof/>
            <w:webHidden/>
          </w:rPr>
          <w:instrText xml:space="preserve"> PAGEREF _Toc134102381 \h </w:instrText>
        </w:r>
        <w:r w:rsidR="00417CCF" w:rsidRPr="00237F39">
          <w:rPr>
            <w:noProof/>
            <w:webHidden/>
          </w:rPr>
        </w:r>
        <w:r w:rsidR="00417CCF" w:rsidRPr="00237F39">
          <w:rPr>
            <w:noProof/>
            <w:webHidden/>
          </w:rPr>
          <w:fldChar w:fldCharType="separate"/>
        </w:r>
        <w:r w:rsidR="00CC711F" w:rsidRPr="00237F39">
          <w:rPr>
            <w:noProof/>
            <w:webHidden/>
          </w:rPr>
          <w:t>8</w:t>
        </w:r>
        <w:r w:rsidR="00417CCF" w:rsidRPr="00237F39">
          <w:rPr>
            <w:noProof/>
            <w:webHidden/>
          </w:rPr>
          <w:fldChar w:fldCharType="end"/>
        </w:r>
      </w:hyperlink>
    </w:p>
    <w:p w14:paraId="04C700A4" w14:textId="4C648951" w:rsidR="00417CCF" w:rsidRPr="00237F39" w:rsidRDefault="00000000" w:rsidP="00516A0D">
      <w:pPr>
        <w:pStyle w:val="T3"/>
        <w:rPr>
          <w:rFonts w:eastAsiaTheme="minorEastAsia"/>
          <w:noProof/>
          <w:kern w:val="2"/>
          <w14:ligatures w14:val="standardContextual"/>
        </w:rPr>
      </w:pPr>
      <w:hyperlink w:anchor="_Toc134102382" w:history="1">
        <w:r w:rsidR="00417CCF" w:rsidRPr="00237F39">
          <w:rPr>
            <w:rStyle w:val="Kpr"/>
            <w:noProof/>
          </w:rPr>
          <w:t>2.1.3. Ni-Ti eğelerin avantaj ve dezavantajları</w:t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fldChar w:fldCharType="begin"/>
        </w:r>
        <w:r w:rsidR="00417CCF" w:rsidRPr="00237F39">
          <w:rPr>
            <w:noProof/>
            <w:webHidden/>
          </w:rPr>
          <w:instrText xml:space="preserve"> PAGEREF _Toc134102382 \h </w:instrText>
        </w:r>
        <w:r w:rsidR="00417CCF" w:rsidRPr="00237F39">
          <w:rPr>
            <w:noProof/>
            <w:webHidden/>
          </w:rPr>
        </w:r>
        <w:r w:rsidR="00417CCF" w:rsidRPr="00237F39">
          <w:rPr>
            <w:noProof/>
            <w:webHidden/>
          </w:rPr>
          <w:fldChar w:fldCharType="separate"/>
        </w:r>
        <w:r w:rsidR="00CC711F" w:rsidRPr="00237F39">
          <w:rPr>
            <w:noProof/>
            <w:webHidden/>
          </w:rPr>
          <w:t>12</w:t>
        </w:r>
        <w:r w:rsidR="00417CCF" w:rsidRPr="00237F39">
          <w:rPr>
            <w:noProof/>
            <w:webHidden/>
          </w:rPr>
          <w:fldChar w:fldCharType="end"/>
        </w:r>
      </w:hyperlink>
    </w:p>
    <w:p w14:paraId="61703871" w14:textId="12914A9B" w:rsidR="00417CCF" w:rsidRPr="00237F39" w:rsidRDefault="00000000" w:rsidP="00516A0D">
      <w:pPr>
        <w:pStyle w:val="T2"/>
        <w:rPr>
          <w:rFonts w:eastAsiaTheme="minorEastAsia"/>
          <w:noProof/>
          <w:kern w:val="2"/>
          <w14:ligatures w14:val="standardContextual"/>
        </w:rPr>
      </w:pPr>
      <w:hyperlink w:anchor="_Toc134102383" w:history="1">
        <w:r w:rsidR="00417CCF" w:rsidRPr="00237F39">
          <w:rPr>
            <w:rStyle w:val="Kpr"/>
            <w:noProof/>
          </w:rPr>
          <w:t>2.2. Döner Aletlerin Çalışma Şekilleri</w:t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fldChar w:fldCharType="begin"/>
        </w:r>
        <w:r w:rsidR="00417CCF" w:rsidRPr="00237F39">
          <w:rPr>
            <w:noProof/>
            <w:webHidden/>
          </w:rPr>
          <w:instrText xml:space="preserve"> PAGEREF _Toc134102383 \h </w:instrText>
        </w:r>
        <w:r w:rsidR="00417CCF" w:rsidRPr="00237F39">
          <w:rPr>
            <w:noProof/>
            <w:webHidden/>
          </w:rPr>
        </w:r>
        <w:r w:rsidR="00417CCF" w:rsidRPr="00237F39">
          <w:rPr>
            <w:noProof/>
            <w:webHidden/>
          </w:rPr>
          <w:fldChar w:fldCharType="separate"/>
        </w:r>
        <w:r w:rsidR="00CC711F" w:rsidRPr="00237F39">
          <w:rPr>
            <w:noProof/>
            <w:webHidden/>
          </w:rPr>
          <w:t>13</w:t>
        </w:r>
        <w:r w:rsidR="00417CCF" w:rsidRPr="00237F39">
          <w:rPr>
            <w:noProof/>
            <w:webHidden/>
          </w:rPr>
          <w:fldChar w:fldCharType="end"/>
        </w:r>
      </w:hyperlink>
    </w:p>
    <w:p w14:paraId="29322EFA" w14:textId="58FBB09F" w:rsidR="00417CCF" w:rsidRPr="00237F39" w:rsidRDefault="00000000" w:rsidP="00516A0D">
      <w:pPr>
        <w:pStyle w:val="T3"/>
        <w:rPr>
          <w:rFonts w:eastAsiaTheme="minorEastAsia"/>
          <w:noProof/>
          <w:kern w:val="2"/>
          <w14:ligatures w14:val="standardContextual"/>
        </w:rPr>
      </w:pPr>
      <w:hyperlink w:anchor="_Toc134102384" w:history="1">
        <w:r w:rsidR="00417CCF" w:rsidRPr="00237F39">
          <w:rPr>
            <w:rStyle w:val="Kpr"/>
            <w:noProof/>
          </w:rPr>
          <w:t>2.2.1. Rotasyonel hareket</w:t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fldChar w:fldCharType="begin"/>
        </w:r>
        <w:r w:rsidR="00417CCF" w:rsidRPr="00237F39">
          <w:rPr>
            <w:noProof/>
            <w:webHidden/>
          </w:rPr>
          <w:instrText xml:space="preserve"> PAGEREF _Toc134102384 \h </w:instrText>
        </w:r>
        <w:r w:rsidR="00417CCF" w:rsidRPr="00237F39">
          <w:rPr>
            <w:noProof/>
            <w:webHidden/>
          </w:rPr>
        </w:r>
        <w:r w:rsidR="00417CCF" w:rsidRPr="00237F39">
          <w:rPr>
            <w:noProof/>
            <w:webHidden/>
          </w:rPr>
          <w:fldChar w:fldCharType="separate"/>
        </w:r>
        <w:r w:rsidR="00CC711F" w:rsidRPr="00237F39">
          <w:rPr>
            <w:noProof/>
            <w:webHidden/>
          </w:rPr>
          <w:t>13</w:t>
        </w:r>
        <w:r w:rsidR="00417CCF" w:rsidRPr="00237F39">
          <w:rPr>
            <w:noProof/>
            <w:webHidden/>
          </w:rPr>
          <w:fldChar w:fldCharType="end"/>
        </w:r>
      </w:hyperlink>
    </w:p>
    <w:p w14:paraId="05410431" w14:textId="6BEABDFD" w:rsidR="00417CCF" w:rsidRPr="00237F39" w:rsidRDefault="00000000" w:rsidP="00516A0D">
      <w:pPr>
        <w:pStyle w:val="T3"/>
        <w:rPr>
          <w:rFonts w:eastAsiaTheme="minorEastAsia"/>
          <w:noProof/>
          <w:kern w:val="2"/>
          <w14:ligatures w14:val="standardContextual"/>
        </w:rPr>
      </w:pPr>
      <w:hyperlink w:anchor="_Toc134102385" w:history="1">
        <w:r w:rsidR="00417CCF" w:rsidRPr="00237F39">
          <w:rPr>
            <w:rStyle w:val="Kpr"/>
            <w:noProof/>
            <w:shd w:val="clear" w:color="auto" w:fill="FFFFFF"/>
          </w:rPr>
          <w:t>2.2.2. Resiprokal hareket</w:t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fldChar w:fldCharType="begin"/>
        </w:r>
        <w:r w:rsidR="00417CCF" w:rsidRPr="00237F39">
          <w:rPr>
            <w:noProof/>
            <w:webHidden/>
          </w:rPr>
          <w:instrText xml:space="preserve"> PAGEREF _Toc134102385 \h </w:instrText>
        </w:r>
        <w:r w:rsidR="00417CCF" w:rsidRPr="00237F39">
          <w:rPr>
            <w:noProof/>
            <w:webHidden/>
          </w:rPr>
        </w:r>
        <w:r w:rsidR="00417CCF" w:rsidRPr="00237F39">
          <w:rPr>
            <w:noProof/>
            <w:webHidden/>
          </w:rPr>
          <w:fldChar w:fldCharType="separate"/>
        </w:r>
        <w:r w:rsidR="00CC711F" w:rsidRPr="00237F39">
          <w:rPr>
            <w:noProof/>
            <w:webHidden/>
          </w:rPr>
          <w:t>13</w:t>
        </w:r>
        <w:r w:rsidR="00417CCF" w:rsidRPr="00237F39">
          <w:rPr>
            <w:noProof/>
            <w:webHidden/>
          </w:rPr>
          <w:fldChar w:fldCharType="end"/>
        </w:r>
      </w:hyperlink>
    </w:p>
    <w:p w14:paraId="2A4A7756" w14:textId="14D36BED" w:rsidR="00417CCF" w:rsidRPr="00237F39" w:rsidRDefault="00000000" w:rsidP="00516A0D">
      <w:pPr>
        <w:pStyle w:val="T3"/>
        <w:rPr>
          <w:rFonts w:eastAsiaTheme="minorEastAsia"/>
          <w:noProof/>
          <w:kern w:val="2"/>
          <w14:ligatures w14:val="standardContextual"/>
        </w:rPr>
      </w:pPr>
      <w:hyperlink w:anchor="_Toc134102386" w:history="1">
        <w:r w:rsidR="00417CCF" w:rsidRPr="00237F39">
          <w:rPr>
            <w:rStyle w:val="Kpr"/>
            <w:noProof/>
            <w:shd w:val="clear" w:color="auto" w:fill="FFFFFF"/>
          </w:rPr>
          <w:t>2.2.3. Kombine hareket (merkezi rotasyon + resiprokasyon)</w:t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fldChar w:fldCharType="begin"/>
        </w:r>
        <w:r w:rsidR="00417CCF" w:rsidRPr="00237F39">
          <w:rPr>
            <w:noProof/>
            <w:webHidden/>
          </w:rPr>
          <w:instrText xml:space="preserve"> PAGEREF _Toc134102386 \h </w:instrText>
        </w:r>
        <w:r w:rsidR="00417CCF" w:rsidRPr="00237F39">
          <w:rPr>
            <w:noProof/>
            <w:webHidden/>
          </w:rPr>
        </w:r>
        <w:r w:rsidR="00417CCF" w:rsidRPr="00237F39">
          <w:rPr>
            <w:noProof/>
            <w:webHidden/>
          </w:rPr>
          <w:fldChar w:fldCharType="separate"/>
        </w:r>
        <w:r w:rsidR="00CC711F" w:rsidRPr="00237F39">
          <w:rPr>
            <w:noProof/>
            <w:webHidden/>
          </w:rPr>
          <w:t>14</w:t>
        </w:r>
        <w:r w:rsidR="00417CCF" w:rsidRPr="00237F39">
          <w:rPr>
            <w:noProof/>
            <w:webHidden/>
          </w:rPr>
          <w:fldChar w:fldCharType="end"/>
        </w:r>
      </w:hyperlink>
    </w:p>
    <w:p w14:paraId="05D0E62D" w14:textId="6A86A349" w:rsidR="00417CCF" w:rsidRPr="00237F39" w:rsidRDefault="00000000" w:rsidP="00516A0D">
      <w:pPr>
        <w:pStyle w:val="T3"/>
        <w:rPr>
          <w:rFonts w:eastAsiaTheme="minorEastAsia"/>
          <w:noProof/>
          <w:kern w:val="2"/>
          <w14:ligatures w14:val="standardContextual"/>
        </w:rPr>
      </w:pPr>
      <w:hyperlink w:anchor="_Toc134102387" w:history="1">
        <w:r w:rsidR="00417CCF" w:rsidRPr="00237F39">
          <w:rPr>
            <w:rStyle w:val="Kpr"/>
            <w:noProof/>
            <w:shd w:val="clear" w:color="auto" w:fill="FFFFFF"/>
          </w:rPr>
          <w:t>2.2.4. Eksentrik rotasyon hareketi</w:t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fldChar w:fldCharType="begin"/>
        </w:r>
        <w:r w:rsidR="00417CCF" w:rsidRPr="00237F39">
          <w:rPr>
            <w:noProof/>
            <w:webHidden/>
          </w:rPr>
          <w:instrText xml:space="preserve"> PAGEREF _Toc134102387 \h </w:instrText>
        </w:r>
        <w:r w:rsidR="00417CCF" w:rsidRPr="00237F39">
          <w:rPr>
            <w:noProof/>
            <w:webHidden/>
          </w:rPr>
        </w:r>
        <w:r w:rsidR="00417CCF" w:rsidRPr="00237F39">
          <w:rPr>
            <w:noProof/>
            <w:webHidden/>
          </w:rPr>
          <w:fldChar w:fldCharType="separate"/>
        </w:r>
        <w:r w:rsidR="00CC711F" w:rsidRPr="00237F39">
          <w:rPr>
            <w:noProof/>
            <w:webHidden/>
          </w:rPr>
          <w:t>15</w:t>
        </w:r>
        <w:r w:rsidR="00417CCF" w:rsidRPr="00237F39">
          <w:rPr>
            <w:noProof/>
            <w:webHidden/>
          </w:rPr>
          <w:fldChar w:fldCharType="end"/>
        </w:r>
      </w:hyperlink>
    </w:p>
    <w:p w14:paraId="3A1B0E36" w14:textId="24F5737F" w:rsidR="00417CCF" w:rsidRPr="00237F39" w:rsidRDefault="00000000" w:rsidP="00516A0D">
      <w:pPr>
        <w:pStyle w:val="T3"/>
        <w:rPr>
          <w:rFonts w:eastAsiaTheme="minorEastAsia"/>
          <w:noProof/>
          <w:kern w:val="2"/>
          <w14:ligatures w14:val="standardContextual"/>
        </w:rPr>
      </w:pPr>
      <w:hyperlink w:anchor="_Toc134102388" w:history="1">
        <w:r w:rsidR="00417CCF" w:rsidRPr="00237F39">
          <w:rPr>
            <w:rStyle w:val="Kpr"/>
            <w:noProof/>
          </w:rPr>
          <w:t>2.2.5. Transaksiyal hareket</w:t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fldChar w:fldCharType="begin"/>
        </w:r>
        <w:r w:rsidR="00417CCF" w:rsidRPr="00237F39">
          <w:rPr>
            <w:noProof/>
            <w:webHidden/>
          </w:rPr>
          <w:instrText xml:space="preserve"> PAGEREF _Toc134102388 \h </w:instrText>
        </w:r>
        <w:r w:rsidR="00417CCF" w:rsidRPr="00237F39">
          <w:rPr>
            <w:noProof/>
            <w:webHidden/>
          </w:rPr>
        </w:r>
        <w:r w:rsidR="00417CCF" w:rsidRPr="00237F39">
          <w:rPr>
            <w:noProof/>
            <w:webHidden/>
          </w:rPr>
          <w:fldChar w:fldCharType="separate"/>
        </w:r>
        <w:r w:rsidR="00CC711F" w:rsidRPr="00237F39">
          <w:rPr>
            <w:noProof/>
            <w:webHidden/>
          </w:rPr>
          <w:t>15</w:t>
        </w:r>
        <w:r w:rsidR="00417CCF" w:rsidRPr="00237F39">
          <w:rPr>
            <w:noProof/>
            <w:webHidden/>
          </w:rPr>
          <w:fldChar w:fldCharType="end"/>
        </w:r>
      </w:hyperlink>
    </w:p>
    <w:p w14:paraId="3AFCFA7F" w14:textId="366CCBC8" w:rsidR="00417CCF" w:rsidRPr="00237F39" w:rsidRDefault="00000000" w:rsidP="00516A0D">
      <w:pPr>
        <w:pStyle w:val="T2"/>
        <w:rPr>
          <w:rFonts w:eastAsiaTheme="minorEastAsia"/>
          <w:noProof/>
          <w:kern w:val="2"/>
          <w14:ligatures w14:val="standardContextual"/>
        </w:rPr>
      </w:pPr>
      <w:hyperlink w:anchor="_Toc134102389" w:history="1">
        <w:r w:rsidR="00417CCF" w:rsidRPr="00237F39">
          <w:rPr>
            <w:rStyle w:val="Kpr"/>
            <w:noProof/>
          </w:rPr>
          <w:t>2.3. Çalışmada Kullandığımız Eğe Sistemleri</w:t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fldChar w:fldCharType="begin"/>
        </w:r>
        <w:r w:rsidR="00417CCF" w:rsidRPr="00237F39">
          <w:rPr>
            <w:noProof/>
            <w:webHidden/>
          </w:rPr>
          <w:instrText xml:space="preserve"> PAGEREF _Toc134102389 \h </w:instrText>
        </w:r>
        <w:r w:rsidR="00417CCF" w:rsidRPr="00237F39">
          <w:rPr>
            <w:noProof/>
            <w:webHidden/>
          </w:rPr>
        </w:r>
        <w:r w:rsidR="00417CCF" w:rsidRPr="00237F39">
          <w:rPr>
            <w:noProof/>
            <w:webHidden/>
          </w:rPr>
          <w:fldChar w:fldCharType="separate"/>
        </w:r>
        <w:r w:rsidR="00CC711F" w:rsidRPr="00237F39">
          <w:rPr>
            <w:noProof/>
            <w:webHidden/>
          </w:rPr>
          <w:t>16</w:t>
        </w:r>
        <w:r w:rsidR="00417CCF" w:rsidRPr="00237F39">
          <w:rPr>
            <w:noProof/>
            <w:webHidden/>
          </w:rPr>
          <w:fldChar w:fldCharType="end"/>
        </w:r>
      </w:hyperlink>
    </w:p>
    <w:p w14:paraId="16229B8D" w14:textId="552A9D92" w:rsidR="00417CCF" w:rsidRPr="00237F39" w:rsidRDefault="00000000" w:rsidP="00516A0D">
      <w:pPr>
        <w:pStyle w:val="T3"/>
        <w:rPr>
          <w:rFonts w:eastAsiaTheme="minorEastAsia"/>
          <w:noProof/>
          <w:kern w:val="2"/>
          <w14:ligatures w14:val="standardContextual"/>
        </w:rPr>
      </w:pPr>
      <w:hyperlink w:anchor="_Toc134102390" w:history="1">
        <w:r w:rsidR="00417CCF" w:rsidRPr="00237F39">
          <w:rPr>
            <w:rStyle w:val="Kpr"/>
            <w:noProof/>
          </w:rPr>
          <w:t>2.3.1. T-Endo MUST resiprok eğe sistemi</w:t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fldChar w:fldCharType="begin"/>
        </w:r>
        <w:r w:rsidR="00417CCF" w:rsidRPr="00237F39">
          <w:rPr>
            <w:noProof/>
            <w:webHidden/>
          </w:rPr>
          <w:instrText xml:space="preserve"> PAGEREF _Toc134102390 \h </w:instrText>
        </w:r>
        <w:r w:rsidR="00417CCF" w:rsidRPr="00237F39">
          <w:rPr>
            <w:noProof/>
            <w:webHidden/>
          </w:rPr>
        </w:r>
        <w:r w:rsidR="00417CCF" w:rsidRPr="00237F39">
          <w:rPr>
            <w:noProof/>
            <w:webHidden/>
          </w:rPr>
          <w:fldChar w:fldCharType="separate"/>
        </w:r>
        <w:r w:rsidR="00CC711F" w:rsidRPr="00237F39">
          <w:rPr>
            <w:noProof/>
            <w:webHidden/>
          </w:rPr>
          <w:t>16</w:t>
        </w:r>
        <w:r w:rsidR="00417CCF" w:rsidRPr="00237F39">
          <w:rPr>
            <w:noProof/>
            <w:webHidden/>
          </w:rPr>
          <w:fldChar w:fldCharType="end"/>
        </w:r>
      </w:hyperlink>
    </w:p>
    <w:p w14:paraId="48B639A7" w14:textId="152B2766" w:rsidR="00417CCF" w:rsidRPr="00237F39" w:rsidRDefault="00000000" w:rsidP="00516A0D">
      <w:pPr>
        <w:pStyle w:val="T3"/>
        <w:rPr>
          <w:rFonts w:eastAsiaTheme="minorEastAsia"/>
          <w:noProof/>
          <w:kern w:val="2"/>
          <w14:ligatures w14:val="standardContextual"/>
        </w:rPr>
      </w:pPr>
      <w:hyperlink w:anchor="_Toc134102391" w:history="1">
        <w:r w:rsidR="00417CCF" w:rsidRPr="00237F39">
          <w:rPr>
            <w:rStyle w:val="Kpr"/>
            <w:noProof/>
          </w:rPr>
          <w:t>2.3.2. WaveOne Gold eğe sistemi</w:t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fldChar w:fldCharType="begin"/>
        </w:r>
        <w:r w:rsidR="00417CCF" w:rsidRPr="00237F39">
          <w:rPr>
            <w:noProof/>
            <w:webHidden/>
          </w:rPr>
          <w:instrText xml:space="preserve"> PAGEREF _Toc134102391 \h </w:instrText>
        </w:r>
        <w:r w:rsidR="00417CCF" w:rsidRPr="00237F39">
          <w:rPr>
            <w:noProof/>
            <w:webHidden/>
          </w:rPr>
        </w:r>
        <w:r w:rsidR="00417CCF" w:rsidRPr="00237F39">
          <w:rPr>
            <w:noProof/>
            <w:webHidden/>
          </w:rPr>
          <w:fldChar w:fldCharType="separate"/>
        </w:r>
        <w:r w:rsidR="00CC711F" w:rsidRPr="00237F39">
          <w:rPr>
            <w:noProof/>
            <w:webHidden/>
          </w:rPr>
          <w:t>18</w:t>
        </w:r>
        <w:r w:rsidR="00417CCF" w:rsidRPr="00237F39">
          <w:rPr>
            <w:noProof/>
            <w:webHidden/>
          </w:rPr>
          <w:fldChar w:fldCharType="end"/>
        </w:r>
      </w:hyperlink>
    </w:p>
    <w:p w14:paraId="11CE95CF" w14:textId="2E29EC0C" w:rsidR="00417CCF" w:rsidRPr="00237F39" w:rsidRDefault="00000000" w:rsidP="00516A0D">
      <w:pPr>
        <w:pStyle w:val="T3"/>
        <w:rPr>
          <w:rFonts w:eastAsiaTheme="minorEastAsia"/>
          <w:noProof/>
          <w:kern w:val="2"/>
          <w14:ligatures w14:val="standardContextual"/>
        </w:rPr>
      </w:pPr>
      <w:hyperlink w:anchor="_Toc134102392" w:history="1">
        <w:r w:rsidR="00417CCF" w:rsidRPr="00237F39">
          <w:rPr>
            <w:rStyle w:val="Kpr"/>
            <w:noProof/>
          </w:rPr>
          <w:t>2.3.3. TruNatomy rotary eğe sistemi</w:t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fldChar w:fldCharType="begin"/>
        </w:r>
        <w:r w:rsidR="00417CCF" w:rsidRPr="00237F39">
          <w:rPr>
            <w:noProof/>
            <w:webHidden/>
          </w:rPr>
          <w:instrText xml:space="preserve"> PAGEREF _Toc134102392 \h </w:instrText>
        </w:r>
        <w:r w:rsidR="00417CCF" w:rsidRPr="00237F39">
          <w:rPr>
            <w:noProof/>
            <w:webHidden/>
          </w:rPr>
        </w:r>
        <w:r w:rsidR="00417CCF" w:rsidRPr="00237F39">
          <w:rPr>
            <w:noProof/>
            <w:webHidden/>
          </w:rPr>
          <w:fldChar w:fldCharType="separate"/>
        </w:r>
        <w:r w:rsidR="00CC711F" w:rsidRPr="00237F39">
          <w:rPr>
            <w:noProof/>
            <w:webHidden/>
          </w:rPr>
          <w:t>20</w:t>
        </w:r>
        <w:r w:rsidR="00417CCF" w:rsidRPr="00237F39">
          <w:rPr>
            <w:noProof/>
            <w:webHidden/>
          </w:rPr>
          <w:fldChar w:fldCharType="end"/>
        </w:r>
      </w:hyperlink>
    </w:p>
    <w:p w14:paraId="3D55ED62" w14:textId="5FD56B5B" w:rsidR="00417CCF" w:rsidRPr="00237F39" w:rsidRDefault="00000000" w:rsidP="00516A0D">
      <w:pPr>
        <w:pStyle w:val="T2"/>
        <w:rPr>
          <w:rFonts w:eastAsiaTheme="minorEastAsia"/>
          <w:noProof/>
          <w:kern w:val="2"/>
          <w14:ligatures w14:val="standardContextual"/>
        </w:rPr>
      </w:pPr>
      <w:hyperlink w:anchor="_Toc134102393" w:history="1">
        <w:r w:rsidR="00417CCF" w:rsidRPr="00237F39">
          <w:rPr>
            <w:rStyle w:val="Kpr"/>
            <w:noProof/>
          </w:rPr>
          <w:t>2.4. Kanal Preparasyonu Sırasında Karşılaşılan Prosedürel Hatalar</w:t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fldChar w:fldCharType="begin"/>
        </w:r>
        <w:r w:rsidR="00417CCF" w:rsidRPr="00237F39">
          <w:rPr>
            <w:noProof/>
            <w:webHidden/>
          </w:rPr>
          <w:instrText xml:space="preserve"> PAGEREF _Toc134102393 \h </w:instrText>
        </w:r>
        <w:r w:rsidR="00417CCF" w:rsidRPr="00237F39">
          <w:rPr>
            <w:noProof/>
            <w:webHidden/>
          </w:rPr>
        </w:r>
        <w:r w:rsidR="00417CCF" w:rsidRPr="00237F39">
          <w:rPr>
            <w:noProof/>
            <w:webHidden/>
          </w:rPr>
          <w:fldChar w:fldCharType="separate"/>
        </w:r>
        <w:r w:rsidR="00CC711F" w:rsidRPr="00237F39">
          <w:rPr>
            <w:noProof/>
            <w:webHidden/>
          </w:rPr>
          <w:t>23</w:t>
        </w:r>
        <w:r w:rsidR="00417CCF" w:rsidRPr="00237F39">
          <w:rPr>
            <w:noProof/>
            <w:webHidden/>
          </w:rPr>
          <w:fldChar w:fldCharType="end"/>
        </w:r>
      </w:hyperlink>
    </w:p>
    <w:p w14:paraId="74F15145" w14:textId="77777777" w:rsidR="00516A0D" w:rsidRPr="00237F39" w:rsidRDefault="00516A0D" w:rsidP="00516A0D">
      <w:pPr>
        <w:tabs>
          <w:tab w:val="left" w:leader="dot" w:pos="8222"/>
          <w:tab w:val="right" w:pos="8789"/>
        </w:tabs>
        <w:spacing w:after="240" w:line="240" w:lineRule="auto"/>
        <w:ind w:left="567"/>
        <w:jc w:val="right"/>
        <w:rPr>
          <w:rFonts w:ascii="Times New Roman" w:hAnsi="Times New Roman"/>
          <w:b/>
          <w:noProof/>
          <w:sz w:val="24"/>
          <w:szCs w:val="24"/>
        </w:rPr>
      </w:pPr>
      <w:r w:rsidRPr="00237F39">
        <w:rPr>
          <w:rFonts w:ascii="Times New Roman" w:hAnsi="Times New Roman"/>
          <w:b/>
          <w:noProof/>
          <w:sz w:val="24"/>
          <w:szCs w:val="24"/>
        </w:rPr>
        <w:lastRenderedPageBreak/>
        <w:t>Sayfa</w:t>
      </w:r>
    </w:p>
    <w:p w14:paraId="24809182" w14:textId="08EB3405" w:rsidR="00417CCF" w:rsidRPr="00237F39" w:rsidRDefault="00000000" w:rsidP="00516A0D">
      <w:pPr>
        <w:pStyle w:val="T3"/>
        <w:rPr>
          <w:rFonts w:eastAsiaTheme="minorEastAsia"/>
          <w:noProof/>
          <w:kern w:val="2"/>
          <w14:ligatures w14:val="standardContextual"/>
        </w:rPr>
      </w:pPr>
      <w:hyperlink w:anchor="_Toc134102394" w:history="1">
        <w:r w:rsidR="00417CCF" w:rsidRPr="00237F39">
          <w:rPr>
            <w:rStyle w:val="Kpr"/>
            <w:noProof/>
          </w:rPr>
          <w:t>2.4.1. Kanal transportasyonu</w:t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fldChar w:fldCharType="begin"/>
        </w:r>
        <w:r w:rsidR="00417CCF" w:rsidRPr="00237F39">
          <w:rPr>
            <w:noProof/>
            <w:webHidden/>
          </w:rPr>
          <w:instrText xml:space="preserve"> PAGEREF _Toc134102394 \h </w:instrText>
        </w:r>
        <w:r w:rsidR="00417CCF" w:rsidRPr="00237F39">
          <w:rPr>
            <w:noProof/>
            <w:webHidden/>
          </w:rPr>
        </w:r>
        <w:r w:rsidR="00417CCF" w:rsidRPr="00237F39">
          <w:rPr>
            <w:noProof/>
            <w:webHidden/>
          </w:rPr>
          <w:fldChar w:fldCharType="separate"/>
        </w:r>
        <w:r w:rsidR="00CC711F" w:rsidRPr="00237F39">
          <w:rPr>
            <w:noProof/>
            <w:webHidden/>
          </w:rPr>
          <w:t>24</w:t>
        </w:r>
        <w:r w:rsidR="00417CCF" w:rsidRPr="00237F39">
          <w:rPr>
            <w:noProof/>
            <w:webHidden/>
          </w:rPr>
          <w:fldChar w:fldCharType="end"/>
        </w:r>
      </w:hyperlink>
    </w:p>
    <w:p w14:paraId="735AF7F3" w14:textId="5F986FDE" w:rsidR="00417CCF" w:rsidRPr="00237F39" w:rsidRDefault="00000000" w:rsidP="00516A0D">
      <w:pPr>
        <w:pStyle w:val="T3"/>
        <w:rPr>
          <w:rFonts w:eastAsiaTheme="minorEastAsia"/>
          <w:noProof/>
          <w:kern w:val="2"/>
          <w14:ligatures w14:val="standardContextual"/>
        </w:rPr>
      </w:pPr>
      <w:hyperlink w:anchor="_Toc134102395" w:history="1">
        <w:r w:rsidR="00417CCF" w:rsidRPr="00237F39">
          <w:rPr>
            <w:rStyle w:val="Kpr"/>
            <w:noProof/>
          </w:rPr>
          <w:t>2.4.2. Apikalda eliptikasyon (zipping) oluşumu</w:t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fldChar w:fldCharType="begin"/>
        </w:r>
        <w:r w:rsidR="00417CCF" w:rsidRPr="00237F39">
          <w:rPr>
            <w:noProof/>
            <w:webHidden/>
          </w:rPr>
          <w:instrText xml:space="preserve"> PAGEREF _Toc134102395 \h </w:instrText>
        </w:r>
        <w:r w:rsidR="00417CCF" w:rsidRPr="00237F39">
          <w:rPr>
            <w:noProof/>
            <w:webHidden/>
          </w:rPr>
        </w:r>
        <w:r w:rsidR="00417CCF" w:rsidRPr="00237F39">
          <w:rPr>
            <w:noProof/>
            <w:webHidden/>
          </w:rPr>
          <w:fldChar w:fldCharType="separate"/>
        </w:r>
        <w:r w:rsidR="00CC711F" w:rsidRPr="00237F39">
          <w:rPr>
            <w:noProof/>
            <w:webHidden/>
          </w:rPr>
          <w:t>25</w:t>
        </w:r>
        <w:r w:rsidR="00417CCF" w:rsidRPr="00237F39">
          <w:rPr>
            <w:noProof/>
            <w:webHidden/>
          </w:rPr>
          <w:fldChar w:fldCharType="end"/>
        </w:r>
      </w:hyperlink>
    </w:p>
    <w:p w14:paraId="03E70950" w14:textId="3C8F1EBD" w:rsidR="00417CCF" w:rsidRPr="00237F39" w:rsidRDefault="00000000" w:rsidP="00516A0D">
      <w:pPr>
        <w:pStyle w:val="T3"/>
        <w:rPr>
          <w:rFonts w:eastAsiaTheme="minorEastAsia"/>
          <w:noProof/>
          <w:kern w:val="2"/>
          <w14:ligatures w14:val="standardContextual"/>
        </w:rPr>
      </w:pPr>
      <w:hyperlink w:anchor="_Toc134102396" w:history="1">
        <w:r w:rsidR="00417CCF" w:rsidRPr="00237F39">
          <w:rPr>
            <w:rStyle w:val="Kpr"/>
            <w:noProof/>
          </w:rPr>
          <w:t>2.4.3. Apikal perforasyon</w:t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fldChar w:fldCharType="begin"/>
        </w:r>
        <w:r w:rsidR="00417CCF" w:rsidRPr="00237F39">
          <w:rPr>
            <w:noProof/>
            <w:webHidden/>
          </w:rPr>
          <w:instrText xml:space="preserve"> PAGEREF _Toc134102396 \h </w:instrText>
        </w:r>
        <w:r w:rsidR="00417CCF" w:rsidRPr="00237F39">
          <w:rPr>
            <w:noProof/>
            <w:webHidden/>
          </w:rPr>
        </w:r>
        <w:r w:rsidR="00417CCF" w:rsidRPr="00237F39">
          <w:rPr>
            <w:noProof/>
            <w:webHidden/>
          </w:rPr>
          <w:fldChar w:fldCharType="separate"/>
        </w:r>
        <w:r w:rsidR="00CC711F" w:rsidRPr="00237F39">
          <w:rPr>
            <w:noProof/>
            <w:webHidden/>
          </w:rPr>
          <w:t>25</w:t>
        </w:r>
        <w:r w:rsidR="00417CCF" w:rsidRPr="00237F39">
          <w:rPr>
            <w:noProof/>
            <w:webHidden/>
          </w:rPr>
          <w:fldChar w:fldCharType="end"/>
        </w:r>
      </w:hyperlink>
    </w:p>
    <w:p w14:paraId="515CE20E" w14:textId="2C52937C" w:rsidR="00417CCF" w:rsidRPr="00237F39" w:rsidRDefault="00000000" w:rsidP="00516A0D">
      <w:pPr>
        <w:pStyle w:val="T3"/>
        <w:rPr>
          <w:rFonts w:eastAsiaTheme="minorEastAsia"/>
          <w:noProof/>
          <w:kern w:val="2"/>
          <w14:ligatures w14:val="standardContextual"/>
        </w:rPr>
      </w:pPr>
      <w:hyperlink w:anchor="_Toc134102397" w:history="1">
        <w:r w:rsidR="00417CCF" w:rsidRPr="00237F39">
          <w:rPr>
            <w:rStyle w:val="Kpr"/>
            <w:noProof/>
          </w:rPr>
          <w:t>2.4.4. Strip perforasyon</w:t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fldChar w:fldCharType="begin"/>
        </w:r>
        <w:r w:rsidR="00417CCF" w:rsidRPr="00237F39">
          <w:rPr>
            <w:noProof/>
            <w:webHidden/>
          </w:rPr>
          <w:instrText xml:space="preserve"> PAGEREF _Toc134102397 \h </w:instrText>
        </w:r>
        <w:r w:rsidR="00417CCF" w:rsidRPr="00237F39">
          <w:rPr>
            <w:noProof/>
            <w:webHidden/>
          </w:rPr>
        </w:r>
        <w:r w:rsidR="00417CCF" w:rsidRPr="00237F39">
          <w:rPr>
            <w:noProof/>
            <w:webHidden/>
          </w:rPr>
          <w:fldChar w:fldCharType="separate"/>
        </w:r>
        <w:r w:rsidR="00CC711F" w:rsidRPr="00237F39">
          <w:rPr>
            <w:noProof/>
            <w:webHidden/>
          </w:rPr>
          <w:t>25</w:t>
        </w:r>
        <w:r w:rsidR="00417CCF" w:rsidRPr="00237F39">
          <w:rPr>
            <w:noProof/>
            <w:webHidden/>
          </w:rPr>
          <w:fldChar w:fldCharType="end"/>
        </w:r>
      </w:hyperlink>
    </w:p>
    <w:p w14:paraId="7359226D" w14:textId="0EB20981" w:rsidR="00417CCF" w:rsidRPr="00237F39" w:rsidRDefault="00000000" w:rsidP="00516A0D">
      <w:pPr>
        <w:pStyle w:val="T3"/>
        <w:rPr>
          <w:rFonts w:eastAsiaTheme="minorEastAsia"/>
          <w:noProof/>
          <w:kern w:val="2"/>
          <w14:ligatures w14:val="standardContextual"/>
        </w:rPr>
      </w:pPr>
      <w:hyperlink w:anchor="_Toc134102398" w:history="1">
        <w:r w:rsidR="00417CCF" w:rsidRPr="00237F39">
          <w:rPr>
            <w:rStyle w:val="Kpr"/>
            <w:noProof/>
            <w:shd w:val="clear" w:color="auto" w:fill="FFFFFF"/>
          </w:rPr>
          <w:t>2.4.5. Basamak oluşumu</w:t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fldChar w:fldCharType="begin"/>
        </w:r>
        <w:r w:rsidR="00417CCF" w:rsidRPr="00237F39">
          <w:rPr>
            <w:noProof/>
            <w:webHidden/>
          </w:rPr>
          <w:instrText xml:space="preserve"> PAGEREF _Toc134102398 \h </w:instrText>
        </w:r>
        <w:r w:rsidR="00417CCF" w:rsidRPr="00237F39">
          <w:rPr>
            <w:noProof/>
            <w:webHidden/>
          </w:rPr>
        </w:r>
        <w:r w:rsidR="00417CCF" w:rsidRPr="00237F39">
          <w:rPr>
            <w:noProof/>
            <w:webHidden/>
          </w:rPr>
          <w:fldChar w:fldCharType="separate"/>
        </w:r>
        <w:r w:rsidR="00CC711F" w:rsidRPr="00237F39">
          <w:rPr>
            <w:noProof/>
            <w:webHidden/>
          </w:rPr>
          <w:t>25</w:t>
        </w:r>
        <w:r w:rsidR="00417CCF" w:rsidRPr="00237F39">
          <w:rPr>
            <w:noProof/>
            <w:webHidden/>
          </w:rPr>
          <w:fldChar w:fldCharType="end"/>
        </w:r>
      </w:hyperlink>
    </w:p>
    <w:p w14:paraId="3D8AACA7" w14:textId="69BF443D" w:rsidR="00417CCF" w:rsidRPr="00237F39" w:rsidRDefault="00000000" w:rsidP="00516A0D">
      <w:pPr>
        <w:pStyle w:val="T3"/>
        <w:rPr>
          <w:rFonts w:eastAsiaTheme="minorEastAsia"/>
          <w:noProof/>
          <w:kern w:val="2"/>
          <w14:ligatures w14:val="standardContextual"/>
        </w:rPr>
      </w:pPr>
      <w:hyperlink w:anchor="_Toc134102399" w:history="1">
        <w:r w:rsidR="00417CCF" w:rsidRPr="00237F39">
          <w:rPr>
            <w:rStyle w:val="Kpr"/>
            <w:noProof/>
          </w:rPr>
          <w:t>2.4.6. Dirsek oluşumu</w:t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fldChar w:fldCharType="begin"/>
        </w:r>
        <w:r w:rsidR="00417CCF" w:rsidRPr="00237F39">
          <w:rPr>
            <w:noProof/>
            <w:webHidden/>
          </w:rPr>
          <w:instrText xml:space="preserve"> PAGEREF _Toc134102399 \h </w:instrText>
        </w:r>
        <w:r w:rsidR="00417CCF" w:rsidRPr="00237F39">
          <w:rPr>
            <w:noProof/>
            <w:webHidden/>
          </w:rPr>
        </w:r>
        <w:r w:rsidR="00417CCF" w:rsidRPr="00237F39">
          <w:rPr>
            <w:noProof/>
            <w:webHidden/>
          </w:rPr>
          <w:fldChar w:fldCharType="separate"/>
        </w:r>
        <w:r w:rsidR="00CC711F" w:rsidRPr="00237F39">
          <w:rPr>
            <w:noProof/>
            <w:webHidden/>
          </w:rPr>
          <w:t>26</w:t>
        </w:r>
        <w:r w:rsidR="00417CCF" w:rsidRPr="00237F39">
          <w:rPr>
            <w:noProof/>
            <w:webHidden/>
          </w:rPr>
          <w:fldChar w:fldCharType="end"/>
        </w:r>
      </w:hyperlink>
    </w:p>
    <w:p w14:paraId="0C0E62A8" w14:textId="31F58F72" w:rsidR="00417CCF" w:rsidRPr="00237F39" w:rsidRDefault="00000000" w:rsidP="00516A0D">
      <w:pPr>
        <w:pStyle w:val="T2"/>
        <w:rPr>
          <w:rFonts w:eastAsiaTheme="minorEastAsia"/>
          <w:noProof/>
          <w:kern w:val="2"/>
          <w14:ligatures w14:val="standardContextual"/>
        </w:rPr>
      </w:pPr>
      <w:hyperlink w:anchor="_Toc134102400" w:history="1">
        <w:r w:rsidR="00417CCF" w:rsidRPr="00237F39">
          <w:rPr>
            <w:rStyle w:val="Kpr"/>
            <w:noProof/>
          </w:rPr>
          <w:t>2.5. Prosedürel Hataların Değerlendirilmesi</w:t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fldChar w:fldCharType="begin"/>
        </w:r>
        <w:r w:rsidR="00417CCF" w:rsidRPr="00237F39">
          <w:rPr>
            <w:noProof/>
            <w:webHidden/>
          </w:rPr>
          <w:instrText xml:space="preserve"> PAGEREF _Toc134102400 \h </w:instrText>
        </w:r>
        <w:r w:rsidR="00417CCF" w:rsidRPr="00237F39">
          <w:rPr>
            <w:noProof/>
            <w:webHidden/>
          </w:rPr>
        </w:r>
        <w:r w:rsidR="00417CCF" w:rsidRPr="00237F39">
          <w:rPr>
            <w:noProof/>
            <w:webHidden/>
          </w:rPr>
          <w:fldChar w:fldCharType="separate"/>
        </w:r>
        <w:r w:rsidR="00CC711F" w:rsidRPr="00237F39">
          <w:rPr>
            <w:noProof/>
            <w:webHidden/>
          </w:rPr>
          <w:t>26</w:t>
        </w:r>
        <w:r w:rsidR="00417CCF" w:rsidRPr="00237F39">
          <w:rPr>
            <w:noProof/>
            <w:webHidden/>
          </w:rPr>
          <w:fldChar w:fldCharType="end"/>
        </w:r>
      </w:hyperlink>
    </w:p>
    <w:p w14:paraId="1EEB6E4C" w14:textId="1780DAF3" w:rsidR="00417CCF" w:rsidRPr="00237F39" w:rsidRDefault="00000000" w:rsidP="00417CCF">
      <w:pPr>
        <w:pStyle w:val="T1"/>
        <w:tabs>
          <w:tab w:val="clear" w:pos="8778"/>
          <w:tab w:val="left" w:leader="dot" w:pos="8222"/>
          <w:tab w:val="right" w:pos="8789"/>
        </w:tabs>
        <w:spacing w:after="240"/>
        <w:ind w:right="624"/>
        <w:jc w:val="both"/>
        <w:rPr>
          <w:rFonts w:eastAsiaTheme="minorEastAsia"/>
          <w:noProof/>
          <w:kern w:val="2"/>
          <w:sz w:val="28"/>
          <w:szCs w:val="28"/>
          <w14:ligatures w14:val="standardContextual"/>
        </w:rPr>
      </w:pPr>
      <w:hyperlink w:anchor="_Toc134102401" w:history="1">
        <w:r w:rsidR="00417CCF" w:rsidRPr="00237F39">
          <w:rPr>
            <w:rStyle w:val="Kpr"/>
            <w:noProof/>
            <w:sz w:val="28"/>
            <w:szCs w:val="28"/>
          </w:rPr>
          <w:t>3.</w:t>
        </w:r>
        <w:r w:rsidR="00417CCF" w:rsidRPr="00237F39">
          <w:rPr>
            <w:rFonts w:eastAsiaTheme="minorEastAsia"/>
            <w:noProof/>
            <w:kern w:val="2"/>
            <w:sz w:val="28"/>
            <w:szCs w:val="28"/>
            <w14:ligatures w14:val="standardContextual"/>
          </w:rPr>
          <w:tab/>
        </w:r>
        <w:r w:rsidR="00417CCF" w:rsidRPr="00237F39">
          <w:rPr>
            <w:rStyle w:val="Kpr"/>
            <w:noProof/>
            <w:sz w:val="28"/>
            <w:szCs w:val="28"/>
          </w:rPr>
          <w:t>GEREÇ VE YÖNTEM</w:t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fldChar w:fldCharType="begin"/>
        </w:r>
        <w:r w:rsidR="00417CCF" w:rsidRPr="00237F39">
          <w:rPr>
            <w:noProof/>
            <w:webHidden/>
          </w:rPr>
          <w:instrText xml:space="preserve"> PAGEREF _Toc134102401 \h </w:instrText>
        </w:r>
        <w:r w:rsidR="00417CCF" w:rsidRPr="00237F39">
          <w:rPr>
            <w:noProof/>
            <w:webHidden/>
          </w:rPr>
        </w:r>
        <w:r w:rsidR="00417CCF" w:rsidRPr="00237F39">
          <w:rPr>
            <w:noProof/>
            <w:webHidden/>
          </w:rPr>
          <w:fldChar w:fldCharType="separate"/>
        </w:r>
        <w:r w:rsidR="00CC711F" w:rsidRPr="00237F39">
          <w:rPr>
            <w:noProof/>
            <w:webHidden/>
          </w:rPr>
          <w:t>29</w:t>
        </w:r>
        <w:r w:rsidR="00417CCF" w:rsidRPr="00237F39">
          <w:rPr>
            <w:noProof/>
            <w:webHidden/>
          </w:rPr>
          <w:fldChar w:fldCharType="end"/>
        </w:r>
      </w:hyperlink>
    </w:p>
    <w:p w14:paraId="48F313FA" w14:textId="02CB2103" w:rsidR="00417CCF" w:rsidRPr="00237F39" w:rsidRDefault="00000000" w:rsidP="00516A0D">
      <w:pPr>
        <w:pStyle w:val="T2"/>
        <w:rPr>
          <w:rFonts w:eastAsiaTheme="minorEastAsia"/>
          <w:noProof/>
          <w:kern w:val="2"/>
          <w14:ligatures w14:val="standardContextual"/>
        </w:rPr>
      </w:pPr>
      <w:hyperlink w:anchor="_Toc134102402" w:history="1">
        <w:r w:rsidR="00417CCF" w:rsidRPr="00237F39">
          <w:rPr>
            <w:rStyle w:val="Kpr"/>
            <w:noProof/>
          </w:rPr>
          <w:t>3.1. Örneklerin Seçimi</w:t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fldChar w:fldCharType="begin"/>
        </w:r>
        <w:r w:rsidR="00417CCF" w:rsidRPr="00237F39">
          <w:rPr>
            <w:noProof/>
            <w:webHidden/>
          </w:rPr>
          <w:instrText xml:space="preserve"> PAGEREF _Toc134102402 \h </w:instrText>
        </w:r>
        <w:r w:rsidR="00417CCF" w:rsidRPr="00237F39">
          <w:rPr>
            <w:noProof/>
            <w:webHidden/>
          </w:rPr>
        </w:r>
        <w:r w:rsidR="00417CCF" w:rsidRPr="00237F39">
          <w:rPr>
            <w:noProof/>
            <w:webHidden/>
          </w:rPr>
          <w:fldChar w:fldCharType="separate"/>
        </w:r>
        <w:r w:rsidR="00CC711F" w:rsidRPr="00237F39">
          <w:rPr>
            <w:noProof/>
            <w:webHidden/>
          </w:rPr>
          <w:t>29</w:t>
        </w:r>
        <w:r w:rsidR="00417CCF" w:rsidRPr="00237F39">
          <w:rPr>
            <w:noProof/>
            <w:webHidden/>
          </w:rPr>
          <w:fldChar w:fldCharType="end"/>
        </w:r>
      </w:hyperlink>
    </w:p>
    <w:p w14:paraId="30524AC4" w14:textId="29BACB1C" w:rsidR="00417CCF" w:rsidRPr="00237F39" w:rsidRDefault="00000000" w:rsidP="00516A0D">
      <w:pPr>
        <w:pStyle w:val="T2"/>
        <w:rPr>
          <w:rFonts w:eastAsiaTheme="minorEastAsia"/>
          <w:noProof/>
          <w:kern w:val="2"/>
          <w14:ligatures w14:val="standardContextual"/>
        </w:rPr>
      </w:pPr>
      <w:hyperlink w:anchor="_Toc134102403" w:history="1">
        <w:r w:rsidR="00417CCF" w:rsidRPr="00237F39">
          <w:rPr>
            <w:rStyle w:val="Kpr"/>
            <w:noProof/>
          </w:rPr>
          <w:t>3.2. Örneklerin Hazırlanması</w:t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fldChar w:fldCharType="begin"/>
        </w:r>
        <w:r w:rsidR="00417CCF" w:rsidRPr="00237F39">
          <w:rPr>
            <w:noProof/>
            <w:webHidden/>
          </w:rPr>
          <w:instrText xml:space="preserve"> PAGEREF _Toc134102403 \h </w:instrText>
        </w:r>
        <w:r w:rsidR="00417CCF" w:rsidRPr="00237F39">
          <w:rPr>
            <w:noProof/>
            <w:webHidden/>
          </w:rPr>
        </w:r>
        <w:r w:rsidR="00417CCF" w:rsidRPr="00237F39">
          <w:rPr>
            <w:noProof/>
            <w:webHidden/>
          </w:rPr>
          <w:fldChar w:fldCharType="separate"/>
        </w:r>
        <w:r w:rsidR="00CC711F" w:rsidRPr="00237F39">
          <w:rPr>
            <w:noProof/>
            <w:webHidden/>
          </w:rPr>
          <w:t>29</w:t>
        </w:r>
        <w:r w:rsidR="00417CCF" w:rsidRPr="00237F39">
          <w:rPr>
            <w:noProof/>
            <w:webHidden/>
          </w:rPr>
          <w:fldChar w:fldCharType="end"/>
        </w:r>
      </w:hyperlink>
    </w:p>
    <w:p w14:paraId="600B1F16" w14:textId="18BFE191" w:rsidR="00417CCF" w:rsidRPr="00237F39" w:rsidRDefault="00000000" w:rsidP="00516A0D">
      <w:pPr>
        <w:pStyle w:val="T2"/>
        <w:rPr>
          <w:rFonts w:eastAsiaTheme="minorEastAsia"/>
          <w:noProof/>
          <w:kern w:val="2"/>
          <w14:ligatures w14:val="standardContextual"/>
        </w:rPr>
      </w:pPr>
      <w:hyperlink w:anchor="_Toc134102404" w:history="1">
        <w:r w:rsidR="00417CCF" w:rsidRPr="00237F39">
          <w:rPr>
            <w:rStyle w:val="Kpr"/>
            <w:noProof/>
          </w:rPr>
          <w:t>3.3. Şekillendirme Öncesi Rezin Blokların Başlangıç Görüntüsünün Alınması</w:t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fldChar w:fldCharType="begin"/>
        </w:r>
        <w:r w:rsidR="00417CCF" w:rsidRPr="00237F39">
          <w:rPr>
            <w:noProof/>
            <w:webHidden/>
          </w:rPr>
          <w:instrText xml:space="preserve"> PAGEREF _Toc134102404 \h </w:instrText>
        </w:r>
        <w:r w:rsidR="00417CCF" w:rsidRPr="00237F39">
          <w:rPr>
            <w:noProof/>
            <w:webHidden/>
          </w:rPr>
        </w:r>
        <w:r w:rsidR="00417CCF" w:rsidRPr="00237F39">
          <w:rPr>
            <w:noProof/>
            <w:webHidden/>
          </w:rPr>
          <w:fldChar w:fldCharType="separate"/>
        </w:r>
        <w:r w:rsidR="00CC711F" w:rsidRPr="00237F39">
          <w:rPr>
            <w:noProof/>
            <w:webHidden/>
          </w:rPr>
          <w:t>30</w:t>
        </w:r>
        <w:r w:rsidR="00417CCF" w:rsidRPr="00237F39">
          <w:rPr>
            <w:noProof/>
            <w:webHidden/>
          </w:rPr>
          <w:fldChar w:fldCharType="end"/>
        </w:r>
      </w:hyperlink>
    </w:p>
    <w:p w14:paraId="25B47FB0" w14:textId="0A9EBDFB" w:rsidR="00417CCF" w:rsidRPr="00237F39" w:rsidRDefault="00000000" w:rsidP="00516A0D">
      <w:pPr>
        <w:pStyle w:val="T2"/>
        <w:rPr>
          <w:rFonts w:eastAsiaTheme="minorEastAsia"/>
          <w:noProof/>
          <w:kern w:val="2"/>
          <w14:ligatures w14:val="standardContextual"/>
        </w:rPr>
      </w:pPr>
      <w:hyperlink w:anchor="_Toc134102405" w:history="1">
        <w:r w:rsidR="00417CCF" w:rsidRPr="00237F39">
          <w:rPr>
            <w:rStyle w:val="Kpr"/>
            <w:noProof/>
          </w:rPr>
          <w:t xml:space="preserve">3.4. Örnek Gruplarının Oluşturulması ve Kök Kanal Preparasyonlarının </w:t>
        </w:r>
        <w:r w:rsidR="00516A0D" w:rsidRPr="00237F39">
          <w:rPr>
            <w:rStyle w:val="Kpr"/>
            <w:noProof/>
          </w:rPr>
          <w:br/>
        </w:r>
        <w:r w:rsidR="00417CCF" w:rsidRPr="00237F39">
          <w:rPr>
            <w:rStyle w:val="Kpr"/>
            <w:noProof/>
          </w:rPr>
          <w:t>Yapılması</w:t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fldChar w:fldCharType="begin"/>
        </w:r>
        <w:r w:rsidR="00417CCF" w:rsidRPr="00237F39">
          <w:rPr>
            <w:noProof/>
            <w:webHidden/>
          </w:rPr>
          <w:instrText xml:space="preserve"> PAGEREF _Toc134102405 \h </w:instrText>
        </w:r>
        <w:r w:rsidR="00417CCF" w:rsidRPr="00237F39">
          <w:rPr>
            <w:noProof/>
            <w:webHidden/>
          </w:rPr>
        </w:r>
        <w:r w:rsidR="00417CCF" w:rsidRPr="00237F39">
          <w:rPr>
            <w:noProof/>
            <w:webHidden/>
          </w:rPr>
          <w:fldChar w:fldCharType="separate"/>
        </w:r>
        <w:r w:rsidR="00CC711F" w:rsidRPr="00237F39">
          <w:rPr>
            <w:noProof/>
            <w:webHidden/>
          </w:rPr>
          <w:t>31</w:t>
        </w:r>
        <w:r w:rsidR="00417CCF" w:rsidRPr="00237F39">
          <w:rPr>
            <w:noProof/>
            <w:webHidden/>
          </w:rPr>
          <w:fldChar w:fldCharType="end"/>
        </w:r>
      </w:hyperlink>
    </w:p>
    <w:p w14:paraId="18933D9C" w14:textId="7F44DC64" w:rsidR="00417CCF" w:rsidRPr="00237F39" w:rsidRDefault="00000000" w:rsidP="00516A0D">
      <w:pPr>
        <w:pStyle w:val="T3"/>
        <w:rPr>
          <w:rFonts w:eastAsiaTheme="minorEastAsia"/>
          <w:noProof/>
          <w:kern w:val="2"/>
          <w14:ligatures w14:val="standardContextual"/>
        </w:rPr>
      </w:pPr>
      <w:hyperlink w:anchor="_Toc134102406" w:history="1">
        <w:r w:rsidR="00417CCF" w:rsidRPr="00237F39">
          <w:rPr>
            <w:rStyle w:val="Kpr"/>
            <w:noProof/>
          </w:rPr>
          <w:t>3.4.1. Grup 1: T-Endo MUST</w:t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fldChar w:fldCharType="begin"/>
        </w:r>
        <w:r w:rsidR="00417CCF" w:rsidRPr="00237F39">
          <w:rPr>
            <w:noProof/>
            <w:webHidden/>
          </w:rPr>
          <w:instrText xml:space="preserve"> PAGEREF _Toc134102406 \h </w:instrText>
        </w:r>
        <w:r w:rsidR="00417CCF" w:rsidRPr="00237F39">
          <w:rPr>
            <w:noProof/>
            <w:webHidden/>
          </w:rPr>
        </w:r>
        <w:r w:rsidR="00417CCF" w:rsidRPr="00237F39">
          <w:rPr>
            <w:noProof/>
            <w:webHidden/>
          </w:rPr>
          <w:fldChar w:fldCharType="separate"/>
        </w:r>
        <w:r w:rsidR="00CC711F" w:rsidRPr="00237F39">
          <w:rPr>
            <w:noProof/>
            <w:webHidden/>
          </w:rPr>
          <w:t>31</w:t>
        </w:r>
        <w:r w:rsidR="00417CCF" w:rsidRPr="00237F39">
          <w:rPr>
            <w:noProof/>
            <w:webHidden/>
          </w:rPr>
          <w:fldChar w:fldCharType="end"/>
        </w:r>
      </w:hyperlink>
    </w:p>
    <w:p w14:paraId="63AF45C3" w14:textId="02BD8055" w:rsidR="00417CCF" w:rsidRPr="00237F39" w:rsidRDefault="00000000" w:rsidP="00516A0D">
      <w:pPr>
        <w:pStyle w:val="T3"/>
        <w:rPr>
          <w:rFonts w:eastAsiaTheme="minorEastAsia"/>
          <w:noProof/>
          <w:kern w:val="2"/>
          <w14:ligatures w14:val="standardContextual"/>
        </w:rPr>
      </w:pPr>
      <w:hyperlink w:anchor="_Toc134102407" w:history="1">
        <w:r w:rsidR="00417CCF" w:rsidRPr="00237F39">
          <w:rPr>
            <w:rStyle w:val="Kpr"/>
            <w:noProof/>
          </w:rPr>
          <w:t>3.4.2. Grup 2: WaveOne Gold</w:t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fldChar w:fldCharType="begin"/>
        </w:r>
        <w:r w:rsidR="00417CCF" w:rsidRPr="00237F39">
          <w:rPr>
            <w:noProof/>
            <w:webHidden/>
          </w:rPr>
          <w:instrText xml:space="preserve"> PAGEREF _Toc134102407 \h </w:instrText>
        </w:r>
        <w:r w:rsidR="00417CCF" w:rsidRPr="00237F39">
          <w:rPr>
            <w:noProof/>
            <w:webHidden/>
          </w:rPr>
        </w:r>
        <w:r w:rsidR="00417CCF" w:rsidRPr="00237F39">
          <w:rPr>
            <w:noProof/>
            <w:webHidden/>
          </w:rPr>
          <w:fldChar w:fldCharType="separate"/>
        </w:r>
        <w:r w:rsidR="00CC711F" w:rsidRPr="00237F39">
          <w:rPr>
            <w:noProof/>
            <w:webHidden/>
          </w:rPr>
          <w:t>32</w:t>
        </w:r>
        <w:r w:rsidR="00417CCF" w:rsidRPr="00237F39">
          <w:rPr>
            <w:noProof/>
            <w:webHidden/>
          </w:rPr>
          <w:fldChar w:fldCharType="end"/>
        </w:r>
      </w:hyperlink>
    </w:p>
    <w:p w14:paraId="56143D9A" w14:textId="4530E80A" w:rsidR="00417CCF" w:rsidRPr="00237F39" w:rsidRDefault="00000000" w:rsidP="00516A0D">
      <w:pPr>
        <w:pStyle w:val="T3"/>
        <w:rPr>
          <w:rFonts w:eastAsiaTheme="minorEastAsia"/>
          <w:noProof/>
          <w:kern w:val="2"/>
          <w14:ligatures w14:val="standardContextual"/>
        </w:rPr>
      </w:pPr>
      <w:hyperlink w:anchor="_Toc134102408" w:history="1">
        <w:r w:rsidR="00417CCF" w:rsidRPr="00237F39">
          <w:rPr>
            <w:rStyle w:val="Kpr"/>
            <w:noProof/>
          </w:rPr>
          <w:t>3.4.3. Grup 3: TruNatomy</w:t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fldChar w:fldCharType="begin"/>
        </w:r>
        <w:r w:rsidR="00417CCF" w:rsidRPr="00237F39">
          <w:rPr>
            <w:noProof/>
            <w:webHidden/>
          </w:rPr>
          <w:instrText xml:space="preserve"> PAGEREF _Toc134102408 \h </w:instrText>
        </w:r>
        <w:r w:rsidR="00417CCF" w:rsidRPr="00237F39">
          <w:rPr>
            <w:noProof/>
            <w:webHidden/>
          </w:rPr>
        </w:r>
        <w:r w:rsidR="00417CCF" w:rsidRPr="00237F39">
          <w:rPr>
            <w:noProof/>
            <w:webHidden/>
          </w:rPr>
          <w:fldChar w:fldCharType="separate"/>
        </w:r>
        <w:r w:rsidR="00CC711F" w:rsidRPr="00237F39">
          <w:rPr>
            <w:noProof/>
            <w:webHidden/>
          </w:rPr>
          <w:t>32</w:t>
        </w:r>
        <w:r w:rsidR="00417CCF" w:rsidRPr="00237F39">
          <w:rPr>
            <w:noProof/>
            <w:webHidden/>
          </w:rPr>
          <w:fldChar w:fldCharType="end"/>
        </w:r>
      </w:hyperlink>
    </w:p>
    <w:p w14:paraId="618C2F22" w14:textId="16BAF652" w:rsidR="00417CCF" w:rsidRPr="00237F39" w:rsidRDefault="00000000" w:rsidP="00516A0D">
      <w:pPr>
        <w:pStyle w:val="T2"/>
        <w:rPr>
          <w:rFonts w:eastAsiaTheme="minorEastAsia"/>
          <w:noProof/>
          <w:kern w:val="2"/>
          <w14:ligatures w14:val="standardContextual"/>
        </w:rPr>
      </w:pPr>
      <w:hyperlink w:anchor="_Toc134102409" w:history="1">
        <w:r w:rsidR="00417CCF" w:rsidRPr="00237F39">
          <w:rPr>
            <w:rStyle w:val="Kpr"/>
            <w:noProof/>
          </w:rPr>
          <w:t>3.5. Şekillendirme Sonrası Rezin Blokların Bitiş Görüntüsünün Alınması</w:t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fldChar w:fldCharType="begin"/>
        </w:r>
        <w:r w:rsidR="00417CCF" w:rsidRPr="00237F39">
          <w:rPr>
            <w:noProof/>
            <w:webHidden/>
          </w:rPr>
          <w:instrText xml:space="preserve"> PAGEREF _Toc134102409 \h </w:instrText>
        </w:r>
        <w:r w:rsidR="00417CCF" w:rsidRPr="00237F39">
          <w:rPr>
            <w:noProof/>
            <w:webHidden/>
          </w:rPr>
        </w:r>
        <w:r w:rsidR="00417CCF" w:rsidRPr="00237F39">
          <w:rPr>
            <w:noProof/>
            <w:webHidden/>
          </w:rPr>
          <w:fldChar w:fldCharType="separate"/>
        </w:r>
        <w:r w:rsidR="00CC711F" w:rsidRPr="00237F39">
          <w:rPr>
            <w:noProof/>
            <w:webHidden/>
          </w:rPr>
          <w:t>32</w:t>
        </w:r>
        <w:r w:rsidR="00417CCF" w:rsidRPr="00237F39">
          <w:rPr>
            <w:noProof/>
            <w:webHidden/>
          </w:rPr>
          <w:fldChar w:fldCharType="end"/>
        </w:r>
      </w:hyperlink>
    </w:p>
    <w:p w14:paraId="59F924A9" w14:textId="173E3069" w:rsidR="00417CCF" w:rsidRPr="00237F39" w:rsidRDefault="00000000" w:rsidP="00516A0D">
      <w:pPr>
        <w:pStyle w:val="T2"/>
        <w:rPr>
          <w:rFonts w:eastAsiaTheme="minorEastAsia"/>
          <w:noProof/>
          <w:kern w:val="2"/>
          <w14:ligatures w14:val="standardContextual"/>
        </w:rPr>
      </w:pPr>
      <w:hyperlink w:anchor="_Toc134102410" w:history="1">
        <w:r w:rsidR="00417CCF" w:rsidRPr="00237F39">
          <w:rPr>
            <w:rStyle w:val="Kpr"/>
            <w:noProof/>
          </w:rPr>
          <w:t>3.6. Rezin Blok Örneklerinin Değerlendirilmesi</w:t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fldChar w:fldCharType="begin"/>
        </w:r>
        <w:r w:rsidR="00417CCF" w:rsidRPr="00237F39">
          <w:rPr>
            <w:noProof/>
            <w:webHidden/>
          </w:rPr>
          <w:instrText xml:space="preserve"> PAGEREF _Toc134102410 \h </w:instrText>
        </w:r>
        <w:r w:rsidR="00417CCF" w:rsidRPr="00237F39">
          <w:rPr>
            <w:noProof/>
            <w:webHidden/>
          </w:rPr>
        </w:r>
        <w:r w:rsidR="00417CCF" w:rsidRPr="00237F39">
          <w:rPr>
            <w:noProof/>
            <w:webHidden/>
          </w:rPr>
          <w:fldChar w:fldCharType="separate"/>
        </w:r>
        <w:r w:rsidR="00CC711F" w:rsidRPr="00237F39">
          <w:rPr>
            <w:noProof/>
            <w:webHidden/>
          </w:rPr>
          <w:t>33</w:t>
        </w:r>
        <w:r w:rsidR="00417CCF" w:rsidRPr="00237F39">
          <w:rPr>
            <w:noProof/>
            <w:webHidden/>
          </w:rPr>
          <w:fldChar w:fldCharType="end"/>
        </w:r>
      </w:hyperlink>
    </w:p>
    <w:p w14:paraId="46004428" w14:textId="632B82AA" w:rsidR="00417CCF" w:rsidRPr="00237F39" w:rsidRDefault="00000000" w:rsidP="00516A0D">
      <w:pPr>
        <w:pStyle w:val="T3"/>
        <w:rPr>
          <w:rFonts w:eastAsiaTheme="minorEastAsia"/>
          <w:noProof/>
          <w:kern w:val="2"/>
          <w14:ligatures w14:val="standardContextual"/>
        </w:rPr>
      </w:pPr>
      <w:hyperlink w:anchor="_Toc134102411" w:history="1">
        <w:r w:rsidR="00417CCF" w:rsidRPr="00237F39">
          <w:rPr>
            <w:rStyle w:val="Kpr"/>
            <w:noProof/>
          </w:rPr>
          <w:t xml:space="preserve">3.6.1. </w:t>
        </w:r>
        <w:r w:rsidR="00166B31" w:rsidRPr="00237F39">
          <w:t>İstatistiksel</w:t>
        </w:r>
        <w:r w:rsidR="00417CCF" w:rsidRPr="00237F39">
          <w:rPr>
            <w:rStyle w:val="Kpr"/>
            <w:noProof/>
          </w:rPr>
          <w:t xml:space="preserve"> analiz</w:t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fldChar w:fldCharType="begin"/>
        </w:r>
        <w:r w:rsidR="00417CCF" w:rsidRPr="00237F39">
          <w:rPr>
            <w:noProof/>
            <w:webHidden/>
          </w:rPr>
          <w:instrText xml:space="preserve"> PAGEREF _Toc134102411 \h </w:instrText>
        </w:r>
        <w:r w:rsidR="00417CCF" w:rsidRPr="00237F39">
          <w:rPr>
            <w:noProof/>
            <w:webHidden/>
          </w:rPr>
        </w:r>
        <w:r w:rsidR="00417CCF" w:rsidRPr="00237F39">
          <w:rPr>
            <w:noProof/>
            <w:webHidden/>
          </w:rPr>
          <w:fldChar w:fldCharType="separate"/>
        </w:r>
        <w:r w:rsidR="00CC711F" w:rsidRPr="00237F39">
          <w:rPr>
            <w:noProof/>
            <w:webHidden/>
          </w:rPr>
          <w:t>35</w:t>
        </w:r>
        <w:r w:rsidR="00417CCF" w:rsidRPr="00237F39">
          <w:rPr>
            <w:noProof/>
            <w:webHidden/>
          </w:rPr>
          <w:fldChar w:fldCharType="end"/>
        </w:r>
      </w:hyperlink>
    </w:p>
    <w:p w14:paraId="1343876E" w14:textId="7DD66FC4" w:rsidR="00417CCF" w:rsidRPr="00237F39" w:rsidRDefault="00000000" w:rsidP="00417CCF">
      <w:pPr>
        <w:pStyle w:val="T1"/>
        <w:tabs>
          <w:tab w:val="clear" w:pos="8778"/>
          <w:tab w:val="left" w:leader="dot" w:pos="8222"/>
          <w:tab w:val="right" w:pos="8789"/>
        </w:tabs>
        <w:spacing w:after="240"/>
        <w:ind w:right="624"/>
        <w:jc w:val="both"/>
        <w:rPr>
          <w:rFonts w:eastAsiaTheme="minorEastAsia"/>
          <w:noProof/>
          <w:kern w:val="2"/>
          <w:sz w:val="28"/>
          <w:szCs w:val="28"/>
          <w14:ligatures w14:val="standardContextual"/>
        </w:rPr>
      </w:pPr>
      <w:hyperlink w:anchor="_Toc134102412" w:history="1">
        <w:r w:rsidR="00417CCF" w:rsidRPr="00237F39">
          <w:rPr>
            <w:rStyle w:val="Kpr"/>
            <w:noProof/>
            <w:sz w:val="28"/>
            <w:szCs w:val="28"/>
          </w:rPr>
          <w:t>4.</w:t>
        </w:r>
        <w:r w:rsidR="00417CCF" w:rsidRPr="00237F39">
          <w:rPr>
            <w:rFonts w:eastAsiaTheme="minorEastAsia"/>
            <w:noProof/>
            <w:kern w:val="2"/>
            <w:sz w:val="28"/>
            <w:szCs w:val="28"/>
            <w14:ligatures w14:val="standardContextual"/>
          </w:rPr>
          <w:tab/>
        </w:r>
        <w:r w:rsidR="00417CCF" w:rsidRPr="00237F39">
          <w:rPr>
            <w:rStyle w:val="Kpr"/>
            <w:noProof/>
            <w:sz w:val="28"/>
            <w:szCs w:val="28"/>
          </w:rPr>
          <w:t>BULGULAR</w:t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fldChar w:fldCharType="begin"/>
        </w:r>
        <w:r w:rsidR="00417CCF" w:rsidRPr="00237F39">
          <w:rPr>
            <w:noProof/>
            <w:webHidden/>
          </w:rPr>
          <w:instrText xml:space="preserve"> PAGEREF _Toc134102412 \h </w:instrText>
        </w:r>
        <w:r w:rsidR="00417CCF" w:rsidRPr="00237F39">
          <w:rPr>
            <w:noProof/>
            <w:webHidden/>
          </w:rPr>
        </w:r>
        <w:r w:rsidR="00417CCF" w:rsidRPr="00237F39">
          <w:rPr>
            <w:noProof/>
            <w:webHidden/>
          </w:rPr>
          <w:fldChar w:fldCharType="separate"/>
        </w:r>
        <w:r w:rsidR="00CC711F" w:rsidRPr="00237F39">
          <w:rPr>
            <w:noProof/>
            <w:webHidden/>
          </w:rPr>
          <w:t>37</w:t>
        </w:r>
        <w:r w:rsidR="00417CCF" w:rsidRPr="00237F39">
          <w:rPr>
            <w:noProof/>
            <w:webHidden/>
          </w:rPr>
          <w:fldChar w:fldCharType="end"/>
        </w:r>
      </w:hyperlink>
    </w:p>
    <w:p w14:paraId="20AF32B9" w14:textId="339A3E21" w:rsidR="00417CCF" w:rsidRPr="00237F39" w:rsidRDefault="00000000" w:rsidP="00516A0D">
      <w:pPr>
        <w:pStyle w:val="T2"/>
        <w:rPr>
          <w:rFonts w:eastAsiaTheme="minorEastAsia"/>
          <w:noProof/>
          <w:kern w:val="2"/>
          <w14:ligatures w14:val="standardContextual"/>
        </w:rPr>
      </w:pPr>
      <w:hyperlink w:anchor="_Toc134102413" w:history="1">
        <w:r w:rsidR="00417CCF" w:rsidRPr="00237F39">
          <w:rPr>
            <w:rStyle w:val="Kpr"/>
            <w:noProof/>
          </w:rPr>
          <w:t>4.1. Toplam Uzaklaştırılan Madde Miktarı</w:t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fldChar w:fldCharType="begin"/>
        </w:r>
        <w:r w:rsidR="00417CCF" w:rsidRPr="00237F39">
          <w:rPr>
            <w:noProof/>
            <w:webHidden/>
          </w:rPr>
          <w:instrText xml:space="preserve"> PAGEREF _Toc134102413 \h </w:instrText>
        </w:r>
        <w:r w:rsidR="00417CCF" w:rsidRPr="00237F39">
          <w:rPr>
            <w:noProof/>
            <w:webHidden/>
          </w:rPr>
        </w:r>
        <w:r w:rsidR="00417CCF" w:rsidRPr="00237F39">
          <w:rPr>
            <w:noProof/>
            <w:webHidden/>
          </w:rPr>
          <w:fldChar w:fldCharType="separate"/>
        </w:r>
        <w:r w:rsidR="00CC711F" w:rsidRPr="00237F39">
          <w:rPr>
            <w:noProof/>
            <w:webHidden/>
          </w:rPr>
          <w:t>37</w:t>
        </w:r>
        <w:r w:rsidR="00417CCF" w:rsidRPr="00237F39">
          <w:rPr>
            <w:noProof/>
            <w:webHidden/>
          </w:rPr>
          <w:fldChar w:fldCharType="end"/>
        </w:r>
      </w:hyperlink>
    </w:p>
    <w:p w14:paraId="7C3999AD" w14:textId="3AF95FF0" w:rsidR="00417CCF" w:rsidRPr="00237F39" w:rsidRDefault="00000000" w:rsidP="00516A0D">
      <w:pPr>
        <w:pStyle w:val="T2"/>
        <w:rPr>
          <w:rFonts w:eastAsiaTheme="minorEastAsia"/>
          <w:noProof/>
          <w:kern w:val="2"/>
          <w14:ligatures w14:val="standardContextual"/>
        </w:rPr>
      </w:pPr>
      <w:hyperlink w:anchor="_Toc134102414" w:history="1">
        <w:r w:rsidR="00417CCF" w:rsidRPr="00237F39">
          <w:rPr>
            <w:rStyle w:val="Kpr"/>
            <w:noProof/>
          </w:rPr>
          <w:t>4.2. A Tarafından Uzaklaştırılan Madde Miktarı</w:t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fldChar w:fldCharType="begin"/>
        </w:r>
        <w:r w:rsidR="00417CCF" w:rsidRPr="00237F39">
          <w:rPr>
            <w:noProof/>
            <w:webHidden/>
          </w:rPr>
          <w:instrText xml:space="preserve"> PAGEREF _Toc134102414 \h </w:instrText>
        </w:r>
        <w:r w:rsidR="00417CCF" w:rsidRPr="00237F39">
          <w:rPr>
            <w:noProof/>
            <w:webHidden/>
          </w:rPr>
        </w:r>
        <w:r w:rsidR="00417CCF" w:rsidRPr="00237F39">
          <w:rPr>
            <w:noProof/>
            <w:webHidden/>
          </w:rPr>
          <w:fldChar w:fldCharType="separate"/>
        </w:r>
        <w:r w:rsidR="00CC711F" w:rsidRPr="00237F39">
          <w:rPr>
            <w:noProof/>
            <w:webHidden/>
          </w:rPr>
          <w:t>39</w:t>
        </w:r>
        <w:r w:rsidR="00417CCF" w:rsidRPr="00237F39">
          <w:rPr>
            <w:noProof/>
            <w:webHidden/>
          </w:rPr>
          <w:fldChar w:fldCharType="end"/>
        </w:r>
      </w:hyperlink>
    </w:p>
    <w:p w14:paraId="48C98413" w14:textId="04038AA0" w:rsidR="00417CCF" w:rsidRPr="00237F39" w:rsidRDefault="00000000" w:rsidP="00516A0D">
      <w:pPr>
        <w:pStyle w:val="T2"/>
        <w:rPr>
          <w:rFonts w:eastAsiaTheme="minorEastAsia"/>
          <w:noProof/>
          <w:kern w:val="2"/>
          <w14:ligatures w14:val="standardContextual"/>
        </w:rPr>
      </w:pPr>
      <w:hyperlink w:anchor="_Toc134102415" w:history="1">
        <w:r w:rsidR="00417CCF" w:rsidRPr="00237F39">
          <w:rPr>
            <w:rStyle w:val="Kpr"/>
            <w:noProof/>
          </w:rPr>
          <w:t>4.3. B Tarafından Uzaklaştırılan Madde Miktarı</w:t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fldChar w:fldCharType="begin"/>
        </w:r>
        <w:r w:rsidR="00417CCF" w:rsidRPr="00237F39">
          <w:rPr>
            <w:noProof/>
            <w:webHidden/>
          </w:rPr>
          <w:instrText xml:space="preserve"> PAGEREF _Toc134102415 \h </w:instrText>
        </w:r>
        <w:r w:rsidR="00417CCF" w:rsidRPr="00237F39">
          <w:rPr>
            <w:noProof/>
            <w:webHidden/>
          </w:rPr>
        </w:r>
        <w:r w:rsidR="00417CCF" w:rsidRPr="00237F39">
          <w:rPr>
            <w:noProof/>
            <w:webHidden/>
          </w:rPr>
          <w:fldChar w:fldCharType="separate"/>
        </w:r>
        <w:r w:rsidR="00CC711F" w:rsidRPr="00237F39">
          <w:rPr>
            <w:noProof/>
            <w:webHidden/>
          </w:rPr>
          <w:t>40</w:t>
        </w:r>
        <w:r w:rsidR="00417CCF" w:rsidRPr="00237F39">
          <w:rPr>
            <w:noProof/>
            <w:webHidden/>
          </w:rPr>
          <w:fldChar w:fldCharType="end"/>
        </w:r>
      </w:hyperlink>
    </w:p>
    <w:p w14:paraId="75DC9B0D" w14:textId="22A2FA8F" w:rsidR="00417CCF" w:rsidRPr="00237F39" w:rsidRDefault="00000000" w:rsidP="00516A0D">
      <w:pPr>
        <w:pStyle w:val="T2"/>
        <w:rPr>
          <w:rFonts w:eastAsiaTheme="minorEastAsia"/>
          <w:noProof/>
          <w:kern w:val="2"/>
          <w14:ligatures w14:val="standardContextual"/>
        </w:rPr>
      </w:pPr>
      <w:hyperlink w:anchor="_Toc134102416" w:history="1">
        <w:r w:rsidR="00417CCF" w:rsidRPr="00237F39">
          <w:rPr>
            <w:rStyle w:val="Kpr"/>
            <w:noProof/>
          </w:rPr>
          <w:t>4.4. Yer Değiştirmenin (Transportasyonun) Yönü</w:t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fldChar w:fldCharType="begin"/>
        </w:r>
        <w:r w:rsidR="00417CCF" w:rsidRPr="00237F39">
          <w:rPr>
            <w:noProof/>
            <w:webHidden/>
          </w:rPr>
          <w:instrText xml:space="preserve"> PAGEREF _Toc134102416 \h </w:instrText>
        </w:r>
        <w:r w:rsidR="00417CCF" w:rsidRPr="00237F39">
          <w:rPr>
            <w:noProof/>
            <w:webHidden/>
          </w:rPr>
        </w:r>
        <w:r w:rsidR="00417CCF" w:rsidRPr="00237F39">
          <w:rPr>
            <w:noProof/>
            <w:webHidden/>
          </w:rPr>
          <w:fldChar w:fldCharType="separate"/>
        </w:r>
        <w:r w:rsidR="00CC711F" w:rsidRPr="00237F39">
          <w:rPr>
            <w:noProof/>
            <w:webHidden/>
          </w:rPr>
          <w:t>40</w:t>
        </w:r>
        <w:r w:rsidR="00417CCF" w:rsidRPr="00237F39">
          <w:rPr>
            <w:noProof/>
            <w:webHidden/>
          </w:rPr>
          <w:fldChar w:fldCharType="end"/>
        </w:r>
      </w:hyperlink>
    </w:p>
    <w:p w14:paraId="2B352CDF" w14:textId="1563E692" w:rsidR="00417CCF" w:rsidRPr="00237F39" w:rsidRDefault="00000000" w:rsidP="00516A0D">
      <w:pPr>
        <w:pStyle w:val="T2"/>
        <w:rPr>
          <w:rFonts w:eastAsiaTheme="minorEastAsia"/>
          <w:noProof/>
          <w:kern w:val="2"/>
          <w14:ligatures w14:val="standardContextual"/>
        </w:rPr>
      </w:pPr>
      <w:hyperlink w:anchor="_Toc134102417" w:history="1">
        <w:r w:rsidR="00417CCF" w:rsidRPr="00237F39">
          <w:rPr>
            <w:rStyle w:val="Kpr"/>
            <w:noProof/>
          </w:rPr>
          <w:t>4.5. Yer Değiştirmenin (Transportasyonun) Miktarı</w:t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fldChar w:fldCharType="begin"/>
        </w:r>
        <w:r w:rsidR="00417CCF" w:rsidRPr="00237F39">
          <w:rPr>
            <w:noProof/>
            <w:webHidden/>
          </w:rPr>
          <w:instrText xml:space="preserve"> PAGEREF _Toc134102417 \h </w:instrText>
        </w:r>
        <w:r w:rsidR="00417CCF" w:rsidRPr="00237F39">
          <w:rPr>
            <w:noProof/>
            <w:webHidden/>
          </w:rPr>
        </w:r>
        <w:r w:rsidR="00417CCF" w:rsidRPr="00237F39">
          <w:rPr>
            <w:noProof/>
            <w:webHidden/>
          </w:rPr>
          <w:fldChar w:fldCharType="separate"/>
        </w:r>
        <w:r w:rsidR="00CC711F" w:rsidRPr="00237F39">
          <w:rPr>
            <w:noProof/>
            <w:webHidden/>
          </w:rPr>
          <w:t>42</w:t>
        </w:r>
        <w:r w:rsidR="00417CCF" w:rsidRPr="00237F39">
          <w:rPr>
            <w:noProof/>
            <w:webHidden/>
          </w:rPr>
          <w:fldChar w:fldCharType="end"/>
        </w:r>
      </w:hyperlink>
    </w:p>
    <w:p w14:paraId="32073743" w14:textId="3EF452FB" w:rsidR="00417CCF" w:rsidRPr="00237F39" w:rsidRDefault="00000000" w:rsidP="00516A0D">
      <w:pPr>
        <w:pStyle w:val="T2"/>
        <w:rPr>
          <w:rFonts w:eastAsiaTheme="minorEastAsia"/>
          <w:noProof/>
          <w:kern w:val="2"/>
          <w14:ligatures w14:val="standardContextual"/>
        </w:rPr>
      </w:pPr>
      <w:hyperlink w:anchor="_Toc134102418" w:history="1">
        <w:r w:rsidR="00417CCF" w:rsidRPr="00237F39">
          <w:rPr>
            <w:rStyle w:val="Kpr"/>
            <w:noProof/>
          </w:rPr>
          <w:t>4.6. Merkezde Kalma Oranı</w:t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fldChar w:fldCharType="begin"/>
        </w:r>
        <w:r w:rsidR="00417CCF" w:rsidRPr="00237F39">
          <w:rPr>
            <w:noProof/>
            <w:webHidden/>
          </w:rPr>
          <w:instrText xml:space="preserve"> PAGEREF _Toc134102418 \h </w:instrText>
        </w:r>
        <w:r w:rsidR="00417CCF" w:rsidRPr="00237F39">
          <w:rPr>
            <w:noProof/>
            <w:webHidden/>
          </w:rPr>
        </w:r>
        <w:r w:rsidR="00417CCF" w:rsidRPr="00237F39">
          <w:rPr>
            <w:noProof/>
            <w:webHidden/>
          </w:rPr>
          <w:fldChar w:fldCharType="separate"/>
        </w:r>
        <w:r w:rsidR="00CC711F" w:rsidRPr="00237F39">
          <w:rPr>
            <w:noProof/>
            <w:webHidden/>
          </w:rPr>
          <w:t>44</w:t>
        </w:r>
        <w:r w:rsidR="00417CCF" w:rsidRPr="00237F39">
          <w:rPr>
            <w:noProof/>
            <w:webHidden/>
          </w:rPr>
          <w:fldChar w:fldCharType="end"/>
        </w:r>
      </w:hyperlink>
    </w:p>
    <w:p w14:paraId="1D10091B" w14:textId="77777777" w:rsidR="00516A0D" w:rsidRPr="00237F39" w:rsidRDefault="00516A0D" w:rsidP="00516A0D">
      <w:pPr>
        <w:tabs>
          <w:tab w:val="left" w:leader="dot" w:pos="8222"/>
          <w:tab w:val="right" w:pos="8789"/>
        </w:tabs>
        <w:spacing w:after="240" w:line="240" w:lineRule="auto"/>
        <w:ind w:left="567"/>
        <w:jc w:val="right"/>
        <w:rPr>
          <w:rFonts w:ascii="Times New Roman" w:hAnsi="Times New Roman"/>
          <w:b/>
          <w:noProof/>
          <w:sz w:val="24"/>
          <w:szCs w:val="24"/>
        </w:rPr>
      </w:pPr>
      <w:r w:rsidRPr="00237F39">
        <w:rPr>
          <w:rFonts w:ascii="Times New Roman" w:hAnsi="Times New Roman"/>
          <w:b/>
          <w:noProof/>
          <w:sz w:val="24"/>
          <w:szCs w:val="24"/>
        </w:rPr>
        <w:lastRenderedPageBreak/>
        <w:t>Sayfa</w:t>
      </w:r>
    </w:p>
    <w:p w14:paraId="59DFCD6B" w14:textId="73439930" w:rsidR="00417CCF" w:rsidRPr="00237F39" w:rsidRDefault="00000000" w:rsidP="00516A0D">
      <w:pPr>
        <w:pStyle w:val="T2"/>
        <w:rPr>
          <w:rFonts w:eastAsiaTheme="minorEastAsia"/>
          <w:noProof/>
          <w:kern w:val="2"/>
          <w14:ligatures w14:val="standardContextual"/>
        </w:rPr>
      </w:pPr>
      <w:hyperlink w:anchor="_Toc134102419" w:history="1">
        <w:r w:rsidR="00417CCF" w:rsidRPr="00237F39">
          <w:rPr>
            <w:rStyle w:val="Kpr"/>
            <w:noProof/>
          </w:rPr>
          <w:t>4.7. Şekillendirme Hataları</w:t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fldChar w:fldCharType="begin"/>
        </w:r>
        <w:r w:rsidR="00417CCF" w:rsidRPr="00237F39">
          <w:rPr>
            <w:noProof/>
            <w:webHidden/>
          </w:rPr>
          <w:instrText xml:space="preserve"> PAGEREF _Toc134102419 \h </w:instrText>
        </w:r>
        <w:r w:rsidR="00417CCF" w:rsidRPr="00237F39">
          <w:rPr>
            <w:noProof/>
            <w:webHidden/>
          </w:rPr>
        </w:r>
        <w:r w:rsidR="00417CCF" w:rsidRPr="00237F39">
          <w:rPr>
            <w:noProof/>
            <w:webHidden/>
          </w:rPr>
          <w:fldChar w:fldCharType="separate"/>
        </w:r>
        <w:r w:rsidR="00CC711F" w:rsidRPr="00237F39">
          <w:rPr>
            <w:noProof/>
            <w:webHidden/>
          </w:rPr>
          <w:t>45</w:t>
        </w:r>
        <w:r w:rsidR="00417CCF" w:rsidRPr="00237F39">
          <w:rPr>
            <w:noProof/>
            <w:webHidden/>
          </w:rPr>
          <w:fldChar w:fldCharType="end"/>
        </w:r>
      </w:hyperlink>
    </w:p>
    <w:p w14:paraId="79D87808" w14:textId="00C927BF" w:rsidR="00417CCF" w:rsidRPr="00237F39" w:rsidRDefault="00000000" w:rsidP="00516A0D">
      <w:pPr>
        <w:pStyle w:val="T2"/>
        <w:rPr>
          <w:rFonts w:eastAsiaTheme="minorEastAsia"/>
          <w:noProof/>
          <w:kern w:val="2"/>
          <w14:ligatures w14:val="standardContextual"/>
        </w:rPr>
      </w:pPr>
      <w:hyperlink w:anchor="_Toc134102420" w:history="1">
        <w:r w:rsidR="00417CCF" w:rsidRPr="00237F39">
          <w:rPr>
            <w:rStyle w:val="Kpr"/>
            <w:noProof/>
          </w:rPr>
          <w:t>4.8. Şekillendirme Süresi</w:t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fldChar w:fldCharType="begin"/>
        </w:r>
        <w:r w:rsidR="00417CCF" w:rsidRPr="00237F39">
          <w:rPr>
            <w:noProof/>
            <w:webHidden/>
          </w:rPr>
          <w:instrText xml:space="preserve"> PAGEREF _Toc134102420 \h </w:instrText>
        </w:r>
        <w:r w:rsidR="00417CCF" w:rsidRPr="00237F39">
          <w:rPr>
            <w:noProof/>
            <w:webHidden/>
          </w:rPr>
        </w:r>
        <w:r w:rsidR="00417CCF" w:rsidRPr="00237F39">
          <w:rPr>
            <w:noProof/>
            <w:webHidden/>
          </w:rPr>
          <w:fldChar w:fldCharType="separate"/>
        </w:r>
        <w:r w:rsidR="00CC711F" w:rsidRPr="00237F39">
          <w:rPr>
            <w:noProof/>
            <w:webHidden/>
          </w:rPr>
          <w:t>46</w:t>
        </w:r>
        <w:r w:rsidR="00417CCF" w:rsidRPr="00237F39">
          <w:rPr>
            <w:noProof/>
            <w:webHidden/>
          </w:rPr>
          <w:fldChar w:fldCharType="end"/>
        </w:r>
      </w:hyperlink>
    </w:p>
    <w:p w14:paraId="0081B5E8" w14:textId="50CD1EDA" w:rsidR="00417CCF" w:rsidRPr="00237F39" w:rsidRDefault="00000000" w:rsidP="00417CCF">
      <w:pPr>
        <w:pStyle w:val="T1"/>
        <w:tabs>
          <w:tab w:val="clear" w:pos="8778"/>
          <w:tab w:val="left" w:leader="dot" w:pos="8222"/>
          <w:tab w:val="right" w:pos="8789"/>
        </w:tabs>
        <w:spacing w:after="240"/>
        <w:ind w:right="624"/>
        <w:jc w:val="both"/>
        <w:rPr>
          <w:rFonts w:eastAsiaTheme="minorEastAsia"/>
          <w:noProof/>
          <w:kern w:val="2"/>
          <w:sz w:val="28"/>
          <w:szCs w:val="28"/>
          <w14:ligatures w14:val="standardContextual"/>
        </w:rPr>
      </w:pPr>
      <w:hyperlink w:anchor="_Toc134102421" w:history="1">
        <w:r w:rsidR="00417CCF" w:rsidRPr="00237F39">
          <w:rPr>
            <w:rStyle w:val="Kpr"/>
            <w:noProof/>
            <w:sz w:val="28"/>
            <w:szCs w:val="28"/>
          </w:rPr>
          <w:t>5.</w:t>
        </w:r>
        <w:r w:rsidR="00417CCF" w:rsidRPr="00237F39">
          <w:rPr>
            <w:rFonts w:eastAsiaTheme="minorEastAsia"/>
            <w:noProof/>
            <w:kern w:val="2"/>
            <w:sz w:val="28"/>
            <w:szCs w:val="28"/>
            <w14:ligatures w14:val="standardContextual"/>
          </w:rPr>
          <w:tab/>
        </w:r>
        <w:r w:rsidR="00417CCF" w:rsidRPr="00237F39">
          <w:rPr>
            <w:rStyle w:val="Kpr"/>
            <w:noProof/>
            <w:sz w:val="28"/>
            <w:szCs w:val="28"/>
          </w:rPr>
          <w:t>TARTIŞMA</w:t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fldChar w:fldCharType="begin"/>
        </w:r>
        <w:r w:rsidR="00417CCF" w:rsidRPr="00237F39">
          <w:rPr>
            <w:noProof/>
            <w:webHidden/>
          </w:rPr>
          <w:instrText xml:space="preserve"> PAGEREF _Toc134102421 \h </w:instrText>
        </w:r>
        <w:r w:rsidR="00417CCF" w:rsidRPr="00237F39">
          <w:rPr>
            <w:noProof/>
            <w:webHidden/>
          </w:rPr>
        </w:r>
        <w:r w:rsidR="00417CCF" w:rsidRPr="00237F39">
          <w:rPr>
            <w:noProof/>
            <w:webHidden/>
          </w:rPr>
          <w:fldChar w:fldCharType="separate"/>
        </w:r>
        <w:r w:rsidR="00CC711F" w:rsidRPr="00237F39">
          <w:rPr>
            <w:noProof/>
            <w:webHidden/>
          </w:rPr>
          <w:t>47</w:t>
        </w:r>
        <w:r w:rsidR="00417CCF" w:rsidRPr="00237F39">
          <w:rPr>
            <w:noProof/>
            <w:webHidden/>
          </w:rPr>
          <w:fldChar w:fldCharType="end"/>
        </w:r>
      </w:hyperlink>
    </w:p>
    <w:p w14:paraId="0B2C4772" w14:textId="7D2959B7" w:rsidR="00417CCF" w:rsidRPr="00237F39" w:rsidRDefault="00000000" w:rsidP="00417CCF">
      <w:pPr>
        <w:pStyle w:val="T1"/>
        <w:tabs>
          <w:tab w:val="clear" w:pos="8778"/>
          <w:tab w:val="left" w:leader="dot" w:pos="8222"/>
          <w:tab w:val="right" w:pos="8789"/>
        </w:tabs>
        <w:spacing w:after="240"/>
        <w:ind w:right="624"/>
        <w:jc w:val="both"/>
        <w:rPr>
          <w:rFonts w:eastAsiaTheme="minorEastAsia"/>
          <w:noProof/>
          <w:kern w:val="2"/>
          <w:sz w:val="28"/>
          <w:szCs w:val="28"/>
          <w14:ligatures w14:val="standardContextual"/>
        </w:rPr>
      </w:pPr>
      <w:hyperlink w:anchor="_Toc134102422" w:history="1">
        <w:r w:rsidR="00417CCF" w:rsidRPr="00237F39">
          <w:rPr>
            <w:rStyle w:val="Kpr"/>
            <w:noProof/>
            <w:sz w:val="28"/>
            <w:szCs w:val="28"/>
          </w:rPr>
          <w:t>6.</w:t>
        </w:r>
        <w:r w:rsidR="00417CCF" w:rsidRPr="00237F39">
          <w:rPr>
            <w:rFonts w:eastAsiaTheme="minorEastAsia"/>
            <w:noProof/>
            <w:kern w:val="2"/>
            <w:sz w:val="28"/>
            <w:szCs w:val="28"/>
            <w14:ligatures w14:val="standardContextual"/>
          </w:rPr>
          <w:tab/>
        </w:r>
        <w:r w:rsidR="00417CCF" w:rsidRPr="00237F39">
          <w:rPr>
            <w:rStyle w:val="Kpr"/>
            <w:noProof/>
            <w:sz w:val="28"/>
            <w:szCs w:val="28"/>
          </w:rPr>
          <w:t>SONU</w:t>
        </w:r>
        <w:r w:rsidR="00E83C67" w:rsidRPr="00237F39">
          <w:rPr>
            <w:rStyle w:val="Kpr"/>
            <w:noProof/>
            <w:sz w:val="28"/>
            <w:szCs w:val="28"/>
          </w:rPr>
          <w:t>Ç</w:t>
        </w:r>
        <w:r w:rsidR="00417CCF" w:rsidRPr="00237F39">
          <w:rPr>
            <w:rStyle w:val="Kpr"/>
            <w:noProof/>
            <w:sz w:val="28"/>
            <w:szCs w:val="28"/>
          </w:rPr>
          <w:t xml:space="preserve"> VE ÖNERİLER</w:t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fldChar w:fldCharType="begin"/>
        </w:r>
        <w:r w:rsidR="00417CCF" w:rsidRPr="00237F39">
          <w:rPr>
            <w:noProof/>
            <w:webHidden/>
          </w:rPr>
          <w:instrText xml:space="preserve"> PAGEREF _Toc134102422 \h </w:instrText>
        </w:r>
        <w:r w:rsidR="00417CCF" w:rsidRPr="00237F39">
          <w:rPr>
            <w:noProof/>
            <w:webHidden/>
          </w:rPr>
        </w:r>
        <w:r w:rsidR="00417CCF" w:rsidRPr="00237F39">
          <w:rPr>
            <w:noProof/>
            <w:webHidden/>
          </w:rPr>
          <w:fldChar w:fldCharType="separate"/>
        </w:r>
        <w:r w:rsidR="00CC711F" w:rsidRPr="00237F39">
          <w:rPr>
            <w:noProof/>
            <w:webHidden/>
          </w:rPr>
          <w:t>61</w:t>
        </w:r>
        <w:r w:rsidR="00417CCF" w:rsidRPr="00237F39">
          <w:rPr>
            <w:noProof/>
            <w:webHidden/>
          </w:rPr>
          <w:fldChar w:fldCharType="end"/>
        </w:r>
      </w:hyperlink>
    </w:p>
    <w:p w14:paraId="3CBDA2CD" w14:textId="2C94221D" w:rsidR="00417CCF" w:rsidRPr="00237F39" w:rsidRDefault="00000000" w:rsidP="00417CCF">
      <w:pPr>
        <w:pStyle w:val="T1"/>
        <w:tabs>
          <w:tab w:val="clear" w:pos="8778"/>
          <w:tab w:val="left" w:leader="dot" w:pos="8222"/>
          <w:tab w:val="right" w:pos="8789"/>
        </w:tabs>
        <w:spacing w:after="240"/>
        <w:ind w:right="624"/>
        <w:jc w:val="both"/>
        <w:rPr>
          <w:rFonts w:eastAsiaTheme="minorEastAsia"/>
          <w:noProof/>
          <w:kern w:val="2"/>
          <w14:ligatures w14:val="standardContextual"/>
        </w:rPr>
      </w:pPr>
      <w:hyperlink w:anchor="_Toc134102423" w:history="1">
        <w:r w:rsidR="00417CCF" w:rsidRPr="00237F39">
          <w:rPr>
            <w:rStyle w:val="Kpr"/>
            <w:noProof/>
          </w:rPr>
          <w:t>KAYNAKLAR</w:t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fldChar w:fldCharType="begin"/>
        </w:r>
        <w:r w:rsidR="00417CCF" w:rsidRPr="00237F39">
          <w:rPr>
            <w:noProof/>
            <w:webHidden/>
          </w:rPr>
          <w:instrText xml:space="preserve"> PAGEREF _Toc134102423 \h </w:instrText>
        </w:r>
        <w:r w:rsidR="00417CCF" w:rsidRPr="00237F39">
          <w:rPr>
            <w:noProof/>
            <w:webHidden/>
          </w:rPr>
        </w:r>
        <w:r w:rsidR="00417CCF" w:rsidRPr="00237F39">
          <w:rPr>
            <w:noProof/>
            <w:webHidden/>
          </w:rPr>
          <w:fldChar w:fldCharType="separate"/>
        </w:r>
        <w:r w:rsidR="00CC711F" w:rsidRPr="00237F39">
          <w:rPr>
            <w:noProof/>
            <w:webHidden/>
          </w:rPr>
          <w:t>63</w:t>
        </w:r>
        <w:r w:rsidR="00417CCF" w:rsidRPr="00237F39">
          <w:rPr>
            <w:noProof/>
            <w:webHidden/>
          </w:rPr>
          <w:fldChar w:fldCharType="end"/>
        </w:r>
      </w:hyperlink>
    </w:p>
    <w:p w14:paraId="521B7544" w14:textId="39432FA4" w:rsidR="00417CCF" w:rsidRPr="00237F39" w:rsidRDefault="00000000" w:rsidP="00417CCF">
      <w:pPr>
        <w:pStyle w:val="T1"/>
        <w:tabs>
          <w:tab w:val="clear" w:pos="8778"/>
          <w:tab w:val="left" w:leader="dot" w:pos="8222"/>
          <w:tab w:val="right" w:pos="8789"/>
        </w:tabs>
        <w:spacing w:after="240"/>
        <w:ind w:right="624"/>
        <w:jc w:val="both"/>
        <w:rPr>
          <w:rFonts w:eastAsiaTheme="minorEastAsia"/>
          <w:noProof/>
          <w:kern w:val="2"/>
          <w14:ligatures w14:val="standardContextual"/>
        </w:rPr>
      </w:pPr>
      <w:hyperlink w:anchor="_Toc134102424" w:history="1">
        <w:r w:rsidR="00417CCF" w:rsidRPr="00237F39">
          <w:rPr>
            <w:rStyle w:val="Kpr"/>
            <w:rFonts w:eastAsia="Calibri"/>
            <w:noProof/>
            <w:lang w:eastAsia="en-US"/>
          </w:rPr>
          <w:t>ÖZGEÇMİŞ</w:t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tab/>
        </w:r>
        <w:r w:rsidR="00417CCF" w:rsidRPr="00237F39">
          <w:rPr>
            <w:noProof/>
            <w:webHidden/>
          </w:rPr>
          <w:fldChar w:fldCharType="begin"/>
        </w:r>
        <w:r w:rsidR="00417CCF" w:rsidRPr="00237F39">
          <w:rPr>
            <w:noProof/>
            <w:webHidden/>
          </w:rPr>
          <w:instrText xml:space="preserve"> PAGEREF _Toc134102424 \h </w:instrText>
        </w:r>
        <w:r w:rsidR="00417CCF" w:rsidRPr="00237F39">
          <w:rPr>
            <w:noProof/>
            <w:webHidden/>
          </w:rPr>
        </w:r>
        <w:r w:rsidR="00417CCF" w:rsidRPr="00237F39">
          <w:rPr>
            <w:noProof/>
            <w:webHidden/>
          </w:rPr>
          <w:fldChar w:fldCharType="separate"/>
        </w:r>
        <w:r w:rsidR="00CC711F" w:rsidRPr="00237F39">
          <w:rPr>
            <w:noProof/>
            <w:webHidden/>
          </w:rPr>
          <w:t>75</w:t>
        </w:r>
        <w:r w:rsidR="00417CCF" w:rsidRPr="00237F39">
          <w:rPr>
            <w:noProof/>
            <w:webHidden/>
          </w:rPr>
          <w:fldChar w:fldCharType="end"/>
        </w:r>
      </w:hyperlink>
    </w:p>
    <w:p w14:paraId="1BE99EBE" w14:textId="026E8B52" w:rsidR="00861A6A" w:rsidRPr="00237F39" w:rsidRDefault="00861A6A" w:rsidP="00861A6A">
      <w:pPr>
        <w:tabs>
          <w:tab w:val="left" w:leader="dot" w:pos="8222"/>
          <w:tab w:val="right" w:pos="8789"/>
        </w:tabs>
        <w:autoSpaceDE w:val="0"/>
        <w:autoSpaceDN w:val="0"/>
        <w:adjustRightInd w:val="0"/>
        <w:spacing w:before="240" w:after="240" w:line="240" w:lineRule="auto"/>
        <w:ind w:right="624"/>
        <w:jc w:val="both"/>
        <w:rPr>
          <w:rFonts w:ascii="Times New Roman" w:eastAsia="TimesNewRomanPSMT" w:hAnsi="Times New Roman"/>
          <w:sz w:val="24"/>
          <w:szCs w:val="24"/>
        </w:rPr>
      </w:pPr>
      <w:r w:rsidRPr="00237F39">
        <w:rPr>
          <w:rFonts w:ascii="Times New Roman" w:eastAsia="TimesNewRomanPSMT" w:hAnsi="Times New Roman"/>
          <w:sz w:val="24"/>
          <w:szCs w:val="24"/>
        </w:rPr>
        <w:fldChar w:fldCharType="end"/>
      </w:r>
    </w:p>
    <w:p w14:paraId="6C7BAA19" w14:textId="77777777" w:rsidR="00861A6A" w:rsidRPr="00237F39" w:rsidRDefault="00861A6A" w:rsidP="00861A6A">
      <w:pPr>
        <w:rPr>
          <w:rFonts w:ascii="Times New Roman" w:eastAsia="TimesNewRomanPSMT" w:hAnsi="Times New Roman"/>
          <w:sz w:val="24"/>
          <w:szCs w:val="24"/>
        </w:rPr>
      </w:pPr>
      <w:r w:rsidRPr="00237F39">
        <w:rPr>
          <w:rFonts w:ascii="Times New Roman" w:eastAsia="TimesNewRomanPSMT" w:hAnsi="Times New Roman"/>
          <w:sz w:val="24"/>
          <w:szCs w:val="24"/>
        </w:rPr>
        <w:br w:type="page"/>
      </w:r>
    </w:p>
    <w:p w14:paraId="5F39816F" w14:textId="644B4F6B" w:rsidR="00861A6A" w:rsidRPr="00237F39" w:rsidRDefault="00861A6A" w:rsidP="0099303F">
      <w:pPr>
        <w:pStyle w:val="Balk1"/>
        <w:jc w:val="center"/>
        <w:rPr>
          <w:sz w:val="24"/>
          <w:szCs w:val="24"/>
        </w:rPr>
      </w:pPr>
      <w:bookmarkStart w:id="6" w:name="_Toc134102374"/>
      <w:r w:rsidRPr="00237F39">
        <w:rPr>
          <w:sz w:val="24"/>
          <w:szCs w:val="24"/>
        </w:rPr>
        <w:lastRenderedPageBreak/>
        <w:t>ÇİZELGELERİN</w:t>
      </w:r>
      <w:r w:rsidR="00E4403D" w:rsidRPr="00237F39">
        <w:rPr>
          <w:sz w:val="24"/>
          <w:szCs w:val="24"/>
        </w:rPr>
        <w:t xml:space="preserve"> </w:t>
      </w:r>
      <w:r w:rsidRPr="00237F39">
        <w:rPr>
          <w:sz w:val="24"/>
          <w:szCs w:val="24"/>
        </w:rPr>
        <w:t>LİSTESİ</w:t>
      </w:r>
      <w:bookmarkEnd w:id="6"/>
    </w:p>
    <w:p w14:paraId="3C275F02" w14:textId="77777777" w:rsidR="00861A6A" w:rsidRPr="00237F39" w:rsidRDefault="00861A6A" w:rsidP="00B658C9">
      <w:pPr>
        <w:tabs>
          <w:tab w:val="right" w:pos="8789"/>
        </w:tabs>
        <w:autoSpaceDE w:val="0"/>
        <w:autoSpaceDN w:val="0"/>
        <w:adjustRightInd w:val="0"/>
        <w:spacing w:after="240" w:line="240" w:lineRule="auto"/>
        <w:jc w:val="center"/>
        <w:rPr>
          <w:rFonts w:ascii="Times New Roman" w:eastAsia="TimesNewRomanPSMT" w:hAnsi="Times New Roman"/>
          <w:sz w:val="24"/>
          <w:szCs w:val="24"/>
        </w:rPr>
      </w:pPr>
      <w:r w:rsidRPr="00237F39">
        <w:rPr>
          <w:rFonts w:ascii="Times New Roman" w:eastAsia="TimesNewRomanPSMT" w:hAnsi="Times New Roman"/>
          <w:b/>
          <w:bCs/>
          <w:sz w:val="24"/>
          <w:szCs w:val="24"/>
        </w:rPr>
        <w:t>Çizelge</w:t>
      </w:r>
      <w:r w:rsidRPr="00237F39">
        <w:rPr>
          <w:rFonts w:ascii="Times New Roman" w:eastAsia="TimesNewRomanPSMT" w:hAnsi="Times New Roman"/>
          <w:b/>
          <w:bCs/>
          <w:sz w:val="24"/>
          <w:szCs w:val="24"/>
        </w:rPr>
        <w:tab/>
        <w:t>Sayfa</w:t>
      </w:r>
    </w:p>
    <w:p w14:paraId="4E68B228" w14:textId="05693E3B" w:rsidR="00DC2C30" w:rsidRPr="00237F39" w:rsidRDefault="00DC2C30" w:rsidP="003354A1">
      <w:pPr>
        <w:tabs>
          <w:tab w:val="left" w:leader="dot" w:pos="8222"/>
          <w:tab w:val="right" w:pos="8789"/>
        </w:tabs>
        <w:spacing w:after="240" w:line="240" w:lineRule="auto"/>
        <w:ind w:left="1276" w:right="624" w:hanging="1276"/>
        <w:jc w:val="both"/>
        <w:rPr>
          <w:rFonts w:ascii="Times New Roman" w:hAnsi="Times New Roman"/>
          <w:noProof/>
          <w:sz w:val="24"/>
          <w:szCs w:val="24"/>
        </w:rPr>
      </w:pPr>
      <w:r w:rsidRPr="00237F39">
        <w:rPr>
          <w:rFonts w:ascii="Times New Roman" w:hAnsi="Times New Roman"/>
          <w:noProof/>
          <w:sz w:val="24"/>
          <w:szCs w:val="24"/>
        </w:rPr>
        <w:fldChar w:fldCharType="begin"/>
      </w:r>
      <w:r w:rsidRPr="00237F39">
        <w:rPr>
          <w:rFonts w:ascii="Times New Roman" w:hAnsi="Times New Roman"/>
          <w:noProof/>
          <w:sz w:val="24"/>
          <w:szCs w:val="24"/>
        </w:rPr>
        <w:instrText xml:space="preserve"> TOC \h \z \c "Çizelge" </w:instrText>
      </w:r>
      <w:r w:rsidRPr="00237F39">
        <w:rPr>
          <w:rFonts w:ascii="Times New Roman" w:hAnsi="Times New Roman"/>
          <w:noProof/>
          <w:sz w:val="24"/>
          <w:szCs w:val="24"/>
        </w:rPr>
        <w:fldChar w:fldCharType="separate"/>
      </w:r>
      <w:hyperlink w:anchor="_Toc134100051" w:history="1">
        <w:r w:rsidRPr="00237F39">
          <w:rPr>
            <w:rFonts w:ascii="Times New Roman" w:hAnsi="Times New Roman"/>
            <w:noProof/>
            <w:sz w:val="24"/>
            <w:szCs w:val="24"/>
          </w:rPr>
          <w:t>Çizelge 4.1.</w:t>
        </w:r>
        <w:r w:rsidRPr="00237F39">
          <w:rPr>
            <w:rFonts w:ascii="Times New Roman" w:hAnsi="Times New Roman"/>
            <w:noProof/>
            <w:sz w:val="24"/>
            <w:szCs w:val="24"/>
          </w:rPr>
          <w:tab/>
          <w:t>Eğe, Yüzey ve Noktalara göre değerlerin karşılaştırılması</w:t>
        </w:r>
        <w:r w:rsidRPr="00237F39">
          <w:rPr>
            <w:rFonts w:ascii="Times New Roman" w:hAnsi="Times New Roman"/>
            <w:noProof/>
            <w:webHidden/>
            <w:sz w:val="24"/>
            <w:szCs w:val="24"/>
          </w:rPr>
          <w:tab/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tab/>
        </w:r>
        <w:r w:rsidRPr="00237F39">
          <w:rPr>
            <w:rFonts w:ascii="Times New Roman" w:hAnsi="Times New Roman"/>
            <w:noProof/>
            <w:webHidden/>
            <w:sz w:val="24"/>
            <w:szCs w:val="24"/>
          </w:rPr>
          <w:fldChar w:fldCharType="begin"/>
        </w:r>
        <w:r w:rsidRPr="00237F39">
          <w:rPr>
            <w:rFonts w:ascii="Times New Roman" w:hAnsi="Times New Roman"/>
            <w:noProof/>
            <w:webHidden/>
            <w:sz w:val="24"/>
            <w:szCs w:val="24"/>
          </w:rPr>
          <w:instrText xml:space="preserve"> PAGEREF _Toc134100051 \h </w:instrText>
        </w:r>
        <w:r w:rsidRPr="00237F39">
          <w:rPr>
            <w:rFonts w:ascii="Times New Roman" w:hAnsi="Times New Roman"/>
            <w:noProof/>
            <w:webHidden/>
            <w:sz w:val="24"/>
            <w:szCs w:val="24"/>
          </w:rPr>
        </w:r>
        <w:r w:rsidRPr="00237F39">
          <w:rPr>
            <w:rFonts w:ascii="Times New Roman" w:hAnsi="Times New Roman"/>
            <w:noProof/>
            <w:webHidden/>
            <w:sz w:val="24"/>
            <w:szCs w:val="24"/>
          </w:rPr>
          <w:fldChar w:fldCharType="separate"/>
        </w:r>
        <w:r w:rsidR="00CC711F" w:rsidRPr="00237F39">
          <w:rPr>
            <w:rFonts w:ascii="Times New Roman" w:hAnsi="Times New Roman"/>
            <w:noProof/>
            <w:webHidden/>
            <w:sz w:val="24"/>
            <w:szCs w:val="24"/>
          </w:rPr>
          <w:t>37</w:t>
        </w:r>
        <w:r w:rsidRPr="00237F39">
          <w:rPr>
            <w:rFonts w:ascii="Times New Roman" w:hAnsi="Times New Roman"/>
            <w:noProof/>
            <w:webHidden/>
            <w:sz w:val="24"/>
            <w:szCs w:val="24"/>
          </w:rPr>
          <w:fldChar w:fldCharType="end"/>
        </w:r>
      </w:hyperlink>
    </w:p>
    <w:p w14:paraId="21878811" w14:textId="562EEB9D" w:rsidR="00DC2C30" w:rsidRPr="00237F39" w:rsidRDefault="00000000" w:rsidP="003354A1">
      <w:pPr>
        <w:tabs>
          <w:tab w:val="left" w:leader="dot" w:pos="8222"/>
          <w:tab w:val="right" w:pos="8789"/>
        </w:tabs>
        <w:spacing w:after="240" w:line="240" w:lineRule="auto"/>
        <w:ind w:left="1276" w:right="624" w:hanging="1276"/>
        <w:jc w:val="both"/>
        <w:rPr>
          <w:rFonts w:ascii="Times New Roman" w:hAnsi="Times New Roman"/>
          <w:noProof/>
          <w:sz w:val="24"/>
          <w:szCs w:val="24"/>
        </w:rPr>
      </w:pPr>
      <w:hyperlink w:anchor="_Toc134100052" w:history="1">
        <w:r w:rsidR="00DC2C30" w:rsidRPr="00237F39">
          <w:rPr>
            <w:rFonts w:ascii="Times New Roman" w:hAnsi="Times New Roman"/>
            <w:noProof/>
            <w:sz w:val="24"/>
            <w:szCs w:val="24"/>
          </w:rPr>
          <w:t>Çizelge 4.2.</w:t>
        </w:r>
        <w:r w:rsidR="00DC2C30" w:rsidRPr="00237F39">
          <w:rPr>
            <w:rFonts w:ascii="Times New Roman" w:hAnsi="Times New Roman"/>
            <w:noProof/>
            <w:sz w:val="24"/>
            <w:szCs w:val="24"/>
          </w:rPr>
          <w:tab/>
          <w:t>Eğe, Yüzey ve Noktalara göre değerlerin tanımlayıcı istatistikleri</w:t>
        </w:r>
        <w:r w:rsidR="00DC2C30" w:rsidRPr="00237F39">
          <w:rPr>
            <w:rFonts w:ascii="Times New Roman" w:hAnsi="Times New Roman"/>
            <w:noProof/>
            <w:webHidden/>
            <w:sz w:val="24"/>
            <w:szCs w:val="24"/>
          </w:rPr>
          <w:tab/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tab/>
        </w:r>
        <w:r w:rsidR="00DC2C30" w:rsidRPr="00237F39">
          <w:rPr>
            <w:rFonts w:ascii="Times New Roman" w:hAnsi="Times New Roman"/>
            <w:noProof/>
            <w:webHidden/>
            <w:sz w:val="24"/>
            <w:szCs w:val="24"/>
          </w:rPr>
          <w:fldChar w:fldCharType="begin"/>
        </w:r>
        <w:r w:rsidR="00DC2C30" w:rsidRPr="00237F39">
          <w:rPr>
            <w:rFonts w:ascii="Times New Roman" w:hAnsi="Times New Roman"/>
            <w:noProof/>
            <w:webHidden/>
            <w:sz w:val="24"/>
            <w:szCs w:val="24"/>
          </w:rPr>
          <w:instrText xml:space="preserve"> PAGEREF _Toc134100052 \h </w:instrText>
        </w:r>
        <w:r w:rsidR="00DC2C30" w:rsidRPr="00237F39">
          <w:rPr>
            <w:rFonts w:ascii="Times New Roman" w:hAnsi="Times New Roman"/>
            <w:noProof/>
            <w:webHidden/>
            <w:sz w:val="24"/>
            <w:szCs w:val="24"/>
          </w:rPr>
        </w:r>
        <w:r w:rsidR="00DC2C30" w:rsidRPr="00237F39">
          <w:rPr>
            <w:rFonts w:ascii="Times New Roman" w:hAnsi="Times New Roman"/>
            <w:noProof/>
            <w:webHidden/>
            <w:sz w:val="24"/>
            <w:szCs w:val="24"/>
          </w:rPr>
          <w:fldChar w:fldCharType="separate"/>
        </w:r>
        <w:r w:rsidR="00CC711F" w:rsidRPr="00237F39">
          <w:rPr>
            <w:rFonts w:ascii="Times New Roman" w:hAnsi="Times New Roman"/>
            <w:noProof/>
            <w:webHidden/>
            <w:sz w:val="24"/>
            <w:szCs w:val="24"/>
          </w:rPr>
          <w:t>37</w:t>
        </w:r>
        <w:r w:rsidR="00DC2C30" w:rsidRPr="00237F39">
          <w:rPr>
            <w:rFonts w:ascii="Times New Roman" w:hAnsi="Times New Roman"/>
            <w:noProof/>
            <w:webHidden/>
            <w:sz w:val="24"/>
            <w:szCs w:val="24"/>
          </w:rPr>
          <w:fldChar w:fldCharType="end"/>
        </w:r>
      </w:hyperlink>
    </w:p>
    <w:p w14:paraId="677BBE5A" w14:textId="00E3C716" w:rsidR="00DC2C30" w:rsidRPr="00237F39" w:rsidRDefault="00000000" w:rsidP="003354A1">
      <w:pPr>
        <w:tabs>
          <w:tab w:val="left" w:leader="dot" w:pos="8222"/>
          <w:tab w:val="right" w:pos="8789"/>
        </w:tabs>
        <w:spacing w:after="240" w:line="240" w:lineRule="auto"/>
        <w:ind w:left="1276" w:right="624" w:hanging="1276"/>
        <w:jc w:val="both"/>
        <w:rPr>
          <w:rFonts w:ascii="Times New Roman" w:hAnsi="Times New Roman"/>
          <w:noProof/>
          <w:sz w:val="24"/>
          <w:szCs w:val="24"/>
        </w:rPr>
      </w:pPr>
      <w:hyperlink w:anchor="_Toc134100053" w:history="1">
        <w:r w:rsidR="00DC2C30" w:rsidRPr="00237F39">
          <w:rPr>
            <w:rFonts w:ascii="Times New Roman" w:hAnsi="Times New Roman"/>
            <w:noProof/>
            <w:sz w:val="24"/>
            <w:szCs w:val="24"/>
          </w:rPr>
          <w:t>Çizelge 4.3.</w:t>
        </w:r>
        <w:r w:rsidR="00DC2C30" w:rsidRPr="00237F39">
          <w:rPr>
            <w:rFonts w:ascii="Times New Roman" w:hAnsi="Times New Roman"/>
            <w:noProof/>
            <w:sz w:val="24"/>
            <w:szCs w:val="24"/>
          </w:rPr>
          <w:tab/>
          <w:t>Dış-İç (B-A) değerlerinin eğe ve noktaya göre karşılaştırılması</w:t>
        </w:r>
        <w:r w:rsidR="00DC2C30" w:rsidRPr="00237F39">
          <w:rPr>
            <w:rFonts w:ascii="Times New Roman" w:hAnsi="Times New Roman"/>
            <w:noProof/>
            <w:webHidden/>
            <w:sz w:val="24"/>
            <w:szCs w:val="24"/>
          </w:rPr>
          <w:tab/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tab/>
        </w:r>
        <w:r w:rsidR="00DC2C30" w:rsidRPr="00237F39">
          <w:rPr>
            <w:rFonts w:ascii="Times New Roman" w:hAnsi="Times New Roman"/>
            <w:noProof/>
            <w:webHidden/>
            <w:sz w:val="24"/>
            <w:szCs w:val="24"/>
          </w:rPr>
          <w:fldChar w:fldCharType="begin"/>
        </w:r>
        <w:r w:rsidR="00DC2C30" w:rsidRPr="00237F39">
          <w:rPr>
            <w:rFonts w:ascii="Times New Roman" w:hAnsi="Times New Roman"/>
            <w:noProof/>
            <w:webHidden/>
            <w:sz w:val="24"/>
            <w:szCs w:val="24"/>
          </w:rPr>
          <w:instrText xml:space="preserve"> PAGEREF _Toc134100053 \h </w:instrText>
        </w:r>
        <w:r w:rsidR="00DC2C30" w:rsidRPr="00237F39">
          <w:rPr>
            <w:rFonts w:ascii="Times New Roman" w:hAnsi="Times New Roman"/>
            <w:noProof/>
            <w:webHidden/>
            <w:sz w:val="24"/>
            <w:szCs w:val="24"/>
          </w:rPr>
        </w:r>
        <w:r w:rsidR="00DC2C30" w:rsidRPr="00237F39">
          <w:rPr>
            <w:rFonts w:ascii="Times New Roman" w:hAnsi="Times New Roman"/>
            <w:noProof/>
            <w:webHidden/>
            <w:sz w:val="24"/>
            <w:szCs w:val="24"/>
          </w:rPr>
          <w:fldChar w:fldCharType="separate"/>
        </w:r>
        <w:r w:rsidR="00CC711F" w:rsidRPr="00237F39">
          <w:rPr>
            <w:rFonts w:ascii="Times New Roman" w:hAnsi="Times New Roman"/>
            <w:noProof/>
            <w:webHidden/>
            <w:sz w:val="24"/>
            <w:szCs w:val="24"/>
          </w:rPr>
          <w:t>40</w:t>
        </w:r>
        <w:r w:rsidR="00DC2C30" w:rsidRPr="00237F39">
          <w:rPr>
            <w:rFonts w:ascii="Times New Roman" w:hAnsi="Times New Roman"/>
            <w:noProof/>
            <w:webHidden/>
            <w:sz w:val="24"/>
            <w:szCs w:val="24"/>
          </w:rPr>
          <w:fldChar w:fldCharType="end"/>
        </w:r>
      </w:hyperlink>
    </w:p>
    <w:p w14:paraId="11427C28" w14:textId="24AA795B" w:rsidR="00DC2C30" w:rsidRPr="00237F39" w:rsidRDefault="00000000" w:rsidP="003354A1">
      <w:pPr>
        <w:tabs>
          <w:tab w:val="left" w:leader="dot" w:pos="8222"/>
          <w:tab w:val="right" w:pos="8789"/>
        </w:tabs>
        <w:spacing w:after="240" w:line="240" w:lineRule="auto"/>
        <w:ind w:left="1276" w:right="624" w:hanging="1276"/>
        <w:jc w:val="both"/>
        <w:rPr>
          <w:rFonts w:ascii="Times New Roman" w:hAnsi="Times New Roman"/>
          <w:noProof/>
          <w:sz w:val="24"/>
          <w:szCs w:val="24"/>
        </w:rPr>
      </w:pPr>
      <w:hyperlink w:anchor="_Toc134100054" w:history="1">
        <w:r w:rsidR="00DC2C30" w:rsidRPr="00237F39">
          <w:rPr>
            <w:rFonts w:ascii="Times New Roman" w:hAnsi="Times New Roman"/>
            <w:noProof/>
            <w:sz w:val="24"/>
            <w:szCs w:val="24"/>
          </w:rPr>
          <w:t>Çizelge 4.4.</w:t>
        </w:r>
        <w:r w:rsidR="00DC2C30" w:rsidRPr="00237F39">
          <w:rPr>
            <w:rFonts w:ascii="Times New Roman" w:hAnsi="Times New Roman"/>
            <w:noProof/>
            <w:sz w:val="24"/>
            <w:szCs w:val="24"/>
          </w:rPr>
          <w:tab/>
          <w:t>Dış-İç değerlerinin eğe ve noktaya göre tanımlayıcı istatistikleri</w:t>
        </w:r>
        <w:r w:rsidR="00DC2C30" w:rsidRPr="00237F39">
          <w:rPr>
            <w:rFonts w:ascii="Times New Roman" w:hAnsi="Times New Roman"/>
            <w:noProof/>
            <w:webHidden/>
            <w:sz w:val="24"/>
            <w:szCs w:val="24"/>
          </w:rPr>
          <w:tab/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tab/>
        </w:r>
        <w:r w:rsidR="00DC2C30" w:rsidRPr="00237F39">
          <w:rPr>
            <w:rFonts w:ascii="Times New Roman" w:hAnsi="Times New Roman"/>
            <w:noProof/>
            <w:webHidden/>
            <w:sz w:val="24"/>
            <w:szCs w:val="24"/>
          </w:rPr>
          <w:fldChar w:fldCharType="begin"/>
        </w:r>
        <w:r w:rsidR="00DC2C30" w:rsidRPr="00237F39">
          <w:rPr>
            <w:rFonts w:ascii="Times New Roman" w:hAnsi="Times New Roman"/>
            <w:noProof/>
            <w:webHidden/>
            <w:sz w:val="24"/>
            <w:szCs w:val="24"/>
          </w:rPr>
          <w:instrText xml:space="preserve"> PAGEREF _Toc134100054 \h </w:instrText>
        </w:r>
        <w:r w:rsidR="00DC2C30" w:rsidRPr="00237F39">
          <w:rPr>
            <w:rFonts w:ascii="Times New Roman" w:hAnsi="Times New Roman"/>
            <w:noProof/>
            <w:webHidden/>
            <w:sz w:val="24"/>
            <w:szCs w:val="24"/>
          </w:rPr>
        </w:r>
        <w:r w:rsidR="00DC2C30" w:rsidRPr="00237F39">
          <w:rPr>
            <w:rFonts w:ascii="Times New Roman" w:hAnsi="Times New Roman"/>
            <w:noProof/>
            <w:webHidden/>
            <w:sz w:val="24"/>
            <w:szCs w:val="24"/>
          </w:rPr>
          <w:fldChar w:fldCharType="separate"/>
        </w:r>
        <w:r w:rsidR="00CC711F" w:rsidRPr="00237F39">
          <w:rPr>
            <w:rFonts w:ascii="Times New Roman" w:hAnsi="Times New Roman"/>
            <w:noProof/>
            <w:webHidden/>
            <w:sz w:val="24"/>
            <w:szCs w:val="24"/>
          </w:rPr>
          <w:t>41</w:t>
        </w:r>
        <w:r w:rsidR="00DC2C30" w:rsidRPr="00237F39">
          <w:rPr>
            <w:rFonts w:ascii="Times New Roman" w:hAnsi="Times New Roman"/>
            <w:noProof/>
            <w:webHidden/>
            <w:sz w:val="24"/>
            <w:szCs w:val="24"/>
          </w:rPr>
          <w:fldChar w:fldCharType="end"/>
        </w:r>
      </w:hyperlink>
    </w:p>
    <w:p w14:paraId="3EA1CEDE" w14:textId="4C78CC57" w:rsidR="00DC2C30" w:rsidRPr="00237F39" w:rsidRDefault="00000000" w:rsidP="003354A1">
      <w:pPr>
        <w:tabs>
          <w:tab w:val="left" w:leader="dot" w:pos="8222"/>
          <w:tab w:val="right" w:pos="8789"/>
        </w:tabs>
        <w:spacing w:after="240" w:line="240" w:lineRule="auto"/>
        <w:ind w:left="1276" w:right="624" w:hanging="1276"/>
        <w:jc w:val="both"/>
        <w:rPr>
          <w:rFonts w:ascii="Times New Roman" w:hAnsi="Times New Roman"/>
          <w:noProof/>
          <w:sz w:val="24"/>
          <w:szCs w:val="24"/>
        </w:rPr>
      </w:pPr>
      <w:hyperlink w:anchor="_Toc134100055" w:history="1">
        <w:r w:rsidR="00DC2C30" w:rsidRPr="00237F39">
          <w:rPr>
            <w:rFonts w:ascii="Times New Roman" w:hAnsi="Times New Roman"/>
            <w:noProof/>
            <w:sz w:val="24"/>
            <w:szCs w:val="24"/>
          </w:rPr>
          <w:t>Çizelge 4.5.</w:t>
        </w:r>
        <w:r w:rsidR="00DC2C30" w:rsidRPr="00237F39">
          <w:rPr>
            <w:rFonts w:ascii="Times New Roman" w:hAnsi="Times New Roman"/>
            <w:noProof/>
            <w:sz w:val="24"/>
            <w:szCs w:val="24"/>
          </w:rPr>
          <w:tab/>
          <w:t>Mutlak (B-A) değerlerinin eğe ve noktaya göre karşılaştırılması</w:t>
        </w:r>
        <w:r w:rsidR="00DC2C30" w:rsidRPr="00237F39">
          <w:rPr>
            <w:rFonts w:ascii="Times New Roman" w:hAnsi="Times New Roman"/>
            <w:noProof/>
            <w:webHidden/>
            <w:sz w:val="24"/>
            <w:szCs w:val="24"/>
          </w:rPr>
          <w:tab/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tab/>
        </w:r>
        <w:r w:rsidR="00DC2C30" w:rsidRPr="00237F39">
          <w:rPr>
            <w:rFonts w:ascii="Times New Roman" w:hAnsi="Times New Roman"/>
            <w:noProof/>
            <w:webHidden/>
            <w:sz w:val="24"/>
            <w:szCs w:val="24"/>
          </w:rPr>
          <w:fldChar w:fldCharType="begin"/>
        </w:r>
        <w:r w:rsidR="00DC2C30" w:rsidRPr="00237F39">
          <w:rPr>
            <w:rFonts w:ascii="Times New Roman" w:hAnsi="Times New Roman"/>
            <w:noProof/>
            <w:webHidden/>
            <w:sz w:val="24"/>
            <w:szCs w:val="24"/>
          </w:rPr>
          <w:instrText xml:space="preserve"> PAGEREF _Toc134100055 \h </w:instrText>
        </w:r>
        <w:r w:rsidR="00DC2C30" w:rsidRPr="00237F39">
          <w:rPr>
            <w:rFonts w:ascii="Times New Roman" w:hAnsi="Times New Roman"/>
            <w:noProof/>
            <w:webHidden/>
            <w:sz w:val="24"/>
            <w:szCs w:val="24"/>
          </w:rPr>
        </w:r>
        <w:r w:rsidR="00DC2C30" w:rsidRPr="00237F39">
          <w:rPr>
            <w:rFonts w:ascii="Times New Roman" w:hAnsi="Times New Roman"/>
            <w:noProof/>
            <w:webHidden/>
            <w:sz w:val="24"/>
            <w:szCs w:val="24"/>
          </w:rPr>
          <w:fldChar w:fldCharType="separate"/>
        </w:r>
        <w:r w:rsidR="00CC711F" w:rsidRPr="00237F39">
          <w:rPr>
            <w:rFonts w:ascii="Times New Roman" w:hAnsi="Times New Roman"/>
            <w:noProof/>
            <w:webHidden/>
            <w:sz w:val="24"/>
            <w:szCs w:val="24"/>
          </w:rPr>
          <w:t>42</w:t>
        </w:r>
        <w:r w:rsidR="00DC2C30" w:rsidRPr="00237F39">
          <w:rPr>
            <w:rFonts w:ascii="Times New Roman" w:hAnsi="Times New Roman"/>
            <w:noProof/>
            <w:webHidden/>
            <w:sz w:val="24"/>
            <w:szCs w:val="24"/>
          </w:rPr>
          <w:fldChar w:fldCharType="end"/>
        </w:r>
      </w:hyperlink>
    </w:p>
    <w:p w14:paraId="6089E74C" w14:textId="3AB9926B" w:rsidR="00DC2C30" w:rsidRPr="00237F39" w:rsidRDefault="00000000" w:rsidP="003354A1">
      <w:pPr>
        <w:tabs>
          <w:tab w:val="left" w:leader="dot" w:pos="8222"/>
          <w:tab w:val="right" w:pos="8789"/>
        </w:tabs>
        <w:spacing w:after="240" w:line="240" w:lineRule="auto"/>
        <w:ind w:left="1276" w:right="624" w:hanging="1276"/>
        <w:jc w:val="both"/>
        <w:rPr>
          <w:rFonts w:ascii="Times New Roman" w:hAnsi="Times New Roman"/>
          <w:noProof/>
          <w:sz w:val="24"/>
          <w:szCs w:val="24"/>
        </w:rPr>
      </w:pPr>
      <w:hyperlink w:anchor="_Toc134100056" w:history="1">
        <w:r w:rsidR="00DC2C30" w:rsidRPr="00237F39">
          <w:rPr>
            <w:rFonts w:ascii="Times New Roman" w:hAnsi="Times New Roman"/>
            <w:noProof/>
            <w:sz w:val="24"/>
            <w:szCs w:val="24"/>
          </w:rPr>
          <w:t>Çizelge 4.6.</w:t>
        </w:r>
        <w:r w:rsidR="00DC2C30" w:rsidRPr="00237F39">
          <w:rPr>
            <w:rFonts w:ascii="Times New Roman" w:hAnsi="Times New Roman"/>
            <w:noProof/>
            <w:sz w:val="24"/>
            <w:szCs w:val="24"/>
          </w:rPr>
          <w:tab/>
          <w:t>Mutlak (B-A) değerlerinin eğe ve noktaya göre tanımlayıcı istatistikler</w:t>
        </w:r>
        <w:r w:rsidR="00DC2C30" w:rsidRPr="00237F39">
          <w:rPr>
            <w:rFonts w:ascii="Times New Roman" w:hAnsi="Times New Roman"/>
            <w:noProof/>
            <w:webHidden/>
            <w:sz w:val="24"/>
            <w:szCs w:val="24"/>
          </w:rPr>
          <w:tab/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tab/>
        </w:r>
        <w:r w:rsidR="00DC2C30" w:rsidRPr="00237F39">
          <w:rPr>
            <w:rFonts w:ascii="Times New Roman" w:hAnsi="Times New Roman"/>
            <w:noProof/>
            <w:webHidden/>
            <w:sz w:val="24"/>
            <w:szCs w:val="24"/>
          </w:rPr>
          <w:fldChar w:fldCharType="begin"/>
        </w:r>
        <w:r w:rsidR="00DC2C30" w:rsidRPr="00237F39">
          <w:rPr>
            <w:rFonts w:ascii="Times New Roman" w:hAnsi="Times New Roman"/>
            <w:noProof/>
            <w:webHidden/>
            <w:sz w:val="24"/>
            <w:szCs w:val="24"/>
          </w:rPr>
          <w:instrText xml:space="preserve"> PAGEREF _Toc134100056 \h </w:instrText>
        </w:r>
        <w:r w:rsidR="00DC2C30" w:rsidRPr="00237F39">
          <w:rPr>
            <w:rFonts w:ascii="Times New Roman" w:hAnsi="Times New Roman"/>
            <w:noProof/>
            <w:webHidden/>
            <w:sz w:val="24"/>
            <w:szCs w:val="24"/>
          </w:rPr>
        </w:r>
        <w:r w:rsidR="00DC2C30" w:rsidRPr="00237F39">
          <w:rPr>
            <w:rFonts w:ascii="Times New Roman" w:hAnsi="Times New Roman"/>
            <w:noProof/>
            <w:webHidden/>
            <w:sz w:val="24"/>
            <w:szCs w:val="24"/>
          </w:rPr>
          <w:fldChar w:fldCharType="separate"/>
        </w:r>
        <w:r w:rsidR="00CC711F" w:rsidRPr="00237F39">
          <w:rPr>
            <w:rFonts w:ascii="Times New Roman" w:hAnsi="Times New Roman"/>
            <w:noProof/>
            <w:webHidden/>
            <w:sz w:val="24"/>
            <w:szCs w:val="24"/>
          </w:rPr>
          <w:t>43</w:t>
        </w:r>
        <w:r w:rsidR="00DC2C30" w:rsidRPr="00237F39">
          <w:rPr>
            <w:rFonts w:ascii="Times New Roman" w:hAnsi="Times New Roman"/>
            <w:noProof/>
            <w:webHidden/>
            <w:sz w:val="24"/>
            <w:szCs w:val="24"/>
          </w:rPr>
          <w:fldChar w:fldCharType="end"/>
        </w:r>
      </w:hyperlink>
    </w:p>
    <w:p w14:paraId="257B47D8" w14:textId="4A959DEF" w:rsidR="00DC2C30" w:rsidRPr="00237F39" w:rsidRDefault="00000000" w:rsidP="003354A1">
      <w:pPr>
        <w:tabs>
          <w:tab w:val="left" w:leader="dot" w:pos="8222"/>
          <w:tab w:val="right" w:pos="8789"/>
        </w:tabs>
        <w:spacing w:after="240" w:line="240" w:lineRule="auto"/>
        <w:ind w:left="1276" w:right="624" w:hanging="1276"/>
        <w:jc w:val="both"/>
        <w:rPr>
          <w:rFonts w:ascii="Times New Roman" w:hAnsi="Times New Roman"/>
          <w:noProof/>
          <w:sz w:val="24"/>
          <w:szCs w:val="24"/>
        </w:rPr>
      </w:pPr>
      <w:hyperlink w:anchor="_Toc134100057" w:history="1">
        <w:r w:rsidR="00DC2C30" w:rsidRPr="00237F39">
          <w:rPr>
            <w:rFonts w:ascii="Times New Roman" w:hAnsi="Times New Roman"/>
            <w:noProof/>
            <w:sz w:val="24"/>
            <w:szCs w:val="24"/>
          </w:rPr>
          <w:t>Çizelge 4.7.</w:t>
        </w:r>
        <w:r w:rsidR="00DC2C30" w:rsidRPr="00237F39">
          <w:rPr>
            <w:rFonts w:ascii="Times New Roman" w:hAnsi="Times New Roman"/>
            <w:noProof/>
            <w:sz w:val="24"/>
            <w:szCs w:val="24"/>
          </w:rPr>
          <w:tab/>
          <w:t>Az/Çok değerlerinin eğe ve noktaya göre karşılaştırılması</w:t>
        </w:r>
        <w:r w:rsidR="00DC2C30" w:rsidRPr="00237F39">
          <w:rPr>
            <w:rFonts w:ascii="Times New Roman" w:hAnsi="Times New Roman"/>
            <w:noProof/>
            <w:webHidden/>
            <w:sz w:val="24"/>
            <w:szCs w:val="24"/>
          </w:rPr>
          <w:tab/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tab/>
        </w:r>
        <w:r w:rsidR="00DC2C30" w:rsidRPr="00237F39">
          <w:rPr>
            <w:rFonts w:ascii="Times New Roman" w:hAnsi="Times New Roman"/>
            <w:noProof/>
            <w:webHidden/>
            <w:sz w:val="24"/>
            <w:szCs w:val="24"/>
          </w:rPr>
          <w:fldChar w:fldCharType="begin"/>
        </w:r>
        <w:r w:rsidR="00DC2C30" w:rsidRPr="00237F39">
          <w:rPr>
            <w:rFonts w:ascii="Times New Roman" w:hAnsi="Times New Roman"/>
            <w:noProof/>
            <w:webHidden/>
            <w:sz w:val="24"/>
            <w:szCs w:val="24"/>
          </w:rPr>
          <w:instrText xml:space="preserve"> PAGEREF _Toc134100057 \h </w:instrText>
        </w:r>
        <w:r w:rsidR="00DC2C30" w:rsidRPr="00237F39">
          <w:rPr>
            <w:rFonts w:ascii="Times New Roman" w:hAnsi="Times New Roman"/>
            <w:noProof/>
            <w:webHidden/>
            <w:sz w:val="24"/>
            <w:szCs w:val="24"/>
          </w:rPr>
        </w:r>
        <w:r w:rsidR="00DC2C30" w:rsidRPr="00237F39">
          <w:rPr>
            <w:rFonts w:ascii="Times New Roman" w:hAnsi="Times New Roman"/>
            <w:noProof/>
            <w:webHidden/>
            <w:sz w:val="24"/>
            <w:szCs w:val="24"/>
          </w:rPr>
          <w:fldChar w:fldCharType="separate"/>
        </w:r>
        <w:r w:rsidR="00CC711F" w:rsidRPr="00237F39">
          <w:rPr>
            <w:rFonts w:ascii="Times New Roman" w:hAnsi="Times New Roman"/>
            <w:noProof/>
            <w:webHidden/>
            <w:sz w:val="24"/>
            <w:szCs w:val="24"/>
          </w:rPr>
          <w:t>44</w:t>
        </w:r>
        <w:r w:rsidR="00DC2C30" w:rsidRPr="00237F39">
          <w:rPr>
            <w:rFonts w:ascii="Times New Roman" w:hAnsi="Times New Roman"/>
            <w:noProof/>
            <w:webHidden/>
            <w:sz w:val="24"/>
            <w:szCs w:val="24"/>
          </w:rPr>
          <w:fldChar w:fldCharType="end"/>
        </w:r>
      </w:hyperlink>
    </w:p>
    <w:p w14:paraId="057FFF44" w14:textId="5B7FDD4B" w:rsidR="00DC2C30" w:rsidRPr="00237F39" w:rsidRDefault="00000000" w:rsidP="003354A1">
      <w:pPr>
        <w:tabs>
          <w:tab w:val="left" w:leader="dot" w:pos="8222"/>
          <w:tab w:val="right" w:pos="8789"/>
        </w:tabs>
        <w:spacing w:after="240" w:line="240" w:lineRule="auto"/>
        <w:ind w:left="1276" w:right="624" w:hanging="1276"/>
        <w:jc w:val="both"/>
        <w:rPr>
          <w:rFonts w:ascii="Times New Roman" w:hAnsi="Times New Roman"/>
          <w:noProof/>
          <w:sz w:val="24"/>
          <w:szCs w:val="24"/>
        </w:rPr>
      </w:pPr>
      <w:hyperlink w:anchor="_Toc134100058" w:history="1">
        <w:r w:rsidR="00DC2C30" w:rsidRPr="00237F39">
          <w:rPr>
            <w:rFonts w:ascii="Times New Roman" w:hAnsi="Times New Roman"/>
            <w:noProof/>
            <w:sz w:val="24"/>
            <w:szCs w:val="24"/>
          </w:rPr>
          <w:t>Çizelge 4.8.</w:t>
        </w:r>
        <w:r w:rsidR="00DC2C30" w:rsidRPr="00237F39">
          <w:rPr>
            <w:rFonts w:ascii="Times New Roman" w:hAnsi="Times New Roman"/>
            <w:noProof/>
            <w:sz w:val="24"/>
            <w:szCs w:val="24"/>
          </w:rPr>
          <w:tab/>
          <w:t>Az/Çok değerlerinin eğe ve noktaya göre tanımlayıcı istatistikleri</w:t>
        </w:r>
        <w:r w:rsidR="00DC2C30" w:rsidRPr="00237F39">
          <w:rPr>
            <w:rFonts w:ascii="Times New Roman" w:hAnsi="Times New Roman"/>
            <w:noProof/>
            <w:webHidden/>
            <w:sz w:val="24"/>
            <w:szCs w:val="24"/>
          </w:rPr>
          <w:tab/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tab/>
        </w:r>
        <w:r w:rsidR="00DC2C30" w:rsidRPr="00237F39">
          <w:rPr>
            <w:rFonts w:ascii="Times New Roman" w:hAnsi="Times New Roman"/>
            <w:noProof/>
            <w:webHidden/>
            <w:sz w:val="24"/>
            <w:szCs w:val="24"/>
          </w:rPr>
          <w:fldChar w:fldCharType="begin"/>
        </w:r>
        <w:r w:rsidR="00DC2C30" w:rsidRPr="00237F39">
          <w:rPr>
            <w:rFonts w:ascii="Times New Roman" w:hAnsi="Times New Roman"/>
            <w:noProof/>
            <w:webHidden/>
            <w:sz w:val="24"/>
            <w:szCs w:val="24"/>
          </w:rPr>
          <w:instrText xml:space="preserve"> PAGEREF _Toc134100058 \h </w:instrText>
        </w:r>
        <w:r w:rsidR="00DC2C30" w:rsidRPr="00237F39">
          <w:rPr>
            <w:rFonts w:ascii="Times New Roman" w:hAnsi="Times New Roman"/>
            <w:noProof/>
            <w:webHidden/>
            <w:sz w:val="24"/>
            <w:szCs w:val="24"/>
          </w:rPr>
        </w:r>
        <w:r w:rsidR="00DC2C30" w:rsidRPr="00237F39">
          <w:rPr>
            <w:rFonts w:ascii="Times New Roman" w:hAnsi="Times New Roman"/>
            <w:noProof/>
            <w:webHidden/>
            <w:sz w:val="24"/>
            <w:szCs w:val="24"/>
          </w:rPr>
          <w:fldChar w:fldCharType="separate"/>
        </w:r>
        <w:r w:rsidR="00CC711F" w:rsidRPr="00237F39">
          <w:rPr>
            <w:rFonts w:ascii="Times New Roman" w:hAnsi="Times New Roman"/>
            <w:noProof/>
            <w:webHidden/>
            <w:sz w:val="24"/>
            <w:szCs w:val="24"/>
          </w:rPr>
          <w:t>45</w:t>
        </w:r>
        <w:r w:rsidR="00DC2C30" w:rsidRPr="00237F39">
          <w:rPr>
            <w:rFonts w:ascii="Times New Roman" w:hAnsi="Times New Roman"/>
            <w:noProof/>
            <w:webHidden/>
            <w:sz w:val="24"/>
            <w:szCs w:val="24"/>
          </w:rPr>
          <w:fldChar w:fldCharType="end"/>
        </w:r>
      </w:hyperlink>
    </w:p>
    <w:p w14:paraId="1A70865B" w14:textId="26D93CE4" w:rsidR="00DC2C30" w:rsidRPr="00237F39" w:rsidRDefault="00000000" w:rsidP="003354A1">
      <w:pPr>
        <w:tabs>
          <w:tab w:val="left" w:leader="dot" w:pos="8222"/>
          <w:tab w:val="right" w:pos="8789"/>
        </w:tabs>
        <w:spacing w:after="240" w:line="240" w:lineRule="auto"/>
        <w:ind w:left="1276" w:right="624" w:hanging="1276"/>
        <w:jc w:val="both"/>
        <w:rPr>
          <w:rFonts w:ascii="Times New Roman" w:hAnsi="Times New Roman"/>
          <w:noProof/>
          <w:sz w:val="24"/>
          <w:szCs w:val="24"/>
        </w:rPr>
      </w:pPr>
      <w:hyperlink w:anchor="_Toc134100059" w:history="1">
        <w:r w:rsidR="00DC2C30" w:rsidRPr="00237F39">
          <w:rPr>
            <w:rFonts w:ascii="Times New Roman" w:hAnsi="Times New Roman"/>
            <w:noProof/>
            <w:sz w:val="24"/>
            <w:szCs w:val="24"/>
          </w:rPr>
          <w:t>Çizelge 4.9.</w:t>
        </w:r>
        <w:r w:rsidR="00DC2C30" w:rsidRPr="00237F39">
          <w:rPr>
            <w:rFonts w:ascii="Times New Roman" w:hAnsi="Times New Roman"/>
            <w:noProof/>
            <w:sz w:val="24"/>
            <w:szCs w:val="24"/>
          </w:rPr>
          <w:tab/>
          <w:t>Bulunan şekillendirme hataları</w:t>
        </w:r>
        <w:r w:rsidR="00DC2C30" w:rsidRPr="00237F39">
          <w:rPr>
            <w:rFonts w:ascii="Times New Roman" w:hAnsi="Times New Roman"/>
            <w:noProof/>
            <w:webHidden/>
            <w:sz w:val="24"/>
            <w:szCs w:val="24"/>
          </w:rPr>
          <w:tab/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tab/>
        </w:r>
        <w:r w:rsidR="00DC2C30" w:rsidRPr="00237F39">
          <w:rPr>
            <w:rFonts w:ascii="Times New Roman" w:hAnsi="Times New Roman"/>
            <w:noProof/>
            <w:webHidden/>
            <w:sz w:val="24"/>
            <w:szCs w:val="24"/>
          </w:rPr>
          <w:fldChar w:fldCharType="begin"/>
        </w:r>
        <w:r w:rsidR="00DC2C30" w:rsidRPr="00237F39">
          <w:rPr>
            <w:rFonts w:ascii="Times New Roman" w:hAnsi="Times New Roman"/>
            <w:noProof/>
            <w:webHidden/>
            <w:sz w:val="24"/>
            <w:szCs w:val="24"/>
          </w:rPr>
          <w:instrText xml:space="preserve"> PAGEREF _Toc134100059 \h </w:instrText>
        </w:r>
        <w:r w:rsidR="00DC2C30" w:rsidRPr="00237F39">
          <w:rPr>
            <w:rFonts w:ascii="Times New Roman" w:hAnsi="Times New Roman"/>
            <w:noProof/>
            <w:webHidden/>
            <w:sz w:val="24"/>
            <w:szCs w:val="24"/>
          </w:rPr>
        </w:r>
        <w:r w:rsidR="00DC2C30" w:rsidRPr="00237F39">
          <w:rPr>
            <w:rFonts w:ascii="Times New Roman" w:hAnsi="Times New Roman"/>
            <w:noProof/>
            <w:webHidden/>
            <w:sz w:val="24"/>
            <w:szCs w:val="24"/>
          </w:rPr>
          <w:fldChar w:fldCharType="separate"/>
        </w:r>
        <w:r w:rsidR="00CC711F" w:rsidRPr="00237F39">
          <w:rPr>
            <w:rFonts w:ascii="Times New Roman" w:hAnsi="Times New Roman"/>
            <w:noProof/>
            <w:webHidden/>
            <w:sz w:val="24"/>
            <w:szCs w:val="24"/>
          </w:rPr>
          <w:t>46</w:t>
        </w:r>
        <w:r w:rsidR="00DC2C30" w:rsidRPr="00237F39">
          <w:rPr>
            <w:rFonts w:ascii="Times New Roman" w:hAnsi="Times New Roman"/>
            <w:noProof/>
            <w:webHidden/>
            <w:sz w:val="24"/>
            <w:szCs w:val="24"/>
          </w:rPr>
          <w:fldChar w:fldCharType="end"/>
        </w:r>
      </w:hyperlink>
    </w:p>
    <w:p w14:paraId="69DF22CE" w14:textId="17E92D40" w:rsidR="00DC2C30" w:rsidRPr="00237F39" w:rsidRDefault="00000000" w:rsidP="00DC2C30">
      <w:pPr>
        <w:tabs>
          <w:tab w:val="left" w:leader="dot" w:pos="8222"/>
          <w:tab w:val="right" w:pos="8789"/>
        </w:tabs>
        <w:spacing w:after="240" w:line="240" w:lineRule="auto"/>
        <w:ind w:left="1386" w:right="624" w:hanging="1386"/>
        <w:jc w:val="both"/>
        <w:rPr>
          <w:rFonts w:ascii="Times New Roman" w:hAnsi="Times New Roman"/>
          <w:noProof/>
          <w:sz w:val="24"/>
          <w:szCs w:val="24"/>
        </w:rPr>
      </w:pPr>
      <w:hyperlink w:anchor="_Toc134100060" w:history="1">
        <w:r w:rsidR="00DC2C30" w:rsidRPr="00237F39">
          <w:rPr>
            <w:rFonts w:ascii="Times New Roman" w:hAnsi="Times New Roman"/>
            <w:noProof/>
            <w:sz w:val="24"/>
            <w:szCs w:val="24"/>
          </w:rPr>
          <w:t>Çizelge 4.10.</w:t>
        </w:r>
        <w:r w:rsidR="00DC2C30" w:rsidRPr="00237F39">
          <w:rPr>
            <w:rFonts w:ascii="Times New Roman" w:hAnsi="Times New Roman"/>
            <w:noProof/>
            <w:sz w:val="24"/>
            <w:szCs w:val="24"/>
          </w:rPr>
          <w:tab/>
          <w:t>Eğelere göre ortalama sürelerin karşılaştırılması (dakika)</w:t>
        </w:r>
        <w:r w:rsidR="00DC2C30" w:rsidRPr="00237F39">
          <w:rPr>
            <w:rFonts w:ascii="Times New Roman" w:hAnsi="Times New Roman"/>
            <w:noProof/>
            <w:webHidden/>
            <w:sz w:val="24"/>
            <w:szCs w:val="24"/>
          </w:rPr>
          <w:tab/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tab/>
        </w:r>
        <w:r w:rsidR="00DC2C30" w:rsidRPr="00237F39">
          <w:rPr>
            <w:rFonts w:ascii="Times New Roman" w:hAnsi="Times New Roman"/>
            <w:noProof/>
            <w:webHidden/>
            <w:sz w:val="24"/>
            <w:szCs w:val="24"/>
          </w:rPr>
          <w:fldChar w:fldCharType="begin"/>
        </w:r>
        <w:r w:rsidR="00DC2C30" w:rsidRPr="00237F39">
          <w:rPr>
            <w:rFonts w:ascii="Times New Roman" w:hAnsi="Times New Roman"/>
            <w:noProof/>
            <w:webHidden/>
            <w:sz w:val="24"/>
            <w:szCs w:val="24"/>
          </w:rPr>
          <w:instrText xml:space="preserve"> PAGEREF _Toc134100060 \h </w:instrText>
        </w:r>
        <w:r w:rsidR="00DC2C30" w:rsidRPr="00237F39">
          <w:rPr>
            <w:rFonts w:ascii="Times New Roman" w:hAnsi="Times New Roman"/>
            <w:noProof/>
            <w:webHidden/>
            <w:sz w:val="24"/>
            <w:szCs w:val="24"/>
          </w:rPr>
        </w:r>
        <w:r w:rsidR="00DC2C30" w:rsidRPr="00237F39">
          <w:rPr>
            <w:rFonts w:ascii="Times New Roman" w:hAnsi="Times New Roman"/>
            <w:noProof/>
            <w:webHidden/>
            <w:sz w:val="24"/>
            <w:szCs w:val="24"/>
          </w:rPr>
          <w:fldChar w:fldCharType="separate"/>
        </w:r>
        <w:r w:rsidR="00CC711F" w:rsidRPr="00237F39">
          <w:rPr>
            <w:rFonts w:ascii="Times New Roman" w:hAnsi="Times New Roman"/>
            <w:noProof/>
            <w:webHidden/>
            <w:sz w:val="24"/>
            <w:szCs w:val="24"/>
          </w:rPr>
          <w:t>46</w:t>
        </w:r>
        <w:r w:rsidR="00DC2C30" w:rsidRPr="00237F39">
          <w:rPr>
            <w:rFonts w:ascii="Times New Roman" w:hAnsi="Times New Roman"/>
            <w:noProof/>
            <w:webHidden/>
            <w:sz w:val="24"/>
            <w:szCs w:val="24"/>
          </w:rPr>
          <w:fldChar w:fldCharType="end"/>
        </w:r>
      </w:hyperlink>
    </w:p>
    <w:p w14:paraId="7BDF7427" w14:textId="30471932" w:rsidR="00DC2C30" w:rsidRPr="00237F39" w:rsidRDefault="00DC2C30" w:rsidP="00DC2C30">
      <w:pPr>
        <w:tabs>
          <w:tab w:val="left" w:leader="dot" w:pos="8222"/>
          <w:tab w:val="right" w:pos="8789"/>
        </w:tabs>
        <w:spacing w:after="240" w:line="240" w:lineRule="auto"/>
        <w:ind w:left="1386" w:right="624" w:hanging="1386"/>
        <w:jc w:val="both"/>
        <w:rPr>
          <w:rFonts w:ascii="Times New Roman" w:eastAsia="Calibri" w:hAnsi="Times New Roman"/>
          <w:noProof/>
          <w:sz w:val="24"/>
          <w:szCs w:val="24"/>
          <w:u w:val="single"/>
          <w:lang w:eastAsia="en-US"/>
        </w:rPr>
      </w:pPr>
      <w:r w:rsidRPr="00237F39">
        <w:rPr>
          <w:rFonts w:ascii="Times New Roman" w:hAnsi="Times New Roman"/>
          <w:noProof/>
          <w:sz w:val="24"/>
          <w:szCs w:val="24"/>
        </w:rPr>
        <w:fldChar w:fldCharType="end"/>
      </w:r>
    </w:p>
    <w:p w14:paraId="63A3CD1F" w14:textId="77777777" w:rsidR="00DC2C30" w:rsidRPr="00237F39" w:rsidRDefault="00DC2C30" w:rsidP="00861A6A">
      <w:pPr>
        <w:tabs>
          <w:tab w:val="left" w:leader="dot" w:pos="8222"/>
          <w:tab w:val="right" w:pos="8778"/>
        </w:tabs>
        <w:spacing w:before="240" w:after="240" w:line="240" w:lineRule="auto"/>
        <w:ind w:left="1358" w:right="567" w:hanging="1358"/>
        <w:jc w:val="both"/>
        <w:rPr>
          <w:rFonts w:ascii="Times New Roman" w:eastAsia="Calibri" w:hAnsi="Times New Roman"/>
          <w:noProof/>
          <w:sz w:val="24"/>
          <w:szCs w:val="24"/>
          <w:u w:val="single"/>
          <w:lang w:eastAsia="en-US"/>
        </w:rPr>
      </w:pPr>
    </w:p>
    <w:p w14:paraId="29241C98" w14:textId="77777777" w:rsidR="00861A6A" w:rsidRPr="00237F39" w:rsidRDefault="00861A6A" w:rsidP="00861A6A">
      <w:pPr>
        <w:tabs>
          <w:tab w:val="left" w:leader="dot" w:pos="8222"/>
          <w:tab w:val="right" w:pos="8778"/>
        </w:tabs>
        <w:spacing w:before="240" w:after="240" w:line="240" w:lineRule="auto"/>
        <w:ind w:left="1358" w:right="567" w:hanging="1358"/>
        <w:jc w:val="both"/>
        <w:rPr>
          <w:rFonts w:ascii="Times New Roman" w:eastAsia="TimesNewRomanPSMT" w:hAnsi="Times New Roman"/>
          <w:sz w:val="24"/>
          <w:szCs w:val="24"/>
        </w:rPr>
      </w:pPr>
      <w:r w:rsidRPr="00237F39">
        <w:rPr>
          <w:rFonts w:ascii="Times New Roman" w:eastAsia="TimesNewRomanPSMT" w:hAnsi="Times New Roman"/>
          <w:b/>
          <w:sz w:val="24"/>
          <w:szCs w:val="24"/>
        </w:rPr>
        <w:br w:type="page"/>
      </w:r>
    </w:p>
    <w:p w14:paraId="6969B6E0" w14:textId="379DF2DE" w:rsidR="00861A6A" w:rsidRPr="00237F39" w:rsidRDefault="00B658C9" w:rsidP="0099303F">
      <w:pPr>
        <w:pStyle w:val="Balk1"/>
        <w:jc w:val="center"/>
        <w:rPr>
          <w:sz w:val="24"/>
          <w:szCs w:val="24"/>
        </w:rPr>
      </w:pPr>
      <w:bookmarkStart w:id="7" w:name="_Toc134102375"/>
      <w:r w:rsidRPr="00237F39">
        <w:rPr>
          <w:sz w:val="24"/>
          <w:szCs w:val="24"/>
        </w:rPr>
        <w:lastRenderedPageBreak/>
        <w:t>RESİM</w:t>
      </w:r>
      <w:r w:rsidR="00861A6A" w:rsidRPr="00237F39">
        <w:rPr>
          <w:sz w:val="24"/>
          <w:szCs w:val="24"/>
        </w:rPr>
        <w:t>LERİN</w:t>
      </w:r>
      <w:r w:rsidR="00E4403D" w:rsidRPr="00237F39">
        <w:rPr>
          <w:sz w:val="24"/>
          <w:szCs w:val="24"/>
        </w:rPr>
        <w:t xml:space="preserve"> </w:t>
      </w:r>
      <w:r w:rsidR="00861A6A" w:rsidRPr="00237F39">
        <w:rPr>
          <w:sz w:val="24"/>
          <w:szCs w:val="24"/>
        </w:rPr>
        <w:t>LİSTESİ</w:t>
      </w:r>
      <w:bookmarkEnd w:id="7"/>
    </w:p>
    <w:p w14:paraId="1799B068" w14:textId="5098A90D" w:rsidR="00861A6A" w:rsidRPr="00237F39" w:rsidRDefault="00B658C9" w:rsidP="00B658C9">
      <w:pPr>
        <w:tabs>
          <w:tab w:val="right" w:pos="8789"/>
        </w:tabs>
        <w:autoSpaceDE w:val="0"/>
        <w:autoSpaceDN w:val="0"/>
        <w:adjustRightInd w:val="0"/>
        <w:spacing w:after="240" w:line="240" w:lineRule="auto"/>
        <w:jc w:val="center"/>
        <w:rPr>
          <w:rFonts w:ascii="Times New Roman" w:eastAsia="TimesNewRomanPSMT" w:hAnsi="Times New Roman"/>
          <w:b/>
          <w:bCs/>
          <w:sz w:val="24"/>
          <w:szCs w:val="24"/>
        </w:rPr>
      </w:pPr>
      <w:r w:rsidRPr="00237F39">
        <w:rPr>
          <w:rFonts w:ascii="Times New Roman" w:eastAsia="TimesNewRomanPSMT" w:hAnsi="Times New Roman"/>
          <w:b/>
          <w:bCs/>
          <w:sz w:val="24"/>
          <w:szCs w:val="24"/>
        </w:rPr>
        <w:t>Resim</w:t>
      </w:r>
      <w:r w:rsidR="00861A6A" w:rsidRPr="00237F39">
        <w:rPr>
          <w:rFonts w:ascii="Times New Roman" w:eastAsia="TimesNewRomanPSMT" w:hAnsi="Times New Roman"/>
          <w:b/>
          <w:bCs/>
          <w:sz w:val="24"/>
          <w:szCs w:val="24"/>
        </w:rPr>
        <w:tab/>
        <w:t>Sayfa</w:t>
      </w:r>
    </w:p>
    <w:p w14:paraId="246447F7" w14:textId="4109628D" w:rsidR="00B658C9" w:rsidRPr="00237F39" w:rsidRDefault="00B658C9" w:rsidP="00B658C9">
      <w:pPr>
        <w:tabs>
          <w:tab w:val="left" w:leader="dot" w:pos="8222"/>
          <w:tab w:val="right" w:pos="8789"/>
        </w:tabs>
        <w:spacing w:after="240" w:line="240" w:lineRule="auto"/>
        <w:ind w:left="1120" w:right="624" w:hanging="1120"/>
        <w:jc w:val="both"/>
        <w:rPr>
          <w:rFonts w:ascii="Times New Roman" w:hAnsi="Times New Roman"/>
          <w:noProof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fldChar w:fldCharType="begin"/>
      </w:r>
      <w:r w:rsidRPr="00237F39">
        <w:rPr>
          <w:rFonts w:ascii="Times New Roman" w:hAnsi="Times New Roman"/>
          <w:sz w:val="24"/>
          <w:szCs w:val="24"/>
        </w:rPr>
        <w:instrText xml:space="preserve"> TOC \h \z \c "Resim" </w:instrText>
      </w:r>
      <w:r w:rsidRPr="00237F39">
        <w:rPr>
          <w:rFonts w:ascii="Times New Roman" w:hAnsi="Times New Roman"/>
          <w:sz w:val="24"/>
          <w:szCs w:val="24"/>
        </w:rPr>
        <w:fldChar w:fldCharType="separate"/>
      </w:r>
      <w:hyperlink w:anchor="_Toc134102124" w:history="1">
        <w:r w:rsidRPr="00237F39">
          <w:rPr>
            <w:rFonts w:ascii="Times New Roman" w:hAnsi="Times New Roman"/>
            <w:noProof/>
            <w:sz w:val="24"/>
            <w:szCs w:val="24"/>
          </w:rPr>
          <w:t>Resim 2.1.</w:t>
        </w:r>
        <w:r w:rsidRPr="00237F39">
          <w:rPr>
            <w:rFonts w:ascii="Times New Roman" w:hAnsi="Times New Roman"/>
            <w:noProof/>
            <w:sz w:val="24"/>
            <w:szCs w:val="24"/>
          </w:rPr>
          <w:tab/>
          <w:t>T-Endo MUST eğe sistemi</w:t>
        </w:r>
        <w:r w:rsidRPr="00237F39">
          <w:rPr>
            <w:rFonts w:ascii="Times New Roman" w:hAnsi="Times New Roman"/>
            <w:noProof/>
            <w:webHidden/>
            <w:sz w:val="24"/>
            <w:szCs w:val="24"/>
          </w:rPr>
          <w:tab/>
        </w:r>
        <w:r w:rsidRPr="00237F39">
          <w:rPr>
            <w:rFonts w:ascii="Times New Roman" w:hAnsi="Times New Roman"/>
            <w:noProof/>
            <w:webHidden/>
            <w:sz w:val="24"/>
            <w:szCs w:val="24"/>
          </w:rPr>
          <w:tab/>
        </w:r>
        <w:r w:rsidRPr="00237F39">
          <w:rPr>
            <w:rFonts w:ascii="Times New Roman" w:hAnsi="Times New Roman"/>
            <w:noProof/>
            <w:webHidden/>
            <w:sz w:val="24"/>
            <w:szCs w:val="24"/>
          </w:rPr>
          <w:fldChar w:fldCharType="begin"/>
        </w:r>
        <w:r w:rsidRPr="00237F39">
          <w:rPr>
            <w:rFonts w:ascii="Times New Roman" w:hAnsi="Times New Roman"/>
            <w:noProof/>
            <w:webHidden/>
            <w:sz w:val="24"/>
            <w:szCs w:val="24"/>
          </w:rPr>
          <w:instrText xml:space="preserve"> PAGEREF _Toc134102124 \h </w:instrText>
        </w:r>
        <w:r w:rsidRPr="00237F39">
          <w:rPr>
            <w:rFonts w:ascii="Times New Roman" w:hAnsi="Times New Roman"/>
            <w:noProof/>
            <w:webHidden/>
            <w:sz w:val="24"/>
            <w:szCs w:val="24"/>
          </w:rPr>
        </w:r>
        <w:r w:rsidRPr="00237F39">
          <w:rPr>
            <w:rFonts w:ascii="Times New Roman" w:hAnsi="Times New Roman"/>
            <w:noProof/>
            <w:webHidden/>
            <w:sz w:val="24"/>
            <w:szCs w:val="24"/>
          </w:rPr>
          <w:fldChar w:fldCharType="separate"/>
        </w:r>
        <w:r w:rsidR="00CC711F" w:rsidRPr="00237F39">
          <w:rPr>
            <w:rFonts w:ascii="Times New Roman" w:hAnsi="Times New Roman"/>
            <w:noProof/>
            <w:webHidden/>
            <w:sz w:val="24"/>
            <w:szCs w:val="24"/>
          </w:rPr>
          <w:t>18</w:t>
        </w:r>
        <w:r w:rsidRPr="00237F39">
          <w:rPr>
            <w:rFonts w:ascii="Times New Roman" w:hAnsi="Times New Roman"/>
            <w:noProof/>
            <w:webHidden/>
            <w:sz w:val="24"/>
            <w:szCs w:val="24"/>
          </w:rPr>
          <w:fldChar w:fldCharType="end"/>
        </w:r>
      </w:hyperlink>
    </w:p>
    <w:p w14:paraId="36299E4E" w14:textId="1EE28728" w:rsidR="00B658C9" w:rsidRPr="00237F39" w:rsidRDefault="00000000" w:rsidP="00B658C9">
      <w:pPr>
        <w:tabs>
          <w:tab w:val="left" w:leader="dot" w:pos="8222"/>
          <w:tab w:val="right" w:pos="8789"/>
        </w:tabs>
        <w:spacing w:after="240" w:line="240" w:lineRule="auto"/>
        <w:ind w:left="1120" w:right="624" w:hanging="1120"/>
        <w:jc w:val="both"/>
        <w:rPr>
          <w:rFonts w:ascii="Times New Roman" w:hAnsi="Times New Roman"/>
          <w:noProof/>
          <w:sz w:val="24"/>
          <w:szCs w:val="24"/>
        </w:rPr>
      </w:pPr>
      <w:hyperlink w:anchor="_Toc134102125" w:history="1">
        <w:r w:rsidR="00B658C9" w:rsidRPr="00237F39">
          <w:rPr>
            <w:rFonts w:ascii="Times New Roman" w:hAnsi="Times New Roman"/>
            <w:noProof/>
            <w:sz w:val="24"/>
            <w:szCs w:val="24"/>
          </w:rPr>
          <w:t>Resim 2.2.</w:t>
        </w:r>
        <w:r w:rsidR="00B658C9" w:rsidRPr="00237F39">
          <w:rPr>
            <w:rFonts w:ascii="Times New Roman" w:hAnsi="Times New Roman"/>
            <w:noProof/>
            <w:sz w:val="24"/>
            <w:szCs w:val="24"/>
          </w:rPr>
          <w:tab/>
          <w:t>WaveOne Gold eğe sistemi</w:t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tab/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tab/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fldChar w:fldCharType="begin"/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instrText xml:space="preserve"> PAGEREF _Toc134102125 \h </w:instrText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fldChar w:fldCharType="separate"/>
        </w:r>
        <w:r w:rsidR="00CC711F" w:rsidRPr="00237F39">
          <w:rPr>
            <w:rFonts w:ascii="Times New Roman" w:hAnsi="Times New Roman"/>
            <w:noProof/>
            <w:webHidden/>
            <w:sz w:val="24"/>
            <w:szCs w:val="24"/>
          </w:rPr>
          <w:t>20</w:t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fldChar w:fldCharType="end"/>
        </w:r>
      </w:hyperlink>
    </w:p>
    <w:p w14:paraId="75AAEC6D" w14:textId="7134A015" w:rsidR="00B658C9" w:rsidRPr="00237F39" w:rsidRDefault="00000000" w:rsidP="00B658C9">
      <w:pPr>
        <w:tabs>
          <w:tab w:val="left" w:leader="dot" w:pos="8222"/>
          <w:tab w:val="right" w:pos="8789"/>
        </w:tabs>
        <w:spacing w:after="240" w:line="240" w:lineRule="auto"/>
        <w:ind w:left="1120" w:right="624" w:hanging="1120"/>
        <w:jc w:val="both"/>
        <w:rPr>
          <w:rFonts w:ascii="Times New Roman" w:hAnsi="Times New Roman"/>
          <w:noProof/>
          <w:sz w:val="24"/>
          <w:szCs w:val="24"/>
        </w:rPr>
      </w:pPr>
      <w:hyperlink w:anchor="_Toc134102126" w:history="1">
        <w:r w:rsidR="00B658C9" w:rsidRPr="00237F39">
          <w:rPr>
            <w:rFonts w:ascii="Times New Roman" w:hAnsi="Times New Roman"/>
            <w:noProof/>
            <w:sz w:val="24"/>
            <w:szCs w:val="24"/>
          </w:rPr>
          <w:t>Resim 2.3.</w:t>
        </w:r>
        <w:r w:rsidR="00B658C9" w:rsidRPr="00237F39">
          <w:rPr>
            <w:rFonts w:ascii="Times New Roman" w:hAnsi="Times New Roman"/>
            <w:noProof/>
            <w:sz w:val="24"/>
            <w:szCs w:val="24"/>
          </w:rPr>
          <w:tab/>
          <w:t>TruNatomy eğe sistemi</w:t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tab/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tab/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fldChar w:fldCharType="begin"/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instrText xml:space="preserve"> PAGEREF _Toc134102126 \h </w:instrText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fldChar w:fldCharType="separate"/>
        </w:r>
        <w:r w:rsidR="00CC711F" w:rsidRPr="00237F39">
          <w:rPr>
            <w:rFonts w:ascii="Times New Roman" w:hAnsi="Times New Roman"/>
            <w:noProof/>
            <w:webHidden/>
            <w:sz w:val="24"/>
            <w:szCs w:val="24"/>
          </w:rPr>
          <w:t>23</w:t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fldChar w:fldCharType="end"/>
        </w:r>
      </w:hyperlink>
    </w:p>
    <w:p w14:paraId="393D067D" w14:textId="6E287A18" w:rsidR="00B658C9" w:rsidRPr="00237F39" w:rsidRDefault="00000000" w:rsidP="00B658C9">
      <w:pPr>
        <w:tabs>
          <w:tab w:val="left" w:leader="dot" w:pos="8222"/>
          <w:tab w:val="right" w:pos="8789"/>
        </w:tabs>
        <w:spacing w:after="240" w:line="240" w:lineRule="auto"/>
        <w:ind w:left="1120" w:right="624" w:hanging="1120"/>
        <w:jc w:val="both"/>
        <w:rPr>
          <w:rFonts w:ascii="Times New Roman" w:hAnsi="Times New Roman"/>
          <w:noProof/>
          <w:sz w:val="24"/>
          <w:szCs w:val="24"/>
        </w:rPr>
      </w:pPr>
      <w:hyperlink w:anchor="_Toc134102127" w:history="1">
        <w:r w:rsidR="00B658C9" w:rsidRPr="00237F39">
          <w:rPr>
            <w:rFonts w:ascii="Times New Roman" w:hAnsi="Times New Roman"/>
            <w:noProof/>
            <w:sz w:val="24"/>
            <w:szCs w:val="24"/>
          </w:rPr>
          <w:t>Resim 2.4.</w:t>
        </w:r>
        <w:r w:rsidR="00B658C9" w:rsidRPr="00237F39">
          <w:rPr>
            <w:rFonts w:ascii="Times New Roman" w:hAnsi="Times New Roman"/>
            <w:noProof/>
            <w:sz w:val="24"/>
            <w:szCs w:val="24"/>
          </w:rPr>
          <w:tab/>
          <w:t>Ersev ve ark. (2010)</w:t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tab/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tab/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fldChar w:fldCharType="begin"/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instrText xml:space="preserve"> PAGEREF _Toc134102127 \h </w:instrText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fldChar w:fldCharType="separate"/>
        </w:r>
        <w:r w:rsidR="00CC711F" w:rsidRPr="00237F39">
          <w:rPr>
            <w:rFonts w:ascii="Times New Roman" w:hAnsi="Times New Roman"/>
            <w:noProof/>
            <w:webHidden/>
            <w:sz w:val="24"/>
            <w:szCs w:val="24"/>
          </w:rPr>
          <w:t>24</w:t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fldChar w:fldCharType="end"/>
        </w:r>
      </w:hyperlink>
    </w:p>
    <w:p w14:paraId="752EAAAB" w14:textId="4ADDE5DC" w:rsidR="00B658C9" w:rsidRPr="00237F39" w:rsidRDefault="00000000" w:rsidP="00B658C9">
      <w:pPr>
        <w:tabs>
          <w:tab w:val="left" w:leader="dot" w:pos="8222"/>
          <w:tab w:val="right" w:pos="8789"/>
        </w:tabs>
        <w:spacing w:after="240" w:line="240" w:lineRule="auto"/>
        <w:ind w:left="1120" w:right="624" w:hanging="1120"/>
        <w:jc w:val="both"/>
        <w:rPr>
          <w:rFonts w:ascii="Times New Roman" w:hAnsi="Times New Roman"/>
          <w:noProof/>
          <w:sz w:val="24"/>
          <w:szCs w:val="24"/>
        </w:rPr>
      </w:pPr>
      <w:hyperlink w:anchor="_Toc134102128" w:history="1">
        <w:r w:rsidR="00B658C9" w:rsidRPr="00237F39">
          <w:rPr>
            <w:rFonts w:ascii="Times New Roman" w:hAnsi="Times New Roman"/>
            <w:noProof/>
            <w:sz w:val="24"/>
            <w:szCs w:val="24"/>
          </w:rPr>
          <w:t>Resim 3.1.</w:t>
        </w:r>
        <w:r w:rsidR="00B658C9" w:rsidRPr="00237F39">
          <w:rPr>
            <w:rFonts w:ascii="Times New Roman" w:hAnsi="Times New Roman"/>
            <w:noProof/>
            <w:sz w:val="24"/>
            <w:szCs w:val="24"/>
          </w:rPr>
          <w:tab/>
          <w:t>Örneklerin hazırlanması</w:t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tab/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tab/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fldChar w:fldCharType="begin"/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instrText xml:space="preserve"> PAGEREF _Toc134102128 \h </w:instrText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fldChar w:fldCharType="separate"/>
        </w:r>
        <w:r w:rsidR="00CC711F" w:rsidRPr="00237F39">
          <w:rPr>
            <w:rFonts w:ascii="Times New Roman" w:hAnsi="Times New Roman"/>
            <w:noProof/>
            <w:webHidden/>
            <w:sz w:val="24"/>
            <w:szCs w:val="24"/>
          </w:rPr>
          <w:t>30</w:t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fldChar w:fldCharType="end"/>
        </w:r>
      </w:hyperlink>
    </w:p>
    <w:p w14:paraId="1A566A58" w14:textId="3E5DD628" w:rsidR="00B658C9" w:rsidRPr="00237F39" w:rsidRDefault="00000000" w:rsidP="00B658C9">
      <w:pPr>
        <w:tabs>
          <w:tab w:val="left" w:leader="dot" w:pos="8222"/>
          <w:tab w:val="right" w:pos="8789"/>
        </w:tabs>
        <w:spacing w:after="240" w:line="240" w:lineRule="auto"/>
        <w:ind w:left="1120" w:right="624" w:hanging="1120"/>
        <w:jc w:val="both"/>
        <w:rPr>
          <w:rFonts w:ascii="Times New Roman" w:hAnsi="Times New Roman"/>
          <w:noProof/>
          <w:sz w:val="24"/>
          <w:szCs w:val="24"/>
        </w:rPr>
      </w:pPr>
      <w:hyperlink w:anchor="_Toc134102129" w:history="1">
        <w:r w:rsidR="00B658C9" w:rsidRPr="00237F39">
          <w:rPr>
            <w:rFonts w:ascii="Times New Roman" w:hAnsi="Times New Roman"/>
            <w:noProof/>
            <w:sz w:val="24"/>
            <w:szCs w:val="24"/>
          </w:rPr>
          <w:t>Resim 3.2.</w:t>
        </w:r>
        <w:r w:rsidR="00B658C9" w:rsidRPr="00237F39">
          <w:rPr>
            <w:rFonts w:ascii="Times New Roman" w:hAnsi="Times New Roman"/>
            <w:noProof/>
            <w:sz w:val="24"/>
            <w:szCs w:val="24"/>
          </w:rPr>
          <w:tab/>
        </w:r>
        <w:r w:rsidR="00E56D6E" w:rsidRPr="00237F39">
          <w:rPr>
            <w:rFonts w:ascii="Times New Roman" w:hAnsi="Times New Roman"/>
            <w:noProof/>
            <w:sz w:val="24"/>
            <w:szCs w:val="24"/>
          </w:rPr>
          <w:t>Ş</w:t>
        </w:r>
        <w:r w:rsidR="00B658C9" w:rsidRPr="00237F39">
          <w:rPr>
            <w:rFonts w:ascii="Times New Roman" w:hAnsi="Times New Roman"/>
            <w:noProof/>
            <w:sz w:val="24"/>
            <w:szCs w:val="24"/>
          </w:rPr>
          <w:t>ekillendirme öncesi dijital fotoğrafın çekilmesi</w:t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tab/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tab/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fldChar w:fldCharType="begin"/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instrText xml:space="preserve"> PAGEREF _Toc134102129 \h </w:instrText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fldChar w:fldCharType="separate"/>
        </w:r>
        <w:r w:rsidR="00CC711F" w:rsidRPr="00237F39">
          <w:rPr>
            <w:rFonts w:ascii="Times New Roman" w:hAnsi="Times New Roman"/>
            <w:noProof/>
            <w:webHidden/>
            <w:sz w:val="24"/>
            <w:szCs w:val="24"/>
          </w:rPr>
          <w:t>30</w:t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fldChar w:fldCharType="end"/>
        </w:r>
      </w:hyperlink>
    </w:p>
    <w:p w14:paraId="003A6E24" w14:textId="260D67EB" w:rsidR="00B658C9" w:rsidRPr="00237F39" w:rsidRDefault="00000000" w:rsidP="00B658C9">
      <w:pPr>
        <w:tabs>
          <w:tab w:val="left" w:leader="dot" w:pos="8222"/>
          <w:tab w:val="right" w:pos="8789"/>
        </w:tabs>
        <w:spacing w:after="240" w:line="240" w:lineRule="auto"/>
        <w:ind w:left="1120" w:right="624" w:hanging="1120"/>
        <w:jc w:val="both"/>
        <w:rPr>
          <w:rFonts w:ascii="Times New Roman" w:hAnsi="Times New Roman"/>
          <w:noProof/>
          <w:sz w:val="24"/>
          <w:szCs w:val="24"/>
        </w:rPr>
      </w:pPr>
      <w:hyperlink w:anchor="_Toc134102130" w:history="1">
        <w:r w:rsidR="00B658C9" w:rsidRPr="00237F39">
          <w:rPr>
            <w:rFonts w:ascii="Times New Roman" w:hAnsi="Times New Roman"/>
            <w:noProof/>
            <w:sz w:val="24"/>
            <w:szCs w:val="24"/>
          </w:rPr>
          <w:t>Resim 3.3.</w:t>
        </w:r>
        <w:r w:rsidR="00B658C9" w:rsidRPr="00237F39">
          <w:rPr>
            <w:rFonts w:ascii="Times New Roman" w:hAnsi="Times New Roman"/>
            <w:noProof/>
            <w:sz w:val="24"/>
            <w:szCs w:val="24"/>
          </w:rPr>
          <w:tab/>
          <w:t>X-Smart Plus (Dentsply, Tulsa Dental) endodontik motor</w:t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tab/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tab/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fldChar w:fldCharType="begin"/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instrText xml:space="preserve"> PAGEREF _Toc134102130 \h </w:instrText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fldChar w:fldCharType="separate"/>
        </w:r>
        <w:r w:rsidR="00CC711F" w:rsidRPr="00237F39">
          <w:rPr>
            <w:rFonts w:ascii="Times New Roman" w:hAnsi="Times New Roman"/>
            <w:noProof/>
            <w:webHidden/>
            <w:sz w:val="24"/>
            <w:szCs w:val="24"/>
          </w:rPr>
          <w:t>31</w:t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fldChar w:fldCharType="end"/>
        </w:r>
      </w:hyperlink>
    </w:p>
    <w:p w14:paraId="5CA00915" w14:textId="396EBA26" w:rsidR="00B658C9" w:rsidRPr="00237F39" w:rsidRDefault="00000000" w:rsidP="00B658C9">
      <w:pPr>
        <w:tabs>
          <w:tab w:val="left" w:leader="dot" w:pos="8222"/>
          <w:tab w:val="right" w:pos="8789"/>
        </w:tabs>
        <w:spacing w:after="240" w:line="240" w:lineRule="auto"/>
        <w:ind w:left="1120" w:right="624" w:hanging="1120"/>
        <w:jc w:val="both"/>
        <w:rPr>
          <w:rFonts w:ascii="Times New Roman" w:hAnsi="Times New Roman"/>
          <w:noProof/>
          <w:sz w:val="24"/>
          <w:szCs w:val="24"/>
        </w:rPr>
      </w:pPr>
      <w:hyperlink w:anchor="_Toc134102131" w:history="1">
        <w:r w:rsidR="00B658C9" w:rsidRPr="00237F39">
          <w:rPr>
            <w:rFonts w:ascii="Times New Roman" w:hAnsi="Times New Roman"/>
            <w:noProof/>
            <w:sz w:val="24"/>
            <w:szCs w:val="24"/>
          </w:rPr>
          <w:t>Resim 3.4.</w:t>
        </w:r>
        <w:r w:rsidR="00B658C9" w:rsidRPr="00237F39">
          <w:rPr>
            <w:rFonts w:ascii="Times New Roman" w:hAnsi="Times New Roman"/>
            <w:noProof/>
            <w:sz w:val="24"/>
            <w:szCs w:val="24"/>
          </w:rPr>
          <w:tab/>
        </w:r>
        <w:r w:rsidR="00E56D6E" w:rsidRPr="00237F39">
          <w:rPr>
            <w:rFonts w:ascii="Times New Roman" w:hAnsi="Times New Roman"/>
            <w:noProof/>
            <w:sz w:val="24"/>
            <w:szCs w:val="24"/>
          </w:rPr>
          <w:t>Ş</w:t>
        </w:r>
        <w:r w:rsidR="00B658C9" w:rsidRPr="00237F39">
          <w:rPr>
            <w:rFonts w:ascii="Times New Roman" w:hAnsi="Times New Roman"/>
            <w:noProof/>
            <w:sz w:val="24"/>
            <w:szCs w:val="24"/>
          </w:rPr>
          <w:t>ekillendirme sonrası dijital fotoğrafın çekilmesi</w:t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tab/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tab/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fldChar w:fldCharType="begin"/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instrText xml:space="preserve"> PAGEREF _Toc134102131 \h </w:instrText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fldChar w:fldCharType="separate"/>
        </w:r>
        <w:r w:rsidR="00CC711F" w:rsidRPr="00237F39">
          <w:rPr>
            <w:rFonts w:ascii="Times New Roman" w:hAnsi="Times New Roman"/>
            <w:noProof/>
            <w:webHidden/>
            <w:sz w:val="24"/>
            <w:szCs w:val="24"/>
          </w:rPr>
          <w:t>33</w:t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fldChar w:fldCharType="end"/>
        </w:r>
      </w:hyperlink>
    </w:p>
    <w:p w14:paraId="028958B4" w14:textId="7B6032CB" w:rsidR="00B658C9" w:rsidRPr="00237F39" w:rsidRDefault="00000000" w:rsidP="00B658C9">
      <w:pPr>
        <w:tabs>
          <w:tab w:val="left" w:leader="dot" w:pos="8222"/>
          <w:tab w:val="right" w:pos="8789"/>
        </w:tabs>
        <w:spacing w:after="240" w:line="240" w:lineRule="auto"/>
        <w:ind w:left="1120" w:right="624" w:hanging="1120"/>
        <w:jc w:val="both"/>
        <w:rPr>
          <w:rFonts w:ascii="Times New Roman" w:hAnsi="Times New Roman"/>
          <w:noProof/>
          <w:sz w:val="24"/>
          <w:szCs w:val="24"/>
        </w:rPr>
      </w:pPr>
      <w:hyperlink w:anchor="_Toc134102132" w:history="1">
        <w:r w:rsidR="00B658C9" w:rsidRPr="00237F39">
          <w:rPr>
            <w:rFonts w:ascii="Times New Roman" w:hAnsi="Times New Roman"/>
            <w:noProof/>
            <w:sz w:val="24"/>
            <w:szCs w:val="24"/>
          </w:rPr>
          <w:t>Resim 3.5.</w:t>
        </w:r>
        <w:r w:rsidR="00B658C9" w:rsidRPr="00237F39">
          <w:rPr>
            <w:rFonts w:ascii="Times New Roman" w:hAnsi="Times New Roman"/>
            <w:noProof/>
            <w:sz w:val="24"/>
            <w:szCs w:val="24"/>
          </w:rPr>
          <w:tab/>
        </w:r>
        <w:r w:rsidR="0060471E" w:rsidRPr="00237F39">
          <w:rPr>
            <w:rFonts w:ascii="Times New Roman" w:hAnsi="Times New Roman"/>
            <w:noProof/>
            <w:sz w:val="24"/>
            <w:szCs w:val="24"/>
          </w:rPr>
          <w:t xml:space="preserve">a) </w:t>
        </w:r>
        <w:r w:rsidR="00622D85" w:rsidRPr="00237F39">
          <w:rPr>
            <w:rFonts w:ascii="Times New Roman" w:hAnsi="Times New Roman"/>
            <w:noProof/>
            <w:sz w:val="24"/>
            <w:szCs w:val="24"/>
          </w:rPr>
          <w:t xml:space="preserve">Şekillendirme </w:t>
        </w:r>
        <w:r w:rsidR="0060471E" w:rsidRPr="00237F39">
          <w:rPr>
            <w:rFonts w:ascii="Times New Roman" w:hAnsi="Times New Roman"/>
            <w:noProof/>
            <w:sz w:val="24"/>
            <w:szCs w:val="24"/>
          </w:rPr>
          <w:t xml:space="preserve">öncesi alınan dijital görüntü, b) </w:t>
        </w:r>
        <w:r w:rsidR="00622D85" w:rsidRPr="00237F39">
          <w:rPr>
            <w:rFonts w:ascii="Times New Roman" w:hAnsi="Times New Roman"/>
            <w:noProof/>
            <w:sz w:val="24"/>
            <w:szCs w:val="24"/>
          </w:rPr>
          <w:t xml:space="preserve">Şekillendirme </w:t>
        </w:r>
        <w:r w:rsidR="0060471E" w:rsidRPr="00237F39">
          <w:rPr>
            <w:rFonts w:ascii="Times New Roman" w:hAnsi="Times New Roman"/>
            <w:noProof/>
            <w:sz w:val="24"/>
            <w:szCs w:val="24"/>
          </w:rPr>
          <w:t xml:space="preserve">sonrası alınan dijital görüntü, c) </w:t>
        </w:r>
        <w:r w:rsidR="00622D85" w:rsidRPr="00237F39">
          <w:rPr>
            <w:rFonts w:ascii="Times New Roman" w:hAnsi="Times New Roman"/>
            <w:noProof/>
            <w:sz w:val="24"/>
            <w:szCs w:val="24"/>
          </w:rPr>
          <w:t xml:space="preserve">Dijital </w:t>
        </w:r>
        <w:r w:rsidR="0060471E" w:rsidRPr="00237F39">
          <w:rPr>
            <w:rFonts w:ascii="Times New Roman" w:hAnsi="Times New Roman"/>
            <w:noProof/>
            <w:sz w:val="24"/>
            <w:szCs w:val="24"/>
          </w:rPr>
          <w:t>görüntülerin üst üste çakıştırıldığı gör</w:t>
        </w:r>
        <w:r w:rsidR="00B83383" w:rsidRPr="00237F39">
          <w:rPr>
            <w:rFonts w:ascii="Times New Roman" w:hAnsi="Times New Roman"/>
            <w:noProof/>
            <w:sz w:val="24"/>
            <w:szCs w:val="24"/>
          </w:rPr>
          <w:t>sel</w:t>
        </w:r>
        <w:r w:rsidR="0060471E" w:rsidRPr="00237F39">
          <w:rPr>
            <w:rFonts w:ascii="Times New Roman" w:hAnsi="Times New Roman"/>
            <w:noProof/>
            <w:sz w:val="24"/>
            <w:szCs w:val="24"/>
          </w:rPr>
          <w:t xml:space="preserve">, d) </w:t>
        </w:r>
        <w:r w:rsidR="00622D85" w:rsidRPr="00237F39">
          <w:rPr>
            <w:rFonts w:ascii="Times New Roman" w:hAnsi="Times New Roman"/>
            <w:noProof/>
            <w:sz w:val="24"/>
            <w:szCs w:val="24"/>
          </w:rPr>
          <w:t xml:space="preserve">Çakıştırılmış </w:t>
        </w:r>
        <w:r w:rsidR="0060471E" w:rsidRPr="00237F39">
          <w:rPr>
            <w:rFonts w:ascii="Times New Roman" w:hAnsi="Times New Roman"/>
            <w:noProof/>
            <w:sz w:val="24"/>
            <w:szCs w:val="24"/>
          </w:rPr>
          <w:t>görsel üzerine çizilen rehber çemberler</w:t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tab/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tab/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fldChar w:fldCharType="begin"/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instrText xml:space="preserve"> PAGEREF _Toc134102132 \h </w:instrText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fldChar w:fldCharType="separate"/>
        </w:r>
        <w:r w:rsidR="00CC711F" w:rsidRPr="00237F39">
          <w:rPr>
            <w:rFonts w:ascii="Times New Roman" w:hAnsi="Times New Roman"/>
            <w:noProof/>
            <w:webHidden/>
            <w:sz w:val="24"/>
            <w:szCs w:val="24"/>
          </w:rPr>
          <w:t>34</w:t>
        </w:r>
        <w:r w:rsidR="00B658C9" w:rsidRPr="00237F39">
          <w:rPr>
            <w:rFonts w:ascii="Times New Roman" w:hAnsi="Times New Roman"/>
            <w:noProof/>
            <w:webHidden/>
            <w:sz w:val="24"/>
            <w:szCs w:val="24"/>
          </w:rPr>
          <w:fldChar w:fldCharType="end"/>
        </w:r>
      </w:hyperlink>
    </w:p>
    <w:p w14:paraId="798624FD" w14:textId="6A1CACBB" w:rsidR="00861A6A" w:rsidRPr="00237F39" w:rsidRDefault="00B658C9" w:rsidP="00B658C9">
      <w:pPr>
        <w:tabs>
          <w:tab w:val="left" w:leader="dot" w:pos="8222"/>
          <w:tab w:val="right" w:pos="8789"/>
        </w:tabs>
        <w:spacing w:after="240" w:line="240" w:lineRule="auto"/>
        <w:ind w:left="1120" w:right="624" w:hanging="1120"/>
        <w:jc w:val="both"/>
        <w:rPr>
          <w:rFonts w:ascii="Times New Roman" w:hAnsi="Times New Roman"/>
          <w:bCs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fldChar w:fldCharType="end"/>
      </w:r>
    </w:p>
    <w:p w14:paraId="2A45EEC1" w14:textId="77777777" w:rsidR="00861A6A" w:rsidRPr="00237F39" w:rsidRDefault="00861A6A" w:rsidP="00861A6A">
      <w:pPr>
        <w:autoSpaceDE w:val="0"/>
        <w:autoSpaceDN w:val="0"/>
        <w:adjustRightInd w:val="0"/>
        <w:spacing w:before="120" w:after="0" w:line="360" w:lineRule="auto"/>
        <w:rPr>
          <w:rFonts w:ascii="Times New Roman" w:eastAsia="TimesNewRomanPSMT" w:hAnsi="Times New Roman"/>
          <w:sz w:val="24"/>
          <w:szCs w:val="24"/>
        </w:rPr>
      </w:pPr>
    </w:p>
    <w:p w14:paraId="57E52ADE" w14:textId="77777777" w:rsidR="00861A6A" w:rsidRPr="00237F39" w:rsidRDefault="00861A6A" w:rsidP="00861A6A">
      <w:pPr>
        <w:rPr>
          <w:rFonts w:ascii="Times New Roman" w:eastAsia="TimesNewRomanPSMT" w:hAnsi="Times New Roman"/>
          <w:sz w:val="24"/>
          <w:szCs w:val="24"/>
        </w:rPr>
      </w:pPr>
      <w:r w:rsidRPr="00237F39">
        <w:rPr>
          <w:rFonts w:ascii="Times New Roman" w:eastAsia="TimesNewRomanPSMT" w:hAnsi="Times New Roman"/>
          <w:b/>
          <w:sz w:val="24"/>
          <w:szCs w:val="24"/>
        </w:rPr>
        <w:br w:type="page"/>
      </w:r>
    </w:p>
    <w:p w14:paraId="0DAA6ECD" w14:textId="445CE854" w:rsidR="00861A6A" w:rsidRPr="00237F39" w:rsidRDefault="00861A6A" w:rsidP="0099303F">
      <w:pPr>
        <w:pStyle w:val="Balk1"/>
        <w:jc w:val="center"/>
        <w:rPr>
          <w:sz w:val="24"/>
          <w:szCs w:val="24"/>
        </w:rPr>
      </w:pPr>
      <w:bookmarkStart w:id="8" w:name="_Toc134102376"/>
      <w:r w:rsidRPr="00237F39">
        <w:rPr>
          <w:sz w:val="24"/>
          <w:szCs w:val="24"/>
        </w:rPr>
        <w:lastRenderedPageBreak/>
        <w:t>SİMGELER</w:t>
      </w:r>
      <w:r w:rsidR="00E4403D" w:rsidRPr="00237F39">
        <w:rPr>
          <w:sz w:val="24"/>
          <w:szCs w:val="24"/>
        </w:rPr>
        <w:t xml:space="preserve"> </w:t>
      </w:r>
      <w:r w:rsidRPr="00237F39">
        <w:rPr>
          <w:sz w:val="24"/>
          <w:szCs w:val="24"/>
        </w:rPr>
        <w:t>VE</w:t>
      </w:r>
      <w:r w:rsidR="00E4403D" w:rsidRPr="00237F39">
        <w:rPr>
          <w:sz w:val="24"/>
          <w:szCs w:val="24"/>
        </w:rPr>
        <w:t xml:space="preserve"> </w:t>
      </w:r>
      <w:r w:rsidRPr="00237F39">
        <w:rPr>
          <w:sz w:val="24"/>
          <w:szCs w:val="24"/>
        </w:rPr>
        <w:t>KISALTMALAR</w:t>
      </w:r>
      <w:bookmarkEnd w:id="8"/>
    </w:p>
    <w:p w14:paraId="5E697461" w14:textId="3FF096BA" w:rsidR="00861A6A" w:rsidRPr="00237F39" w:rsidRDefault="00861A6A" w:rsidP="0099303F">
      <w:pPr>
        <w:spacing w:after="0" w:line="360" w:lineRule="auto"/>
        <w:jc w:val="both"/>
        <w:rPr>
          <w:rFonts w:ascii="Times New Roman" w:hAnsi="Times New Roman"/>
          <w:bCs/>
          <w:sz w:val="24"/>
          <w:szCs w:val="24"/>
        </w:rPr>
      </w:pPr>
      <w:r w:rsidRPr="00237F39">
        <w:rPr>
          <w:rFonts w:ascii="Times New Roman" w:hAnsi="Times New Roman"/>
          <w:bCs/>
          <w:sz w:val="24"/>
          <w:szCs w:val="24"/>
        </w:rPr>
        <w:t>Bu</w:t>
      </w:r>
      <w:r w:rsidR="00E4403D" w:rsidRPr="00237F39">
        <w:rPr>
          <w:rFonts w:ascii="Times New Roman" w:hAnsi="Times New Roman"/>
          <w:bCs/>
          <w:sz w:val="24"/>
          <w:szCs w:val="24"/>
        </w:rPr>
        <w:t xml:space="preserve"> </w:t>
      </w:r>
      <w:r w:rsidRPr="00237F39">
        <w:rPr>
          <w:rFonts w:ascii="Times New Roman" w:hAnsi="Times New Roman"/>
          <w:bCs/>
          <w:sz w:val="24"/>
          <w:szCs w:val="24"/>
        </w:rPr>
        <w:t>çalışmada</w:t>
      </w:r>
      <w:r w:rsidR="00E4403D" w:rsidRPr="00237F39">
        <w:rPr>
          <w:rFonts w:ascii="Times New Roman" w:hAnsi="Times New Roman"/>
          <w:bCs/>
          <w:sz w:val="24"/>
          <w:szCs w:val="24"/>
        </w:rPr>
        <w:t xml:space="preserve"> </w:t>
      </w:r>
      <w:r w:rsidRPr="00237F39">
        <w:rPr>
          <w:rFonts w:ascii="Times New Roman" w:hAnsi="Times New Roman"/>
          <w:bCs/>
          <w:sz w:val="24"/>
          <w:szCs w:val="24"/>
        </w:rPr>
        <w:t>kullanılmış</w:t>
      </w:r>
      <w:r w:rsidR="00E4403D" w:rsidRPr="00237F39">
        <w:rPr>
          <w:rFonts w:ascii="Times New Roman" w:hAnsi="Times New Roman"/>
          <w:bCs/>
          <w:sz w:val="24"/>
          <w:szCs w:val="24"/>
        </w:rPr>
        <w:t xml:space="preserve"> </w:t>
      </w:r>
      <w:r w:rsidRPr="00237F39">
        <w:rPr>
          <w:rFonts w:ascii="Times New Roman" w:hAnsi="Times New Roman"/>
          <w:bCs/>
          <w:sz w:val="24"/>
          <w:szCs w:val="24"/>
        </w:rPr>
        <w:t>simgeler</w:t>
      </w:r>
      <w:r w:rsidR="00E4403D" w:rsidRPr="00237F39">
        <w:rPr>
          <w:rFonts w:ascii="Times New Roman" w:hAnsi="Times New Roman"/>
          <w:bCs/>
          <w:sz w:val="24"/>
          <w:szCs w:val="24"/>
        </w:rPr>
        <w:t xml:space="preserve"> </w:t>
      </w:r>
      <w:r w:rsidRPr="00237F39">
        <w:rPr>
          <w:rFonts w:ascii="Times New Roman" w:hAnsi="Times New Roman"/>
          <w:bCs/>
          <w:sz w:val="24"/>
          <w:szCs w:val="24"/>
        </w:rPr>
        <w:t>ve</w:t>
      </w:r>
      <w:r w:rsidR="00E4403D" w:rsidRPr="00237F39">
        <w:rPr>
          <w:rFonts w:ascii="Times New Roman" w:hAnsi="Times New Roman"/>
          <w:bCs/>
          <w:sz w:val="24"/>
          <w:szCs w:val="24"/>
        </w:rPr>
        <w:t xml:space="preserve"> </w:t>
      </w:r>
      <w:r w:rsidRPr="00237F39">
        <w:rPr>
          <w:rFonts w:ascii="Times New Roman" w:hAnsi="Times New Roman"/>
          <w:bCs/>
          <w:sz w:val="24"/>
          <w:szCs w:val="24"/>
        </w:rPr>
        <w:t>kısaltmalar,</w:t>
      </w:r>
      <w:r w:rsidR="00E4403D" w:rsidRPr="00237F39">
        <w:rPr>
          <w:rFonts w:ascii="Times New Roman" w:hAnsi="Times New Roman"/>
          <w:bCs/>
          <w:sz w:val="24"/>
          <w:szCs w:val="24"/>
        </w:rPr>
        <w:t xml:space="preserve"> </w:t>
      </w:r>
      <w:r w:rsidRPr="00237F39">
        <w:rPr>
          <w:rFonts w:ascii="Times New Roman" w:hAnsi="Times New Roman"/>
          <w:bCs/>
          <w:sz w:val="24"/>
          <w:szCs w:val="24"/>
        </w:rPr>
        <w:t>açıklamaları</w:t>
      </w:r>
      <w:r w:rsidR="00E4403D" w:rsidRPr="00237F39">
        <w:rPr>
          <w:rFonts w:ascii="Times New Roman" w:hAnsi="Times New Roman"/>
          <w:bCs/>
          <w:sz w:val="24"/>
          <w:szCs w:val="24"/>
        </w:rPr>
        <w:t xml:space="preserve"> </w:t>
      </w:r>
      <w:proofErr w:type="gramStart"/>
      <w:r w:rsidRPr="00237F39">
        <w:rPr>
          <w:rFonts w:ascii="Times New Roman" w:hAnsi="Times New Roman"/>
          <w:bCs/>
          <w:sz w:val="24"/>
          <w:szCs w:val="24"/>
        </w:rPr>
        <w:t>ile</w:t>
      </w:r>
      <w:r w:rsidR="00E4403D" w:rsidRPr="00237F39">
        <w:rPr>
          <w:rFonts w:ascii="Times New Roman" w:hAnsi="Times New Roman"/>
          <w:bCs/>
          <w:sz w:val="24"/>
          <w:szCs w:val="24"/>
        </w:rPr>
        <w:t xml:space="preserve"> </w:t>
      </w:r>
      <w:r w:rsidRPr="00237F39">
        <w:rPr>
          <w:rFonts w:ascii="Times New Roman" w:hAnsi="Times New Roman"/>
          <w:bCs/>
          <w:sz w:val="24"/>
          <w:szCs w:val="24"/>
        </w:rPr>
        <w:t>birlikte</w:t>
      </w:r>
      <w:proofErr w:type="gramEnd"/>
      <w:r w:rsidR="00E4403D" w:rsidRPr="00237F39">
        <w:rPr>
          <w:rFonts w:ascii="Times New Roman" w:hAnsi="Times New Roman"/>
          <w:bCs/>
          <w:sz w:val="24"/>
          <w:szCs w:val="24"/>
        </w:rPr>
        <w:t xml:space="preserve"> </w:t>
      </w:r>
      <w:r w:rsidRPr="00237F39">
        <w:rPr>
          <w:rFonts w:ascii="Times New Roman" w:hAnsi="Times New Roman"/>
          <w:bCs/>
          <w:sz w:val="24"/>
          <w:szCs w:val="24"/>
        </w:rPr>
        <w:t>aşağıda</w:t>
      </w:r>
      <w:r w:rsidR="00E4403D" w:rsidRPr="00237F39">
        <w:rPr>
          <w:rFonts w:ascii="Times New Roman" w:hAnsi="Times New Roman"/>
          <w:bCs/>
          <w:sz w:val="24"/>
          <w:szCs w:val="24"/>
        </w:rPr>
        <w:t xml:space="preserve"> </w:t>
      </w:r>
      <w:r w:rsidRPr="00237F39">
        <w:rPr>
          <w:rFonts w:ascii="Times New Roman" w:hAnsi="Times New Roman"/>
          <w:bCs/>
          <w:sz w:val="24"/>
          <w:szCs w:val="24"/>
        </w:rPr>
        <w:t>sunulmuştur.</w:t>
      </w:r>
    </w:p>
    <w:p w14:paraId="0ED99CC6" w14:textId="400D33CF" w:rsidR="00861A6A" w:rsidRPr="00237F39" w:rsidRDefault="00861A6A" w:rsidP="00861A6A">
      <w:pPr>
        <w:spacing w:before="360" w:after="360" w:line="360" w:lineRule="auto"/>
        <w:rPr>
          <w:rFonts w:ascii="Times New Roman" w:hAnsi="Times New Roman"/>
          <w:b/>
          <w:sz w:val="24"/>
          <w:szCs w:val="24"/>
        </w:rPr>
      </w:pPr>
      <w:r w:rsidRPr="00237F39">
        <w:rPr>
          <w:rFonts w:ascii="Times New Roman" w:hAnsi="Times New Roman"/>
          <w:b/>
          <w:sz w:val="24"/>
          <w:szCs w:val="24"/>
        </w:rPr>
        <w:t>Simgeler</w:t>
      </w:r>
      <w:r w:rsidR="00E4403D" w:rsidRPr="00237F39">
        <w:rPr>
          <w:rFonts w:ascii="Times New Roman" w:hAnsi="Times New Roman"/>
          <w:b/>
          <w:sz w:val="24"/>
          <w:szCs w:val="24"/>
        </w:rPr>
        <w:t xml:space="preserve"> </w:t>
      </w:r>
      <w:r w:rsidRPr="00237F39">
        <w:rPr>
          <w:rFonts w:ascii="Times New Roman" w:hAnsi="Times New Roman"/>
          <w:b/>
          <w:sz w:val="24"/>
          <w:szCs w:val="24"/>
        </w:rPr>
        <w:tab/>
      </w:r>
      <w:r w:rsidRPr="00237F39">
        <w:rPr>
          <w:rFonts w:ascii="Times New Roman" w:hAnsi="Times New Roman"/>
          <w:b/>
          <w:sz w:val="24"/>
          <w:szCs w:val="24"/>
        </w:rPr>
        <w:tab/>
        <w:t>Açıklamalar</w:t>
      </w:r>
    </w:p>
    <w:p w14:paraId="1C9EC75B" w14:textId="3501262A" w:rsidR="00295D1C" w:rsidRPr="00237F39" w:rsidRDefault="00295D1C" w:rsidP="00164CE0">
      <w:pPr>
        <w:spacing w:after="0" w:line="360" w:lineRule="auto"/>
        <w:ind w:left="2268" w:hanging="2268"/>
        <w:jc w:val="both"/>
        <w:rPr>
          <w:rFonts w:ascii="Times New Roman" w:eastAsia="Calibri" w:hAnsi="Times New Roman"/>
          <w:kern w:val="2"/>
          <w:sz w:val="24"/>
          <w:szCs w:val="24"/>
          <w:lang w:eastAsia="en-US"/>
        </w:rPr>
      </w:pPr>
      <w:r w:rsidRPr="00237F39">
        <w:rPr>
          <w:rFonts w:ascii="Times New Roman" w:eastAsia="Calibri" w:hAnsi="Times New Roman"/>
          <w:b/>
          <w:bCs/>
          <w:kern w:val="2"/>
          <w:sz w:val="24"/>
          <w:szCs w:val="24"/>
          <w:lang w:eastAsia="en-US"/>
        </w:rPr>
        <w:t>°</w:t>
      </w:r>
      <w:r w:rsidR="00E4403D" w:rsidRPr="00237F39">
        <w:rPr>
          <w:rFonts w:ascii="Times New Roman" w:eastAsia="Calibri" w:hAnsi="Times New Roman"/>
          <w:b/>
          <w:bCs/>
          <w:kern w:val="2"/>
          <w:sz w:val="24"/>
          <w:szCs w:val="24"/>
          <w:lang w:eastAsia="en-US"/>
        </w:rPr>
        <w:t xml:space="preserve">  </w:t>
      </w:r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ab/>
        <w:t>Derece</w:t>
      </w:r>
    </w:p>
    <w:p w14:paraId="1252B16C" w14:textId="19A8B58F" w:rsidR="00295D1C" w:rsidRPr="00237F39" w:rsidRDefault="00295D1C" w:rsidP="00164CE0">
      <w:pPr>
        <w:spacing w:after="0" w:line="360" w:lineRule="auto"/>
        <w:ind w:left="2268" w:hanging="2268"/>
        <w:jc w:val="both"/>
        <w:rPr>
          <w:rFonts w:ascii="Times New Roman" w:eastAsia="Calibri" w:hAnsi="Times New Roman"/>
          <w:kern w:val="2"/>
          <w:sz w:val="24"/>
          <w:szCs w:val="24"/>
          <w:lang w:eastAsia="en-US"/>
        </w:rPr>
      </w:pPr>
      <w:r w:rsidRPr="00237F39">
        <w:rPr>
          <w:rFonts w:ascii="Times New Roman" w:eastAsia="Calibri" w:hAnsi="Times New Roman"/>
          <w:b/>
          <w:bCs/>
          <w:kern w:val="2"/>
          <w:sz w:val="24"/>
          <w:szCs w:val="24"/>
          <w:lang w:eastAsia="en-US"/>
        </w:rPr>
        <w:t>2D</w:t>
      </w:r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ab/>
        <w:t>İki</w:t>
      </w:r>
      <w:r w:rsidR="00E4403D"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>boyutlu</w:t>
      </w:r>
    </w:p>
    <w:p w14:paraId="096D3B07" w14:textId="466ED689" w:rsidR="00295D1C" w:rsidRPr="00237F39" w:rsidRDefault="00295D1C" w:rsidP="00164CE0">
      <w:pPr>
        <w:spacing w:after="0" w:line="360" w:lineRule="auto"/>
        <w:ind w:left="2268" w:hanging="2268"/>
        <w:jc w:val="both"/>
        <w:rPr>
          <w:rFonts w:ascii="Times New Roman" w:eastAsia="Calibri" w:hAnsi="Times New Roman"/>
          <w:kern w:val="2"/>
          <w:sz w:val="24"/>
          <w:szCs w:val="24"/>
          <w:lang w:eastAsia="en-US"/>
        </w:rPr>
      </w:pPr>
      <w:r w:rsidRPr="00237F39">
        <w:rPr>
          <w:rFonts w:ascii="Times New Roman" w:eastAsia="Calibri" w:hAnsi="Times New Roman"/>
          <w:b/>
          <w:bCs/>
          <w:kern w:val="2"/>
          <w:sz w:val="24"/>
          <w:szCs w:val="24"/>
          <w:lang w:eastAsia="en-US"/>
        </w:rPr>
        <w:t>3D</w:t>
      </w:r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ab/>
        <w:t>Üç</w:t>
      </w:r>
      <w:r w:rsidR="00E4403D"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>boyutlu</w:t>
      </w:r>
    </w:p>
    <w:p w14:paraId="3E7E3743" w14:textId="0B94A15B" w:rsidR="00295D1C" w:rsidRPr="00237F39" w:rsidRDefault="00295D1C" w:rsidP="00164CE0">
      <w:pPr>
        <w:spacing w:after="0" w:line="360" w:lineRule="auto"/>
        <w:ind w:left="2268" w:hanging="2268"/>
        <w:jc w:val="both"/>
        <w:rPr>
          <w:rFonts w:ascii="Times New Roman" w:eastAsia="Calibri" w:hAnsi="Times New Roman"/>
          <w:kern w:val="2"/>
          <w:sz w:val="24"/>
          <w:szCs w:val="24"/>
          <w:lang w:eastAsia="en-US"/>
        </w:rPr>
      </w:pPr>
      <w:r w:rsidRPr="00237F39">
        <w:rPr>
          <w:rFonts w:ascii="Times New Roman" w:eastAsia="Calibri" w:hAnsi="Times New Roman"/>
          <w:b/>
          <w:bCs/>
          <w:kern w:val="2"/>
          <w:sz w:val="24"/>
          <w:szCs w:val="24"/>
          <w:lang w:eastAsia="en-US"/>
        </w:rPr>
        <w:t>AAE</w:t>
      </w:r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ab/>
        <w:t>Amerikan</w:t>
      </w:r>
      <w:r w:rsidR="00E4403D"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>Endodontistler</w:t>
      </w:r>
      <w:r w:rsidR="00E4403D"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>Derneği</w:t>
      </w:r>
    </w:p>
    <w:p w14:paraId="0B1AD644" w14:textId="4EDAB6DF" w:rsidR="00295D1C" w:rsidRPr="00237F39" w:rsidRDefault="00295D1C" w:rsidP="00164CE0">
      <w:pPr>
        <w:spacing w:after="0" w:line="360" w:lineRule="auto"/>
        <w:ind w:left="2268" w:hanging="2268"/>
        <w:jc w:val="both"/>
        <w:rPr>
          <w:rFonts w:ascii="Times New Roman" w:eastAsia="Calibri" w:hAnsi="Times New Roman"/>
          <w:kern w:val="2"/>
          <w:sz w:val="24"/>
          <w:szCs w:val="24"/>
          <w:lang w:eastAsia="en-US"/>
        </w:rPr>
      </w:pPr>
      <w:r w:rsidRPr="00237F39">
        <w:rPr>
          <w:rFonts w:ascii="Times New Roman" w:eastAsia="Calibri" w:hAnsi="Times New Roman"/>
          <w:b/>
          <w:bCs/>
          <w:kern w:val="2"/>
          <w:sz w:val="24"/>
          <w:szCs w:val="24"/>
          <w:lang w:eastAsia="en-US"/>
        </w:rPr>
        <w:t>ark</w:t>
      </w:r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>.</w:t>
      </w:r>
      <w:r w:rsidR="00E4403D"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ab/>
        <w:t>Arkadaşları</w:t>
      </w:r>
    </w:p>
    <w:p w14:paraId="1F9AA8C6" w14:textId="05649449" w:rsidR="00295D1C" w:rsidRPr="00237F39" w:rsidRDefault="00295D1C" w:rsidP="00164CE0">
      <w:pPr>
        <w:spacing w:after="0" w:line="360" w:lineRule="auto"/>
        <w:ind w:left="2268" w:hanging="2268"/>
        <w:jc w:val="both"/>
        <w:rPr>
          <w:rFonts w:ascii="Times New Roman" w:eastAsia="Calibri" w:hAnsi="Times New Roman"/>
          <w:kern w:val="2"/>
          <w:sz w:val="24"/>
          <w:szCs w:val="24"/>
          <w:lang w:eastAsia="en-US"/>
        </w:rPr>
      </w:pPr>
      <w:r w:rsidRPr="00237F39">
        <w:rPr>
          <w:rFonts w:ascii="Times New Roman" w:eastAsia="Calibri" w:hAnsi="Times New Roman"/>
          <w:b/>
          <w:bCs/>
          <w:kern w:val="2"/>
          <w:sz w:val="24"/>
          <w:szCs w:val="24"/>
          <w:lang w:eastAsia="en-US"/>
        </w:rPr>
        <w:t>BT</w:t>
      </w:r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ab/>
        <w:t>Bilgisayarlı</w:t>
      </w:r>
      <w:r w:rsidR="00E4403D"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>tomografi</w:t>
      </w:r>
    </w:p>
    <w:p w14:paraId="0B498501" w14:textId="5D4BBDE9" w:rsidR="00295D1C" w:rsidRPr="00237F39" w:rsidRDefault="00295D1C" w:rsidP="00164CE0">
      <w:pPr>
        <w:spacing w:after="0" w:line="360" w:lineRule="auto"/>
        <w:ind w:left="2268" w:hanging="2268"/>
        <w:jc w:val="both"/>
        <w:rPr>
          <w:rFonts w:ascii="Times New Roman" w:eastAsia="Calibri" w:hAnsi="Times New Roman"/>
          <w:kern w:val="2"/>
          <w:sz w:val="24"/>
          <w:szCs w:val="24"/>
          <w:lang w:eastAsia="en-US"/>
        </w:rPr>
      </w:pPr>
      <w:r w:rsidRPr="00237F39">
        <w:rPr>
          <w:rFonts w:ascii="Times New Roman" w:eastAsia="Calibri" w:hAnsi="Times New Roman"/>
          <w:b/>
          <w:bCs/>
          <w:kern w:val="2"/>
          <w:sz w:val="24"/>
          <w:szCs w:val="24"/>
          <w:lang w:eastAsia="en-US"/>
        </w:rPr>
        <w:t>CM</w:t>
      </w:r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ab/>
        <w:t>Kontrollü</w:t>
      </w:r>
      <w:r w:rsidR="00E4403D"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>Hafızalı</w:t>
      </w:r>
    </w:p>
    <w:p w14:paraId="1E803F5F" w14:textId="775111BF" w:rsidR="00295D1C" w:rsidRPr="00237F39" w:rsidRDefault="00295D1C" w:rsidP="00164CE0">
      <w:pPr>
        <w:spacing w:after="0" w:line="360" w:lineRule="auto"/>
        <w:ind w:left="2268" w:hanging="2268"/>
        <w:jc w:val="both"/>
        <w:rPr>
          <w:rFonts w:ascii="Times New Roman" w:eastAsia="Calibri" w:hAnsi="Times New Roman"/>
          <w:kern w:val="2"/>
          <w:sz w:val="24"/>
          <w:szCs w:val="24"/>
          <w:lang w:eastAsia="en-US"/>
        </w:rPr>
      </w:pPr>
      <w:r w:rsidRPr="00237F39">
        <w:rPr>
          <w:rFonts w:ascii="Times New Roman" w:eastAsia="Calibri" w:hAnsi="Times New Roman"/>
          <w:b/>
          <w:bCs/>
          <w:kern w:val="2"/>
          <w:sz w:val="24"/>
          <w:szCs w:val="24"/>
          <w:lang w:eastAsia="en-US"/>
        </w:rPr>
        <w:t>EDM</w:t>
      </w:r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ab/>
        <w:t>Elektrik</w:t>
      </w:r>
      <w:r w:rsidR="00E4403D"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>deşarjlı</w:t>
      </w:r>
      <w:r w:rsidR="00E4403D"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>işleme</w:t>
      </w:r>
    </w:p>
    <w:p w14:paraId="390BE858" w14:textId="77777777" w:rsidR="00295D1C" w:rsidRPr="00237F39" w:rsidRDefault="00295D1C" w:rsidP="00164CE0">
      <w:pPr>
        <w:spacing w:after="0" w:line="360" w:lineRule="auto"/>
        <w:ind w:left="2268" w:hanging="2268"/>
        <w:jc w:val="both"/>
        <w:rPr>
          <w:rFonts w:ascii="Times New Roman" w:eastAsia="Calibri" w:hAnsi="Times New Roman"/>
          <w:kern w:val="2"/>
          <w:sz w:val="24"/>
          <w:szCs w:val="24"/>
          <w:lang w:eastAsia="en-US"/>
        </w:rPr>
      </w:pPr>
      <w:r w:rsidRPr="00237F39">
        <w:rPr>
          <w:rFonts w:ascii="Times New Roman" w:eastAsia="Calibri" w:hAnsi="Times New Roman"/>
          <w:b/>
          <w:bCs/>
          <w:kern w:val="2"/>
          <w:sz w:val="24"/>
          <w:szCs w:val="24"/>
          <w:lang w:eastAsia="en-US"/>
        </w:rPr>
        <w:t>G</w:t>
      </w:r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ab/>
        <w:t>Gauge</w:t>
      </w:r>
    </w:p>
    <w:p w14:paraId="18DD40BA" w14:textId="4C2173C3" w:rsidR="00295D1C" w:rsidRPr="00237F39" w:rsidRDefault="00295D1C" w:rsidP="00164CE0">
      <w:pPr>
        <w:spacing w:after="0" w:line="360" w:lineRule="auto"/>
        <w:ind w:left="2268" w:hanging="2268"/>
        <w:jc w:val="both"/>
        <w:rPr>
          <w:rFonts w:ascii="Times New Roman" w:eastAsia="Calibri" w:hAnsi="Times New Roman"/>
          <w:kern w:val="2"/>
          <w:sz w:val="24"/>
          <w:szCs w:val="24"/>
          <w:lang w:eastAsia="en-US"/>
        </w:rPr>
      </w:pPr>
      <w:proofErr w:type="spellStart"/>
      <w:r w:rsidRPr="00237F39">
        <w:rPr>
          <w:rFonts w:ascii="Times New Roman" w:eastAsia="Calibri" w:hAnsi="Times New Roman"/>
          <w:b/>
          <w:bCs/>
          <w:kern w:val="2"/>
          <w:sz w:val="24"/>
          <w:szCs w:val="24"/>
          <w:lang w:eastAsia="en-US"/>
        </w:rPr>
        <w:t>Mf</w:t>
      </w:r>
      <w:proofErr w:type="spellEnd"/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ab/>
      </w:r>
      <w:proofErr w:type="spellStart"/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>Martensit</w:t>
      </w:r>
      <w:proofErr w:type="spellEnd"/>
      <w:r w:rsidR="00E4403D"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>dönüşüm</w:t>
      </w:r>
      <w:r w:rsidR="00E4403D"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>bitiş</w:t>
      </w:r>
      <w:r w:rsidR="00E4403D"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>sıcaklığı</w:t>
      </w:r>
    </w:p>
    <w:p w14:paraId="7B08E15B" w14:textId="5CDBF2BC" w:rsidR="00295D1C" w:rsidRPr="00237F39" w:rsidRDefault="00295D1C" w:rsidP="00164CE0">
      <w:pPr>
        <w:spacing w:after="0" w:line="360" w:lineRule="auto"/>
        <w:ind w:left="2268" w:hanging="2268"/>
        <w:jc w:val="both"/>
        <w:rPr>
          <w:rFonts w:ascii="Times New Roman" w:eastAsia="Calibri" w:hAnsi="Times New Roman"/>
          <w:kern w:val="2"/>
          <w:sz w:val="24"/>
          <w:szCs w:val="24"/>
          <w:lang w:eastAsia="en-US"/>
        </w:rPr>
      </w:pPr>
      <w:proofErr w:type="spellStart"/>
      <w:r w:rsidRPr="00237F39">
        <w:rPr>
          <w:rFonts w:ascii="Times New Roman" w:eastAsia="Calibri" w:hAnsi="Times New Roman"/>
          <w:b/>
          <w:bCs/>
          <w:kern w:val="2"/>
          <w:sz w:val="24"/>
          <w:szCs w:val="24"/>
          <w:lang w:eastAsia="en-US"/>
        </w:rPr>
        <w:t>Ms</w:t>
      </w:r>
      <w:proofErr w:type="spellEnd"/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ab/>
      </w:r>
      <w:proofErr w:type="spellStart"/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>Martensit</w:t>
      </w:r>
      <w:proofErr w:type="spellEnd"/>
      <w:r w:rsidR="00E4403D"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>dönüşüm</w:t>
      </w:r>
      <w:r w:rsidR="00E4403D"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>başlangıç</w:t>
      </w:r>
      <w:r w:rsidR="00E4403D"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>sıcaklığı</w:t>
      </w:r>
    </w:p>
    <w:p w14:paraId="1EBA4C55" w14:textId="17BC291E" w:rsidR="00295D1C" w:rsidRPr="00237F39" w:rsidRDefault="00295D1C" w:rsidP="00164CE0">
      <w:pPr>
        <w:spacing w:after="0" w:line="360" w:lineRule="auto"/>
        <w:ind w:left="2268" w:hanging="2268"/>
        <w:jc w:val="both"/>
        <w:rPr>
          <w:rFonts w:ascii="Times New Roman" w:eastAsia="Calibri" w:hAnsi="Times New Roman"/>
          <w:color w:val="000000"/>
          <w:kern w:val="2"/>
          <w:sz w:val="24"/>
          <w:szCs w:val="24"/>
          <w:shd w:val="clear" w:color="auto" w:fill="FFFFFF"/>
          <w:lang w:eastAsia="en-US"/>
        </w:rPr>
      </w:pPr>
      <w:r w:rsidRPr="00237F39">
        <w:rPr>
          <w:rFonts w:ascii="Times New Roman" w:eastAsia="Calibri" w:hAnsi="Times New Roman"/>
          <w:b/>
          <w:bCs/>
          <w:color w:val="000000"/>
          <w:kern w:val="2"/>
          <w:sz w:val="24"/>
          <w:szCs w:val="24"/>
          <w:shd w:val="clear" w:color="auto" w:fill="FFFFFF"/>
          <w:lang w:eastAsia="en-US"/>
        </w:rPr>
        <w:t>MUST</w:t>
      </w:r>
      <w:r w:rsidRPr="00237F39">
        <w:rPr>
          <w:rFonts w:ascii="Times New Roman" w:eastAsia="Calibri" w:hAnsi="Times New Roman"/>
          <w:color w:val="000000"/>
          <w:kern w:val="2"/>
          <w:sz w:val="24"/>
          <w:szCs w:val="24"/>
          <w:shd w:val="clear" w:color="auto" w:fill="FFFFFF"/>
          <w:lang w:eastAsia="en-US"/>
        </w:rPr>
        <w:tab/>
        <w:t>Multi</w:t>
      </w:r>
      <w:r w:rsidR="00E4403D" w:rsidRPr="00237F39">
        <w:rPr>
          <w:rFonts w:ascii="Times New Roman" w:eastAsia="Calibri" w:hAnsi="Times New Roman"/>
          <w:color w:val="000000"/>
          <w:kern w:val="2"/>
          <w:sz w:val="24"/>
          <w:szCs w:val="24"/>
          <w:shd w:val="clear" w:color="auto" w:fill="FFFFFF"/>
          <w:lang w:eastAsia="en-US"/>
        </w:rPr>
        <w:t xml:space="preserve"> </w:t>
      </w:r>
      <w:proofErr w:type="spellStart"/>
      <w:r w:rsidRPr="00237F39">
        <w:rPr>
          <w:rFonts w:ascii="Times New Roman" w:eastAsia="Calibri" w:hAnsi="Times New Roman"/>
          <w:color w:val="000000"/>
          <w:kern w:val="2"/>
          <w:sz w:val="24"/>
          <w:szCs w:val="24"/>
          <w:shd w:val="clear" w:color="auto" w:fill="FFFFFF"/>
          <w:lang w:eastAsia="en-US"/>
        </w:rPr>
        <w:t>use</w:t>
      </w:r>
      <w:proofErr w:type="spellEnd"/>
      <w:r w:rsidR="00E4403D" w:rsidRPr="00237F39">
        <w:rPr>
          <w:rFonts w:ascii="Times New Roman" w:eastAsia="Calibri" w:hAnsi="Times New Roman"/>
          <w:color w:val="000000"/>
          <w:kern w:val="2"/>
          <w:sz w:val="24"/>
          <w:szCs w:val="24"/>
          <w:shd w:val="clear" w:color="auto" w:fill="FFFFFF"/>
          <w:lang w:eastAsia="en-US"/>
        </w:rPr>
        <w:t xml:space="preserve"> </w:t>
      </w:r>
      <w:proofErr w:type="spellStart"/>
      <w:r w:rsidRPr="00237F39">
        <w:rPr>
          <w:rFonts w:ascii="Times New Roman" w:eastAsia="Calibri" w:hAnsi="Times New Roman"/>
          <w:color w:val="000000"/>
          <w:kern w:val="2"/>
          <w:sz w:val="24"/>
          <w:szCs w:val="24"/>
          <w:shd w:val="clear" w:color="auto" w:fill="FFFFFF"/>
          <w:lang w:eastAsia="en-US"/>
        </w:rPr>
        <w:t>single</w:t>
      </w:r>
      <w:proofErr w:type="spellEnd"/>
      <w:r w:rsidR="00E4403D" w:rsidRPr="00237F39">
        <w:rPr>
          <w:rFonts w:ascii="Times New Roman" w:eastAsia="Calibri" w:hAnsi="Times New Roman"/>
          <w:color w:val="000000"/>
          <w:kern w:val="2"/>
          <w:sz w:val="24"/>
          <w:szCs w:val="24"/>
          <w:shd w:val="clear" w:color="auto" w:fill="FFFFFF"/>
          <w:lang w:eastAsia="en-US"/>
        </w:rPr>
        <w:t xml:space="preserve"> </w:t>
      </w:r>
      <w:proofErr w:type="spellStart"/>
      <w:r w:rsidRPr="00237F39">
        <w:rPr>
          <w:rFonts w:ascii="Times New Roman" w:eastAsia="Calibri" w:hAnsi="Times New Roman"/>
          <w:color w:val="000000"/>
          <w:kern w:val="2"/>
          <w:sz w:val="24"/>
          <w:szCs w:val="24"/>
          <w:shd w:val="clear" w:color="auto" w:fill="FFFFFF"/>
          <w:lang w:eastAsia="en-US"/>
        </w:rPr>
        <w:t>technique</w:t>
      </w:r>
      <w:proofErr w:type="spellEnd"/>
    </w:p>
    <w:p w14:paraId="6C0F1E7C" w14:textId="230F40CE" w:rsidR="00295D1C" w:rsidRPr="00237F39" w:rsidRDefault="00295D1C" w:rsidP="00164CE0">
      <w:pPr>
        <w:spacing w:after="0" w:line="360" w:lineRule="auto"/>
        <w:ind w:left="2268" w:hanging="2268"/>
        <w:jc w:val="both"/>
        <w:rPr>
          <w:rFonts w:ascii="Times New Roman" w:eastAsia="Calibri" w:hAnsi="Times New Roman"/>
          <w:kern w:val="2"/>
          <w:sz w:val="24"/>
          <w:szCs w:val="24"/>
          <w:lang w:eastAsia="en-US"/>
        </w:rPr>
      </w:pPr>
      <w:r w:rsidRPr="00237F39">
        <w:rPr>
          <w:rFonts w:ascii="Times New Roman" w:eastAsia="Calibri" w:hAnsi="Times New Roman"/>
          <w:b/>
          <w:bCs/>
          <w:kern w:val="2"/>
          <w:sz w:val="24"/>
          <w:szCs w:val="24"/>
          <w:lang w:eastAsia="en-US"/>
        </w:rPr>
        <w:t>NaOCl</w:t>
      </w:r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ab/>
        <w:t>Sodyum</w:t>
      </w:r>
      <w:r w:rsidR="00E4403D"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>hipoklorit</w:t>
      </w:r>
    </w:p>
    <w:p w14:paraId="1B117170" w14:textId="7F166796" w:rsidR="00295D1C" w:rsidRPr="00237F39" w:rsidRDefault="00295D1C" w:rsidP="00164CE0">
      <w:pPr>
        <w:spacing w:after="0" w:line="360" w:lineRule="auto"/>
        <w:ind w:left="2268" w:hanging="2268"/>
        <w:jc w:val="both"/>
        <w:rPr>
          <w:rFonts w:ascii="Times New Roman" w:eastAsia="Calibri" w:hAnsi="Times New Roman"/>
          <w:kern w:val="2"/>
          <w:sz w:val="24"/>
          <w:szCs w:val="24"/>
          <w:lang w:eastAsia="en-US"/>
        </w:rPr>
      </w:pPr>
      <w:r w:rsidRPr="00237F39">
        <w:rPr>
          <w:rFonts w:ascii="Times New Roman" w:eastAsia="Calibri" w:hAnsi="Times New Roman"/>
          <w:b/>
          <w:bCs/>
          <w:kern w:val="2"/>
          <w:sz w:val="24"/>
          <w:szCs w:val="24"/>
          <w:lang w:eastAsia="en-US"/>
        </w:rPr>
        <w:t>Ni-Ti</w:t>
      </w:r>
      <w:r w:rsidRPr="00237F39">
        <w:rPr>
          <w:rFonts w:ascii="Times New Roman" w:eastAsia="Calibri" w:hAnsi="Times New Roman"/>
          <w:b/>
          <w:bCs/>
          <w:kern w:val="2"/>
          <w:sz w:val="24"/>
          <w:szCs w:val="24"/>
          <w:lang w:eastAsia="en-US"/>
        </w:rPr>
        <w:tab/>
      </w:r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>Nikel</w:t>
      </w:r>
      <w:r w:rsidR="00E4403D"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>titanyum</w:t>
      </w:r>
    </w:p>
    <w:p w14:paraId="073988DE" w14:textId="1C99C347" w:rsidR="00295D1C" w:rsidRPr="00237F39" w:rsidRDefault="00295D1C" w:rsidP="00164CE0">
      <w:pPr>
        <w:spacing w:after="0" w:line="360" w:lineRule="auto"/>
        <w:ind w:left="2268" w:hanging="2268"/>
        <w:jc w:val="both"/>
        <w:rPr>
          <w:rFonts w:ascii="Times New Roman" w:eastAsia="Calibri" w:hAnsi="Times New Roman"/>
          <w:kern w:val="2"/>
          <w:sz w:val="24"/>
          <w:szCs w:val="24"/>
          <w:lang w:eastAsia="en-US"/>
        </w:rPr>
      </w:pPr>
      <w:r w:rsidRPr="00237F39">
        <w:rPr>
          <w:rFonts w:ascii="Times New Roman" w:eastAsia="Calibri" w:hAnsi="Times New Roman"/>
          <w:b/>
          <w:bCs/>
          <w:kern w:val="2"/>
          <w:sz w:val="24"/>
          <w:szCs w:val="24"/>
          <w:lang w:eastAsia="en-US"/>
        </w:rPr>
        <w:t>rpm</w:t>
      </w:r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ab/>
        <w:t>Dakikadaki</w:t>
      </w:r>
      <w:r w:rsidR="00E4403D"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>devir</w:t>
      </w:r>
      <w:r w:rsidR="00E4403D"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>sayısı</w:t>
      </w:r>
      <w:r w:rsidR="00E4403D"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>(</w:t>
      </w:r>
      <w:proofErr w:type="spellStart"/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>Rotation</w:t>
      </w:r>
      <w:proofErr w:type="spellEnd"/>
      <w:r w:rsidR="00E4403D"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 xml:space="preserve"> </w:t>
      </w:r>
      <w:proofErr w:type="spellStart"/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>per</w:t>
      </w:r>
      <w:proofErr w:type="spellEnd"/>
      <w:r w:rsidR="00E4403D"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 xml:space="preserve"> </w:t>
      </w:r>
      <w:proofErr w:type="spellStart"/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>meter</w:t>
      </w:r>
      <w:proofErr w:type="spellEnd"/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>)</w:t>
      </w:r>
    </w:p>
    <w:p w14:paraId="45446272" w14:textId="18158EFD" w:rsidR="00295D1C" w:rsidRPr="00237F39" w:rsidRDefault="00295D1C" w:rsidP="00164CE0">
      <w:pPr>
        <w:spacing w:after="0" w:line="360" w:lineRule="auto"/>
        <w:ind w:left="2268" w:hanging="2268"/>
        <w:jc w:val="both"/>
        <w:rPr>
          <w:rFonts w:ascii="Times New Roman" w:eastAsia="Calibri" w:hAnsi="Times New Roman"/>
          <w:kern w:val="2"/>
          <w:sz w:val="24"/>
          <w:szCs w:val="24"/>
          <w:lang w:eastAsia="en-US"/>
        </w:rPr>
      </w:pPr>
      <w:r w:rsidRPr="00237F39">
        <w:rPr>
          <w:rFonts w:ascii="Times New Roman" w:eastAsia="Calibri" w:hAnsi="Times New Roman"/>
          <w:b/>
          <w:bCs/>
          <w:kern w:val="2"/>
          <w:sz w:val="24"/>
          <w:szCs w:val="24"/>
          <w:lang w:eastAsia="en-US"/>
        </w:rPr>
        <w:t>SAF</w:t>
      </w:r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ab/>
        <w:t>Self</w:t>
      </w:r>
      <w:r w:rsidR="00E4403D"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 xml:space="preserve"> </w:t>
      </w:r>
      <w:proofErr w:type="spellStart"/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>adjusting</w:t>
      </w:r>
      <w:proofErr w:type="spellEnd"/>
      <w:r w:rsidR="00E4403D"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>file</w:t>
      </w:r>
    </w:p>
    <w:p w14:paraId="6B819949" w14:textId="168B9815" w:rsidR="00295D1C" w:rsidRPr="00237F39" w:rsidRDefault="00295D1C" w:rsidP="00164CE0">
      <w:pPr>
        <w:spacing w:after="0" w:line="360" w:lineRule="auto"/>
        <w:ind w:left="2268" w:hanging="2268"/>
        <w:jc w:val="both"/>
        <w:rPr>
          <w:rFonts w:ascii="Times New Roman" w:eastAsia="Calibri" w:hAnsi="Times New Roman"/>
          <w:kern w:val="2"/>
          <w:sz w:val="24"/>
          <w:szCs w:val="24"/>
          <w:lang w:eastAsia="en-US"/>
        </w:rPr>
      </w:pPr>
      <w:r w:rsidRPr="00237F39">
        <w:rPr>
          <w:rFonts w:ascii="Times New Roman" w:eastAsia="Calibri" w:hAnsi="Times New Roman"/>
          <w:b/>
          <w:bCs/>
          <w:kern w:val="2"/>
          <w:sz w:val="24"/>
          <w:szCs w:val="24"/>
          <w:lang w:eastAsia="en-US"/>
        </w:rPr>
        <w:t>TE</w:t>
      </w:r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ab/>
        <w:t>T-</w:t>
      </w:r>
      <w:r w:rsidR="00746D5B"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>E</w:t>
      </w:r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>ndo</w:t>
      </w:r>
      <w:r w:rsidR="00E4403D"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>MUST</w:t>
      </w:r>
      <w:r w:rsidR="00E4403D"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>eğesi</w:t>
      </w:r>
    </w:p>
    <w:p w14:paraId="65E2789B" w14:textId="480ED49B" w:rsidR="00295D1C" w:rsidRPr="00237F39" w:rsidRDefault="00295D1C" w:rsidP="00164CE0">
      <w:pPr>
        <w:spacing w:after="0" w:line="360" w:lineRule="auto"/>
        <w:ind w:left="2268" w:hanging="2268"/>
        <w:jc w:val="both"/>
        <w:rPr>
          <w:rFonts w:ascii="Times New Roman" w:eastAsia="Calibri" w:hAnsi="Times New Roman"/>
          <w:color w:val="000000"/>
          <w:kern w:val="2"/>
          <w:sz w:val="24"/>
          <w:szCs w:val="24"/>
          <w:shd w:val="clear" w:color="auto" w:fill="FFFFFF"/>
          <w:lang w:eastAsia="en-US"/>
        </w:rPr>
      </w:pPr>
      <w:r w:rsidRPr="00237F39">
        <w:rPr>
          <w:rFonts w:ascii="Times New Roman" w:eastAsia="Calibri" w:hAnsi="Times New Roman"/>
          <w:b/>
          <w:bCs/>
          <w:color w:val="000000"/>
          <w:kern w:val="2"/>
          <w:sz w:val="24"/>
          <w:szCs w:val="24"/>
          <w:shd w:val="clear" w:color="auto" w:fill="FFFFFF"/>
          <w:lang w:eastAsia="en-US"/>
        </w:rPr>
        <w:t>TFA</w:t>
      </w:r>
      <w:r w:rsidRPr="00237F39">
        <w:rPr>
          <w:rFonts w:ascii="Times New Roman" w:eastAsia="Calibri" w:hAnsi="Times New Roman"/>
          <w:color w:val="000000"/>
          <w:kern w:val="2"/>
          <w:sz w:val="24"/>
          <w:szCs w:val="24"/>
          <w:shd w:val="clear" w:color="auto" w:fill="FFFFFF"/>
          <w:lang w:eastAsia="en-US"/>
        </w:rPr>
        <w:tab/>
        <w:t>Twisted</w:t>
      </w:r>
      <w:r w:rsidR="00E4403D" w:rsidRPr="00237F39">
        <w:rPr>
          <w:rFonts w:ascii="Times New Roman" w:eastAsia="Calibri" w:hAnsi="Times New Roman"/>
          <w:color w:val="000000"/>
          <w:kern w:val="2"/>
          <w:sz w:val="24"/>
          <w:szCs w:val="24"/>
          <w:shd w:val="clear" w:color="auto" w:fill="FFFFFF"/>
          <w:lang w:eastAsia="en-US"/>
        </w:rPr>
        <w:t xml:space="preserve"> </w:t>
      </w:r>
      <w:r w:rsidRPr="00237F39">
        <w:rPr>
          <w:rFonts w:ascii="Times New Roman" w:eastAsia="Calibri" w:hAnsi="Times New Roman"/>
          <w:color w:val="000000"/>
          <w:kern w:val="2"/>
          <w:sz w:val="24"/>
          <w:szCs w:val="24"/>
          <w:shd w:val="clear" w:color="auto" w:fill="FFFFFF"/>
          <w:lang w:eastAsia="en-US"/>
        </w:rPr>
        <w:t>Adaptive</w:t>
      </w:r>
      <w:r w:rsidR="00E4403D" w:rsidRPr="00237F39">
        <w:rPr>
          <w:rFonts w:ascii="Times New Roman" w:eastAsia="Calibri" w:hAnsi="Times New Roman"/>
          <w:color w:val="000000"/>
          <w:kern w:val="2"/>
          <w:sz w:val="24"/>
          <w:szCs w:val="24"/>
          <w:shd w:val="clear" w:color="auto" w:fill="FFFFFF"/>
          <w:lang w:eastAsia="en-US"/>
        </w:rPr>
        <w:t xml:space="preserve"> </w:t>
      </w:r>
      <w:r w:rsidRPr="00237F39">
        <w:rPr>
          <w:rFonts w:ascii="Times New Roman" w:eastAsia="Calibri" w:hAnsi="Times New Roman"/>
          <w:color w:val="000000"/>
          <w:kern w:val="2"/>
          <w:sz w:val="24"/>
          <w:szCs w:val="24"/>
          <w:shd w:val="clear" w:color="auto" w:fill="FFFFFF"/>
          <w:lang w:eastAsia="en-US"/>
        </w:rPr>
        <w:t>Files</w:t>
      </w:r>
    </w:p>
    <w:p w14:paraId="3C39D283" w14:textId="02E12BE8" w:rsidR="00295D1C" w:rsidRPr="00237F39" w:rsidRDefault="00295D1C" w:rsidP="00164CE0">
      <w:pPr>
        <w:spacing w:after="0" w:line="360" w:lineRule="auto"/>
        <w:ind w:left="2268" w:hanging="2268"/>
        <w:jc w:val="both"/>
        <w:rPr>
          <w:rFonts w:ascii="Times New Roman" w:eastAsia="Calibri" w:hAnsi="Times New Roman"/>
          <w:kern w:val="2"/>
          <w:sz w:val="24"/>
          <w:szCs w:val="24"/>
          <w:lang w:eastAsia="en-US"/>
        </w:rPr>
      </w:pPr>
      <w:r w:rsidRPr="00237F39">
        <w:rPr>
          <w:rFonts w:ascii="Times New Roman" w:eastAsia="Calibri" w:hAnsi="Times New Roman"/>
          <w:b/>
          <w:bCs/>
          <w:kern w:val="2"/>
          <w:sz w:val="24"/>
          <w:szCs w:val="24"/>
          <w:lang w:eastAsia="en-US"/>
        </w:rPr>
        <w:t>TR</w:t>
      </w:r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ab/>
        <w:t>TruNatomy</w:t>
      </w:r>
      <w:r w:rsidR="00E4403D"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>eğesi</w:t>
      </w:r>
    </w:p>
    <w:p w14:paraId="114DBD44" w14:textId="2A18CF91" w:rsidR="00295D1C" w:rsidRPr="00237F39" w:rsidRDefault="00295D1C" w:rsidP="00164CE0">
      <w:pPr>
        <w:spacing w:after="0" w:line="360" w:lineRule="auto"/>
        <w:ind w:left="2268" w:hanging="2268"/>
        <w:jc w:val="both"/>
        <w:rPr>
          <w:rFonts w:ascii="Times New Roman" w:eastAsia="Calibri" w:hAnsi="Times New Roman"/>
          <w:kern w:val="2"/>
          <w:sz w:val="24"/>
          <w:szCs w:val="24"/>
          <w:lang w:eastAsia="en-US"/>
        </w:rPr>
      </w:pPr>
      <w:r w:rsidRPr="00237F39">
        <w:rPr>
          <w:rFonts w:ascii="Times New Roman" w:eastAsia="Calibri" w:hAnsi="Times New Roman"/>
          <w:b/>
          <w:bCs/>
          <w:kern w:val="2"/>
          <w:sz w:val="24"/>
          <w:szCs w:val="24"/>
          <w:lang w:eastAsia="en-US"/>
        </w:rPr>
        <w:t>W</w:t>
      </w:r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ab/>
        <w:t>WaveOne</w:t>
      </w:r>
      <w:r w:rsidR="00E4403D"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>Gold</w:t>
      </w:r>
      <w:r w:rsidR="00E4403D"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>eğesi</w:t>
      </w:r>
    </w:p>
    <w:p w14:paraId="6E628CBA" w14:textId="1FCD280E" w:rsidR="00295D1C" w:rsidRPr="00237F39" w:rsidRDefault="00295D1C" w:rsidP="00164CE0">
      <w:pPr>
        <w:spacing w:after="0" w:line="360" w:lineRule="auto"/>
        <w:ind w:left="2268" w:hanging="2268"/>
        <w:jc w:val="both"/>
        <w:rPr>
          <w:rFonts w:ascii="Times New Roman" w:eastAsia="Calibri" w:hAnsi="Times New Roman"/>
          <w:kern w:val="2"/>
          <w:sz w:val="24"/>
          <w:szCs w:val="24"/>
          <w:lang w:eastAsia="en-US"/>
        </w:rPr>
      </w:pPr>
      <w:r w:rsidRPr="00237F39">
        <w:rPr>
          <w:rFonts w:ascii="Times New Roman" w:eastAsia="Calibri" w:hAnsi="Times New Roman"/>
          <w:b/>
          <w:bCs/>
          <w:kern w:val="2"/>
          <w:sz w:val="24"/>
          <w:szCs w:val="24"/>
          <w:lang w:eastAsia="en-US"/>
        </w:rPr>
        <w:t>Δf</w:t>
      </w:r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ab/>
        <w:t>Östenit</w:t>
      </w:r>
      <w:r w:rsidR="00E4403D"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>bitiş</w:t>
      </w:r>
      <w:r w:rsidR="00E4403D"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>sıcaklığı</w:t>
      </w:r>
    </w:p>
    <w:p w14:paraId="55BDB028" w14:textId="408EDB88" w:rsidR="00295D1C" w:rsidRPr="00237F39" w:rsidRDefault="00295D1C" w:rsidP="00164CE0">
      <w:pPr>
        <w:spacing w:after="0" w:line="360" w:lineRule="auto"/>
        <w:ind w:left="2268" w:hanging="2268"/>
        <w:jc w:val="both"/>
        <w:rPr>
          <w:rFonts w:ascii="Times New Roman" w:eastAsia="Calibri" w:hAnsi="Times New Roman"/>
          <w:kern w:val="2"/>
          <w:sz w:val="24"/>
          <w:szCs w:val="24"/>
          <w:lang w:eastAsia="en-US"/>
        </w:rPr>
      </w:pPr>
      <w:r w:rsidRPr="00237F39">
        <w:rPr>
          <w:rFonts w:ascii="Times New Roman" w:eastAsia="Calibri" w:hAnsi="Times New Roman"/>
          <w:b/>
          <w:bCs/>
          <w:kern w:val="2"/>
          <w:sz w:val="24"/>
          <w:szCs w:val="24"/>
          <w:lang w:eastAsia="en-US"/>
        </w:rPr>
        <w:t>Δs</w:t>
      </w:r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ab/>
        <w:t>Östenit</w:t>
      </w:r>
      <w:r w:rsidR="00E4403D"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>dönüşüm</w:t>
      </w:r>
      <w:r w:rsidR="00E4403D"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>başlangıç</w:t>
      </w:r>
      <w:r w:rsidR="00E4403D"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>sıcaklığı</w:t>
      </w:r>
    </w:p>
    <w:p w14:paraId="691BE0A5" w14:textId="77777777" w:rsidR="00295D1C" w:rsidRPr="00237F39" w:rsidRDefault="00295D1C" w:rsidP="00164CE0">
      <w:pPr>
        <w:spacing w:after="0" w:line="360" w:lineRule="auto"/>
        <w:ind w:left="2268" w:hanging="2268"/>
        <w:jc w:val="both"/>
        <w:rPr>
          <w:rFonts w:ascii="Times New Roman" w:eastAsia="Calibri" w:hAnsi="Times New Roman"/>
          <w:kern w:val="2"/>
          <w:sz w:val="24"/>
          <w:szCs w:val="24"/>
          <w:lang w:eastAsia="en-US"/>
        </w:rPr>
      </w:pPr>
      <w:r w:rsidRPr="00237F39">
        <w:rPr>
          <w:rFonts w:ascii="Times New Roman" w:eastAsia="Calibri" w:hAnsi="Times New Roman"/>
          <w:b/>
          <w:bCs/>
          <w:kern w:val="2"/>
          <w:sz w:val="24"/>
          <w:szCs w:val="24"/>
          <w:lang w:eastAsia="en-US"/>
        </w:rPr>
        <w:t>μBT</w:t>
      </w:r>
      <w:r w:rsidRPr="00237F39">
        <w:rPr>
          <w:rFonts w:ascii="Times New Roman" w:eastAsia="Calibri" w:hAnsi="Times New Roman"/>
          <w:kern w:val="2"/>
          <w:sz w:val="24"/>
          <w:szCs w:val="24"/>
          <w:lang w:eastAsia="en-US"/>
        </w:rPr>
        <w:tab/>
        <w:t>Mikrotomografi</w:t>
      </w:r>
    </w:p>
    <w:p w14:paraId="16450E3F" w14:textId="77777777" w:rsidR="00830D03" w:rsidRPr="00237F39" w:rsidRDefault="00830D03" w:rsidP="00830D03">
      <w:pPr>
        <w:rPr>
          <w:rFonts w:ascii="Times New Roman" w:eastAsia="Calibri" w:hAnsi="Times New Roman"/>
          <w:kern w:val="2"/>
          <w:sz w:val="24"/>
          <w:szCs w:val="24"/>
          <w:lang w:eastAsia="en-US"/>
        </w:rPr>
      </w:pPr>
    </w:p>
    <w:p w14:paraId="569CD520" w14:textId="77777777" w:rsidR="00295D1C" w:rsidRPr="00237F39" w:rsidRDefault="00295D1C">
      <w:pPr>
        <w:spacing w:after="0" w:line="240" w:lineRule="auto"/>
        <w:rPr>
          <w:rFonts w:ascii="Times New Roman" w:hAnsi="Times New Roman"/>
          <w:b/>
          <w:bCs/>
          <w:sz w:val="24"/>
          <w:szCs w:val="24"/>
        </w:rPr>
      </w:pPr>
    </w:p>
    <w:p w14:paraId="7CD34D17" w14:textId="77777777" w:rsidR="00295D1C" w:rsidRPr="00237F39" w:rsidRDefault="00295D1C">
      <w:pPr>
        <w:spacing w:after="0" w:line="240" w:lineRule="auto"/>
        <w:rPr>
          <w:rFonts w:ascii="Times New Roman" w:hAnsi="Times New Roman"/>
          <w:b/>
          <w:bCs/>
          <w:sz w:val="24"/>
          <w:szCs w:val="24"/>
        </w:rPr>
        <w:sectPr w:rsidR="00295D1C" w:rsidRPr="00237F39" w:rsidSect="00920987">
          <w:headerReference w:type="even" r:id="rId15"/>
          <w:headerReference w:type="default" r:id="rId16"/>
          <w:footerReference w:type="even" r:id="rId17"/>
          <w:footerReference w:type="default" r:id="rId18"/>
          <w:pgSz w:w="11907" w:h="16840" w:code="9"/>
          <w:pgMar w:top="1701" w:right="1559" w:bottom="1134" w:left="1559" w:header="1134" w:footer="709" w:gutter="0"/>
          <w:pgNumType w:fmt="lowerRoman" w:start="4"/>
          <w:cols w:space="708"/>
          <w:noEndnote/>
          <w:docGrid w:linePitch="299"/>
        </w:sectPr>
      </w:pPr>
    </w:p>
    <w:p w14:paraId="3C8C2038" w14:textId="4D123DD6" w:rsidR="00DE2EF8" w:rsidRPr="00237F39" w:rsidRDefault="00F95307" w:rsidP="00485CE1">
      <w:pPr>
        <w:pStyle w:val="Balk1"/>
        <w:numPr>
          <w:ilvl w:val="0"/>
          <w:numId w:val="8"/>
        </w:numPr>
        <w:ind w:left="284" w:hanging="284"/>
      </w:pPr>
      <w:bookmarkStart w:id="9" w:name="_Toc134102377"/>
      <w:r w:rsidRPr="00237F39">
        <w:lastRenderedPageBreak/>
        <w:t>GİRİŞ</w:t>
      </w:r>
      <w:bookmarkEnd w:id="9"/>
    </w:p>
    <w:p w14:paraId="582D93A0" w14:textId="2C1634C3" w:rsidR="00DD16A8" w:rsidRPr="00237F39" w:rsidRDefault="00DD16A8" w:rsidP="004E6A49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rep</w:t>
      </w:r>
      <w:r w:rsidR="00277EF5" w:rsidRPr="00237F39">
        <w:rPr>
          <w:rFonts w:ascii="Times New Roman" w:hAnsi="Times New Roman"/>
          <w:sz w:val="24"/>
          <w:szCs w:val="24"/>
        </w:rPr>
        <w:t>a</w:t>
      </w:r>
      <w:r w:rsidRPr="00237F39">
        <w:rPr>
          <w:rFonts w:ascii="Times New Roman" w:hAnsi="Times New Roman"/>
          <w:sz w:val="24"/>
          <w:szCs w:val="24"/>
        </w:rPr>
        <w:t>rasyon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davis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10C38"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nem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şamalar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id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B14BD"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B14BD"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54908" w:rsidRPr="00237F39">
        <w:rPr>
          <w:rFonts w:ascii="Times New Roman" w:hAnsi="Times New Roman"/>
          <w:sz w:val="24"/>
          <w:szCs w:val="24"/>
        </w:rPr>
        <w:t>prep</w:t>
      </w:r>
      <w:r w:rsidR="00F95BBA" w:rsidRPr="00237F39">
        <w:rPr>
          <w:rFonts w:ascii="Times New Roman" w:hAnsi="Times New Roman"/>
          <w:sz w:val="24"/>
          <w:szCs w:val="24"/>
        </w:rPr>
        <w:t>arasyonunun</w:t>
      </w:r>
      <w:r w:rsidR="00E4403D" w:rsidRPr="00237F39">
        <w:rPr>
          <w:rFonts w:ascii="Times New Roman" w:hAnsi="Times New Roman"/>
          <w:color w:val="FF0000"/>
          <w:sz w:val="24"/>
          <w:szCs w:val="24"/>
        </w:rPr>
        <w:t xml:space="preserve"> </w:t>
      </w:r>
      <w:r w:rsidR="00AB14BD" w:rsidRPr="00237F39">
        <w:rPr>
          <w:rFonts w:ascii="Times New Roman" w:hAnsi="Times New Roman"/>
          <w:sz w:val="24"/>
          <w:szCs w:val="24"/>
        </w:rPr>
        <w:t>amacı</w:t>
      </w:r>
      <w:r w:rsidR="0028714C" w:rsidRPr="00237F39">
        <w:rPr>
          <w:rFonts w:ascii="Times New Roman" w:hAnsi="Times New Roman"/>
          <w:sz w:val="24"/>
          <w:szCs w:val="24"/>
        </w:rPr>
        <w:t>;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B14BD" w:rsidRPr="00237F39">
        <w:rPr>
          <w:rFonts w:ascii="Times New Roman" w:hAnsi="Times New Roman"/>
          <w:sz w:val="24"/>
          <w:szCs w:val="24"/>
        </w:rPr>
        <w:t>koronal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B14BD" w:rsidRPr="00237F39">
        <w:rPr>
          <w:rFonts w:ascii="Times New Roman" w:hAnsi="Times New Roman"/>
          <w:sz w:val="24"/>
          <w:szCs w:val="24"/>
        </w:rPr>
        <w:t>apikal</w:t>
      </w:r>
      <w:r w:rsidR="0067378B" w:rsidRPr="00237F39">
        <w:rPr>
          <w:rFonts w:ascii="Times New Roman" w:hAnsi="Times New Roman"/>
          <w:sz w:val="24"/>
          <w:szCs w:val="24"/>
        </w:rPr>
        <w:t>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7378B" w:rsidRPr="00237F39">
        <w:rPr>
          <w:rFonts w:ascii="Times New Roman" w:hAnsi="Times New Roman"/>
          <w:sz w:val="24"/>
          <w:szCs w:val="24"/>
        </w:rPr>
        <w:t>doğr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7378B" w:rsidRPr="00237F39">
        <w:rPr>
          <w:rFonts w:ascii="Times New Roman" w:hAnsi="Times New Roman"/>
          <w:sz w:val="24"/>
          <w:szCs w:val="24"/>
        </w:rPr>
        <w:t>dara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B14BD" w:rsidRPr="00237F39">
        <w:rPr>
          <w:rFonts w:ascii="Times New Roman" w:hAnsi="Times New Roman"/>
          <w:sz w:val="24"/>
          <w:szCs w:val="24"/>
        </w:rPr>
        <w:t>kon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B14BD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B14BD" w:rsidRPr="00237F39">
        <w:rPr>
          <w:rFonts w:ascii="Times New Roman" w:hAnsi="Times New Roman"/>
          <w:sz w:val="24"/>
          <w:szCs w:val="24"/>
        </w:rPr>
        <w:t>for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B14BD" w:rsidRPr="00237F39">
        <w:rPr>
          <w:rFonts w:ascii="Times New Roman" w:hAnsi="Times New Roman"/>
          <w:sz w:val="24"/>
          <w:szCs w:val="24"/>
        </w:rPr>
        <w:t>oluştur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83E52"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83E52"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83E52" w:rsidRPr="00237F39">
        <w:rPr>
          <w:rFonts w:ascii="Times New Roman" w:hAnsi="Times New Roman"/>
          <w:sz w:val="24"/>
          <w:szCs w:val="24"/>
        </w:rPr>
        <w:t>sistem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83E52" w:rsidRPr="00237F39">
        <w:rPr>
          <w:rFonts w:ascii="Times New Roman" w:hAnsi="Times New Roman"/>
          <w:sz w:val="24"/>
          <w:szCs w:val="24"/>
        </w:rPr>
        <w:t>temizlem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83E52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83E52" w:rsidRPr="00237F39">
        <w:rPr>
          <w:rFonts w:ascii="Times New Roman" w:hAnsi="Times New Roman"/>
          <w:sz w:val="24"/>
          <w:szCs w:val="24"/>
        </w:rPr>
        <w:t>şekillendirmekt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8714C" w:rsidRPr="00237F39">
        <w:rPr>
          <w:rFonts w:ascii="Times New Roman" w:hAnsi="Times New Roman"/>
          <w:sz w:val="24"/>
          <w:szCs w:val="24"/>
        </w:rPr>
        <w:fldChar w:fldCharType="begin"/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Schilder&lt;/Author&gt;&lt;Year&gt;1974&lt;/Year&gt;&lt;RecNum&gt;5&lt;/RecNum&gt;&lt;DisplayText&gt;[1]&lt;/DisplayText&gt;&lt;record&gt;&lt;rec-number&gt;5&lt;/rec-number&gt;&lt;foreign-keys&gt;&lt;key app="EN" db-id="00d9ve5eaf9f0lezs2ov50dqvdpe0xr0t2z2" timestamp="1659883213"&gt;5&lt;/key&gt;&lt;/foreign-keys&gt;&lt;ref-type name="Journal Article"&gt;17&lt;/ref-type&gt;&lt;contributors&gt;&lt;authors&gt;&lt;author&gt;Schilder, H.&lt;/author&gt;&lt;/authors&gt;&lt;/contributors&gt;&lt;titles&gt;&lt;title&gt;Cleaning and shaping the root canal&lt;/title&gt;&lt;secondary-title&gt;Dent Clin North Am&lt;/secondary-title&gt;&lt;/titles&gt;&lt;periodical&gt;&lt;full-title&gt;Dent Clin North Am&lt;/full-title&gt;&lt;/periodical&gt;&lt;pages&gt;269-96&lt;/pages&gt;&lt;volume&gt;18&lt;/volume&gt;&lt;number&gt;2&lt;/number&gt;&lt;edition&gt;1974/04/01&lt;/edition&gt;&lt;keywords&gt;&lt;keyword&gt;Dental Pulp Cavity/diagnostic imaging&lt;/keyword&gt;&lt;keyword&gt;Gutta-Percha&lt;/keyword&gt;&lt;keyword&gt;Humans&lt;/keyword&gt;&lt;keyword&gt;Radiography, Dental&lt;/keyword&gt;&lt;keyword&gt;Root Canal Filling Materials&lt;/keyword&gt;&lt;keyword&gt;Root Canal Obturation&lt;/keyword&gt;&lt;keyword&gt;Root Canal Therapy/*instrumentation/standards&lt;/keyword&gt;&lt;keyword&gt;Sterilization&lt;/keyword&gt;&lt;keyword&gt;Tooth Root/diagnostic imaging&lt;/keyword&gt;&lt;/keywords&gt;&lt;dates&gt;&lt;year&gt;1974&lt;/year&gt;&lt;pub-dates&gt;&lt;date&gt;Apr&lt;/date&gt;&lt;/pub-dates&gt;&lt;/dates&gt;&lt;isbn&gt;0011-8532 (Print)&amp;#xD;0011-8532&lt;/isbn&gt;&lt;accession-num&gt;4522570&lt;/accession-num&gt;&lt;urls&gt;&lt;/urls&gt;&lt;remote-database-provider&gt;NLM&lt;/remote-database-provider&gt;&lt;language&gt;eng&lt;/language&gt;&lt;/record&gt;&lt;/Cite&gt;&lt;/EndNote&gt;</w:instrText>
      </w:r>
      <w:r w:rsidR="0028714C" w:rsidRPr="00237F39">
        <w:rPr>
          <w:rFonts w:ascii="Times New Roman" w:hAnsi="Times New Roman"/>
          <w:sz w:val="24"/>
          <w:szCs w:val="24"/>
        </w:rPr>
        <w:fldChar w:fldCharType="separate"/>
      </w:r>
      <w:r w:rsidR="004E7CBB" w:rsidRPr="00237F39">
        <w:rPr>
          <w:rFonts w:ascii="Times New Roman" w:hAnsi="Times New Roman"/>
          <w:noProof/>
          <w:sz w:val="24"/>
          <w:szCs w:val="24"/>
        </w:rPr>
        <w:t>[1]</w:t>
      </w:r>
      <w:r w:rsidR="0028714C" w:rsidRPr="00237F39">
        <w:rPr>
          <w:rFonts w:ascii="Times New Roman" w:hAnsi="Times New Roman"/>
          <w:sz w:val="24"/>
          <w:szCs w:val="24"/>
        </w:rPr>
        <w:fldChar w:fldCharType="end"/>
      </w:r>
      <w:r w:rsidR="00E83E52" w:rsidRPr="00237F39">
        <w:rPr>
          <w:rFonts w:ascii="Times New Roman" w:hAnsi="Times New Roman"/>
          <w:sz w:val="24"/>
          <w:szCs w:val="24"/>
        </w:rPr>
        <w:t>.</w:t>
      </w:r>
    </w:p>
    <w:p w14:paraId="34234420" w14:textId="085629E0" w:rsidR="00B231E9" w:rsidRPr="00237F39" w:rsidRDefault="0071440C" w:rsidP="004E6A49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reparasyonu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dodont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943F3"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943F3" w:rsidRPr="00237F39">
        <w:rPr>
          <w:rFonts w:ascii="Times New Roman" w:hAnsi="Times New Roman"/>
          <w:sz w:val="24"/>
          <w:szCs w:val="24"/>
        </w:rPr>
        <w:t>alet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</w:t>
      </w:r>
      <w:r w:rsidR="00B943F3" w:rsidRPr="00237F39">
        <w:rPr>
          <w:rFonts w:ascii="Times New Roman" w:hAnsi="Times New Roman"/>
          <w:sz w:val="24"/>
          <w:szCs w:val="24"/>
        </w:rPr>
        <w:t>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943F3" w:rsidRPr="00237F39">
        <w:rPr>
          <w:rFonts w:ascii="Times New Roman" w:hAnsi="Times New Roman"/>
          <w:sz w:val="24"/>
          <w:szCs w:val="24"/>
        </w:rPr>
        <w:t>yıka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943F3" w:rsidRPr="00237F39">
        <w:rPr>
          <w:rFonts w:ascii="Times New Roman" w:hAnsi="Times New Roman"/>
          <w:sz w:val="24"/>
          <w:szCs w:val="24"/>
        </w:rPr>
        <w:t>solüsyonlar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sept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alış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oşul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t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ullanılm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erçekleştiril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lar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oğr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eter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reparasyon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la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davis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imyas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ullan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ıs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önem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onuc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ulaşılmasın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ğlamaktadı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269EB" w:rsidRPr="00237F39">
        <w:rPr>
          <w:rFonts w:ascii="Times New Roman" w:hAnsi="Times New Roman"/>
          <w:sz w:val="24"/>
          <w:szCs w:val="24"/>
        </w:rPr>
        <w:fldChar w:fldCharType="begin"/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Alaçam&lt;/Author&gt;&lt;Year&gt;2012&lt;/Year&gt;&lt;RecNum&gt;11&lt;/RecNum&gt;&lt;DisplayText&gt;[2]&lt;/DisplayText&gt;&lt;record&gt;&lt;rec-number&gt;11&lt;/rec-number&gt;&lt;foreign-keys&gt;&lt;key app="EN" db-id="00d9ve5eaf9f0lezs2ov50dqvdpe0xr0t2z2" timestamp="1660639648"&gt;11&lt;/key&gt;&lt;/foreign-keys&gt;&lt;ref-type name="Book"&gt;6&lt;/ref-type&gt;&lt;contributors&gt;&lt;authors&gt;&lt;author&gt;&lt;style face="normal" font="default" charset="162" size="100%"&gt;Ala&lt;/style&gt;&lt;style face="normal" font="default" size="100%"&gt;çam, T&lt;/style&gt;&lt;/author&gt;&lt;/authors&gt;&lt;/contributors&gt;&lt;titles&gt;&lt;title&gt;&lt;style face="normal" font="default" charset="162" size="100%"&gt;Endodonti&lt;/style&gt;&lt;/title&gt;&lt;/titles&gt;&lt;pages&gt;&lt;style face="normal" font="default" charset="162" size="100%"&gt;405-514&lt;/style&gt;&lt;/pages&gt;&lt;dates&gt;&lt;year&gt;&lt;style face="normal" font="default" charset="162" size="100%"&gt;2012&lt;/style&gt;&lt;/year&gt;&lt;/dates&gt;&lt;pub-location&gt;&lt;style face="normal" font="default" charset="162" size="100%"&gt;Ankara&lt;/style&gt;&lt;/pub-location&gt;&lt;publisher&gt;&lt;style face="normal" font="default" size="100%"&gt;Ö&lt;/style&gt;&lt;style face="normal" font="default" charset="162" size="100%"&gt;zyurt Matbaac&lt;/style&gt;&lt;style face="normal" font="default" charset="238" size="100%"&gt;ı&lt;/style&gt;&lt;style face="normal" font="default" charset="162" size="100%"&gt;l&lt;/style&gt;&lt;style face="normal" font="default" charset="238" size="100%"&gt;ı&lt;/style&gt;&lt;style face="normal" font="default" charset="162" size="100%"&gt;k&lt;/style&gt;&lt;/publisher&gt;&lt;urls&gt;&lt;/urls&gt;&lt;/record&gt;&lt;/Cite&gt;&lt;/EndNote&gt;</w:instrText>
      </w:r>
      <w:r w:rsidR="005269EB" w:rsidRPr="00237F39">
        <w:rPr>
          <w:rFonts w:ascii="Times New Roman" w:hAnsi="Times New Roman"/>
          <w:sz w:val="24"/>
          <w:szCs w:val="24"/>
        </w:rPr>
        <w:fldChar w:fldCharType="separate"/>
      </w:r>
      <w:r w:rsidR="004E7CBB" w:rsidRPr="00237F39">
        <w:rPr>
          <w:rFonts w:ascii="Times New Roman" w:hAnsi="Times New Roman"/>
          <w:noProof/>
          <w:sz w:val="24"/>
          <w:szCs w:val="24"/>
        </w:rPr>
        <w:t>[2]</w:t>
      </w:r>
      <w:r w:rsidR="005269EB" w:rsidRPr="00237F39">
        <w:rPr>
          <w:rFonts w:ascii="Times New Roman" w:hAnsi="Times New Roman"/>
          <w:sz w:val="24"/>
          <w:szCs w:val="24"/>
        </w:rPr>
        <w:fldChar w:fldCharType="end"/>
      </w:r>
      <w:r w:rsidR="00860826" w:rsidRPr="00237F39">
        <w:rPr>
          <w:rFonts w:ascii="Times New Roman" w:hAnsi="Times New Roman"/>
          <w:sz w:val="24"/>
          <w:szCs w:val="24"/>
        </w:rPr>
        <w:t>.</w:t>
      </w:r>
    </w:p>
    <w:p w14:paraId="628DC99B" w14:textId="25E89068" w:rsidR="00D36790" w:rsidRPr="00237F39" w:rsidRDefault="00D36790" w:rsidP="004E6A49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900F4" w:rsidRPr="00237F39">
        <w:rPr>
          <w:rFonts w:ascii="Times New Roman" w:hAnsi="Times New Roman"/>
          <w:sz w:val="24"/>
          <w:szCs w:val="24"/>
        </w:rPr>
        <w:t>preparasyon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731E0" w:rsidRPr="00237F39">
        <w:rPr>
          <w:rFonts w:ascii="Times New Roman" w:hAnsi="Times New Roman"/>
          <w:sz w:val="24"/>
          <w:szCs w:val="24"/>
        </w:rPr>
        <w:t>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731E0" w:rsidRPr="00237F39">
        <w:rPr>
          <w:rFonts w:ascii="Times New Roman" w:hAnsi="Times New Roman"/>
          <w:sz w:val="24"/>
          <w:szCs w:val="24"/>
        </w:rPr>
        <w:t>vey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72A4A" w:rsidRPr="00237F39">
        <w:rPr>
          <w:rFonts w:ascii="Times New Roman" w:hAnsi="Times New Roman"/>
          <w:sz w:val="24"/>
          <w:szCs w:val="24"/>
        </w:rPr>
        <w:t>endodont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731E0" w:rsidRPr="00237F39">
        <w:rPr>
          <w:rFonts w:ascii="Times New Roman" w:hAnsi="Times New Roman"/>
          <w:sz w:val="24"/>
          <w:szCs w:val="24"/>
        </w:rPr>
        <w:t>motor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731E0" w:rsidRPr="00237F39">
        <w:rPr>
          <w:rFonts w:ascii="Times New Roman" w:hAnsi="Times New Roman"/>
          <w:sz w:val="24"/>
          <w:szCs w:val="24"/>
        </w:rPr>
        <w:t>kullan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57DAB" w:rsidRPr="00237F39">
        <w:rPr>
          <w:rFonts w:ascii="Times New Roman" w:hAnsi="Times New Roman"/>
          <w:sz w:val="24"/>
          <w:szCs w:val="24"/>
        </w:rPr>
        <w:t>alet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731E0"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731E0" w:rsidRPr="00237F39">
        <w:rPr>
          <w:rFonts w:ascii="Times New Roman" w:hAnsi="Times New Roman"/>
          <w:sz w:val="24"/>
          <w:szCs w:val="24"/>
        </w:rPr>
        <w:t>yapılabil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2246" w:rsidRPr="00237F39">
        <w:rPr>
          <w:rFonts w:ascii="Times New Roman" w:hAnsi="Times New Roman"/>
          <w:sz w:val="24"/>
          <w:szCs w:val="24"/>
        </w:rPr>
        <w:t>Paslanm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2246" w:rsidRPr="00237F39">
        <w:rPr>
          <w:rFonts w:ascii="Times New Roman" w:hAnsi="Times New Roman"/>
          <w:sz w:val="24"/>
          <w:szCs w:val="24"/>
        </w:rPr>
        <w:t>çel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00680" w:rsidRPr="00237F39">
        <w:rPr>
          <w:rFonts w:ascii="Times New Roman" w:hAnsi="Times New Roman"/>
          <w:sz w:val="24"/>
          <w:szCs w:val="24"/>
        </w:rPr>
        <w:t>alet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00680" w:rsidRPr="00237F39">
        <w:rPr>
          <w:rFonts w:ascii="Times New Roman" w:hAnsi="Times New Roman"/>
          <w:sz w:val="24"/>
          <w:szCs w:val="24"/>
        </w:rPr>
        <w:t>yetersi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00680" w:rsidRPr="00237F39">
        <w:rPr>
          <w:rFonts w:ascii="Times New Roman" w:hAnsi="Times New Roman"/>
          <w:sz w:val="24"/>
          <w:szCs w:val="24"/>
        </w:rPr>
        <w:t>esneklik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00680" w:rsidRPr="00237F39">
        <w:rPr>
          <w:rFonts w:ascii="Times New Roman" w:hAnsi="Times New Roman"/>
          <w:sz w:val="24"/>
          <w:szCs w:val="24"/>
        </w:rPr>
        <w:t>aşı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00680" w:rsidRPr="00237F39">
        <w:rPr>
          <w:rFonts w:ascii="Times New Roman" w:hAnsi="Times New Roman"/>
          <w:sz w:val="24"/>
          <w:szCs w:val="24"/>
        </w:rPr>
        <w:t>eğ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314AE" w:rsidRPr="00237F39">
        <w:rPr>
          <w:rFonts w:ascii="Times New Roman" w:hAnsi="Times New Roman"/>
          <w:sz w:val="24"/>
          <w:szCs w:val="24"/>
        </w:rPr>
        <w:t>kanallar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314AE" w:rsidRPr="00237F39">
        <w:rPr>
          <w:rFonts w:ascii="Times New Roman" w:hAnsi="Times New Roman"/>
          <w:sz w:val="24"/>
          <w:szCs w:val="24"/>
        </w:rPr>
        <w:t>uyum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314AE" w:rsidRPr="00237F39">
        <w:rPr>
          <w:rFonts w:ascii="Times New Roman" w:hAnsi="Times New Roman"/>
          <w:sz w:val="24"/>
          <w:szCs w:val="24"/>
        </w:rPr>
        <w:t>sorun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314AE" w:rsidRPr="00237F39">
        <w:rPr>
          <w:rFonts w:ascii="Times New Roman" w:hAnsi="Times New Roman"/>
          <w:sz w:val="24"/>
          <w:szCs w:val="24"/>
        </w:rPr>
        <w:t>yaratabil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C5D68" w:rsidRPr="00237F39">
        <w:rPr>
          <w:rFonts w:ascii="Times New Roman" w:hAnsi="Times New Roman"/>
          <w:sz w:val="24"/>
          <w:szCs w:val="24"/>
        </w:rPr>
        <w:fldChar w:fldCharType="begin"/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Alaçam&lt;/Author&gt;&lt;Year&gt;2012&lt;/Year&gt;&lt;RecNum&gt;10&lt;/RecNum&gt;&lt;DisplayText&gt;[3]&lt;/DisplayText&gt;&lt;record&gt;&lt;rec-number&gt;10&lt;/rec-number&gt;&lt;foreign-keys&gt;&lt;key app="EN" db-id="00d9ve5eaf9f0lezs2ov50dqvdpe0xr0t2z2" timestamp="1659904493"&gt;10&lt;/key&gt;&lt;/foreign-keys&gt;&lt;ref-type name="Book"&gt;6&lt;/ref-type&gt;&lt;contributors&gt;&lt;authors&gt;&lt;author&gt;&lt;style face="normal" font="default" charset="162" size="100%"&gt;Ala&lt;/style&gt;&lt;style face="normal" font="default" size="100%"&gt;çam, T&lt;/style&gt;&lt;/author&gt;&lt;/authors&gt;&lt;/contributors&gt;&lt;titles&gt;&lt;title&gt;&lt;style face="normal" font="default" charset="162" size="100%"&gt;Endodonti&lt;/style&gt;&lt;/title&gt;&lt;/titles&gt;&lt;pages&gt;&lt;style face="normal" font="default" charset="162" size="100%"&gt;355-404&lt;/style&gt;&lt;/pages&gt;&lt;dates&gt;&lt;year&gt;&lt;style face="normal" font="default" charset="162" size="100%"&gt;2012&lt;/style&gt;&lt;/year&gt;&lt;/dates&gt;&lt;pub-location&gt;&lt;style face="normal" font="default" charset="162" size="100%"&gt;Ankara&lt;/style&gt;&lt;/pub-location&gt;&lt;publisher&gt;&lt;style face="normal" font="default" size="100%"&gt;Ö&lt;/style&gt;&lt;style face="normal" font="default" charset="162" size="100%"&gt;zyurt Matbaac&lt;/style&gt;&lt;style face="normal" font="default" charset="238" size="100%"&gt;ı&lt;/style&gt;&lt;style face="normal" font="default" charset="162" size="100%"&gt;l&lt;/style&gt;&lt;style face="normal" font="default" charset="238" size="100%"&gt;ı&lt;/style&gt;&lt;style face="normal" font="default" charset="162" size="100%"&gt;k&lt;/style&gt;&lt;/publisher&gt;&lt;urls&gt;&lt;/urls&gt;&lt;/record&gt;&lt;/Cite&gt;&lt;/EndNote&gt;</w:instrText>
      </w:r>
      <w:r w:rsidR="003C5D68" w:rsidRPr="00237F39">
        <w:rPr>
          <w:rFonts w:ascii="Times New Roman" w:hAnsi="Times New Roman"/>
          <w:sz w:val="24"/>
          <w:szCs w:val="24"/>
        </w:rPr>
        <w:fldChar w:fldCharType="separate"/>
      </w:r>
      <w:r w:rsidR="004E7CBB" w:rsidRPr="00237F39">
        <w:rPr>
          <w:rFonts w:ascii="Times New Roman" w:hAnsi="Times New Roman"/>
          <w:noProof/>
          <w:sz w:val="24"/>
          <w:szCs w:val="24"/>
        </w:rPr>
        <w:t>[3]</w:t>
      </w:r>
      <w:r w:rsidR="003C5D68" w:rsidRPr="00237F39">
        <w:rPr>
          <w:rFonts w:ascii="Times New Roman" w:hAnsi="Times New Roman"/>
          <w:sz w:val="24"/>
          <w:szCs w:val="24"/>
        </w:rPr>
        <w:fldChar w:fldCharType="end"/>
      </w:r>
      <w:r w:rsidR="00B314AE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E3599"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E3599" w:rsidRPr="00237F39">
        <w:rPr>
          <w:rFonts w:ascii="Times New Roman" w:hAnsi="Times New Roman"/>
          <w:sz w:val="24"/>
          <w:szCs w:val="24"/>
        </w:rPr>
        <w:t>olumsuzluk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E3599" w:rsidRPr="00237F39">
        <w:rPr>
          <w:rFonts w:ascii="Times New Roman" w:hAnsi="Times New Roman"/>
          <w:sz w:val="24"/>
          <w:szCs w:val="24"/>
        </w:rPr>
        <w:t>orta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E3599" w:rsidRPr="00237F39">
        <w:rPr>
          <w:rFonts w:ascii="Times New Roman" w:hAnsi="Times New Roman"/>
          <w:sz w:val="24"/>
          <w:szCs w:val="24"/>
        </w:rPr>
        <w:t>kaldırm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E3599"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B454D" w:rsidRPr="00237F39">
        <w:rPr>
          <w:rFonts w:ascii="Times New Roman" w:hAnsi="Times New Roman"/>
          <w:sz w:val="24"/>
          <w:szCs w:val="24"/>
        </w:rPr>
        <w:t>günümüz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B454D"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B454D"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B454D"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B454D" w:rsidRPr="00237F39">
        <w:rPr>
          <w:rFonts w:ascii="Times New Roman" w:hAnsi="Times New Roman"/>
          <w:sz w:val="24"/>
          <w:szCs w:val="24"/>
        </w:rPr>
        <w:t>teknikler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54FD2" w:rsidRPr="00237F39">
        <w:rPr>
          <w:rFonts w:ascii="Times New Roman" w:hAnsi="Times New Roman"/>
          <w:sz w:val="24"/>
          <w:szCs w:val="24"/>
        </w:rPr>
        <w:t>n</w:t>
      </w:r>
      <w:r w:rsidR="00BB454D" w:rsidRPr="00237F39">
        <w:rPr>
          <w:rFonts w:ascii="Times New Roman" w:hAnsi="Times New Roman"/>
          <w:sz w:val="24"/>
          <w:szCs w:val="24"/>
        </w:rPr>
        <w:t>ikel-</w:t>
      </w:r>
      <w:r w:rsidR="00654FD2" w:rsidRPr="00237F39">
        <w:rPr>
          <w:rFonts w:ascii="Times New Roman" w:hAnsi="Times New Roman"/>
          <w:sz w:val="24"/>
          <w:szCs w:val="24"/>
        </w:rPr>
        <w:t>t</w:t>
      </w:r>
      <w:r w:rsidR="00BB454D" w:rsidRPr="00237F39">
        <w:rPr>
          <w:rFonts w:ascii="Times New Roman" w:hAnsi="Times New Roman"/>
          <w:sz w:val="24"/>
          <w:szCs w:val="24"/>
        </w:rPr>
        <w:t>itanyu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B454D" w:rsidRPr="00237F39">
        <w:rPr>
          <w:rFonts w:ascii="Times New Roman" w:hAnsi="Times New Roman"/>
          <w:sz w:val="24"/>
          <w:szCs w:val="24"/>
        </w:rPr>
        <w:t>(Ni</w:t>
      </w:r>
      <w:r w:rsidR="003C5D68" w:rsidRPr="00237F39">
        <w:rPr>
          <w:rFonts w:ascii="Times New Roman" w:hAnsi="Times New Roman"/>
          <w:sz w:val="24"/>
          <w:szCs w:val="24"/>
        </w:rPr>
        <w:t>-</w:t>
      </w:r>
      <w:r w:rsidR="00BB454D" w:rsidRPr="00237F39">
        <w:rPr>
          <w:rFonts w:ascii="Times New Roman" w:hAnsi="Times New Roman"/>
          <w:sz w:val="24"/>
          <w:szCs w:val="24"/>
        </w:rPr>
        <w:t>Ti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B454D" w:rsidRPr="00237F39">
        <w:rPr>
          <w:rFonts w:ascii="Times New Roman" w:hAnsi="Times New Roman"/>
          <w:sz w:val="24"/>
          <w:szCs w:val="24"/>
        </w:rPr>
        <w:t>alaşımlar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B454D" w:rsidRPr="00237F39">
        <w:rPr>
          <w:rFonts w:ascii="Times New Roman" w:hAnsi="Times New Roman"/>
          <w:sz w:val="24"/>
          <w:szCs w:val="24"/>
        </w:rPr>
        <w:t>üretil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B454D" w:rsidRPr="00237F39">
        <w:rPr>
          <w:rFonts w:ascii="Times New Roman" w:hAnsi="Times New Roman"/>
          <w:sz w:val="24"/>
          <w:szCs w:val="24"/>
        </w:rPr>
        <w:t>alet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B454D" w:rsidRPr="00237F39">
        <w:rPr>
          <w:rFonts w:ascii="Times New Roman" w:hAnsi="Times New Roman"/>
          <w:sz w:val="24"/>
          <w:szCs w:val="24"/>
        </w:rPr>
        <w:t>kullanılmaktadı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969D0" w:rsidRPr="00237F39">
        <w:rPr>
          <w:rFonts w:ascii="Times New Roman" w:hAnsi="Times New Roman"/>
          <w:sz w:val="24"/>
          <w:szCs w:val="24"/>
        </w:rPr>
        <w:fldChar w:fldCharType="begin"/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Thompson&lt;/Author&gt;&lt;Year&gt;1997&lt;/Year&gt;&lt;RecNum&gt;12&lt;/RecNum&gt;&lt;DisplayText&gt;[4]&lt;/DisplayText&gt;&lt;record&gt;&lt;rec-number&gt;12&lt;/rec-number&gt;&lt;foreign-keys&gt;&lt;key app="EN" db-id="00d9ve5eaf9f0lezs2ov50dqvdpe0xr0t2z2" timestamp="1660644963"&gt;12&lt;/key&gt;&lt;/foreign-keys&gt;&lt;ref-type name="Journal Article"&gt;17&lt;/ref-type&gt;&lt;contributors&gt;&lt;authors&gt;&lt;author&gt;Thompson, S. A.&lt;/author&gt;&lt;author&gt;Dummer, P. M.&lt;/author&gt;&lt;/authors&gt;&lt;/contributors&gt;&lt;auth-address&gt;Department of Restorative Dentistry, University of Wales College of Medicine, Cardiff, UK.&lt;/auth-address&gt;&lt;titles&gt;&lt;title&gt;Shaping ability of ProFile.04 Taper Series 29 rotary nickel-titanium instruments in simulated root canals. Part 1&lt;/title&gt;&lt;secondary-title&gt;Int Endod J&lt;/secondary-title&gt;&lt;/titles&gt;&lt;periodical&gt;&lt;full-title&gt;Int Endod J&lt;/full-title&gt;&lt;/periodical&gt;&lt;pages&gt;1-7&lt;/pages&gt;&lt;volume&gt;30&lt;/volume&gt;&lt;number&gt;1&lt;/number&gt;&lt;edition&gt;1997/01/01&lt;/edition&gt;&lt;keywords&gt;&lt;keyword&gt;*Dental Alloys&lt;/keyword&gt;&lt;keyword&gt;Dental Pulp Cavity&lt;/keyword&gt;&lt;keyword&gt;Epoxy Resins&lt;/keyword&gt;&lt;keyword&gt;Equipment Design&lt;/keyword&gt;&lt;keyword&gt;Equipment Failure&lt;/keyword&gt;&lt;keyword&gt;Evaluation Studies as Topic&lt;/keyword&gt;&lt;keyword&gt;Humans&lt;/keyword&gt;&lt;keyword&gt;In Vitro Techniques&lt;/keyword&gt;&lt;keyword&gt;Microscopy, Electron, Scanning&lt;/keyword&gt;&lt;keyword&gt;Models, Structural&lt;/keyword&gt;&lt;keyword&gt;*Nickel&lt;/keyword&gt;&lt;keyword&gt;Root Canal Preparation/*instrumentation/statistics &amp;amp; numerical data&lt;/keyword&gt;&lt;keyword&gt;Surface Properties&lt;/keyword&gt;&lt;keyword&gt;*Titanium&lt;/keyword&gt;&lt;/keywords&gt;&lt;dates&gt;&lt;year&gt;1997&lt;/year&gt;&lt;pub-dates&gt;&lt;date&gt;Jan&lt;/date&gt;&lt;/pub-dates&gt;&lt;/dates&gt;&lt;isbn&gt;0143-2885 (Print)&amp;#xD;0143-2885&lt;/isbn&gt;&lt;accession-num&gt;9477788&lt;/accession-num&gt;&lt;urls&gt;&lt;/urls&gt;&lt;electronic-resource-num&gt;10.1111/j.1365-2591.1997.tb01093.x&lt;/electronic-resource-num&gt;&lt;remote-database-provider&gt;NLM&lt;/remote-database-provider&gt;&lt;language&gt;eng&lt;/language&gt;&lt;/record&gt;&lt;/Cite&gt;&lt;/EndNote&gt;</w:instrText>
      </w:r>
      <w:r w:rsidR="00F969D0" w:rsidRPr="00237F39">
        <w:rPr>
          <w:rFonts w:ascii="Times New Roman" w:hAnsi="Times New Roman"/>
          <w:sz w:val="24"/>
          <w:szCs w:val="24"/>
        </w:rPr>
        <w:fldChar w:fldCharType="separate"/>
      </w:r>
      <w:r w:rsidR="004E7CBB" w:rsidRPr="00237F39">
        <w:rPr>
          <w:rFonts w:ascii="Times New Roman" w:hAnsi="Times New Roman"/>
          <w:noProof/>
          <w:sz w:val="24"/>
          <w:szCs w:val="24"/>
        </w:rPr>
        <w:t>[4]</w:t>
      </w:r>
      <w:r w:rsidR="00F969D0" w:rsidRPr="00237F39">
        <w:rPr>
          <w:rFonts w:ascii="Times New Roman" w:hAnsi="Times New Roman"/>
          <w:sz w:val="24"/>
          <w:szCs w:val="24"/>
        </w:rPr>
        <w:fldChar w:fldCharType="end"/>
      </w:r>
      <w:r w:rsidR="003C5D68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F5AAC" w:rsidRPr="00237F39">
        <w:rPr>
          <w:rFonts w:ascii="Times New Roman" w:hAnsi="Times New Roman"/>
          <w:sz w:val="24"/>
          <w:szCs w:val="24"/>
        </w:rPr>
        <w:t>Ni-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F5AAC" w:rsidRPr="00237F39">
        <w:rPr>
          <w:rFonts w:ascii="Times New Roman" w:hAnsi="Times New Roman"/>
          <w:sz w:val="24"/>
          <w:szCs w:val="24"/>
        </w:rPr>
        <w:t>metal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F5AAC" w:rsidRPr="00237F39">
        <w:rPr>
          <w:rFonts w:ascii="Times New Roman" w:hAnsi="Times New Roman"/>
          <w:sz w:val="24"/>
          <w:szCs w:val="24"/>
        </w:rPr>
        <w:t>kuvve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F5AAC" w:rsidRPr="00237F39">
        <w:rPr>
          <w:rFonts w:ascii="Times New Roman" w:hAnsi="Times New Roman"/>
          <w:sz w:val="24"/>
          <w:szCs w:val="24"/>
        </w:rPr>
        <w:t>uygulandığ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F5AAC" w:rsidRPr="00237F39">
        <w:rPr>
          <w:rFonts w:ascii="Times New Roman" w:hAnsi="Times New Roman"/>
          <w:sz w:val="24"/>
          <w:szCs w:val="24"/>
        </w:rPr>
        <w:t>defo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F5AAC" w:rsidRPr="00237F39">
        <w:rPr>
          <w:rFonts w:ascii="Times New Roman" w:hAnsi="Times New Roman"/>
          <w:sz w:val="24"/>
          <w:szCs w:val="24"/>
        </w:rPr>
        <w:t>olma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F5AAC" w:rsidRPr="00237F39">
        <w:rPr>
          <w:rFonts w:ascii="Times New Roman" w:hAnsi="Times New Roman"/>
          <w:sz w:val="24"/>
          <w:szCs w:val="24"/>
        </w:rPr>
        <w:t>es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F5AAC" w:rsidRPr="00237F39">
        <w:rPr>
          <w:rFonts w:ascii="Times New Roman" w:hAnsi="Times New Roman"/>
          <w:sz w:val="24"/>
          <w:szCs w:val="24"/>
        </w:rPr>
        <w:t>hal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F5AAC" w:rsidRPr="00237F39">
        <w:rPr>
          <w:rFonts w:ascii="Times New Roman" w:hAnsi="Times New Roman"/>
          <w:sz w:val="24"/>
          <w:szCs w:val="24"/>
        </w:rPr>
        <w:t>dönm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05465" w:rsidRPr="00237F39">
        <w:rPr>
          <w:rFonts w:ascii="Times New Roman" w:hAnsi="Times New Roman"/>
          <w:sz w:val="24"/>
          <w:szCs w:val="24"/>
        </w:rPr>
        <w:t>‘</w:t>
      </w:r>
      <w:r w:rsidR="006F5AAC" w:rsidRPr="00237F39">
        <w:rPr>
          <w:rFonts w:ascii="Times New Roman" w:hAnsi="Times New Roman"/>
          <w:sz w:val="24"/>
          <w:szCs w:val="24"/>
        </w:rPr>
        <w:t>süperelastisite</w:t>
      </w:r>
      <w:r w:rsidR="00B05465" w:rsidRPr="00237F39">
        <w:rPr>
          <w:rFonts w:ascii="Times New Roman" w:hAnsi="Times New Roman"/>
          <w:sz w:val="24"/>
          <w:szCs w:val="24"/>
        </w:rPr>
        <w:t>’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F5AAC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F5AAC" w:rsidRPr="00237F39">
        <w:rPr>
          <w:rFonts w:ascii="Times New Roman" w:hAnsi="Times New Roman"/>
          <w:sz w:val="24"/>
          <w:szCs w:val="24"/>
        </w:rPr>
        <w:t>tanımlanı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5104C" w:rsidRPr="00237F39">
        <w:rPr>
          <w:rFonts w:ascii="Times New Roman" w:hAnsi="Times New Roman"/>
          <w:sz w:val="24"/>
          <w:szCs w:val="24"/>
        </w:rPr>
        <w:t>Süpere</w:t>
      </w:r>
      <w:r w:rsidR="00CB0D1B" w:rsidRPr="00237F39">
        <w:rPr>
          <w:rFonts w:ascii="Times New Roman" w:hAnsi="Times New Roman"/>
          <w:sz w:val="24"/>
          <w:szCs w:val="24"/>
        </w:rPr>
        <w:t>l</w:t>
      </w:r>
      <w:r w:rsidR="0055104C" w:rsidRPr="00237F39">
        <w:rPr>
          <w:rFonts w:ascii="Times New Roman" w:hAnsi="Times New Roman"/>
          <w:sz w:val="24"/>
          <w:szCs w:val="24"/>
        </w:rPr>
        <w:t>astikl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5104C" w:rsidRPr="00237F39">
        <w:rPr>
          <w:rFonts w:ascii="Times New Roman" w:hAnsi="Times New Roman"/>
          <w:sz w:val="24"/>
          <w:szCs w:val="24"/>
        </w:rPr>
        <w:t>özelliğ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5104C" w:rsidRPr="00237F39">
        <w:rPr>
          <w:rFonts w:ascii="Times New Roman" w:hAnsi="Times New Roman"/>
          <w:sz w:val="24"/>
          <w:szCs w:val="24"/>
        </w:rPr>
        <w:t>sayes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5104C" w:rsidRPr="00237F39">
        <w:rPr>
          <w:rFonts w:ascii="Times New Roman" w:hAnsi="Times New Roman"/>
          <w:sz w:val="24"/>
          <w:szCs w:val="24"/>
        </w:rPr>
        <w:t>Ni-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5104C" w:rsidRPr="00237F39">
        <w:rPr>
          <w:rFonts w:ascii="Times New Roman" w:hAnsi="Times New Roman"/>
          <w:sz w:val="24"/>
          <w:szCs w:val="24"/>
        </w:rPr>
        <w:t>esas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5104C" w:rsidRPr="00237F39">
        <w:rPr>
          <w:rFonts w:ascii="Times New Roman" w:hAnsi="Times New Roman"/>
          <w:sz w:val="24"/>
          <w:szCs w:val="24"/>
        </w:rPr>
        <w:t>dön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5104C" w:rsidRPr="00237F39">
        <w:rPr>
          <w:rFonts w:ascii="Times New Roman" w:hAnsi="Times New Roman"/>
          <w:sz w:val="24"/>
          <w:szCs w:val="24"/>
        </w:rPr>
        <w:t>alet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95BBA" w:rsidRPr="00237F39">
        <w:rPr>
          <w:rFonts w:ascii="Times New Roman" w:hAnsi="Times New Roman"/>
          <w:sz w:val="24"/>
          <w:szCs w:val="24"/>
        </w:rPr>
        <w:t>preparasyon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5104C" w:rsidRPr="00237F39">
        <w:rPr>
          <w:rFonts w:ascii="Times New Roman" w:hAnsi="Times New Roman"/>
          <w:sz w:val="24"/>
          <w:szCs w:val="24"/>
        </w:rPr>
        <w:t>esn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5104C" w:rsidRPr="00237F39">
        <w:rPr>
          <w:rFonts w:ascii="Times New Roman" w:hAnsi="Times New Roman"/>
          <w:sz w:val="24"/>
          <w:szCs w:val="24"/>
        </w:rPr>
        <w:t>özellik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5104C" w:rsidRPr="00237F39">
        <w:rPr>
          <w:rFonts w:ascii="Times New Roman" w:hAnsi="Times New Roman"/>
          <w:sz w:val="24"/>
          <w:szCs w:val="24"/>
        </w:rPr>
        <w:t>d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5104C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5104C" w:rsidRPr="00237F39">
        <w:rPr>
          <w:rFonts w:ascii="Times New Roman" w:hAnsi="Times New Roman"/>
          <w:sz w:val="24"/>
          <w:szCs w:val="24"/>
        </w:rPr>
        <w:t>ço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5104C" w:rsidRPr="00237F39">
        <w:rPr>
          <w:rFonts w:ascii="Times New Roman" w:hAnsi="Times New Roman"/>
          <w:sz w:val="24"/>
          <w:szCs w:val="24"/>
        </w:rPr>
        <w:t>eğim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5104C"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5104C" w:rsidRPr="00237F39">
        <w:rPr>
          <w:rFonts w:ascii="Times New Roman" w:hAnsi="Times New Roman"/>
          <w:sz w:val="24"/>
          <w:szCs w:val="24"/>
        </w:rPr>
        <w:t>kanallar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5104C" w:rsidRPr="00237F39">
        <w:rPr>
          <w:rFonts w:ascii="Times New Roman" w:hAnsi="Times New Roman"/>
          <w:sz w:val="24"/>
          <w:szCs w:val="24"/>
        </w:rPr>
        <w:t>basam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5104C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5104C" w:rsidRPr="00237F39">
        <w:rPr>
          <w:rFonts w:ascii="Times New Roman" w:hAnsi="Times New Roman"/>
          <w:sz w:val="24"/>
          <w:szCs w:val="24"/>
        </w:rPr>
        <w:t>perfor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5104C" w:rsidRPr="00237F39">
        <w:rPr>
          <w:rFonts w:ascii="Times New Roman" w:hAnsi="Times New Roman"/>
          <w:sz w:val="24"/>
          <w:szCs w:val="24"/>
        </w:rPr>
        <w:t>gib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5104C" w:rsidRPr="00237F39">
        <w:rPr>
          <w:rFonts w:ascii="Times New Roman" w:hAnsi="Times New Roman"/>
          <w:sz w:val="24"/>
          <w:szCs w:val="24"/>
        </w:rPr>
        <w:t>işlem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5104C" w:rsidRPr="00237F39">
        <w:rPr>
          <w:rFonts w:ascii="Times New Roman" w:hAnsi="Times New Roman"/>
          <w:sz w:val="24"/>
          <w:szCs w:val="24"/>
        </w:rPr>
        <w:t>hatalar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5104C" w:rsidRPr="00237F39">
        <w:rPr>
          <w:rFonts w:ascii="Times New Roman" w:hAnsi="Times New Roman"/>
          <w:sz w:val="24"/>
          <w:szCs w:val="24"/>
        </w:rPr>
        <w:t>sebep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5104C" w:rsidRPr="00237F39">
        <w:rPr>
          <w:rFonts w:ascii="Times New Roman" w:hAnsi="Times New Roman"/>
          <w:sz w:val="24"/>
          <w:szCs w:val="24"/>
        </w:rPr>
        <w:t>olma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5104C" w:rsidRPr="00237F39">
        <w:rPr>
          <w:rFonts w:ascii="Times New Roman" w:hAnsi="Times New Roman"/>
          <w:sz w:val="24"/>
          <w:szCs w:val="24"/>
        </w:rPr>
        <w:t>kanal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5104C" w:rsidRPr="00237F39">
        <w:rPr>
          <w:rFonts w:ascii="Times New Roman" w:hAnsi="Times New Roman"/>
          <w:sz w:val="24"/>
          <w:szCs w:val="24"/>
        </w:rPr>
        <w:t>oriji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5104C" w:rsidRPr="00237F39">
        <w:rPr>
          <w:rFonts w:ascii="Times New Roman" w:hAnsi="Times New Roman"/>
          <w:sz w:val="24"/>
          <w:szCs w:val="24"/>
        </w:rPr>
        <w:t>formun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5104C" w:rsidRPr="00237F39">
        <w:rPr>
          <w:rFonts w:ascii="Times New Roman" w:hAnsi="Times New Roman"/>
          <w:sz w:val="24"/>
          <w:szCs w:val="24"/>
        </w:rPr>
        <w:t>koruyabildik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5104C" w:rsidRPr="00237F39">
        <w:rPr>
          <w:rFonts w:ascii="Times New Roman" w:hAnsi="Times New Roman"/>
          <w:sz w:val="24"/>
          <w:szCs w:val="24"/>
        </w:rPr>
        <w:t>düşünülmüştü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3521D" w:rsidRPr="00237F39">
        <w:rPr>
          <w:rFonts w:ascii="Times New Roman" w:hAnsi="Times New Roman"/>
          <w:sz w:val="24"/>
          <w:szCs w:val="24"/>
        </w:rPr>
        <w:fldChar w:fldCharType="begin"/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Esposito&lt;/Author&gt;&lt;Year&gt;1995&lt;/Year&gt;&lt;RecNum&gt;14&lt;/RecNum&gt;&lt;DisplayText&gt;[5]&lt;/DisplayText&gt;&lt;record&gt;&lt;rec-number&gt;14&lt;/rec-number&gt;&lt;foreign-keys&gt;&lt;key app="EN" db-id="00d9ve5eaf9f0lezs2ov50dqvdpe0xr0t2z2" timestamp="1660679174"&gt;14&lt;/key&gt;&lt;/foreign-keys&gt;&lt;ref-type name="Journal Article"&gt;17&lt;/ref-type&gt;&lt;contributors&gt;&lt;authors&gt;&lt;author&gt;Esposito, P. T.&lt;/author&gt;&lt;author&gt;Cunningham, C. J.&lt;/author&gt;&lt;/authors&gt;&lt;/contributors&gt;&lt;auth-address&gt;Department of Endodontics, University of Florida, College of Dentistry, Gainesville 32610-0436, USA.&lt;/auth-address&gt;&lt;titles&gt;&lt;title&gt;A comparison of canal preparation with nickel-titanium and stainless steel instruments&lt;/title&gt;&lt;secondary-title&gt;J Endod&lt;/secondary-title&gt;&lt;/titles&gt;&lt;periodical&gt;&lt;full-title&gt;J Endod&lt;/full-title&gt;&lt;/periodical&gt;&lt;pages&gt;173-6&lt;/pages&gt;&lt;volume&gt;21&lt;/volume&gt;&lt;number&gt;4&lt;/number&gt;&lt;edition&gt;1995/04/01&lt;/edition&gt;&lt;keywords&gt;&lt;keyword&gt;*Alloys&lt;/keyword&gt;&lt;keyword&gt;Dental High-Speed Technique&lt;/keyword&gt;&lt;keyword&gt;Dental Pulp Cavity/anatomy &amp;amp; histology&lt;/keyword&gt;&lt;keyword&gt;Humans&lt;/keyword&gt;&lt;keyword&gt;Pliability&lt;/keyword&gt;&lt;keyword&gt;Root Canal Therapy/*instrumentation&lt;/keyword&gt;&lt;keyword&gt;*Stainless Steel&lt;/keyword&gt;&lt;keyword&gt;Tooth Root/anatomy &amp;amp; histology&lt;/keyword&gt;&lt;/keywords&gt;&lt;dates&gt;&lt;year&gt;1995&lt;/year&gt;&lt;pub-dates&gt;&lt;date&gt;Apr&lt;/date&gt;&lt;/pub-dates&gt;&lt;/dates&gt;&lt;isbn&gt;0099-2399 (Print)&amp;#xD;0099-2399&lt;/isbn&gt;&lt;accession-num&gt;7673815&lt;/accession-num&gt;&lt;urls&gt;&lt;/urls&gt;&lt;electronic-resource-num&gt;10.1016/s0099-2399(06)80560-1&lt;/electronic-resource-num&gt;&lt;remote-database-provider&gt;NLM&lt;/remote-database-provider&gt;&lt;language&gt;eng&lt;/language&gt;&lt;/record&gt;&lt;/Cite&gt;&lt;/EndNote&gt;</w:instrText>
      </w:r>
      <w:r w:rsidR="00A3521D" w:rsidRPr="00237F39">
        <w:rPr>
          <w:rFonts w:ascii="Times New Roman" w:hAnsi="Times New Roman"/>
          <w:sz w:val="24"/>
          <w:szCs w:val="24"/>
        </w:rPr>
        <w:fldChar w:fldCharType="separate"/>
      </w:r>
      <w:r w:rsidR="004E7CBB" w:rsidRPr="00237F39">
        <w:rPr>
          <w:rFonts w:ascii="Times New Roman" w:hAnsi="Times New Roman"/>
          <w:noProof/>
          <w:sz w:val="24"/>
          <w:szCs w:val="24"/>
        </w:rPr>
        <w:t>[5]</w:t>
      </w:r>
      <w:r w:rsidR="00A3521D" w:rsidRPr="00237F39">
        <w:rPr>
          <w:rFonts w:ascii="Times New Roman" w:hAnsi="Times New Roman"/>
          <w:sz w:val="24"/>
          <w:szCs w:val="24"/>
        </w:rPr>
        <w:fldChar w:fldCharType="end"/>
      </w:r>
      <w:r w:rsidR="00A3521D" w:rsidRPr="00237F39">
        <w:rPr>
          <w:rFonts w:ascii="Times New Roman" w:hAnsi="Times New Roman"/>
          <w:sz w:val="24"/>
          <w:szCs w:val="24"/>
        </w:rPr>
        <w:t>.</w:t>
      </w:r>
    </w:p>
    <w:p w14:paraId="53434F1C" w14:textId="4990C6EC" w:rsidR="00126C59" w:rsidRPr="00237F39" w:rsidRDefault="004E6CA8" w:rsidP="004E6A49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Çalışmamı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ların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imü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j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tandar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e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lok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zer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erçekleştirilmiştir.</w:t>
      </w:r>
    </w:p>
    <w:p w14:paraId="7B607A2E" w14:textId="42645D47" w:rsidR="00126C59" w:rsidRPr="00237F39" w:rsidRDefault="00126C59" w:rsidP="004E6A49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alışmas</w:t>
      </w:r>
      <w:r w:rsidR="004E6CA8" w:rsidRPr="00237F39">
        <w:rPr>
          <w:rFonts w:ascii="Times New Roman" w:hAnsi="Times New Roman"/>
          <w:sz w:val="24"/>
          <w:szCs w:val="24"/>
        </w:rPr>
        <w:t>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E6CA8" w:rsidRPr="00237F39">
        <w:rPr>
          <w:rFonts w:ascii="Times New Roman" w:hAnsi="Times New Roman"/>
          <w:sz w:val="24"/>
          <w:szCs w:val="24"/>
        </w:rPr>
        <w:t>amacı;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lin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ullanım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ayg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rcih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il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16C49" w:rsidRPr="00237F39">
        <w:rPr>
          <w:rFonts w:ascii="Times New Roman" w:hAnsi="Times New Roman"/>
          <w:sz w:val="24"/>
          <w:szCs w:val="24"/>
        </w:rPr>
        <w:t>ro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16C49" w:rsidRPr="00237F39">
        <w:rPr>
          <w:rFonts w:ascii="Times New Roman" w:hAnsi="Times New Roman"/>
          <w:sz w:val="24"/>
          <w:szCs w:val="24"/>
        </w:rPr>
        <w:t>y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16C49" w:rsidRPr="00237F39">
        <w:rPr>
          <w:rFonts w:ascii="Times New Roman" w:hAnsi="Times New Roman"/>
          <w:sz w:val="24"/>
          <w:szCs w:val="24"/>
        </w:rPr>
        <w:t>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16C49" w:rsidRPr="00237F39">
        <w:rPr>
          <w:rFonts w:ascii="Times New Roman" w:hAnsi="Times New Roman"/>
          <w:sz w:val="24"/>
          <w:szCs w:val="24"/>
        </w:rPr>
        <w:t>resiproka</w:t>
      </w:r>
      <w:r w:rsidR="00644BD3" w:rsidRPr="00237F39">
        <w:rPr>
          <w:rFonts w:ascii="Times New Roman" w:hAnsi="Times New Roman"/>
          <w:sz w:val="24"/>
          <w:szCs w:val="24"/>
        </w:rPr>
        <w:t>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44BD3" w:rsidRPr="00237F39">
        <w:rPr>
          <w:rFonts w:ascii="Times New Roman" w:hAnsi="Times New Roman"/>
          <w:sz w:val="24"/>
          <w:szCs w:val="24"/>
        </w:rPr>
        <w:t>h</w:t>
      </w:r>
      <w:r w:rsidR="000E526D" w:rsidRPr="00237F39">
        <w:rPr>
          <w:rFonts w:ascii="Times New Roman" w:hAnsi="Times New Roman"/>
          <w:sz w:val="24"/>
          <w:szCs w:val="24"/>
        </w:rPr>
        <w:t>areket</w:t>
      </w:r>
      <w:r w:rsidR="00644BD3" w:rsidRPr="00237F39">
        <w:rPr>
          <w:rFonts w:ascii="Times New Roman" w:hAnsi="Times New Roman"/>
          <w:sz w:val="24"/>
          <w:szCs w:val="24"/>
        </w:rPr>
        <w:t>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44BD3" w:rsidRPr="00237F39">
        <w:rPr>
          <w:rFonts w:ascii="Times New Roman" w:hAnsi="Times New Roman"/>
          <w:sz w:val="24"/>
          <w:szCs w:val="24"/>
        </w:rPr>
        <w:t>i</w:t>
      </w:r>
      <w:r w:rsidR="000E526D" w:rsidRPr="00237F39">
        <w:rPr>
          <w:rFonts w:ascii="Times New Roman" w:hAnsi="Times New Roman"/>
          <w:sz w:val="24"/>
          <w:szCs w:val="24"/>
        </w:rPr>
        <w:t>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E526D" w:rsidRPr="00237F39">
        <w:rPr>
          <w:rFonts w:ascii="Times New Roman" w:hAnsi="Times New Roman"/>
          <w:sz w:val="24"/>
          <w:szCs w:val="24"/>
        </w:rPr>
        <w:t>çalış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F3928" w:rsidRPr="00237F39">
        <w:rPr>
          <w:rFonts w:ascii="Times New Roman" w:hAnsi="Times New Roman"/>
          <w:sz w:val="24"/>
          <w:szCs w:val="24"/>
        </w:rPr>
        <w:t>fark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F3928" w:rsidRPr="00237F39">
        <w:rPr>
          <w:rFonts w:ascii="Times New Roman" w:hAnsi="Times New Roman"/>
          <w:sz w:val="24"/>
          <w:szCs w:val="24"/>
        </w:rPr>
        <w:t>üreti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F3928" w:rsidRPr="00237F39">
        <w:rPr>
          <w:rFonts w:ascii="Times New Roman" w:hAnsi="Times New Roman"/>
          <w:sz w:val="24"/>
          <w:szCs w:val="24"/>
        </w:rPr>
        <w:t>teknikleriy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F3928" w:rsidRPr="00237F39">
        <w:rPr>
          <w:rFonts w:ascii="Times New Roman" w:hAnsi="Times New Roman"/>
          <w:sz w:val="24"/>
          <w:szCs w:val="24"/>
        </w:rPr>
        <w:t>üretilmi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F3928" w:rsidRPr="00237F39">
        <w:rPr>
          <w:rFonts w:ascii="Times New Roman" w:hAnsi="Times New Roman"/>
          <w:sz w:val="24"/>
          <w:szCs w:val="24"/>
        </w:rPr>
        <w:t>o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979EC" w:rsidRPr="00237F39">
        <w:rPr>
          <w:rFonts w:ascii="Times New Roman" w:hAnsi="Times New Roman"/>
          <w:sz w:val="24"/>
          <w:szCs w:val="24"/>
        </w:rPr>
        <w:t>3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979EC" w:rsidRPr="00237F39">
        <w:rPr>
          <w:rFonts w:ascii="Times New Roman" w:hAnsi="Times New Roman"/>
          <w:sz w:val="24"/>
          <w:szCs w:val="24"/>
        </w:rPr>
        <w:t>ade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E526D" w:rsidRPr="00237F39">
        <w:rPr>
          <w:rFonts w:ascii="Times New Roman" w:hAnsi="Times New Roman"/>
          <w:sz w:val="24"/>
          <w:szCs w:val="24"/>
        </w:rPr>
        <w:t>Ni-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B7D2F" w:rsidRPr="00237F39">
        <w:rPr>
          <w:rFonts w:ascii="Times New Roman" w:hAnsi="Times New Roman"/>
          <w:sz w:val="24"/>
          <w:szCs w:val="24"/>
        </w:rPr>
        <w:t>dön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E526D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438FC" w:rsidRPr="00237F39">
        <w:rPr>
          <w:rFonts w:ascii="Times New Roman" w:hAnsi="Times New Roman"/>
          <w:sz w:val="24"/>
          <w:szCs w:val="24"/>
        </w:rPr>
        <w:t>sistem</w:t>
      </w:r>
      <w:r w:rsidR="00644BD3" w:rsidRPr="00237F39">
        <w:rPr>
          <w:rFonts w:ascii="Times New Roman" w:hAnsi="Times New Roman"/>
          <w:sz w:val="24"/>
          <w:szCs w:val="24"/>
        </w:rPr>
        <w:t>inin</w:t>
      </w:r>
      <w:r w:rsidR="005979EC" w:rsidRPr="00237F39">
        <w:rPr>
          <w:rFonts w:ascii="Times New Roman" w:hAnsi="Times New Roman"/>
          <w:sz w:val="24"/>
          <w:szCs w:val="24"/>
        </w:rPr>
        <w:t>;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E526D"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E526D" w:rsidRPr="00237F39">
        <w:rPr>
          <w:rFonts w:ascii="Times New Roman" w:hAnsi="Times New Roman"/>
          <w:sz w:val="24"/>
          <w:szCs w:val="24"/>
        </w:rPr>
        <w:t>etkinlikleri</w:t>
      </w:r>
      <w:r w:rsidR="00644BD3" w:rsidRPr="00237F39">
        <w:rPr>
          <w:rFonts w:ascii="Times New Roman" w:hAnsi="Times New Roman"/>
          <w:sz w:val="24"/>
          <w:szCs w:val="24"/>
        </w:rPr>
        <w:t>ni</w:t>
      </w:r>
      <w:r w:rsidR="005979EC" w:rsidRPr="00237F39">
        <w:rPr>
          <w:rFonts w:ascii="Times New Roman" w:hAnsi="Times New Roman"/>
          <w:color w:val="0D0D0D"/>
          <w:sz w:val="24"/>
          <w:szCs w:val="24"/>
        </w:rPr>
        <w:t>,</w:t>
      </w:r>
      <w:r w:rsidR="00E4403D" w:rsidRPr="00237F39">
        <w:rPr>
          <w:rFonts w:ascii="Times New Roman" w:hAnsi="Times New Roman"/>
          <w:color w:val="0D0D0D"/>
          <w:sz w:val="24"/>
          <w:szCs w:val="24"/>
        </w:rPr>
        <w:t xml:space="preserve"> </w:t>
      </w:r>
      <w:r w:rsidR="008674E7" w:rsidRPr="00237F39">
        <w:rPr>
          <w:rFonts w:ascii="Times New Roman" w:hAnsi="Times New Roman"/>
          <w:color w:val="0D0D0D"/>
          <w:sz w:val="24"/>
          <w:szCs w:val="24"/>
        </w:rPr>
        <w:t>kanaldan</w:t>
      </w:r>
      <w:r w:rsidR="00E4403D" w:rsidRPr="00237F39">
        <w:rPr>
          <w:rFonts w:ascii="Times New Roman" w:hAnsi="Times New Roman"/>
          <w:color w:val="0D0D0D"/>
          <w:sz w:val="24"/>
          <w:szCs w:val="24"/>
        </w:rPr>
        <w:t xml:space="preserve"> </w:t>
      </w:r>
      <w:r w:rsidR="008674E7" w:rsidRPr="00237F39">
        <w:rPr>
          <w:rFonts w:ascii="Times New Roman" w:hAnsi="Times New Roman"/>
          <w:color w:val="0D0D0D"/>
          <w:sz w:val="24"/>
          <w:szCs w:val="24"/>
        </w:rPr>
        <w:t>uzaklaştırılan</w:t>
      </w:r>
      <w:r w:rsidR="00E4403D" w:rsidRPr="00237F39">
        <w:rPr>
          <w:rFonts w:ascii="Times New Roman" w:hAnsi="Times New Roman"/>
          <w:color w:val="0D0D0D"/>
          <w:sz w:val="24"/>
          <w:szCs w:val="24"/>
        </w:rPr>
        <w:t xml:space="preserve"> </w:t>
      </w:r>
      <w:r w:rsidR="008674E7" w:rsidRPr="00237F39">
        <w:rPr>
          <w:rFonts w:ascii="Times New Roman" w:hAnsi="Times New Roman"/>
          <w:color w:val="0D0D0D"/>
          <w:sz w:val="24"/>
          <w:szCs w:val="24"/>
        </w:rPr>
        <w:t>madde</w:t>
      </w:r>
      <w:r w:rsidR="00E4403D" w:rsidRPr="00237F39">
        <w:rPr>
          <w:rFonts w:ascii="Times New Roman" w:hAnsi="Times New Roman"/>
          <w:color w:val="0D0D0D"/>
          <w:sz w:val="24"/>
          <w:szCs w:val="24"/>
        </w:rPr>
        <w:t xml:space="preserve"> </w:t>
      </w:r>
      <w:r w:rsidR="008674E7" w:rsidRPr="00237F39">
        <w:rPr>
          <w:rFonts w:ascii="Times New Roman" w:hAnsi="Times New Roman"/>
          <w:color w:val="0D0D0D"/>
          <w:sz w:val="24"/>
          <w:szCs w:val="24"/>
        </w:rPr>
        <w:t>miktarı</w:t>
      </w:r>
      <w:r w:rsidR="00644BD3" w:rsidRPr="00237F39">
        <w:rPr>
          <w:rFonts w:ascii="Times New Roman" w:hAnsi="Times New Roman"/>
          <w:color w:val="0D0D0D"/>
          <w:sz w:val="24"/>
          <w:szCs w:val="24"/>
        </w:rPr>
        <w:t>nı</w:t>
      </w:r>
      <w:r w:rsidR="008674E7" w:rsidRPr="00237F39">
        <w:rPr>
          <w:rFonts w:ascii="Times New Roman" w:hAnsi="Times New Roman"/>
          <w:color w:val="0D0D0D"/>
          <w:sz w:val="24"/>
          <w:szCs w:val="24"/>
        </w:rPr>
        <w:t>,</w:t>
      </w:r>
      <w:r w:rsidR="00E4403D" w:rsidRPr="00237F39">
        <w:rPr>
          <w:rFonts w:ascii="Times New Roman" w:hAnsi="Times New Roman"/>
          <w:color w:val="0D0D0D"/>
          <w:sz w:val="24"/>
          <w:szCs w:val="24"/>
        </w:rPr>
        <w:t xml:space="preserve"> </w:t>
      </w:r>
      <w:r w:rsidR="008674E7" w:rsidRPr="00237F39">
        <w:rPr>
          <w:rFonts w:ascii="Times New Roman" w:hAnsi="Times New Roman"/>
          <w:color w:val="0D0D0D"/>
          <w:sz w:val="24"/>
          <w:szCs w:val="24"/>
        </w:rPr>
        <w:t>merkezde</w:t>
      </w:r>
      <w:r w:rsidR="00E4403D" w:rsidRPr="00237F39">
        <w:rPr>
          <w:rFonts w:ascii="Times New Roman" w:hAnsi="Times New Roman"/>
          <w:color w:val="0D0D0D"/>
          <w:sz w:val="24"/>
          <w:szCs w:val="24"/>
        </w:rPr>
        <w:t xml:space="preserve"> </w:t>
      </w:r>
      <w:r w:rsidR="008674E7" w:rsidRPr="00237F39">
        <w:rPr>
          <w:rFonts w:ascii="Times New Roman" w:hAnsi="Times New Roman"/>
          <w:color w:val="0D0D0D"/>
          <w:sz w:val="24"/>
          <w:szCs w:val="24"/>
        </w:rPr>
        <w:t>kalma</w:t>
      </w:r>
      <w:r w:rsidR="00E4403D" w:rsidRPr="00237F39">
        <w:rPr>
          <w:rFonts w:ascii="Times New Roman" w:hAnsi="Times New Roman"/>
          <w:color w:val="0D0D0D"/>
          <w:sz w:val="24"/>
          <w:szCs w:val="24"/>
        </w:rPr>
        <w:t xml:space="preserve"> </w:t>
      </w:r>
      <w:r w:rsidR="008674E7" w:rsidRPr="00237F39">
        <w:rPr>
          <w:rFonts w:ascii="Times New Roman" w:hAnsi="Times New Roman"/>
          <w:color w:val="0D0D0D"/>
          <w:sz w:val="24"/>
          <w:szCs w:val="24"/>
        </w:rPr>
        <w:t>oranı</w:t>
      </w:r>
      <w:r w:rsidR="00644BD3" w:rsidRPr="00237F39">
        <w:rPr>
          <w:rFonts w:ascii="Times New Roman" w:hAnsi="Times New Roman"/>
          <w:color w:val="0D0D0D"/>
          <w:sz w:val="24"/>
          <w:szCs w:val="24"/>
        </w:rPr>
        <w:t>nı</w:t>
      </w:r>
      <w:r w:rsidR="008674E7" w:rsidRPr="00237F39">
        <w:rPr>
          <w:rFonts w:ascii="Times New Roman" w:hAnsi="Times New Roman"/>
          <w:color w:val="0D0D0D"/>
          <w:sz w:val="24"/>
          <w:szCs w:val="24"/>
        </w:rPr>
        <w:t>,</w:t>
      </w:r>
      <w:r w:rsidR="00E4403D" w:rsidRPr="00237F39">
        <w:rPr>
          <w:rFonts w:ascii="Times New Roman" w:hAnsi="Times New Roman"/>
          <w:color w:val="0D0D0D"/>
          <w:sz w:val="24"/>
          <w:szCs w:val="24"/>
        </w:rPr>
        <w:t xml:space="preserve"> </w:t>
      </w:r>
      <w:r w:rsidR="008674E7" w:rsidRPr="00237F39">
        <w:rPr>
          <w:rFonts w:ascii="Times New Roman" w:hAnsi="Times New Roman"/>
          <w:color w:val="0D0D0D"/>
          <w:sz w:val="24"/>
          <w:szCs w:val="24"/>
        </w:rPr>
        <w:t>kanal</w:t>
      </w:r>
      <w:r w:rsidR="00E4403D" w:rsidRPr="00237F39">
        <w:rPr>
          <w:rFonts w:ascii="Times New Roman" w:hAnsi="Times New Roman"/>
          <w:color w:val="0D0D0D"/>
          <w:sz w:val="24"/>
          <w:szCs w:val="24"/>
        </w:rPr>
        <w:t xml:space="preserve"> </w:t>
      </w:r>
      <w:r w:rsidR="008674E7" w:rsidRPr="00237F39">
        <w:rPr>
          <w:rFonts w:ascii="Times New Roman" w:hAnsi="Times New Roman"/>
          <w:color w:val="0D0D0D"/>
          <w:sz w:val="24"/>
          <w:szCs w:val="24"/>
        </w:rPr>
        <w:t>transportasyonunun</w:t>
      </w:r>
      <w:r w:rsidR="00E4403D" w:rsidRPr="00237F39">
        <w:rPr>
          <w:rFonts w:ascii="Times New Roman" w:hAnsi="Times New Roman"/>
          <w:color w:val="0D0D0D"/>
          <w:sz w:val="24"/>
          <w:szCs w:val="24"/>
        </w:rPr>
        <w:t xml:space="preserve"> </w:t>
      </w:r>
      <w:r w:rsidR="008674E7" w:rsidRPr="00237F39">
        <w:rPr>
          <w:rFonts w:ascii="Times New Roman" w:hAnsi="Times New Roman"/>
          <w:color w:val="0D0D0D"/>
          <w:sz w:val="24"/>
          <w:szCs w:val="24"/>
        </w:rPr>
        <w:t>yönü</w:t>
      </w:r>
      <w:r w:rsidR="00644BD3" w:rsidRPr="00237F39">
        <w:rPr>
          <w:rFonts w:ascii="Times New Roman" w:hAnsi="Times New Roman"/>
          <w:color w:val="0D0D0D"/>
          <w:sz w:val="24"/>
          <w:szCs w:val="24"/>
        </w:rPr>
        <w:t>nü</w:t>
      </w:r>
      <w:r w:rsidR="00E4403D" w:rsidRPr="00237F39">
        <w:rPr>
          <w:rFonts w:ascii="Times New Roman" w:hAnsi="Times New Roman"/>
          <w:color w:val="0D0D0D"/>
          <w:sz w:val="24"/>
          <w:szCs w:val="24"/>
        </w:rPr>
        <w:t xml:space="preserve"> </w:t>
      </w:r>
      <w:r w:rsidR="008674E7" w:rsidRPr="00237F39">
        <w:rPr>
          <w:rFonts w:ascii="Times New Roman" w:hAnsi="Times New Roman"/>
          <w:color w:val="0D0D0D"/>
          <w:sz w:val="24"/>
          <w:szCs w:val="24"/>
        </w:rPr>
        <w:t>ve</w:t>
      </w:r>
      <w:r w:rsidR="00E4403D" w:rsidRPr="00237F39">
        <w:rPr>
          <w:rFonts w:ascii="Times New Roman" w:hAnsi="Times New Roman"/>
          <w:color w:val="0D0D0D"/>
          <w:sz w:val="24"/>
          <w:szCs w:val="24"/>
        </w:rPr>
        <w:t xml:space="preserve"> </w:t>
      </w:r>
      <w:r w:rsidR="008674E7" w:rsidRPr="00237F39">
        <w:rPr>
          <w:rFonts w:ascii="Times New Roman" w:hAnsi="Times New Roman"/>
          <w:color w:val="0D0D0D"/>
          <w:sz w:val="24"/>
          <w:szCs w:val="24"/>
        </w:rPr>
        <w:t>miktarı</w:t>
      </w:r>
      <w:r w:rsidR="00644BD3" w:rsidRPr="00237F39">
        <w:rPr>
          <w:rFonts w:ascii="Times New Roman" w:hAnsi="Times New Roman"/>
          <w:color w:val="0D0D0D"/>
          <w:sz w:val="24"/>
          <w:szCs w:val="24"/>
        </w:rPr>
        <w:t>nı</w:t>
      </w:r>
      <w:r w:rsidR="008674E7" w:rsidRPr="00237F39">
        <w:rPr>
          <w:rFonts w:ascii="Times New Roman" w:hAnsi="Times New Roman"/>
          <w:color w:val="0D0D0D"/>
          <w:sz w:val="24"/>
          <w:szCs w:val="24"/>
        </w:rPr>
        <w:t>,</w:t>
      </w:r>
      <w:r w:rsidR="00E4403D" w:rsidRPr="00237F39">
        <w:rPr>
          <w:rFonts w:ascii="Times New Roman" w:hAnsi="Times New Roman"/>
          <w:color w:val="0D0D0D"/>
          <w:sz w:val="24"/>
          <w:szCs w:val="24"/>
        </w:rPr>
        <w:t xml:space="preserve"> </w:t>
      </w:r>
      <w:r w:rsidR="008674E7" w:rsidRPr="00237F39">
        <w:rPr>
          <w:rFonts w:ascii="Times New Roman" w:hAnsi="Times New Roman"/>
          <w:color w:val="0D0D0D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color w:val="0D0D0D"/>
          <w:sz w:val="24"/>
          <w:szCs w:val="24"/>
        </w:rPr>
        <w:t xml:space="preserve"> </w:t>
      </w:r>
      <w:r w:rsidR="008674E7" w:rsidRPr="00237F39">
        <w:rPr>
          <w:rFonts w:ascii="Times New Roman" w:hAnsi="Times New Roman"/>
          <w:color w:val="0D0D0D"/>
          <w:sz w:val="24"/>
          <w:szCs w:val="24"/>
        </w:rPr>
        <w:t>hataları</w:t>
      </w:r>
      <w:r w:rsidR="00644BD3" w:rsidRPr="00237F39">
        <w:rPr>
          <w:rFonts w:ascii="Times New Roman" w:hAnsi="Times New Roman"/>
          <w:color w:val="0D0D0D"/>
          <w:sz w:val="24"/>
          <w:szCs w:val="24"/>
        </w:rPr>
        <w:t>nı</w:t>
      </w:r>
      <w:r w:rsidR="00E4403D" w:rsidRPr="00237F39">
        <w:rPr>
          <w:rFonts w:ascii="Times New Roman" w:hAnsi="Times New Roman"/>
          <w:color w:val="0D0D0D"/>
          <w:sz w:val="24"/>
          <w:szCs w:val="24"/>
        </w:rPr>
        <w:t xml:space="preserve"> </w:t>
      </w:r>
      <w:r w:rsidR="008674E7" w:rsidRPr="00237F39">
        <w:rPr>
          <w:rFonts w:ascii="Times New Roman" w:hAnsi="Times New Roman"/>
          <w:color w:val="0D0D0D"/>
          <w:sz w:val="24"/>
          <w:szCs w:val="24"/>
        </w:rPr>
        <w:t>ve</w:t>
      </w:r>
      <w:r w:rsidR="00E4403D" w:rsidRPr="00237F39">
        <w:rPr>
          <w:rFonts w:ascii="Times New Roman" w:hAnsi="Times New Roman"/>
          <w:color w:val="0D0D0D"/>
          <w:sz w:val="24"/>
          <w:szCs w:val="24"/>
        </w:rPr>
        <w:t xml:space="preserve"> </w:t>
      </w:r>
      <w:r w:rsidR="008674E7" w:rsidRPr="00237F39">
        <w:rPr>
          <w:rFonts w:ascii="Times New Roman" w:hAnsi="Times New Roman"/>
          <w:color w:val="0D0D0D"/>
          <w:sz w:val="24"/>
          <w:szCs w:val="24"/>
        </w:rPr>
        <w:t>süresi</w:t>
      </w:r>
      <w:r w:rsidR="00644BD3" w:rsidRPr="00237F39">
        <w:rPr>
          <w:rFonts w:ascii="Times New Roman" w:hAnsi="Times New Roman"/>
          <w:color w:val="0D0D0D"/>
          <w:sz w:val="24"/>
          <w:szCs w:val="24"/>
        </w:rPr>
        <w:t>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E526D" w:rsidRPr="00237F39">
        <w:rPr>
          <w:rFonts w:ascii="Times New Roman" w:hAnsi="Times New Roman"/>
          <w:sz w:val="24"/>
          <w:szCs w:val="24"/>
        </w:rPr>
        <w:t>karşılaştı</w:t>
      </w:r>
      <w:r w:rsidR="0018695B" w:rsidRPr="00237F39">
        <w:rPr>
          <w:rFonts w:ascii="Times New Roman" w:hAnsi="Times New Roman"/>
          <w:sz w:val="24"/>
          <w:szCs w:val="24"/>
        </w:rPr>
        <w:t>rmak</w:t>
      </w:r>
      <w:r w:rsidR="000E526D" w:rsidRPr="00237F39">
        <w:rPr>
          <w:rFonts w:ascii="Times New Roman" w:hAnsi="Times New Roman"/>
          <w:sz w:val="24"/>
          <w:szCs w:val="24"/>
        </w:rPr>
        <w:t>tır.</w:t>
      </w:r>
    </w:p>
    <w:p w14:paraId="1CA80DDF" w14:textId="53A56A86" w:rsidR="00E4403D" w:rsidRPr="00237F39" w:rsidRDefault="00E4403D">
      <w:pPr>
        <w:spacing w:after="0" w:line="240" w:lineRule="auto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br w:type="page"/>
      </w:r>
    </w:p>
    <w:p w14:paraId="0BF481C1" w14:textId="77777777" w:rsidR="00D17C17" w:rsidRPr="00237F39" w:rsidRDefault="00D17C17" w:rsidP="008D0931">
      <w:pPr>
        <w:spacing w:line="360" w:lineRule="auto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55E7F4A7" w14:textId="3EA18A47" w:rsidR="00E4403D" w:rsidRPr="00237F39" w:rsidRDefault="00E4403D">
      <w:pPr>
        <w:spacing w:after="0" w:line="240" w:lineRule="auto"/>
        <w:rPr>
          <w:rFonts w:ascii="Times New Roman" w:hAnsi="Times New Roman"/>
          <w:b/>
          <w:bCs/>
          <w:sz w:val="24"/>
          <w:szCs w:val="24"/>
        </w:rPr>
      </w:pPr>
      <w:r w:rsidRPr="00237F39">
        <w:rPr>
          <w:rFonts w:ascii="Times New Roman" w:hAnsi="Times New Roman"/>
          <w:b/>
          <w:bCs/>
          <w:sz w:val="24"/>
          <w:szCs w:val="24"/>
        </w:rPr>
        <w:br w:type="page"/>
      </w:r>
    </w:p>
    <w:p w14:paraId="67EC754E" w14:textId="0C9A5C0D" w:rsidR="00810067" w:rsidRPr="00237F39" w:rsidRDefault="00D4191A" w:rsidP="00485CE1">
      <w:pPr>
        <w:pStyle w:val="Balk1"/>
        <w:numPr>
          <w:ilvl w:val="0"/>
          <w:numId w:val="8"/>
        </w:numPr>
        <w:ind w:left="284" w:hanging="284"/>
      </w:pPr>
      <w:bookmarkStart w:id="10" w:name="_Toc134102378"/>
      <w:r w:rsidRPr="00237F39">
        <w:lastRenderedPageBreak/>
        <w:t>GENEL</w:t>
      </w:r>
      <w:r w:rsidR="00E4403D" w:rsidRPr="00237F39">
        <w:t xml:space="preserve"> </w:t>
      </w:r>
      <w:r w:rsidRPr="00237F39">
        <w:t>BİLGİLER</w:t>
      </w:r>
      <w:bookmarkEnd w:id="10"/>
    </w:p>
    <w:p w14:paraId="79A12289" w14:textId="3DAD791A" w:rsidR="00CB0D1B" w:rsidRPr="00237F39" w:rsidRDefault="009735F9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95BBA" w:rsidRPr="00237F39">
        <w:rPr>
          <w:rFonts w:ascii="Times New Roman" w:hAnsi="Times New Roman"/>
          <w:sz w:val="24"/>
          <w:szCs w:val="24"/>
        </w:rPr>
        <w:t>preparasyonunu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edefleri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eriradikü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astalığ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nlenm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B8166C" w:rsidRPr="00237F39">
        <w:rPr>
          <w:rFonts w:ascii="Times New Roman" w:hAnsi="Times New Roman"/>
          <w:sz w:val="24"/>
          <w:szCs w:val="24"/>
        </w:rPr>
        <w:t>y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astalığı</w:t>
      </w:r>
      <w:r w:rsidR="00B8166C" w:rsidRPr="00237F39">
        <w:rPr>
          <w:rFonts w:ascii="Times New Roman" w:hAnsi="Times New Roman"/>
          <w:sz w:val="24"/>
          <w:szCs w:val="24"/>
        </w:rPr>
        <w:t>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duğ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urumlar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yileşme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steklenmesidir</w:t>
      </w:r>
      <w:r w:rsidR="00CB0D1B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B0D1B"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B0D1B"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05B5F" w:rsidRPr="00237F39">
        <w:rPr>
          <w:rFonts w:ascii="Times New Roman" w:hAnsi="Times New Roman"/>
          <w:sz w:val="24"/>
          <w:szCs w:val="24"/>
        </w:rPr>
        <w:t>preparasyon</w:t>
      </w:r>
      <w:r w:rsidR="008E4913" w:rsidRPr="00237F39">
        <w:rPr>
          <w:rFonts w:ascii="Times New Roman" w:hAnsi="Times New Roman"/>
          <w:sz w:val="24"/>
          <w:szCs w:val="24"/>
        </w:rPr>
        <w:t>u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E4913" w:rsidRPr="00237F39">
        <w:rPr>
          <w:rFonts w:ascii="Times New Roman" w:hAnsi="Times New Roman"/>
          <w:sz w:val="24"/>
          <w:szCs w:val="24"/>
        </w:rPr>
        <w:t>amaçları:</w:t>
      </w:r>
    </w:p>
    <w:p w14:paraId="5C5C60ED" w14:textId="47469423" w:rsidR="009735F9" w:rsidRPr="00237F39" w:rsidRDefault="003312A4" w:rsidP="00485CE1">
      <w:pPr>
        <w:numPr>
          <w:ilvl w:val="0"/>
          <w:numId w:val="1"/>
        </w:numPr>
        <w:spacing w:after="360" w:line="360" w:lineRule="auto"/>
        <w:ind w:left="425" w:hanging="425"/>
        <w:contextualSpacing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ı</w:t>
      </w:r>
      <w:r w:rsidR="009735F9" w:rsidRPr="00237F39">
        <w:rPr>
          <w:rFonts w:ascii="Times New Roman" w:hAnsi="Times New Roman"/>
          <w:sz w:val="24"/>
          <w:szCs w:val="24"/>
        </w:rPr>
        <w:t>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it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735F9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735F9" w:rsidRPr="00237F39">
        <w:rPr>
          <w:rFonts w:ascii="Times New Roman" w:hAnsi="Times New Roman"/>
          <w:sz w:val="24"/>
          <w:szCs w:val="24"/>
        </w:rPr>
        <w:t>nekrot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735F9" w:rsidRPr="00237F39">
        <w:rPr>
          <w:rFonts w:ascii="Times New Roman" w:hAnsi="Times New Roman"/>
          <w:sz w:val="24"/>
          <w:szCs w:val="24"/>
        </w:rPr>
        <w:t>dokunu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735F9" w:rsidRPr="00237F39">
        <w:rPr>
          <w:rFonts w:ascii="Times New Roman" w:hAnsi="Times New Roman"/>
          <w:sz w:val="24"/>
          <w:szCs w:val="24"/>
        </w:rPr>
        <w:t>çıkarılması</w:t>
      </w:r>
    </w:p>
    <w:p w14:paraId="5EFF4953" w14:textId="3A2838FA" w:rsidR="009735F9" w:rsidRPr="00237F39" w:rsidRDefault="003312A4" w:rsidP="00485CE1">
      <w:pPr>
        <w:numPr>
          <w:ilvl w:val="0"/>
          <w:numId w:val="1"/>
        </w:numPr>
        <w:spacing w:after="360" w:line="360" w:lineRule="auto"/>
        <w:ind w:left="425" w:hanging="425"/>
        <w:contextualSpacing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İrrig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166CB" w:rsidRPr="00237F39">
        <w:rPr>
          <w:rFonts w:ascii="Times New Roman" w:hAnsi="Times New Roman"/>
          <w:sz w:val="24"/>
          <w:szCs w:val="24"/>
        </w:rPr>
        <w:t>solüsyon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ç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edikaman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eter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oşluğu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uşturulması</w:t>
      </w:r>
    </w:p>
    <w:p w14:paraId="02ACDE35" w14:textId="024BC9D5" w:rsidR="009735F9" w:rsidRPr="00237F39" w:rsidRDefault="009735F9" w:rsidP="00485CE1">
      <w:pPr>
        <w:numPr>
          <w:ilvl w:val="0"/>
          <w:numId w:val="1"/>
        </w:numPr>
        <w:spacing w:after="360" w:line="360" w:lineRule="auto"/>
        <w:ind w:left="425" w:hanging="425"/>
        <w:contextualSpacing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atomis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ütünlüğünü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onumunu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orunması</w:t>
      </w:r>
    </w:p>
    <w:p w14:paraId="5BAC901C" w14:textId="7393D192" w:rsidR="009735F9" w:rsidRPr="00237F39" w:rsidRDefault="009735F9" w:rsidP="00485CE1">
      <w:pPr>
        <w:numPr>
          <w:ilvl w:val="0"/>
          <w:numId w:val="1"/>
        </w:numPr>
        <w:spacing w:after="360" w:line="360" w:lineRule="auto"/>
        <w:ind w:left="425" w:hanging="425"/>
        <w:contextualSpacing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D6A23" w:rsidRPr="00237F39">
        <w:rPr>
          <w:rFonts w:ascii="Times New Roman" w:hAnsi="Times New Roman"/>
          <w:sz w:val="24"/>
          <w:szCs w:val="24"/>
        </w:rPr>
        <w:t>dolumunu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D6A23" w:rsidRPr="00237F39">
        <w:rPr>
          <w:rFonts w:ascii="Times New Roman" w:hAnsi="Times New Roman"/>
          <w:sz w:val="24"/>
          <w:szCs w:val="24"/>
        </w:rPr>
        <w:t>yapılmas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D6A23" w:rsidRPr="00237F39">
        <w:rPr>
          <w:rFonts w:ascii="Times New Roman" w:hAnsi="Times New Roman"/>
          <w:sz w:val="24"/>
          <w:szCs w:val="24"/>
        </w:rPr>
        <w:t>kolaylaşması</w:t>
      </w:r>
    </w:p>
    <w:p w14:paraId="062166BB" w14:textId="42F09AC3" w:rsidR="009735F9" w:rsidRPr="00237F39" w:rsidRDefault="009735F9" w:rsidP="00485CE1">
      <w:pPr>
        <w:numPr>
          <w:ilvl w:val="0"/>
          <w:numId w:val="1"/>
        </w:numPr>
        <w:spacing w:after="360" w:line="360" w:lineRule="auto"/>
        <w:ind w:left="425" w:hanging="425"/>
        <w:contextualSpacing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Periradikü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okular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z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D6A23" w:rsidRPr="00237F39">
        <w:rPr>
          <w:rFonts w:ascii="Times New Roman" w:hAnsi="Times New Roman"/>
          <w:sz w:val="24"/>
          <w:szCs w:val="24"/>
        </w:rPr>
        <w:t>irri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y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feksiyon</w:t>
      </w:r>
      <w:r w:rsidR="00855E5F" w:rsidRPr="00237F39">
        <w:rPr>
          <w:rFonts w:ascii="Times New Roman" w:hAnsi="Times New Roman"/>
          <w:sz w:val="24"/>
          <w:szCs w:val="24"/>
        </w:rPr>
        <w:t>u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5E5F" w:rsidRPr="00237F39">
        <w:rPr>
          <w:rFonts w:ascii="Times New Roman" w:hAnsi="Times New Roman"/>
          <w:sz w:val="24"/>
          <w:szCs w:val="24"/>
        </w:rPr>
        <w:t>önlenmesi</w:t>
      </w:r>
    </w:p>
    <w:p w14:paraId="75F6229A" w14:textId="623FECC5" w:rsidR="009735F9" w:rsidRPr="00237F39" w:rsidRDefault="009735F9" w:rsidP="00485CE1">
      <w:pPr>
        <w:numPr>
          <w:ilvl w:val="0"/>
          <w:numId w:val="1"/>
        </w:numPr>
        <w:spacing w:after="360" w:line="360" w:lineRule="auto"/>
        <w:ind w:left="426" w:hanging="426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Diş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uzu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üre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42EF" w:rsidRPr="00237F39">
        <w:rPr>
          <w:rFonts w:ascii="Times New Roman" w:hAnsi="Times New Roman"/>
          <w:sz w:val="24"/>
          <w:szCs w:val="24"/>
        </w:rPr>
        <w:t>fonksi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42EF" w:rsidRPr="00237F39">
        <w:rPr>
          <w:rFonts w:ascii="Times New Roman" w:hAnsi="Times New Roman"/>
          <w:sz w:val="24"/>
          <w:szCs w:val="24"/>
        </w:rPr>
        <w:t>görmes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rm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ğla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ntin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orunması</w:t>
      </w:r>
      <w:r w:rsidR="008E4913" w:rsidRPr="00237F39">
        <w:rPr>
          <w:rFonts w:ascii="Times New Roman" w:hAnsi="Times New Roman"/>
          <w:sz w:val="24"/>
          <w:szCs w:val="24"/>
        </w:rPr>
        <w:t>dı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7446B" w:rsidRPr="00237F39">
        <w:rPr>
          <w:rFonts w:ascii="Times New Roman" w:hAnsi="Times New Roman"/>
          <w:sz w:val="24"/>
          <w:szCs w:val="24"/>
        </w:rPr>
        <w:fldChar w:fldCharType="begin"/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Hülsmann&lt;/Author&gt;&lt;Year&gt;2005&lt;/Year&gt;&lt;RecNum&gt;6&lt;/RecNum&gt;&lt;DisplayText&gt;[6]&lt;/DisplayText&gt;&lt;record&gt;&lt;rec-number&gt;6&lt;/rec-number&gt;&lt;foreign-keys&gt;&lt;key app="EN" db-id="00d9ve5eaf9f0lezs2ov50dqvdpe0xr0t2z2" timestamp="1659886263"&gt;6&lt;/key&gt;&lt;/foreign-keys&gt;&lt;ref-type name="Journal Article"&gt;17&lt;/ref-type&gt;&lt;contributors&gt;&lt;authors&gt;&lt;author&gt;Hülsmann, Michael&lt;/author&gt;&lt;author&gt;Peters, Ove A&lt;/author&gt;&lt;author&gt;Dummer, Paul MH&lt;/author&gt;&lt;/authors&gt;&lt;/contributors&gt;&lt;titles&gt;&lt;title&gt;Mechanical preparation of root canals: shaping goals, techniques and means&lt;/title&gt;&lt;secondary-title&gt;Endodontic topics&lt;/secondary-title&gt;&lt;/titles&gt;&lt;periodical&gt;&lt;full-title&gt;Endodontic topics&lt;/full-title&gt;&lt;/periodical&gt;&lt;pages&gt;30-76&lt;/pages&gt;&lt;volume&gt;10&lt;/volume&gt;&lt;number&gt;1&lt;/number&gt;&lt;dates&gt;&lt;year&gt;2005&lt;/year&gt;&lt;/dates&gt;&lt;isbn&gt;1601-1538&lt;/isbn&gt;&lt;urls&gt;&lt;/urls&gt;&lt;/record&gt;&lt;/Cite&gt;&lt;/EndNote&gt;</w:instrText>
      </w:r>
      <w:r w:rsidR="00E7446B" w:rsidRPr="00237F39">
        <w:rPr>
          <w:rFonts w:ascii="Times New Roman" w:hAnsi="Times New Roman"/>
          <w:sz w:val="24"/>
          <w:szCs w:val="24"/>
        </w:rPr>
        <w:fldChar w:fldCharType="separate"/>
      </w:r>
      <w:r w:rsidR="004E7CBB" w:rsidRPr="00237F39">
        <w:rPr>
          <w:rFonts w:ascii="Times New Roman" w:hAnsi="Times New Roman"/>
          <w:noProof/>
          <w:sz w:val="24"/>
          <w:szCs w:val="24"/>
        </w:rPr>
        <w:t>[6]</w:t>
      </w:r>
      <w:r w:rsidR="00E7446B" w:rsidRPr="00237F39">
        <w:rPr>
          <w:rFonts w:ascii="Times New Roman" w:hAnsi="Times New Roman"/>
          <w:sz w:val="24"/>
          <w:szCs w:val="24"/>
        </w:rPr>
        <w:fldChar w:fldCharType="end"/>
      </w:r>
      <w:r w:rsidR="008E4913" w:rsidRPr="00237F39">
        <w:rPr>
          <w:rFonts w:ascii="Times New Roman" w:hAnsi="Times New Roman"/>
          <w:sz w:val="24"/>
          <w:szCs w:val="24"/>
        </w:rPr>
        <w:t>.</w:t>
      </w:r>
    </w:p>
    <w:p w14:paraId="2926D9BD" w14:textId="6B9150B4" w:rsidR="00535ECC" w:rsidRPr="00237F39" w:rsidRDefault="00BD5B42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DC0A58" w:rsidRPr="00237F39">
        <w:rPr>
          <w:rFonts w:ascii="Times New Roman" w:hAnsi="Times New Roman"/>
          <w:sz w:val="24"/>
          <w:szCs w:val="24"/>
        </w:rPr>
        <w:t>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reparasyon</w:t>
      </w:r>
      <w:r w:rsidR="00DC0A58" w:rsidRPr="00237F39">
        <w:rPr>
          <w:rFonts w:ascii="Times New Roman" w:hAnsi="Times New Roman"/>
          <w:sz w:val="24"/>
          <w:szCs w:val="24"/>
        </w:rPr>
        <w:t>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alnızc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ekan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irişi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üşünülmeyip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83142" w:rsidRPr="00237F39">
        <w:rPr>
          <w:rFonts w:ascii="Times New Roman" w:hAnsi="Times New Roman"/>
          <w:sz w:val="24"/>
          <w:szCs w:val="24"/>
        </w:rPr>
        <w:t>ayn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83142" w:rsidRPr="00237F39">
        <w:rPr>
          <w:rFonts w:ascii="Times New Roman" w:hAnsi="Times New Roman"/>
          <w:sz w:val="24"/>
          <w:szCs w:val="24"/>
        </w:rPr>
        <w:t>zama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83142" w:rsidRPr="00237F39">
        <w:rPr>
          <w:rFonts w:ascii="Times New Roman" w:hAnsi="Times New Roman"/>
          <w:sz w:val="24"/>
          <w:szCs w:val="24"/>
        </w:rPr>
        <w:t>biyoloj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83142" w:rsidRPr="00237F39">
        <w:rPr>
          <w:rFonts w:ascii="Times New Roman" w:hAnsi="Times New Roman"/>
          <w:sz w:val="24"/>
          <w:szCs w:val="24"/>
        </w:rPr>
        <w:t>ilke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83142" w:rsidRPr="00237F39">
        <w:rPr>
          <w:rFonts w:ascii="Times New Roman" w:hAnsi="Times New Roman"/>
          <w:sz w:val="24"/>
          <w:szCs w:val="24"/>
        </w:rPr>
        <w:t>iç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83142" w:rsidRPr="00237F39">
        <w:rPr>
          <w:rFonts w:ascii="Times New Roman" w:hAnsi="Times New Roman"/>
          <w:sz w:val="24"/>
          <w:szCs w:val="24"/>
        </w:rPr>
        <w:t>e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83142" w:rsidRPr="00237F39">
        <w:rPr>
          <w:rFonts w:ascii="Times New Roman" w:hAnsi="Times New Roman"/>
          <w:sz w:val="24"/>
          <w:szCs w:val="24"/>
        </w:rPr>
        <w:t>alındığ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83142" w:rsidRPr="00237F39">
        <w:rPr>
          <w:rFonts w:ascii="Times New Roman" w:hAnsi="Times New Roman"/>
          <w:sz w:val="24"/>
          <w:szCs w:val="24"/>
        </w:rPr>
        <w:t>Grossman’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83142" w:rsidRPr="00237F39">
        <w:rPr>
          <w:rFonts w:ascii="Times New Roman" w:hAnsi="Times New Roman"/>
          <w:sz w:val="24"/>
          <w:szCs w:val="24"/>
        </w:rPr>
        <w:t>verdiğ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83142" w:rsidRPr="00237F39">
        <w:rPr>
          <w:rFonts w:ascii="Times New Roman" w:hAnsi="Times New Roman"/>
          <w:sz w:val="24"/>
          <w:szCs w:val="24"/>
        </w:rPr>
        <w:t>isim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54873" w:rsidRPr="00237F39">
        <w:rPr>
          <w:rFonts w:ascii="Times New Roman" w:hAnsi="Times New Roman"/>
          <w:sz w:val="24"/>
          <w:szCs w:val="24"/>
        </w:rPr>
        <w:t>‘</w:t>
      </w:r>
      <w:r w:rsidR="00883142" w:rsidRPr="00237F39">
        <w:rPr>
          <w:rFonts w:ascii="Times New Roman" w:hAnsi="Times New Roman"/>
          <w:sz w:val="24"/>
          <w:szCs w:val="24"/>
        </w:rPr>
        <w:t>biyomekan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83142" w:rsidRPr="00237F39">
        <w:rPr>
          <w:rFonts w:ascii="Times New Roman" w:hAnsi="Times New Roman"/>
          <w:sz w:val="24"/>
          <w:szCs w:val="24"/>
        </w:rPr>
        <w:t>preparasyon</w:t>
      </w:r>
      <w:r w:rsidR="00B54873" w:rsidRPr="00237F39">
        <w:rPr>
          <w:rFonts w:ascii="Times New Roman" w:hAnsi="Times New Roman"/>
          <w:sz w:val="24"/>
          <w:szCs w:val="24"/>
        </w:rPr>
        <w:t>’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F744F" w:rsidRPr="00237F39">
        <w:rPr>
          <w:rFonts w:ascii="Times New Roman" w:hAnsi="Times New Roman"/>
          <w:sz w:val="24"/>
          <w:szCs w:val="24"/>
        </w:rPr>
        <w:t>adıy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F744F" w:rsidRPr="00237F39">
        <w:rPr>
          <w:rFonts w:ascii="Times New Roman" w:hAnsi="Times New Roman"/>
          <w:sz w:val="24"/>
          <w:szCs w:val="24"/>
        </w:rPr>
        <w:t>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F744F" w:rsidRPr="00237F39">
        <w:rPr>
          <w:rFonts w:ascii="Times New Roman" w:hAnsi="Times New Roman"/>
          <w:sz w:val="24"/>
          <w:szCs w:val="24"/>
        </w:rPr>
        <w:t>anılmaktadır</w:t>
      </w:r>
      <w:r w:rsidR="00BE35BE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E35BE" w:rsidRPr="00237F39">
        <w:rPr>
          <w:rFonts w:ascii="Times New Roman" w:hAnsi="Times New Roman"/>
          <w:sz w:val="24"/>
          <w:szCs w:val="24"/>
        </w:rPr>
        <w:t>Mekan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E35BE" w:rsidRPr="00237F39">
        <w:rPr>
          <w:rFonts w:ascii="Times New Roman" w:hAnsi="Times New Roman"/>
          <w:sz w:val="24"/>
          <w:szCs w:val="24"/>
        </w:rPr>
        <w:t>prepar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277F6"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277F6" w:rsidRPr="00237F39">
        <w:rPr>
          <w:rFonts w:ascii="Times New Roman" w:hAnsi="Times New Roman"/>
          <w:sz w:val="24"/>
          <w:szCs w:val="24"/>
        </w:rPr>
        <w:t>tedavisinde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277F6" w:rsidRPr="00237F39">
        <w:rPr>
          <w:rFonts w:ascii="Times New Roman" w:hAnsi="Times New Roman"/>
          <w:sz w:val="24"/>
          <w:szCs w:val="24"/>
        </w:rPr>
        <w:t>di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277F6" w:rsidRPr="00237F39">
        <w:rPr>
          <w:rFonts w:ascii="Times New Roman" w:hAnsi="Times New Roman"/>
          <w:sz w:val="24"/>
          <w:szCs w:val="24"/>
        </w:rPr>
        <w:t>tü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277F6" w:rsidRPr="00237F39">
        <w:rPr>
          <w:rFonts w:ascii="Times New Roman" w:hAnsi="Times New Roman"/>
          <w:sz w:val="24"/>
          <w:szCs w:val="24"/>
        </w:rPr>
        <w:t>işlem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277F6" w:rsidRPr="00237F39">
        <w:rPr>
          <w:rFonts w:ascii="Times New Roman" w:hAnsi="Times New Roman"/>
          <w:sz w:val="24"/>
          <w:szCs w:val="24"/>
        </w:rPr>
        <w:t>başarısın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277F6" w:rsidRPr="00237F39">
        <w:rPr>
          <w:rFonts w:ascii="Times New Roman" w:hAnsi="Times New Roman"/>
          <w:sz w:val="24"/>
          <w:szCs w:val="24"/>
        </w:rPr>
        <w:t>etkilemekted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277F6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277F6" w:rsidRPr="00237F39">
        <w:rPr>
          <w:rFonts w:ascii="Times New Roman" w:hAnsi="Times New Roman"/>
          <w:sz w:val="24"/>
          <w:szCs w:val="24"/>
        </w:rPr>
        <w:t>mekan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C0A58" w:rsidRPr="00237F39">
        <w:rPr>
          <w:rFonts w:ascii="Times New Roman" w:hAnsi="Times New Roman"/>
          <w:sz w:val="24"/>
          <w:szCs w:val="24"/>
        </w:rPr>
        <w:t>temizliği</w:t>
      </w:r>
      <w:r w:rsidR="009277F6" w:rsidRPr="00237F39">
        <w:rPr>
          <w:rFonts w:ascii="Times New Roman" w:hAnsi="Times New Roman"/>
          <w:sz w:val="24"/>
          <w:szCs w:val="24"/>
        </w:rPr>
        <w:t>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277F6" w:rsidRPr="00237F39">
        <w:rPr>
          <w:rFonts w:ascii="Times New Roman" w:hAnsi="Times New Roman"/>
          <w:sz w:val="24"/>
          <w:szCs w:val="24"/>
        </w:rPr>
        <w:t>irrig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277F6" w:rsidRPr="00237F39">
        <w:rPr>
          <w:rFonts w:ascii="Times New Roman" w:hAnsi="Times New Roman"/>
          <w:sz w:val="24"/>
          <w:szCs w:val="24"/>
        </w:rPr>
        <w:t>solüsyo</w:t>
      </w:r>
      <w:r w:rsidR="00F323BF" w:rsidRPr="00237F39">
        <w:rPr>
          <w:rFonts w:ascii="Times New Roman" w:hAnsi="Times New Roman"/>
          <w:sz w:val="24"/>
          <w:szCs w:val="24"/>
        </w:rPr>
        <w:t>n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323BF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323BF"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323BF" w:rsidRPr="00237F39">
        <w:rPr>
          <w:rFonts w:ascii="Times New Roman" w:hAnsi="Times New Roman"/>
          <w:sz w:val="24"/>
          <w:szCs w:val="24"/>
        </w:rPr>
        <w:t>iç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323BF" w:rsidRPr="00237F39">
        <w:rPr>
          <w:rFonts w:ascii="Times New Roman" w:hAnsi="Times New Roman"/>
          <w:sz w:val="24"/>
          <w:szCs w:val="24"/>
        </w:rPr>
        <w:t>ilaç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323BF"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323BF" w:rsidRPr="00237F39">
        <w:rPr>
          <w:rFonts w:ascii="Times New Roman" w:hAnsi="Times New Roman"/>
          <w:sz w:val="24"/>
          <w:szCs w:val="24"/>
        </w:rPr>
        <w:t>yeter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323BF" w:rsidRPr="00237F39">
        <w:rPr>
          <w:rFonts w:ascii="Times New Roman" w:hAnsi="Times New Roman"/>
          <w:sz w:val="24"/>
          <w:szCs w:val="24"/>
        </w:rPr>
        <w:t>boşlu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323BF" w:rsidRPr="00237F39">
        <w:rPr>
          <w:rFonts w:ascii="Times New Roman" w:hAnsi="Times New Roman"/>
          <w:sz w:val="24"/>
          <w:szCs w:val="24"/>
        </w:rPr>
        <w:t>yaratılmasın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323BF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323BF"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323BF" w:rsidRPr="00237F39">
        <w:rPr>
          <w:rFonts w:ascii="Times New Roman" w:hAnsi="Times New Roman"/>
          <w:sz w:val="24"/>
          <w:szCs w:val="24"/>
        </w:rPr>
        <w:t>geometris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323BF" w:rsidRPr="00237F39">
        <w:rPr>
          <w:rFonts w:ascii="Times New Roman" w:hAnsi="Times New Roman"/>
          <w:sz w:val="24"/>
          <w:szCs w:val="24"/>
        </w:rPr>
        <w:t>dolg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323BF"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628DB"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628DB" w:rsidRPr="00237F39">
        <w:rPr>
          <w:rFonts w:ascii="Times New Roman" w:hAnsi="Times New Roman"/>
          <w:sz w:val="24"/>
          <w:szCs w:val="24"/>
        </w:rPr>
        <w:t>uygu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628DB" w:rsidRPr="00237F39">
        <w:rPr>
          <w:rFonts w:ascii="Times New Roman" w:hAnsi="Times New Roman"/>
          <w:sz w:val="24"/>
          <w:szCs w:val="24"/>
        </w:rPr>
        <w:t>ha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628DB" w:rsidRPr="00237F39">
        <w:rPr>
          <w:rFonts w:ascii="Times New Roman" w:hAnsi="Times New Roman"/>
          <w:sz w:val="24"/>
          <w:szCs w:val="24"/>
        </w:rPr>
        <w:t>getirilmes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628DB" w:rsidRPr="00237F39">
        <w:rPr>
          <w:rFonts w:ascii="Times New Roman" w:hAnsi="Times New Roman"/>
          <w:sz w:val="24"/>
          <w:szCs w:val="24"/>
        </w:rPr>
        <w:t>içer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440D7" w:rsidRPr="00237F39">
        <w:rPr>
          <w:rFonts w:ascii="Times New Roman" w:hAnsi="Times New Roman"/>
          <w:sz w:val="24"/>
          <w:szCs w:val="24"/>
        </w:rPr>
        <w:fldChar w:fldCharType="begin"/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Alaçam&lt;/Author&gt;&lt;Year&gt;2012&lt;/Year&gt;&lt;RecNum&gt;11&lt;/RecNum&gt;&lt;DisplayText&gt;[2]&lt;/DisplayText&gt;&lt;record&gt;&lt;rec-number&gt;11&lt;/rec-number&gt;&lt;foreign-keys&gt;&lt;key app="EN" db-id="00d9ve5eaf9f0lezs2ov50dqvdpe0xr0t2z2" timestamp="1660639648"&gt;11&lt;/key&gt;&lt;/foreign-keys&gt;&lt;ref-type name="Book"&gt;6&lt;/ref-type&gt;&lt;contributors&gt;&lt;authors&gt;&lt;author&gt;&lt;style face="normal" font="default" charset="162" size="100%"&gt;Ala&lt;/style&gt;&lt;style face="normal" font="default" size="100%"&gt;çam, T&lt;/style&gt;&lt;/author&gt;&lt;/authors&gt;&lt;/contributors&gt;&lt;titles&gt;&lt;title&gt;&lt;style face="normal" font="default" charset="162" size="100%"&gt;Endodonti&lt;/style&gt;&lt;/title&gt;&lt;/titles&gt;&lt;pages&gt;&lt;style face="normal" font="default" charset="162" size="100%"&gt;405-514&lt;/style&gt;&lt;/pages&gt;&lt;dates&gt;&lt;year&gt;&lt;style face="normal" font="default" charset="162" size="100%"&gt;2012&lt;/style&gt;&lt;/year&gt;&lt;/dates&gt;&lt;pub-location&gt;&lt;style face="normal" font="default" charset="162" size="100%"&gt;Ankara&lt;/style&gt;&lt;/pub-location&gt;&lt;publisher&gt;&lt;style face="normal" font="default" size="100%"&gt;Ö&lt;/style&gt;&lt;style face="normal" font="default" charset="162" size="100%"&gt;zyurt Matbaac&lt;/style&gt;&lt;style face="normal" font="default" charset="238" size="100%"&gt;ı&lt;/style&gt;&lt;style face="normal" font="default" charset="162" size="100%"&gt;l&lt;/style&gt;&lt;style face="normal" font="default" charset="238" size="100%"&gt;ı&lt;/style&gt;&lt;style face="normal" font="default" charset="162" size="100%"&gt;k&lt;/style&gt;&lt;/publisher&gt;&lt;urls&gt;&lt;/urls&gt;&lt;/record&gt;&lt;/Cite&gt;&lt;/EndNote&gt;</w:instrText>
      </w:r>
      <w:r w:rsidR="00D440D7" w:rsidRPr="00237F39">
        <w:rPr>
          <w:rFonts w:ascii="Times New Roman" w:hAnsi="Times New Roman"/>
          <w:sz w:val="24"/>
          <w:szCs w:val="24"/>
        </w:rPr>
        <w:fldChar w:fldCharType="separate"/>
      </w:r>
      <w:r w:rsidR="004E7CBB" w:rsidRPr="00237F39">
        <w:rPr>
          <w:rFonts w:ascii="Times New Roman" w:hAnsi="Times New Roman"/>
          <w:noProof/>
          <w:sz w:val="24"/>
          <w:szCs w:val="24"/>
        </w:rPr>
        <w:t>[2]</w:t>
      </w:r>
      <w:r w:rsidR="00D440D7" w:rsidRPr="00237F39">
        <w:rPr>
          <w:rFonts w:ascii="Times New Roman" w:hAnsi="Times New Roman"/>
          <w:sz w:val="24"/>
          <w:szCs w:val="24"/>
        </w:rPr>
        <w:fldChar w:fldCharType="end"/>
      </w:r>
      <w:r w:rsidR="00D440D7" w:rsidRPr="00237F39">
        <w:rPr>
          <w:rFonts w:ascii="Times New Roman" w:hAnsi="Times New Roman"/>
          <w:sz w:val="24"/>
          <w:szCs w:val="24"/>
        </w:rPr>
        <w:t>.</w:t>
      </w:r>
    </w:p>
    <w:p w14:paraId="76B4C92F" w14:textId="03C46CC9" w:rsidR="00157D7D" w:rsidRPr="00237F39" w:rsidRDefault="0018695B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rep</w:t>
      </w:r>
      <w:r w:rsidR="00ED0032" w:rsidRPr="00237F39">
        <w:rPr>
          <w:rFonts w:ascii="Times New Roman" w:hAnsi="Times New Roman"/>
          <w:sz w:val="24"/>
          <w:szCs w:val="24"/>
        </w:rPr>
        <w:t>a</w:t>
      </w:r>
      <w:r w:rsidRPr="00237F39">
        <w:rPr>
          <w:rFonts w:ascii="Times New Roman" w:hAnsi="Times New Roman"/>
          <w:sz w:val="24"/>
          <w:szCs w:val="24"/>
        </w:rPr>
        <w:t>rasyonu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ullanılm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retil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</w:t>
      </w:r>
      <w:r w:rsidR="00157D7D" w:rsidRPr="00237F39">
        <w:rPr>
          <w:rFonts w:ascii="Times New Roman" w:hAnsi="Times New Roman"/>
          <w:sz w:val="24"/>
          <w:szCs w:val="24"/>
        </w:rPr>
        <w:t>l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57D7D" w:rsidRPr="00237F39">
        <w:rPr>
          <w:rFonts w:ascii="Times New Roman" w:hAnsi="Times New Roman"/>
          <w:sz w:val="24"/>
          <w:szCs w:val="24"/>
        </w:rPr>
        <w:t>eğe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57D7D" w:rsidRPr="00237F39">
        <w:rPr>
          <w:rFonts w:ascii="Times New Roman" w:hAnsi="Times New Roman"/>
          <w:sz w:val="24"/>
          <w:szCs w:val="24"/>
        </w:rPr>
        <w:t>karb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57D7D" w:rsidRPr="00237F39">
        <w:rPr>
          <w:rFonts w:ascii="Times New Roman" w:hAnsi="Times New Roman"/>
          <w:sz w:val="24"/>
          <w:szCs w:val="24"/>
        </w:rPr>
        <w:t>çelikt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57D7D" w:rsidRPr="00237F39">
        <w:rPr>
          <w:rFonts w:ascii="Times New Roman" w:hAnsi="Times New Roman"/>
          <w:sz w:val="24"/>
          <w:szCs w:val="24"/>
        </w:rPr>
        <w:t>im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57D7D" w:rsidRPr="00237F39">
        <w:rPr>
          <w:rFonts w:ascii="Times New Roman" w:hAnsi="Times New Roman"/>
          <w:sz w:val="24"/>
          <w:szCs w:val="24"/>
        </w:rPr>
        <w:t>edilmişt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57D7D" w:rsidRPr="00237F39">
        <w:rPr>
          <w:rFonts w:ascii="Times New Roman" w:hAnsi="Times New Roman"/>
          <w:sz w:val="24"/>
          <w:szCs w:val="24"/>
        </w:rPr>
        <w:t>anc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57D7D" w:rsidRPr="00237F39">
        <w:rPr>
          <w:rFonts w:ascii="Times New Roman" w:hAnsi="Times New Roman"/>
          <w:sz w:val="24"/>
          <w:szCs w:val="24"/>
        </w:rPr>
        <w:t>kes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57D7D" w:rsidRPr="00237F39">
        <w:rPr>
          <w:rFonts w:ascii="Times New Roman" w:hAnsi="Times New Roman"/>
          <w:sz w:val="24"/>
          <w:szCs w:val="24"/>
        </w:rPr>
        <w:t>etkinlik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57D7D" w:rsidRPr="00237F39">
        <w:rPr>
          <w:rFonts w:ascii="Times New Roman" w:hAnsi="Times New Roman"/>
          <w:sz w:val="24"/>
          <w:szCs w:val="24"/>
        </w:rPr>
        <w:t>zayıf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57D7D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57D7D" w:rsidRPr="00237F39">
        <w:rPr>
          <w:rFonts w:ascii="Times New Roman" w:hAnsi="Times New Roman"/>
          <w:sz w:val="24"/>
          <w:szCs w:val="24"/>
        </w:rPr>
        <w:t>elas</w:t>
      </w:r>
      <w:r w:rsidR="00DC0A58" w:rsidRPr="00237F39">
        <w:rPr>
          <w:rFonts w:ascii="Times New Roman" w:hAnsi="Times New Roman"/>
          <w:sz w:val="24"/>
          <w:szCs w:val="24"/>
        </w:rPr>
        <w:t>tisites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57D7D" w:rsidRPr="00237F39">
        <w:rPr>
          <w:rFonts w:ascii="Times New Roman" w:hAnsi="Times New Roman"/>
          <w:sz w:val="24"/>
          <w:szCs w:val="24"/>
        </w:rPr>
        <w:t>yetersi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57D7D" w:rsidRPr="00237F39">
        <w:rPr>
          <w:rFonts w:ascii="Times New Roman" w:hAnsi="Times New Roman"/>
          <w:sz w:val="24"/>
          <w:szCs w:val="24"/>
        </w:rPr>
        <w:t>oluş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57D7D" w:rsidRPr="00237F39">
        <w:rPr>
          <w:rFonts w:ascii="Times New Roman" w:hAnsi="Times New Roman"/>
          <w:sz w:val="24"/>
          <w:szCs w:val="24"/>
        </w:rPr>
        <w:t>nedeniy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57D7D" w:rsidRPr="00237F39">
        <w:rPr>
          <w:rFonts w:ascii="Times New Roman" w:hAnsi="Times New Roman"/>
          <w:sz w:val="24"/>
          <w:szCs w:val="24"/>
        </w:rPr>
        <w:t>zaman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57D7D" w:rsidRPr="00237F39">
        <w:rPr>
          <w:rFonts w:ascii="Times New Roman" w:hAnsi="Times New Roman"/>
          <w:sz w:val="24"/>
          <w:szCs w:val="24"/>
        </w:rPr>
        <w:t>paslanm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57D7D" w:rsidRPr="00237F39">
        <w:rPr>
          <w:rFonts w:ascii="Times New Roman" w:hAnsi="Times New Roman"/>
          <w:sz w:val="24"/>
          <w:szCs w:val="24"/>
        </w:rPr>
        <w:t>çelikt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57D7D" w:rsidRPr="00237F39">
        <w:rPr>
          <w:rFonts w:ascii="Times New Roman" w:hAnsi="Times New Roman"/>
          <w:sz w:val="24"/>
          <w:szCs w:val="24"/>
        </w:rPr>
        <w:t>üretilmey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57D7D" w:rsidRPr="00237F39">
        <w:rPr>
          <w:rFonts w:ascii="Times New Roman" w:hAnsi="Times New Roman"/>
          <w:sz w:val="24"/>
          <w:szCs w:val="24"/>
        </w:rPr>
        <w:t>başlanmıştı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57D7D" w:rsidRPr="00237F39">
        <w:rPr>
          <w:rFonts w:ascii="Times New Roman" w:hAnsi="Times New Roman"/>
          <w:sz w:val="24"/>
          <w:szCs w:val="24"/>
        </w:rPr>
        <w:t>Anc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57D7D" w:rsidRPr="00237F39">
        <w:rPr>
          <w:rFonts w:ascii="Times New Roman" w:hAnsi="Times New Roman"/>
          <w:sz w:val="24"/>
          <w:szCs w:val="24"/>
        </w:rPr>
        <w:t>paslanm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57D7D" w:rsidRPr="00237F39">
        <w:rPr>
          <w:rFonts w:ascii="Times New Roman" w:hAnsi="Times New Roman"/>
          <w:sz w:val="24"/>
          <w:szCs w:val="24"/>
        </w:rPr>
        <w:t>çel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57D7D" w:rsidRPr="00237F39">
        <w:rPr>
          <w:rFonts w:ascii="Times New Roman" w:hAnsi="Times New Roman"/>
          <w:sz w:val="24"/>
          <w:szCs w:val="24"/>
        </w:rPr>
        <w:t>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57D7D" w:rsidRPr="00237F39">
        <w:rPr>
          <w:rFonts w:ascii="Times New Roman" w:hAnsi="Times New Roman"/>
          <w:sz w:val="24"/>
          <w:szCs w:val="24"/>
        </w:rPr>
        <w:t>alet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57D7D" w:rsidRPr="00237F39">
        <w:rPr>
          <w:rFonts w:ascii="Times New Roman" w:hAnsi="Times New Roman"/>
          <w:sz w:val="24"/>
          <w:szCs w:val="24"/>
        </w:rPr>
        <w:t>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57D7D" w:rsidRPr="00237F39">
        <w:rPr>
          <w:rFonts w:ascii="Times New Roman" w:hAnsi="Times New Roman"/>
          <w:sz w:val="24"/>
          <w:szCs w:val="24"/>
        </w:rPr>
        <w:t>esneklik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57D7D" w:rsidRPr="00237F39">
        <w:rPr>
          <w:rFonts w:ascii="Times New Roman" w:hAnsi="Times New Roman"/>
          <w:sz w:val="24"/>
          <w:szCs w:val="24"/>
        </w:rPr>
        <w:t>yetersi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57D7D" w:rsidRPr="00237F39">
        <w:rPr>
          <w:rFonts w:ascii="Times New Roman" w:hAnsi="Times New Roman"/>
          <w:sz w:val="24"/>
          <w:szCs w:val="24"/>
        </w:rPr>
        <w:t>oluş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57D7D" w:rsidRPr="00237F39">
        <w:rPr>
          <w:rFonts w:ascii="Times New Roman" w:hAnsi="Times New Roman"/>
          <w:sz w:val="24"/>
          <w:szCs w:val="24"/>
        </w:rPr>
        <w:t>nedeniy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57D7D" w:rsidRPr="00237F39">
        <w:rPr>
          <w:rFonts w:ascii="Times New Roman" w:hAnsi="Times New Roman"/>
          <w:sz w:val="24"/>
          <w:szCs w:val="24"/>
        </w:rPr>
        <w:t>eğim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57D7D"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57D7D" w:rsidRPr="00237F39">
        <w:rPr>
          <w:rFonts w:ascii="Times New Roman" w:hAnsi="Times New Roman"/>
          <w:sz w:val="24"/>
          <w:szCs w:val="24"/>
        </w:rPr>
        <w:t>kanallar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57D7D"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57D7D" w:rsidRPr="00237F39">
        <w:rPr>
          <w:rFonts w:ascii="Times New Roman" w:hAnsi="Times New Roman"/>
          <w:sz w:val="24"/>
          <w:szCs w:val="24"/>
        </w:rPr>
        <w:t>eğim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57D7D" w:rsidRPr="00237F39">
        <w:rPr>
          <w:rFonts w:ascii="Times New Roman" w:hAnsi="Times New Roman"/>
          <w:sz w:val="24"/>
          <w:szCs w:val="24"/>
        </w:rPr>
        <w:t>düzleşmes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57D7D" w:rsidRPr="00237F39">
        <w:rPr>
          <w:rFonts w:ascii="Times New Roman" w:hAnsi="Times New Roman"/>
          <w:sz w:val="24"/>
          <w:szCs w:val="24"/>
        </w:rPr>
        <w:t>sebep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57D7D" w:rsidRPr="00237F39">
        <w:rPr>
          <w:rFonts w:ascii="Times New Roman" w:hAnsi="Times New Roman"/>
          <w:sz w:val="24"/>
          <w:szCs w:val="24"/>
        </w:rPr>
        <w:t>olabildiğ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57D7D" w:rsidRPr="00237F39">
        <w:rPr>
          <w:rFonts w:ascii="Times New Roman" w:hAnsi="Times New Roman"/>
          <w:sz w:val="24"/>
          <w:szCs w:val="24"/>
        </w:rPr>
        <w:t>gösterilmişt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51216" w:rsidRPr="00237F39">
        <w:rPr>
          <w:rFonts w:ascii="Times New Roman" w:hAnsi="Times New Roman"/>
          <w:sz w:val="24"/>
          <w:szCs w:val="24"/>
        </w:rPr>
        <w:fldChar w:fldCharType="begin"/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Abou-Rass&lt;/Author&gt;&lt;Year&gt;1980&lt;/Year&gt;&lt;RecNum&gt;13&lt;/RecNum&gt;&lt;DisplayText&gt;[7]&lt;/DisplayText&gt;&lt;record&gt;&lt;rec-number&gt;13&lt;/rec-number&gt;&lt;foreign-keys&gt;&lt;key app="EN" db-id="00d9ve5eaf9f0lezs2ov50dqvdpe0xr0t2z2" timestamp="1660678878"&gt;13&lt;/key&gt;&lt;/foreign-keys&gt;&lt;ref-type name="Journal Article"&gt;17&lt;/ref-type&gt;&lt;contributors&gt;&lt;authors&gt;&lt;author&gt;Abou-Rass, M.&lt;/author&gt;&lt;author&gt;Frank, A. L.&lt;/author&gt;&lt;author&gt;Glick, D. H.&lt;/author&gt;&lt;/authors&gt;&lt;/contributors&gt;&lt;titles&gt;&lt;title&gt;The anticurvature filing method to prepare the curved root canal&lt;/title&gt;&lt;secondary-title&gt;J Am Dent Assoc&lt;/secondary-title&gt;&lt;/titles&gt;&lt;periodical&gt;&lt;full-title&gt;J Am Dent Assoc&lt;/full-title&gt;&lt;/periodical&gt;&lt;pages&gt;792-4&lt;/pages&gt;&lt;volume&gt;101&lt;/volume&gt;&lt;number&gt;5&lt;/number&gt;&lt;edition&gt;1980/11/01&lt;/edition&gt;&lt;keywords&gt;&lt;keyword&gt;Dental Instruments&lt;/keyword&gt;&lt;keyword&gt;Dental Pulp Cavity/*anatomy &amp;amp; histology&lt;/keyword&gt;&lt;keyword&gt;Gutta-Percha/administration &amp;amp; dosage&lt;/keyword&gt;&lt;keyword&gt;Humans&lt;/keyword&gt;&lt;keyword&gt;Root Canal Therapy/instrumentation/*methods&lt;/keyword&gt;&lt;keyword&gt;Tooth Root/anatomy &amp;amp; histology&lt;/keyword&gt;&lt;/keywords&gt;&lt;dates&gt;&lt;year&gt;1980&lt;/year&gt;&lt;pub-dates&gt;&lt;date&gt;Nov&lt;/date&gt;&lt;/pub-dates&gt;&lt;/dates&gt;&lt;isbn&gt;0002-8177 (Print)&amp;#xD;0002-8177&lt;/isbn&gt;&lt;accession-num&gt;6935269&lt;/accession-num&gt;&lt;urls&gt;&lt;/urls&gt;&lt;electronic-resource-num&gt;10.14219/jada.archive.1980.0427&lt;/electronic-resource-num&gt;&lt;remote-database-provider&gt;NLM&lt;/remote-database-provider&gt;&lt;language&gt;eng&lt;/language&gt;&lt;/record&gt;&lt;/Cite&gt;&lt;/EndNote&gt;</w:instrText>
      </w:r>
      <w:r w:rsidR="00B51216" w:rsidRPr="00237F39">
        <w:rPr>
          <w:rFonts w:ascii="Times New Roman" w:hAnsi="Times New Roman"/>
          <w:sz w:val="24"/>
          <w:szCs w:val="24"/>
        </w:rPr>
        <w:fldChar w:fldCharType="separate"/>
      </w:r>
      <w:r w:rsidR="004E7CBB" w:rsidRPr="00237F39">
        <w:rPr>
          <w:rFonts w:ascii="Times New Roman" w:hAnsi="Times New Roman"/>
          <w:noProof/>
          <w:sz w:val="24"/>
          <w:szCs w:val="24"/>
        </w:rPr>
        <w:t>[7]</w:t>
      </w:r>
      <w:r w:rsidR="00B51216" w:rsidRPr="00237F39">
        <w:rPr>
          <w:rFonts w:ascii="Times New Roman" w:hAnsi="Times New Roman"/>
          <w:sz w:val="24"/>
          <w:szCs w:val="24"/>
        </w:rPr>
        <w:fldChar w:fldCharType="end"/>
      </w:r>
      <w:r w:rsidR="00157D7D" w:rsidRPr="00237F39">
        <w:rPr>
          <w:rFonts w:ascii="Times New Roman" w:hAnsi="Times New Roman"/>
          <w:sz w:val="24"/>
          <w:szCs w:val="24"/>
        </w:rPr>
        <w:t>.</w:t>
      </w:r>
    </w:p>
    <w:p w14:paraId="10EF3F48" w14:textId="26F183EC" w:rsidR="00DD540A" w:rsidRPr="00237F39" w:rsidRDefault="001C2E20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K</w:t>
      </w:r>
      <w:r w:rsidR="00842A0B" w:rsidRPr="00237F39">
        <w:rPr>
          <w:rFonts w:ascii="Times New Roman" w:hAnsi="Times New Roman"/>
          <w:sz w:val="24"/>
          <w:szCs w:val="24"/>
        </w:rPr>
        <w:t>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42A0B"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35542" w:rsidRPr="00237F39">
        <w:rPr>
          <w:rFonts w:ascii="Times New Roman" w:hAnsi="Times New Roman"/>
          <w:sz w:val="24"/>
          <w:szCs w:val="24"/>
        </w:rPr>
        <w:t>preparasyon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35542" w:rsidRPr="00237F39">
        <w:rPr>
          <w:rFonts w:ascii="Times New Roman" w:hAnsi="Times New Roman"/>
          <w:sz w:val="24"/>
          <w:szCs w:val="24"/>
        </w:rPr>
        <w:t>sı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35542" w:rsidRPr="00237F39">
        <w:rPr>
          <w:rFonts w:ascii="Times New Roman" w:hAnsi="Times New Roman"/>
          <w:sz w:val="24"/>
          <w:szCs w:val="24"/>
        </w:rPr>
        <w:t>kullan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35542" w:rsidRPr="00237F39">
        <w:rPr>
          <w:rFonts w:ascii="Times New Roman" w:hAnsi="Times New Roman"/>
          <w:sz w:val="24"/>
          <w:szCs w:val="24"/>
        </w:rPr>
        <w:t>alet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35542"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35542" w:rsidRPr="00237F39">
        <w:rPr>
          <w:rFonts w:ascii="Times New Roman" w:hAnsi="Times New Roman"/>
          <w:sz w:val="24"/>
          <w:szCs w:val="24"/>
        </w:rPr>
        <w:t>ilgi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64301" w:rsidRPr="00237F39">
        <w:rPr>
          <w:rFonts w:ascii="Times New Roman" w:hAnsi="Times New Roman"/>
          <w:sz w:val="24"/>
          <w:szCs w:val="24"/>
        </w:rPr>
        <w:t>6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64301" w:rsidRPr="00237F39">
        <w:rPr>
          <w:rFonts w:ascii="Times New Roman" w:hAnsi="Times New Roman"/>
          <w:sz w:val="24"/>
          <w:szCs w:val="24"/>
        </w:rPr>
        <w:t>grup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D540A" w:rsidRPr="00237F39">
        <w:rPr>
          <w:rFonts w:ascii="Times New Roman" w:hAnsi="Times New Roman"/>
          <w:sz w:val="24"/>
          <w:szCs w:val="24"/>
        </w:rPr>
        <w:t>bulun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D540A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D540A" w:rsidRPr="00237F39">
        <w:rPr>
          <w:rFonts w:ascii="Times New Roman" w:hAnsi="Times New Roman"/>
          <w:sz w:val="24"/>
          <w:szCs w:val="24"/>
        </w:rPr>
        <w:t>sınıflandır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D540A" w:rsidRPr="00237F39">
        <w:rPr>
          <w:rFonts w:ascii="Times New Roman" w:hAnsi="Times New Roman"/>
          <w:sz w:val="24"/>
          <w:szCs w:val="24"/>
        </w:rPr>
        <w:t>yap</w:t>
      </w:r>
      <w:r w:rsidR="00901A13" w:rsidRPr="00237F39">
        <w:rPr>
          <w:rFonts w:ascii="Times New Roman" w:hAnsi="Times New Roman"/>
          <w:sz w:val="24"/>
          <w:szCs w:val="24"/>
        </w:rPr>
        <w:t>ıl</w:t>
      </w:r>
      <w:r w:rsidR="00DD540A" w:rsidRPr="00237F39">
        <w:rPr>
          <w:rFonts w:ascii="Times New Roman" w:hAnsi="Times New Roman"/>
          <w:sz w:val="24"/>
          <w:szCs w:val="24"/>
        </w:rPr>
        <w:t>mıştı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01A13" w:rsidRPr="00237F39">
        <w:rPr>
          <w:rFonts w:ascii="Times New Roman" w:hAnsi="Times New Roman"/>
          <w:sz w:val="24"/>
          <w:szCs w:val="24"/>
        </w:rPr>
        <w:fldChar w:fldCharType="begin"/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ZVI METZGER&lt;/Author&gt;&lt;Year&gt;2011&lt;/Year&gt;&lt;RecNum&gt;147&lt;/RecNum&gt;&lt;DisplayText&gt;[8]&lt;/DisplayText&gt;&lt;record&gt;&lt;rec-number&gt;147&lt;/rec-number&gt;&lt;foreign-keys&gt;&lt;key app="EN" db-id="00d9ve5eaf9f0lezs2ov50dqvdpe0xr0t2z2" timestamp="1681466782"&gt;147&lt;/key&gt;&lt;/foreign-keys&gt;&lt;ref-type name="Book"&gt;6&lt;/ref-type&gt;&lt;contributors&gt;&lt;authors&gt;&lt;author&gt;ZVI METZGER, BETTINA BASRANI, HAROLD E. GOODIS&lt;/author&gt;&lt;/authors&gt;&lt;secondary-authors&gt;&lt;author&gt;Hargreaves, K.H., Cohen, S., Berman, L.H.&lt;/author&gt;&lt;/secondary-authors&gt;&lt;/contributors&gt;&lt;titles&gt;&lt;title&gt;&lt;style face="normal" font="default" charset="162" size="100%"&gt;Instruments, Materials and Devices, Cohen&amp;apos;s Pathways of the Pulp (10th edition)&lt;/style&gt;&lt;/title&gt;&lt;secondary-title&gt;&lt;style face="normal" font="default" charset="162" size="100%"&gt;Cohen&amp;apos;s Pathways of the Pulp (10th edition)&lt;/style&gt;&lt;/secondary-title&gt;&lt;/titles&gt;&lt;pages&gt; 223-282&lt;/pages&gt;&lt;section&gt; 223-282&lt;/section&gt;&lt;dates&gt;&lt;year&gt;&lt;style face="normal" font="default" charset="162" size="100%"&gt;2011&lt;/style&gt;&lt;/year&gt;&lt;/dates&gt;&lt;pub-location&gt;St.Louis&lt;/pub-location&gt;&lt;publisher&gt;Mosby Elsevier&lt;/publisher&gt;&lt;urls&gt;&lt;/urls&gt;&lt;/record&gt;&lt;/Cite&gt;&lt;/EndNote&gt;</w:instrText>
      </w:r>
      <w:r w:rsidR="00901A13" w:rsidRPr="00237F39">
        <w:rPr>
          <w:rFonts w:ascii="Times New Roman" w:hAnsi="Times New Roman"/>
          <w:sz w:val="24"/>
          <w:szCs w:val="24"/>
        </w:rPr>
        <w:fldChar w:fldCharType="separate"/>
      </w:r>
      <w:r w:rsidR="004E7CBB" w:rsidRPr="00237F39">
        <w:rPr>
          <w:rFonts w:ascii="Times New Roman" w:hAnsi="Times New Roman"/>
          <w:noProof/>
          <w:sz w:val="24"/>
          <w:szCs w:val="24"/>
        </w:rPr>
        <w:t>[8]</w:t>
      </w:r>
      <w:r w:rsidR="00901A13" w:rsidRPr="00237F39">
        <w:rPr>
          <w:rFonts w:ascii="Times New Roman" w:hAnsi="Times New Roman"/>
          <w:sz w:val="24"/>
          <w:szCs w:val="24"/>
        </w:rPr>
        <w:fldChar w:fldCharType="end"/>
      </w:r>
      <w:r w:rsidR="00901A13" w:rsidRPr="00237F39">
        <w:rPr>
          <w:rFonts w:ascii="Times New Roman" w:hAnsi="Times New Roman"/>
          <w:sz w:val="24"/>
          <w:szCs w:val="24"/>
        </w:rPr>
        <w:t>:</w:t>
      </w:r>
    </w:p>
    <w:p w14:paraId="5D439C46" w14:textId="676968C8" w:rsidR="00DD540A" w:rsidRPr="00237F39" w:rsidRDefault="00777059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Grup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</w:t>
      </w:r>
      <w:r w:rsidR="003B6241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anu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ullan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ler</w:t>
      </w:r>
      <w:r w:rsidR="003B6241" w:rsidRPr="00237F39">
        <w:rPr>
          <w:rFonts w:ascii="Times New Roman" w:hAnsi="Times New Roman"/>
          <w:sz w:val="24"/>
          <w:szCs w:val="24"/>
        </w:rPr>
        <w:t>: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-tip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aslanm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el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rub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rn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österilebilir.</w:t>
      </w:r>
    </w:p>
    <w:p w14:paraId="725598E2" w14:textId="4AAE45ED" w:rsidR="00DD540A" w:rsidRPr="00237F39" w:rsidRDefault="00777059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Grup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I</w:t>
      </w:r>
      <w:r w:rsidR="003B6241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üşü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ız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otorlar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ullan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etler</w:t>
      </w:r>
      <w:r w:rsidR="003B6241" w:rsidRPr="00237F39">
        <w:rPr>
          <w:rFonts w:ascii="Times New Roman" w:hAnsi="Times New Roman"/>
          <w:sz w:val="24"/>
          <w:szCs w:val="24"/>
        </w:rPr>
        <w:t>: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ates-Glid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rez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rn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rilebilir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lar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o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oro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ısmın</w:t>
      </w:r>
      <w:r w:rsidR="003B6241" w:rsidRPr="00237F39">
        <w:rPr>
          <w:rFonts w:ascii="Times New Roman" w:hAnsi="Times New Roman"/>
          <w:sz w:val="24"/>
          <w:szCs w:val="24"/>
        </w:rPr>
        <w:t>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B6241" w:rsidRPr="00237F39">
        <w:rPr>
          <w:rFonts w:ascii="Times New Roman" w:hAnsi="Times New Roman"/>
          <w:sz w:val="24"/>
          <w:szCs w:val="24"/>
        </w:rPr>
        <w:t>genişletilmes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ullanılır.</w:t>
      </w:r>
    </w:p>
    <w:p w14:paraId="4A71CED8" w14:textId="3A2EF26B" w:rsidR="00DD540A" w:rsidRPr="00237F39" w:rsidRDefault="00777059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lastRenderedPageBreak/>
        <w:t>Grup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II</w:t>
      </w:r>
      <w:r w:rsidR="003B6241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z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otorlar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kı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ullan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81718" w:rsidRPr="00237F39">
        <w:rPr>
          <w:rFonts w:ascii="Times New Roman" w:hAnsi="Times New Roman"/>
          <w:sz w:val="24"/>
          <w:szCs w:val="24"/>
        </w:rPr>
        <w:t>Ni-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sas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ön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etler</w:t>
      </w:r>
      <w:r w:rsidR="003B6241" w:rsidRPr="00237F39">
        <w:rPr>
          <w:rFonts w:ascii="Times New Roman" w:hAnsi="Times New Roman"/>
          <w:sz w:val="24"/>
          <w:szCs w:val="24"/>
        </w:rPr>
        <w:t>: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alihazır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iyasa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lun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ön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et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oğ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rub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ahildir.</w:t>
      </w:r>
    </w:p>
    <w:p w14:paraId="5C0755B4" w14:textId="0ADD770E" w:rsidR="00DD540A" w:rsidRPr="00237F39" w:rsidRDefault="00777059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Grup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V: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z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otor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ardımıy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ullan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l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3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oyutl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dapt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bil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etler</w:t>
      </w:r>
      <w:r w:rsidR="003B6241" w:rsidRPr="00237F39">
        <w:rPr>
          <w:rFonts w:ascii="Times New Roman" w:hAnsi="Times New Roman"/>
          <w:sz w:val="24"/>
          <w:szCs w:val="24"/>
        </w:rPr>
        <w:t>: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elf-Adjusting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ReDent-Nova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a’anana</w:t>
      </w:r>
      <w:r w:rsidR="00223C7D" w:rsidRPr="00237F39">
        <w:rPr>
          <w:rFonts w:ascii="Times New Roman" w:hAnsi="Times New Roman"/>
          <w:sz w:val="24"/>
          <w:szCs w:val="24"/>
        </w:rPr>
        <w:t>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23C7D" w:rsidRPr="00237F39">
        <w:rPr>
          <w:rFonts w:ascii="Times New Roman" w:hAnsi="Times New Roman"/>
          <w:sz w:val="24"/>
          <w:szCs w:val="24"/>
        </w:rPr>
        <w:t>İsrail</w:t>
      </w:r>
      <w:r w:rsidRPr="00237F39">
        <w:rPr>
          <w:rFonts w:ascii="Times New Roman" w:hAnsi="Times New Roman"/>
          <w:sz w:val="24"/>
          <w:szCs w:val="24"/>
        </w:rPr>
        <w:t>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rubu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rneğ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yılabilir.</w:t>
      </w:r>
    </w:p>
    <w:p w14:paraId="7CEE38BA" w14:textId="2C06F0EA" w:rsidR="00DD540A" w:rsidRPr="00237F39" w:rsidRDefault="00777059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Grup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: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esipro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areke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ap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z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otor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racılı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ullanıla</w:t>
      </w:r>
      <w:r w:rsidR="001C2E20" w:rsidRPr="00237F39">
        <w:rPr>
          <w:rFonts w:ascii="Times New Roman" w:hAnsi="Times New Roman"/>
          <w:sz w:val="24"/>
          <w:szCs w:val="24"/>
        </w:rPr>
        <w:t>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C2E20" w:rsidRPr="00237F39">
        <w:rPr>
          <w:rFonts w:ascii="Times New Roman" w:hAnsi="Times New Roman"/>
          <w:sz w:val="24"/>
          <w:szCs w:val="24"/>
        </w:rPr>
        <w:t>Ni-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A6585" w:rsidRPr="00237F39">
        <w:rPr>
          <w:rFonts w:ascii="Times New Roman" w:hAnsi="Times New Roman"/>
          <w:sz w:val="24"/>
          <w:szCs w:val="24"/>
        </w:rPr>
        <w:t>esas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etler</w:t>
      </w:r>
      <w:r w:rsidR="00FB17E9" w:rsidRPr="00237F39">
        <w:rPr>
          <w:rFonts w:ascii="Times New Roman" w:hAnsi="Times New Roman"/>
          <w:sz w:val="24"/>
          <w:szCs w:val="24"/>
        </w:rPr>
        <w:t>.</w:t>
      </w:r>
    </w:p>
    <w:p w14:paraId="64CF6EB9" w14:textId="64D55737" w:rsidR="00842A0B" w:rsidRPr="00237F39" w:rsidRDefault="00777059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Grup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I: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Ultrason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etler</w:t>
      </w:r>
      <w:r w:rsidR="00FB17E9" w:rsidRPr="00237F39">
        <w:rPr>
          <w:rFonts w:ascii="Times New Roman" w:hAnsi="Times New Roman"/>
          <w:sz w:val="24"/>
          <w:szCs w:val="24"/>
        </w:rPr>
        <w:t>.</w:t>
      </w:r>
    </w:p>
    <w:p w14:paraId="77329946" w14:textId="4BE59E22" w:rsidR="00403E3A" w:rsidRPr="00237F39" w:rsidRDefault="007427BB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davis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ullan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et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eçmişt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ünümüz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ullanı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htiyaçları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ö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apıldı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ateryal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onikl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çısı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esic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ıçak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u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çıs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elişi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östermişt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aslanm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el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et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etersi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snekli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hip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m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ebebiy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i-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83D02" w:rsidRPr="00237F39">
        <w:rPr>
          <w:rFonts w:ascii="Times New Roman" w:hAnsi="Times New Roman"/>
          <w:sz w:val="24"/>
          <w:szCs w:val="24"/>
        </w:rPr>
        <w:t>enstrümanlar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eliştirilm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htiyac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tay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ıkmıştır.</w:t>
      </w:r>
    </w:p>
    <w:p w14:paraId="5AAF86B9" w14:textId="3E5C9CA8" w:rsidR="003B5558" w:rsidRPr="00237F39" w:rsidRDefault="00700175" w:rsidP="00FB17E9">
      <w:pPr>
        <w:pStyle w:val="Balk2"/>
      </w:pPr>
      <w:bookmarkStart w:id="11" w:name="_Toc134102379"/>
      <w:r w:rsidRPr="00237F39">
        <w:t>2.1.</w:t>
      </w:r>
      <w:r w:rsidR="000972CE" w:rsidRPr="00237F39">
        <w:t xml:space="preserve"> </w:t>
      </w:r>
      <w:r w:rsidR="006E7E5B" w:rsidRPr="00237F39">
        <w:t>Nikel-Titanyum</w:t>
      </w:r>
      <w:r w:rsidR="00196F71">
        <w:t xml:space="preserve"> (Ni-Ti)</w:t>
      </w:r>
      <w:r w:rsidR="00E4403D" w:rsidRPr="00237F39">
        <w:t xml:space="preserve"> </w:t>
      </w:r>
      <w:r w:rsidR="006E7E5B" w:rsidRPr="00237F39">
        <w:t>Alaşımlar</w:t>
      </w:r>
      <w:bookmarkEnd w:id="11"/>
      <w:r w:rsidR="00E4403D" w:rsidRPr="00237F39">
        <w:t xml:space="preserve"> </w:t>
      </w:r>
    </w:p>
    <w:p w14:paraId="5CE99524" w14:textId="76A26407" w:rsidR="009F174A" w:rsidRPr="00237F39" w:rsidRDefault="00DC497F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N</w:t>
      </w:r>
      <w:r w:rsidR="00576399" w:rsidRPr="00237F39">
        <w:rPr>
          <w:rFonts w:ascii="Times New Roman" w:hAnsi="Times New Roman"/>
          <w:sz w:val="24"/>
          <w:szCs w:val="24"/>
        </w:rPr>
        <w:t>i</w:t>
      </w:r>
      <w:r w:rsidRPr="00237F39">
        <w:rPr>
          <w:rFonts w:ascii="Times New Roman" w:hAnsi="Times New Roman"/>
          <w:sz w:val="24"/>
          <w:szCs w:val="24"/>
        </w:rPr>
        <w:t>-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aşım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l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1962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ıl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etalürj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uzman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eh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rk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96F71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CdWVobGVyPC9BdXRob3I+PFllYXI+MTk2MzwvWWVhcj48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</w:fldData>
        </w:fldChar>
      </w:r>
      <w:r w:rsidR="00196F71" w:rsidRPr="00237F39">
        <w:rPr>
          <w:rFonts w:ascii="Times New Roman" w:hAnsi="Times New Roman"/>
          <w:sz w:val="24"/>
          <w:szCs w:val="24"/>
        </w:rPr>
        <w:instrText xml:space="preserve"> ADDIN EN.CITE </w:instrText>
      </w:r>
      <w:r w:rsidR="00196F71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CdWVobGVyPC9BdXRob3I+PFllYXI+MTk2MzwvWWVhcj48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</w:fldData>
        </w:fldChar>
      </w:r>
      <w:r w:rsidR="00196F71" w:rsidRPr="00237F39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196F71" w:rsidRPr="00237F39">
        <w:rPr>
          <w:rFonts w:ascii="Times New Roman" w:hAnsi="Times New Roman"/>
          <w:sz w:val="24"/>
          <w:szCs w:val="24"/>
        </w:rPr>
      </w:r>
      <w:r w:rsidR="00196F71" w:rsidRPr="00237F39">
        <w:rPr>
          <w:rFonts w:ascii="Times New Roman" w:hAnsi="Times New Roman"/>
          <w:sz w:val="24"/>
          <w:szCs w:val="24"/>
        </w:rPr>
        <w:fldChar w:fldCharType="end"/>
      </w:r>
      <w:r w:rsidR="00196F71" w:rsidRPr="00237F39">
        <w:rPr>
          <w:rFonts w:ascii="Times New Roman" w:hAnsi="Times New Roman"/>
          <w:sz w:val="24"/>
          <w:szCs w:val="24"/>
        </w:rPr>
      </w:r>
      <w:r w:rsidR="00196F71" w:rsidRPr="00237F39">
        <w:rPr>
          <w:rFonts w:ascii="Times New Roman" w:hAnsi="Times New Roman"/>
          <w:sz w:val="24"/>
          <w:szCs w:val="24"/>
        </w:rPr>
        <w:fldChar w:fldCharType="separate"/>
      </w:r>
      <w:r w:rsidR="00196F71" w:rsidRPr="00237F39">
        <w:rPr>
          <w:rFonts w:ascii="Times New Roman" w:hAnsi="Times New Roman"/>
          <w:noProof/>
          <w:sz w:val="24"/>
          <w:szCs w:val="24"/>
        </w:rPr>
        <w:t>[9-11]</w:t>
      </w:r>
      <w:r w:rsidR="00196F71" w:rsidRPr="00237F39">
        <w:rPr>
          <w:rFonts w:ascii="Times New Roman" w:hAnsi="Times New Roman"/>
          <w:sz w:val="24"/>
          <w:szCs w:val="24"/>
        </w:rPr>
        <w:fldChar w:fldCharType="end"/>
      </w:r>
      <w:r w:rsidR="00196F71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raf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aryland’te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leş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vlet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ni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uvvet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ühimma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Laboratuvarları’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NOL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eliştirilmişt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aşı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apısı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t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etal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embol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eliştirildiğ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erke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a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arfler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tf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itino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Ni=Nikel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i=Titanyum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OL=Nav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dnanc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Laboratory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s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rilmiştir</w:t>
      </w:r>
      <w:r w:rsidR="002225EA" w:rsidRPr="00237F39">
        <w:rPr>
          <w:rFonts w:ascii="Times New Roman" w:hAnsi="Times New Roman"/>
          <w:sz w:val="24"/>
          <w:szCs w:val="24"/>
        </w:rPr>
        <w:t>.</w:t>
      </w:r>
    </w:p>
    <w:p w14:paraId="0D2A53CD" w14:textId="315A903D" w:rsidR="0075162A" w:rsidRPr="00237F39" w:rsidRDefault="0075162A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Ni-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aşımlar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etalurj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orm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uralları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uymadı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gzot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et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dlandırılı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davis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ullan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i</w:t>
      </w:r>
      <w:r w:rsidR="005B21F2" w:rsidRPr="00237F39">
        <w:rPr>
          <w:rFonts w:ascii="Times New Roman" w:hAnsi="Times New Roman"/>
          <w:sz w:val="24"/>
          <w:szCs w:val="24"/>
        </w:rPr>
        <w:t>-</w:t>
      </w:r>
      <w:r w:rsidRPr="00237F39">
        <w:rPr>
          <w:rFonts w:ascii="Times New Roman" w:hAnsi="Times New Roman"/>
          <w:sz w:val="24"/>
          <w:szCs w:val="24"/>
        </w:rPr>
        <w:t>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aşım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225EA" w:rsidRPr="00237F39">
        <w:rPr>
          <w:rFonts w:ascii="Times New Roman" w:hAnsi="Times New Roman"/>
          <w:sz w:val="24"/>
          <w:szCs w:val="24"/>
        </w:rPr>
        <w:t>ağırlıkç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aklaşı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%56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ik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%44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itanyu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çer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22FC6" w:rsidRPr="00237F39">
        <w:rPr>
          <w:rFonts w:ascii="Times New Roman" w:hAnsi="Times New Roman"/>
          <w:sz w:val="24"/>
          <w:szCs w:val="24"/>
        </w:rPr>
        <w:fldChar w:fldCharType="begin"/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Walia&lt;/Author&gt;&lt;Year&gt;1988&lt;/Year&gt;&lt;RecNum&gt;18&lt;/RecNum&gt;&lt;DisplayText&gt;[12]&lt;/DisplayText&gt;&lt;record&gt;&lt;rec-number&gt;18&lt;/rec-number&gt;&lt;foreign-keys&gt;&lt;key app="EN" db-id="00d9ve5eaf9f0lezs2ov50dqvdpe0xr0t2z2" timestamp="1660682902"&gt;18&lt;/key&gt;&lt;/foreign-keys&gt;&lt;ref-type name="Journal Article"&gt;17&lt;/ref-type&gt;&lt;contributors&gt;&lt;authors&gt;&lt;author&gt;Walia, H. M.&lt;/author&gt;&lt;author&gt;Brantley, W. A.&lt;/author&gt;&lt;author&gt;Gerstein, H.&lt;/author&gt;&lt;/authors&gt;&lt;/contributors&gt;&lt;titles&gt;&lt;title&gt;An initial investigation of the bending and torsional properties of Nitinol root canal files&lt;/title&gt;&lt;secondary-title&gt;J Endod&lt;/secondary-title&gt;&lt;/titles&gt;&lt;periodical&gt;&lt;full-title&gt;J Endod&lt;/full-title&gt;&lt;/periodical&gt;&lt;pages&gt;346-51&lt;/pages&gt;&lt;volume&gt;14&lt;/volume&gt;&lt;number&gt;7&lt;/number&gt;&lt;edition&gt;1988/07/01&lt;/edition&gt;&lt;keywords&gt;&lt;keyword&gt;Alloys&lt;/keyword&gt;&lt;keyword&gt;Root Canal Therapy/*instrumentation&lt;/keyword&gt;&lt;keyword&gt;Stress, Mechanical&lt;/keyword&gt;&lt;/keywords&gt;&lt;dates&gt;&lt;year&gt;1988&lt;/year&gt;&lt;pub-dates&gt;&lt;date&gt;Jul&lt;/date&gt;&lt;/pub-dates&gt;&lt;/dates&gt;&lt;isbn&gt;0099-2399 (Print)&amp;#xD;0099-2399&lt;/isbn&gt;&lt;accession-num&gt;3251996&lt;/accession-num&gt;&lt;urls&gt;&lt;/urls&gt;&lt;electronic-resource-num&gt;10.1016/s0099-2399(88)80196-1&lt;/electronic-resource-num&gt;&lt;remote-database-provider&gt;NLM&lt;/remote-database-provider&gt;&lt;language&gt;eng&lt;/language&gt;&lt;/record&gt;&lt;/Cite&gt;&lt;/EndNote&gt;</w:instrText>
      </w:r>
      <w:r w:rsidR="00722FC6" w:rsidRPr="00237F39">
        <w:rPr>
          <w:rFonts w:ascii="Times New Roman" w:hAnsi="Times New Roman"/>
          <w:sz w:val="24"/>
          <w:szCs w:val="24"/>
        </w:rPr>
        <w:fldChar w:fldCharType="separate"/>
      </w:r>
      <w:r w:rsidR="004E7CBB" w:rsidRPr="00237F39">
        <w:rPr>
          <w:rFonts w:ascii="Times New Roman" w:hAnsi="Times New Roman"/>
          <w:noProof/>
          <w:sz w:val="24"/>
          <w:szCs w:val="24"/>
        </w:rPr>
        <w:t>[12]</w:t>
      </w:r>
      <w:r w:rsidR="00722FC6" w:rsidRPr="00237F39">
        <w:rPr>
          <w:rFonts w:ascii="Times New Roman" w:hAnsi="Times New Roman"/>
          <w:sz w:val="24"/>
          <w:szCs w:val="24"/>
        </w:rPr>
        <w:fldChar w:fldCharType="end"/>
      </w:r>
      <w:r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838DB" w:rsidRPr="00237F39">
        <w:rPr>
          <w:rFonts w:ascii="Times New Roman" w:hAnsi="Times New Roman"/>
          <w:sz w:val="24"/>
          <w:szCs w:val="24"/>
        </w:rPr>
        <w:t>Ortay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838DB" w:rsidRPr="00237F39">
        <w:rPr>
          <w:rFonts w:ascii="Times New Roman" w:hAnsi="Times New Roman"/>
          <w:sz w:val="24"/>
          <w:szCs w:val="24"/>
        </w:rPr>
        <w:t>çık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838DB" w:rsidRPr="00237F39">
        <w:rPr>
          <w:rFonts w:ascii="Times New Roman" w:hAnsi="Times New Roman"/>
          <w:sz w:val="24"/>
          <w:szCs w:val="24"/>
        </w:rPr>
        <w:t>kombinasyon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838DB" w:rsidRPr="00237F39">
        <w:rPr>
          <w:rFonts w:ascii="Times New Roman" w:hAnsi="Times New Roman"/>
          <w:sz w:val="24"/>
          <w:szCs w:val="24"/>
        </w:rPr>
        <w:t>a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838DB" w:rsidRPr="00237F39">
        <w:rPr>
          <w:rFonts w:ascii="Times New Roman" w:hAnsi="Times New Roman"/>
          <w:sz w:val="24"/>
          <w:szCs w:val="24"/>
        </w:rPr>
        <w:t>bileşen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838DB" w:rsidRPr="00237F39">
        <w:rPr>
          <w:rFonts w:ascii="Times New Roman" w:hAnsi="Times New Roman"/>
          <w:sz w:val="24"/>
          <w:szCs w:val="24"/>
        </w:rPr>
        <w:t>1:1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838DB" w:rsidRPr="00237F39">
        <w:rPr>
          <w:rFonts w:ascii="Times New Roman" w:hAnsi="Times New Roman"/>
          <w:sz w:val="24"/>
          <w:szCs w:val="24"/>
        </w:rPr>
        <w:t>atom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838DB" w:rsidRPr="00237F39">
        <w:rPr>
          <w:rFonts w:ascii="Times New Roman" w:hAnsi="Times New Roman"/>
          <w:sz w:val="24"/>
          <w:szCs w:val="24"/>
        </w:rPr>
        <w:t>oranıdı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838DB" w:rsidRPr="00237F39">
        <w:rPr>
          <w:rFonts w:ascii="Times New Roman" w:hAnsi="Times New Roman"/>
          <w:sz w:val="24"/>
          <w:szCs w:val="24"/>
        </w:rPr>
        <w:t>(e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838DB" w:rsidRPr="00237F39">
        <w:rPr>
          <w:rFonts w:ascii="Times New Roman" w:hAnsi="Times New Roman"/>
          <w:sz w:val="24"/>
          <w:szCs w:val="24"/>
        </w:rPr>
        <w:t>atomlu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838DB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838DB" w:rsidRPr="00237F39">
        <w:rPr>
          <w:rFonts w:ascii="Times New Roman" w:hAnsi="Times New Roman"/>
          <w:sz w:val="24"/>
          <w:szCs w:val="24"/>
        </w:rPr>
        <w:t>di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838DB" w:rsidRPr="00237F39">
        <w:rPr>
          <w:rFonts w:ascii="Times New Roman" w:hAnsi="Times New Roman"/>
          <w:sz w:val="24"/>
          <w:szCs w:val="24"/>
        </w:rPr>
        <w:t>metal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838DB" w:rsidRPr="00237F39">
        <w:rPr>
          <w:rFonts w:ascii="Times New Roman" w:hAnsi="Times New Roman"/>
          <w:sz w:val="24"/>
          <w:szCs w:val="24"/>
        </w:rPr>
        <w:t>sistemle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838DB" w:rsidRPr="00237F39">
        <w:rPr>
          <w:rFonts w:ascii="Times New Roman" w:hAnsi="Times New Roman"/>
          <w:sz w:val="24"/>
          <w:szCs w:val="24"/>
        </w:rPr>
        <w:t>benz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838DB" w:rsidRPr="00237F39">
        <w:rPr>
          <w:rFonts w:ascii="Times New Roman" w:hAnsi="Times New Roman"/>
          <w:sz w:val="24"/>
          <w:szCs w:val="24"/>
        </w:rPr>
        <w:t>şekilde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838DB" w:rsidRPr="00237F39">
        <w:rPr>
          <w:rFonts w:ascii="Times New Roman" w:hAnsi="Times New Roman"/>
          <w:sz w:val="24"/>
          <w:szCs w:val="24"/>
        </w:rPr>
        <w:t>alaşı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838DB" w:rsidRPr="00237F39">
        <w:rPr>
          <w:rFonts w:ascii="Times New Roman" w:hAnsi="Times New Roman"/>
          <w:sz w:val="24"/>
          <w:szCs w:val="24"/>
        </w:rPr>
        <w:t>çeşit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838DB" w:rsidRPr="00237F39">
        <w:rPr>
          <w:rFonts w:ascii="Times New Roman" w:hAnsi="Times New Roman"/>
          <w:sz w:val="24"/>
          <w:szCs w:val="24"/>
        </w:rPr>
        <w:t>kristalograf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838DB" w:rsidRPr="00237F39">
        <w:rPr>
          <w:rFonts w:ascii="Times New Roman" w:hAnsi="Times New Roman"/>
          <w:sz w:val="24"/>
          <w:szCs w:val="24"/>
        </w:rPr>
        <w:t>formlar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838DB" w:rsidRPr="00237F39">
        <w:rPr>
          <w:rFonts w:ascii="Times New Roman" w:hAnsi="Times New Roman"/>
          <w:sz w:val="24"/>
          <w:szCs w:val="24"/>
        </w:rPr>
        <w:t>bulunabil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76399" w:rsidRPr="00237F39">
        <w:rPr>
          <w:rFonts w:ascii="Times New Roman" w:hAnsi="Times New Roman"/>
          <w:sz w:val="24"/>
          <w:szCs w:val="24"/>
        </w:rPr>
        <w:t>Titanyu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76399" w:rsidRPr="00237F39">
        <w:rPr>
          <w:rFonts w:ascii="Times New Roman" w:hAnsi="Times New Roman"/>
          <w:sz w:val="24"/>
          <w:szCs w:val="24"/>
        </w:rPr>
        <w:t>korozyon</w:t>
      </w:r>
      <w:r w:rsidR="009A44A7" w:rsidRPr="00237F39">
        <w:rPr>
          <w:rFonts w:ascii="Times New Roman" w:hAnsi="Times New Roman"/>
          <w:sz w:val="24"/>
          <w:szCs w:val="24"/>
        </w:rPr>
        <w:t>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76399" w:rsidRPr="00237F39">
        <w:rPr>
          <w:rFonts w:ascii="Times New Roman" w:hAnsi="Times New Roman"/>
          <w:sz w:val="24"/>
          <w:szCs w:val="24"/>
        </w:rPr>
        <w:t>diren</w:t>
      </w:r>
      <w:r w:rsidR="009A44A7" w:rsidRPr="00237F39">
        <w:rPr>
          <w:rFonts w:ascii="Times New Roman" w:hAnsi="Times New Roman"/>
          <w:sz w:val="24"/>
          <w:szCs w:val="24"/>
        </w:rPr>
        <w:t>ç</w:t>
      </w:r>
      <w:r w:rsidR="00576399" w:rsidRPr="00237F39">
        <w:rPr>
          <w:rFonts w:ascii="Times New Roman" w:hAnsi="Times New Roman"/>
          <w:sz w:val="24"/>
          <w:szCs w:val="24"/>
        </w:rPr>
        <w:t>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76399" w:rsidRPr="00237F39">
        <w:rPr>
          <w:rFonts w:ascii="Times New Roman" w:hAnsi="Times New Roman"/>
          <w:sz w:val="24"/>
          <w:szCs w:val="24"/>
        </w:rPr>
        <w:t>biyouyumluluk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76399" w:rsidRPr="00237F39">
        <w:rPr>
          <w:rFonts w:ascii="Times New Roman" w:hAnsi="Times New Roman"/>
          <w:sz w:val="24"/>
          <w:szCs w:val="24"/>
        </w:rPr>
        <w:t>düşü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76399" w:rsidRPr="00237F39">
        <w:rPr>
          <w:rFonts w:ascii="Times New Roman" w:hAnsi="Times New Roman"/>
          <w:sz w:val="24"/>
          <w:szCs w:val="24"/>
        </w:rPr>
        <w:t>elast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76399" w:rsidRPr="00237F39">
        <w:rPr>
          <w:rFonts w:ascii="Times New Roman" w:hAnsi="Times New Roman"/>
          <w:sz w:val="24"/>
          <w:szCs w:val="24"/>
        </w:rPr>
        <w:t>modü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76399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76399" w:rsidRPr="00237F39">
        <w:rPr>
          <w:rFonts w:ascii="Times New Roman" w:hAnsi="Times New Roman"/>
          <w:sz w:val="24"/>
          <w:szCs w:val="24"/>
        </w:rPr>
        <w:t>hafız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76399" w:rsidRPr="00237F39">
        <w:rPr>
          <w:rFonts w:ascii="Times New Roman" w:hAnsi="Times New Roman"/>
          <w:sz w:val="24"/>
          <w:szCs w:val="24"/>
        </w:rPr>
        <w:t>özelliğ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A44A7"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76399" w:rsidRPr="00237F39">
        <w:rPr>
          <w:rFonts w:ascii="Times New Roman" w:hAnsi="Times New Roman"/>
          <w:sz w:val="24"/>
          <w:szCs w:val="24"/>
        </w:rPr>
        <w:t>üstünlü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76399" w:rsidRPr="00237F39">
        <w:rPr>
          <w:rFonts w:ascii="Times New Roman" w:hAnsi="Times New Roman"/>
          <w:sz w:val="24"/>
          <w:szCs w:val="24"/>
        </w:rPr>
        <w:t>oluşturur.</w:t>
      </w:r>
    </w:p>
    <w:p w14:paraId="60CA5DCA" w14:textId="0C889E8F" w:rsidR="005838DB" w:rsidRPr="00237F39" w:rsidRDefault="00936C72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Ni-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aşımları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etal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ekan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zellikler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elirley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3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ikroyapıs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C561C" w:rsidRPr="00237F39">
        <w:rPr>
          <w:rFonts w:ascii="Times New Roman" w:hAnsi="Times New Roman"/>
          <w:sz w:val="24"/>
          <w:szCs w:val="24"/>
        </w:rPr>
        <w:t>içerir</w:t>
      </w:r>
      <w:r w:rsidR="009B3F0F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B3F0F" w:rsidRPr="00237F39">
        <w:rPr>
          <w:rFonts w:ascii="Times New Roman" w:hAnsi="Times New Roman"/>
          <w:sz w:val="24"/>
          <w:szCs w:val="24"/>
        </w:rPr>
        <w:t>Bu</w:t>
      </w:r>
      <w:r w:rsidR="007C561C" w:rsidRPr="00237F39">
        <w:rPr>
          <w:rFonts w:ascii="Times New Roman" w:hAnsi="Times New Roman"/>
          <w:sz w:val="24"/>
          <w:szCs w:val="24"/>
        </w:rPr>
        <w:t>nlar</w:t>
      </w:r>
      <w:r w:rsidR="0021661F" w:rsidRPr="00237F39">
        <w:rPr>
          <w:rFonts w:ascii="Times New Roman" w:hAnsi="Times New Roman"/>
          <w:sz w:val="24"/>
          <w:szCs w:val="24"/>
        </w:rPr>
        <w:t>;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55686" w:rsidRPr="00237F39">
        <w:rPr>
          <w:rFonts w:ascii="Times New Roman" w:hAnsi="Times New Roman"/>
          <w:sz w:val="24"/>
          <w:szCs w:val="24"/>
        </w:rPr>
        <w:t>ö</w:t>
      </w:r>
      <w:r w:rsidRPr="00237F39">
        <w:rPr>
          <w:rFonts w:ascii="Times New Roman" w:hAnsi="Times New Roman"/>
          <w:sz w:val="24"/>
          <w:szCs w:val="24"/>
        </w:rPr>
        <w:t>stenit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artensi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-fazı</w:t>
      </w:r>
      <w:r w:rsidR="007C561C" w:rsidRPr="00237F39">
        <w:rPr>
          <w:rFonts w:ascii="Times New Roman" w:hAnsi="Times New Roman"/>
          <w:sz w:val="24"/>
          <w:szCs w:val="24"/>
        </w:rPr>
        <w:t>dı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42FC" w:rsidRPr="00237F39">
        <w:rPr>
          <w:rFonts w:ascii="Times New Roman" w:hAnsi="Times New Roman"/>
          <w:sz w:val="24"/>
          <w:szCs w:val="24"/>
        </w:rPr>
        <w:fldChar w:fldCharType="begin"/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Powers&lt;/Author&gt;&lt;Year&gt;2001&lt;/Year&gt;&lt;RecNum&gt;19&lt;/RecNum&gt;&lt;DisplayText&gt;[13]&lt;/DisplayText&gt;&lt;record&gt;&lt;rec-number&gt;19&lt;/rec-number&gt;&lt;foreign-keys&gt;&lt;key app="EN" db-id="00d9ve5eaf9f0lezs2ov50dqvdpe0xr0t2z2" timestamp="1660683691"&gt;19&lt;/key&gt;&lt;/foreign-keys&gt;&lt;ref-type name="Generic"&gt;13&lt;/ref-type&gt;&lt;contributors&gt;&lt;authors&gt;&lt;author&gt;Powers, JM&lt;/author&gt;&lt;author&gt;Messersmith, ML&lt;/author&gt;&lt;author&gt;Brantley, WA&lt;/author&gt;&lt;author&gt;Eliades, T&lt;/author&gt;&lt;/authors&gt;&lt;/contributors&gt;&lt;titles&gt;&lt;title&gt;Orthodontic materials: scientific and clinical aspects&lt;/title&gt;&lt;/titles&gt;&lt;dates&gt;&lt;year&gt;2001&lt;/year&gt;&lt;/dates&gt;&lt;publisher&gt;Thieme&lt;/publisher&gt;&lt;urls&gt;&lt;/urls&gt;&lt;/record&gt;&lt;/Cite&gt;&lt;/EndNote&gt;</w:instrText>
      </w:r>
      <w:r w:rsidR="00EC42FC" w:rsidRPr="00237F39">
        <w:rPr>
          <w:rFonts w:ascii="Times New Roman" w:hAnsi="Times New Roman"/>
          <w:sz w:val="24"/>
          <w:szCs w:val="24"/>
        </w:rPr>
        <w:fldChar w:fldCharType="separate"/>
      </w:r>
      <w:r w:rsidR="004E7CBB" w:rsidRPr="00237F39">
        <w:rPr>
          <w:rFonts w:ascii="Times New Roman" w:hAnsi="Times New Roman"/>
          <w:noProof/>
          <w:sz w:val="24"/>
          <w:szCs w:val="24"/>
        </w:rPr>
        <w:t>[13]</w:t>
      </w:r>
      <w:r w:rsidR="00EC42FC" w:rsidRPr="00237F39">
        <w:rPr>
          <w:rFonts w:ascii="Times New Roman" w:hAnsi="Times New Roman"/>
          <w:sz w:val="24"/>
          <w:szCs w:val="24"/>
        </w:rPr>
        <w:fldChar w:fldCharType="end"/>
      </w:r>
      <w:r w:rsidR="00EC42FC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71FAF" w:rsidRPr="00237F39">
        <w:rPr>
          <w:rFonts w:ascii="Times New Roman" w:hAnsi="Times New Roman"/>
          <w:sz w:val="24"/>
          <w:szCs w:val="24"/>
        </w:rPr>
        <w:t>Ni-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71FAF" w:rsidRPr="00237F39">
        <w:rPr>
          <w:rFonts w:ascii="Times New Roman" w:hAnsi="Times New Roman"/>
          <w:sz w:val="24"/>
          <w:szCs w:val="24"/>
        </w:rPr>
        <w:t>alaşım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71FAF" w:rsidRPr="00237F39">
        <w:rPr>
          <w:rFonts w:ascii="Times New Roman" w:hAnsi="Times New Roman"/>
          <w:sz w:val="24"/>
          <w:szCs w:val="24"/>
        </w:rPr>
        <w:t>karakteri</w:t>
      </w:r>
      <w:r w:rsidR="001C3642" w:rsidRPr="00237F39">
        <w:rPr>
          <w:rFonts w:ascii="Times New Roman" w:hAnsi="Times New Roman"/>
          <w:sz w:val="24"/>
          <w:szCs w:val="24"/>
        </w:rPr>
        <w:t>s</w:t>
      </w:r>
      <w:r w:rsidR="00F71FAF" w:rsidRPr="00237F39">
        <w:rPr>
          <w:rFonts w:ascii="Times New Roman" w:hAnsi="Times New Roman"/>
          <w:sz w:val="24"/>
          <w:szCs w:val="24"/>
        </w:rPr>
        <w:t>t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71FAF" w:rsidRPr="00237F39">
        <w:rPr>
          <w:rFonts w:ascii="Times New Roman" w:hAnsi="Times New Roman"/>
          <w:sz w:val="24"/>
          <w:szCs w:val="24"/>
        </w:rPr>
        <w:t>bi</w:t>
      </w:r>
      <w:r w:rsidR="001C3642" w:rsidRPr="00237F39">
        <w:rPr>
          <w:rFonts w:ascii="Times New Roman" w:hAnsi="Times New Roman"/>
          <w:sz w:val="24"/>
          <w:szCs w:val="24"/>
        </w:rPr>
        <w:t>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71FAF" w:rsidRPr="00237F39">
        <w:rPr>
          <w:rFonts w:ascii="Times New Roman" w:hAnsi="Times New Roman"/>
          <w:sz w:val="24"/>
          <w:szCs w:val="24"/>
        </w:rPr>
        <w:t>özell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71FAF" w:rsidRPr="00237F39">
        <w:rPr>
          <w:rFonts w:ascii="Times New Roman" w:hAnsi="Times New Roman"/>
          <w:sz w:val="24"/>
          <w:szCs w:val="24"/>
        </w:rPr>
        <w:t>o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71FAF" w:rsidRPr="00237F39">
        <w:rPr>
          <w:rFonts w:ascii="Times New Roman" w:hAnsi="Times New Roman"/>
          <w:sz w:val="24"/>
          <w:szCs w:val="24"/>
        </w:rPr>
        <w:t>süperelastisit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71FAF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71FAF" w:rsidRPr="00237F39">
        <w:rPr>
          <w:rFonts w:ascii="Times New Roman" w:hAnsi="Times New Roman"/>
          <w:sz w:val="24"/>
          <w:szCs w:val="24"/>
        </w:rPr>
        <w:t>şeki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71FAF" w:rsidRPr="00237F39">
        <w:rPr>
          <w:rFonts w:ascii="Times New Roman" w:hAnsi="Times New Roman"/>
          <w:sz w:val="24"/>
          <w:szCs w:val="24"/>
        </w:rPr>
        <w:t>hafızası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71FAF" w:rsidRPr="00237F39">
        <w:rPr>
          <w:rFonts w:ascii="Times New Roman" w:hAnsi="Times New Roman"/>
          <w:sz w:val="24"/>
          <w:szCs w:val="24"/>
        </w:rPr>
        <w:t>sahiptir.</w:t>
      </w:r>
    </w:p>
    <w:p w14:paraId="2029D564" w14:textId="6FA03C2F" w:rsidR="008045AD" w:rsidRPr="00237F39" w:rsidRDefault="00026DEE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lastRenderedPageBreak/>
        <w:t>Östeni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üb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rgü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apısı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hiptir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üks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ıcaklı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üşü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tresler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tay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ıka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D3268" w:rsidRPr="00237F39">
        <w:rPr>
          <w:rFonts w:ascii="Times New Roman" w:hAnsi="Times New Roman"/>
          <w:sz w:val="24"/>
          <w:szCs w:val="24"/>
        </w:rPr>
        <w:t>Östenit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03684" w:rsidRPr="00237F39">
        <w:rPr>
          <w:rFonts w:ascii="Times New Roman" w:hAnsi="Times New Roman"/>
          <w:sz w:val="24"/>
          <w:szCs w:val="24"/>
        </w:rPr>
        <w:t>Ni-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03684" w:rsidRPr="00237F39">
        <w:rPr>
          <w:rFonts w:ascii="Times New Roman" w:hAnsi="Times New Roman"/>
          <w:sz w:val="24"/>
          <w:szCs w:val="24"/>
        </w:rPr>
        <w:t>oldukç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03684" w:rsidRPr="00237F39">
        <w:rPr>
          <w:rFonts w:ascii="Times New Roman" w:hAnsi="Times New Roman"/>
          <w:sz w:val="24"/>
          <w:szCs w:val="24"/>
        </w:rPr>
        <w:t>güçlü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03684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03684" w:rsidRPr="00237F39">
        <w:rPr>
          <w:rFonts w:ascii="Times New Roman" w:hAnsi="Times New Roman"/>
          <w:sz w:val="24"/>
          <w:szCs w:val="24"/>
        </w:rPr>
        <w:t>sertt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artensi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onokli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rgü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apısı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hiptir;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üşü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ıcaklı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üks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tresler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eyda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el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9477E" w:rsidRPr="00237F39">
        <w:rPr>
          <w:rFonts w:ascii="Times New Roman" w:hAnsi="Times New Roman"/>
          <w:sz w:val="24"/>
          <w:szCs w:val="24"/>
        </w:rPr>
        <w:t>M</w:t>
      </w:r>
      <w:r w:rsidR="00522DE0" w:rsidRPr="00237F39">
        <w:rPr>
          <w:rFonts w:ascii="Times New Roman" w:hAnsi="Times New Roman"/>
          <w:sz w:val="24"/>
          <w:szCs w:val="24"/>
        </w:rPr>
        <w:t>artensi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22DE0" w:rsidRPr="00237F39">
        <w:rPr>
          <w:rFonts w:ascii="Times New Roman" w:hAnsi="Times New Roman"/>
          <w:sz w:val="24"/>
          <w:szCs w:val="24"/>
        </w:rPr>
        <w:t>faz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22DE0" w:rsidRPr="00237F39">
        <w:rPr>
          <w:rFonts w:ascii="Times New Roman" w:hAnsi="Times New Roman"/>
          <w:sz w:val="24"/>
          <w:szCs w:val="24"/>
        </w:rPr>
        <w:t>alaşı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22DE0" w:rsidRPr="00237F39">
        <w:rPr>
          <w:rFonts w:ascii="Times New Roman" w:hAnsi="Times New Roman"/>
          <w:sz w:val="24"/>
          <w:szCs w:val="24"/>
        </w:rPr>
        <w:t>yumuş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22DE0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22DE0" w:rsidRPr="00237F39">
        <w:rPr>
          <w:rFonts w:ascii="Times New Roman" w:hAnsi="Times New Roman"/>
          <w:sz w:val="24"/>
          <w:szCs w:val="24"/>
        </w:rPr>
        <w:t>kolayc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22DE0" w:rsidRPr="00237F39">
        <w:rPr>
          <w:rFonts w:ascii="Times New Roman" w:hAnsi="Times New Roman"/>
          <w:sz w:val="24"/>
          <w:szCs w:val="24"/>
        </w:rPr>
        <w:t>defo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22DE0" w:rsidRPr="00237F39">
        <w:rPr>
          <w:rFonts w:ascii="Times New Roman" w:hAnsi="Times New Roman"/>
          <w:sz w:val="24"/>
          <w:szCs w:val="24"/>
        </w:rPr>
        <w:t>olabil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-faz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s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r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zdır;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ısıt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artensitt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stenit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ızlandırılmı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ransform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oğut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stenitt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artensit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rs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ransform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sn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uş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şken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örtg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apıdı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51909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aaG91PC9BdXRob3I+PFllYXI+MjAxMjwvWWVhcj48UmVj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</w:fldData>
        </w:fldChar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 </w:instrText>
      </w:r>
      <w:r w:rsidR="004E7CBB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aaG91PC9BdXRob3I+PFllYXI+MjAxMjwvWWVhcj48UmVj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</w:fldData>
        </w:fldChar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4E7CBB" w:rsidRPr="00237F39">
        <w:rPr>
          <w:rFonts w:ascii="Times New Roman" w:hAnsi="Times New Roman"/>
          <w:sz w:val="24"/>
          <w:szCs w:val="24"/>
        </w:rPr>
      </w:r>
      <w:r w:rsidR="004E7CBB" w:rsidRPr="00237F39">
        <w:rPr>
          <w:rFonts w:ascii="Times New Roman" w:hAnsi="Times New Roman"/>
          <w:sz w:val="24"/>
          <w:szCs w:val="24"/>
        </w:rPr>
        <w:fldChar w:fldCharType="end"/>
      </w:r>
      <w:r w:rsidR="00351909" w:rsidRPr="00237F39">
        <w:rPr>
          <w:rFonts w:ascii="Times New Roman" w:hAnsi="Times New Roman"/>
          <w:sz w:val="24"/>
          <w:szCs w:val="24"/>
        </w:rPr>
      </w:r>
      <w:r w:rsidR="00351909" w:rsidRPr="00237F39">
        <w:rPr>
          <w:rFonts w:ascii="Times New Roman" w:hAnsi="Times New Roman"/>
          <w:sz w:val="24"/>
          <w:szCs w:val="24"/>
        </w:rPr>
        <w:fldChar w:fldCharType="separate"/>
      </w:r>
      <w:r w:rsidR="004E7CBB" w:rsidRPr="00237F39">
        <w:rPr>
          <w:rFonts w:ascii="Times New Roman" w:hAnsi="Times New Roman"/>
          <w:noProof/>
          <w:sz w:val="24"/>
          <w:szCs w:val="24"/>
        </w:rPr>
        <w:t>[14,</w:t>
      </w:r>
      <w:r w:rsidR="00E4403D" w:rsidRPr="00237F39">
        <w:rPr>
          <w:rFonts w:ascii="Times New Roman" w:hAnsi="Times New Roman"/>
          <w:noProof/>
          <w:sz w:val="24"/>
          <w:szCs w:val="24"/>
        </w:rPr>
        <w:t xml:space="preserve"> </w:t>
      </w:r>
      <w:r w:rsidR="004E7CBB" w:rsidRPr="00237F39">
        <w:rPr>
          <w:rFonts w:ascii="Times New Roman" w:hAnsi="Times New Roman"/>
          <w:noProof/>
          <w:sz w:val="24"/>
          <w:szCs w:val="24"/>
        </w:rPr>
        <w:t>15]</w:t>
      </w:r>
      <w:r w:rsidR="00351909" w:rsidRPr="00237F39">
        <w:rPr>
          <w:rFonts w:ascii="Times New Roman" w:hAnsi="Times New Roman"/>
          <w:sz w:val="24"/>
          <w:szCs w:val="24"/>
        </w:rPr>
        <w:fldChar w:fldCharType="end"/>
      </w:r>
      <w:r w:rsidR="00B338F9" w:rsidRPr="00237F39">
        <w:rPr>
          <w:rFonts w:ascii="Times New Roman" w:hAnsi="Times New Roman"/>
          <w:sz w:val="24"/>
          <w:szCs w:val="24"/>
        </w:rPr>
        <w:t>.</w:t>
      </w:r>
    </w:p>
    <w:p w14:paraId="71DE8D91" w14:textId="61100EFC" w:rsidR="00055686" w:rsidRPr="00237F39" w:rsidRDefault="00117EF8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Ni</w:t>
      </w:r>
      <w:r w:rsidR="00455A32" w:rsidRPr="00237F39">
        <w:rPr>
          <w:rFonts w:ascii="Times New Roman" w:hAnsi="Times New Roman"/>
          <w:sz w:val="24"/>
          <w:szCs w:val="24"/>
        </w:rPr>
        <w:t>-</w:t>
      </w:r>
      <w:r w:rsidRPr="00237F39">
        <w:rPr>
          <w:rFonts w:ascii="Times New Roman" w:hAnsi="Times New Roman"/>
          <w:sz w:val="24"/>
          <w:szCs w:val="24"/>
        </w:rPr>
        <w:t>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aşımı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üp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lastikiye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afız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F3F19" w:rsidRPr="00237F39">
        <w:rPr>
          <w:rFonts w:ascii="Times New Roman" w:hAnsi="Times New Roman"/>
          <w:sz w:val="24"/>
          <w:szCs w:val="24"/>
        </w:rPr>
        <w:t>gib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z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zellikle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hipt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üp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last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et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duğ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çin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tres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uygula</w:t>
      </w:r>
      <w:r w:rsidR="00EF3F19" w:rsidRPr="00237F39">
        <w:rPr>
          <w:rFonts w:ascii="Times New Roman" w:hAnsi="Times New Roman"/>
          <w:sz w:val="24"/>
          <w:szCs w:val="24"/>
        </w:rPr>
        <w:t>n</w:t>
      </w:r>
      <w:r w:rsidRPr="00237F39">
        <w:rPr>
          <w:rFonts w:ascii="Times New Roman" w:hAnsi="Times New Roman"/>
          <w:sz w:val="24"/>
          <w:szCs w:val="24"/>
        </w:rPr>
        <w:t>m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aslanm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elikt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örül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ğ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antı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erini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onuçlanmaz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ğandı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zellik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tres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ynak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artensi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önüşümünü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onucudu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ı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erilimler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i</w:t>
      </w:r>
      <w:r w:rsidR="00455A32" w:rsidRPr="00237F39">
        <w:rPr>
          <w:rFonts w:ascii="Times New Roman" w:hAnsi="Times New Roman"/>
          <w:sz w:val="24"/>
          <w:szCs w:val="24"/>
        </w:rPr>
        <w:t>-</w:t>
      </w:r>
      <w:r w:rsidRPr="00237F39">
        <w:rPr>
          <w:rFonts w:ascii="Times New Roman" w:hAnsi="Times New Roman"/>
          <w:sz w:val="24"/>
          <w:szCs w:val="24"/>
        </w:rPr>
        <w:t>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3655D" w:rsidRPr="00237F39">
        <w:rPr>
          <w:rFonts w:ascii="Times New Roman" w:hAnsi="Times New Roman"/>
          <w:sz w:val="24"/>
          <w:szCs w:val="24"/>
        </w:rPr>
        <w:t>alaşım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stenit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rist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ormunu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erili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rtırma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z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erili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arındırabil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artensit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rist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apıy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önüştürü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enzersi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rist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apıs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onuc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i</w:t>
      </w:r>
      <w:r w:rsidR="00455A32" w:rsidRPr="00237F39">
        <w:rPr>
          <w:rFonts w:ascii="Times New Roman" w:hAnsi="Times New Roman"/>
          <w:sz w:val="24"/>
          <w:szCs w:val="24"/>
        </w:rPr>
        <w:t>-</w:t>
      </w:r>
      <w:r w:rsidRPr="00237F39">
        <w:rPr>
          <w:rFonts w:ascii="Times New Roman" w:hAnsi="Times New Roman"/>
          <w:sz w:val="24"/>
          <w:szCs w:val="24"/>
        </w:rPr>
        <w:t>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üp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71726" w:rsidRPr="00237F39">
        <w:rPr>
          <w:rFonts w:ascii="Times New Roman" w:hAnsi="Times New Roman"/>
          <w:sz w:val="24"/>
          <w:szCs w:val="24"/>
        </w:rPr>
        <w:t>elast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71726" w:rsidRPr="00237F39">
        <w:rPr>
          <w:rFonts w:ascii="Times New Roman" w:hAnsi="Times New Roman"/>
          <w:sz w:val="24"/>
          <w:szCs w:val="24"/>
        </w:rPr>
        <w:t>özelli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76399" w:rsidRPr="00237F39">
        <w:rPr>
          <w:rFonts w:ascii="Times New Roman" w:hAnsi="Times New Roman"/>
          <w:sz w:val="24"/>
          <w:szCs w:val="24"/>
        </w:rPr>
        <w:t>(defo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76399" w:rsidRPr="00237F39">
        <w:rPr>
          <w:rFonts w:ascii="Times New Roman" w:hAnsi="Times New Roman"/>
          <w:sz w:val="24"/>
          <w:szCs w:val="24"/>
        </w:rPr>
        <w:t>oldukt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76399" w:rsidRPr="00237F39">
        <w:rPr>
          <w:rFonts w:ascii="Times New Roman" w:hAnsi="Times New Roman"/>
          <w:sz w:val="24"/>
          <w:szCs w:val="24"/>
        </w:rPr>
        <w:t>sonr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76399" w:rsidRPr="00237F39">
        <w:rPr>
          <w:rFonts w:ascii="Times New Roman" w:hAnsi="Times New Roman"/>
          <w:sz w:val="24"/>
          <w:szCs w:val="24"/>
        </w:rPr>
        <w:t>oriji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76399" w:rsidRPr="00237F39">
        <w:rPr>
          <w:rFonts w:ascii="Times New Roman" w:hAnsi="Times New Roman"/>
          <w:sz w:val="24"/>
          <w:szCs w:val="24"/>
        </w:rPr>
        <w:t>şekl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76399" w:rsidRPr="00237F39">
        <w:rPr>
          <w:rFonts w:ascii="Times New Roman" w:hAnsi="Times New Roman"/>
          <w:sz w:val="24"/>
          <w:szCs w:val="24"/>
        </w:rPr>
        <w:t>g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C5949" w:rsidRPr="00237F39">
        <w:rPr>
          <w:rFonts w:ascii="Times New Roman" w:hAnsi="Times New Roman"/>
          <w:sz w:val="24"/>
          <w:szCs w:val="24"/>
        </w:rPr>
        <w:t>dönme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C5949" w:rsidRPr="00237F39">
        <w:rPr>
          <w:rFonts w:ascii="Times New Roman" w:hAnsi="Times New Roman"/>
          <w:sz w:val="24"/>
          <w:szCs w:val="24"/>
        </w:rPr>
        <w:t>sahiptir</w:t>
      </w:r>
      <w:r w:rsidR="00576399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asitç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fa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tm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erekirse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i</w:t>
      </w:r>
      <w:r w:rsidR="00455A32" w:rsidRPr="00237F39">
        <w:rPr>
          <w:rFonts w:ascii="Times New Roman" w:hAnsi="Times New Roman"/>
          <w:sz w:val="24"/>
          <w:szCs w:val="24"/>
        </w:rPr>
        <w:t>-</w:t>
      </w:r>
      <w:r w:rsidRPr="00237F39">
        <w:rPr>
          <w:rFonts w:ascii="Times New Roman" w:hAnsi="Times New Roman"/>
          <w:sz w:val="24"/>
          <w:szCs w:val="24"/>
        </w:rPr>
        <w:t>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aşımları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55A32" w:rsidRPr="00237F39">
        <w:rPr>
          <w:rFonts w:ascii="Times New Roman" w:hAnsi="Times New Roman"/>
          <w:sz w:val="24"/>
          <w:szCs w:val="24"/>
        </w:rPr>
        <w:t>eğim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lar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ön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dodont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41963" w:rsidRPr="00237F39">
        <w:rPr>
          <w:rFonts w:ascii="Times New Roman" w:hAnsi="Times New Roman"/>
          <w:sz w:val="24"/>
          <w:szCs w:val="24"/>
        </w:rPr>
        <w:t>klin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41963" w:rsidRPr="00237F39">
        <w:rPr>
          <w:rFonts w:ascii="Times New Roman" w:hAnsi="Times New Roman"/>
          <w:sz w:val="24"/>
          <w:szCs w:val="24"/>
        </w:rPr>
        <w:t>uygulamalar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ut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ullanı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41963" w:rsidRPr="00237F39">
        <w:rPr>
          <w:rFonts w:ascii="Times New Roman" w:hAnsi="Times New Roman"/>
          <w:sz w:val="24"/>
          <w:szCs w:val="24"/>
        </w:rPr>
        <w:t>gerek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snekl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86C29" w:rsidRPr="00237F39">
        <w:rPr>
          <w:rFonts w:ascii="Times New Roman" w:hAnsi="Times New Roman"/>
          <w:sz w:val="24"/>
          <w:szCs w:val="24"/>
        </w:rPr>
        <w:t>dayanıklılığ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hi</w:t>
      </w:r>
      <w:r w:rsidR="00086C29" w:rsidRPr="00237F39">
        <w:rPr>
          <w:rFonts w:ascii="Times New Roman" w:hAnsi="Times New Roman"/>
          <w:sz w:val="24"/>
          <w:szCs w:val="24"/>
        </w:rPr>
        <w:t>ptir</w:t>
      </w:r>
      <w:r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üp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lastikiye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9695E" w:rsidRPr="00237F39">
        <w:rPr>
          <w:rFonts w:ascii="Times New Roman" w:hAnsi="Times New Roman"/>
          <w:sz w:val="24"/>
          <w:szCs w:val="24"/>
        </w:rPr>
        <w:t>özelliği</w:t>
      </w:r>
      <w:r w:rsidRPr="00237F39">
        <w:rPr>
          <w:rFonts w:ascii="Times New Roman" w:hAnsi="Times New Roman"/>
          <w:sz w:val="24"/>
          <w:szCs w:val="24"/>
        </w:rPr>
        <w:t>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86C29" w:rsidRPr="00237F39">
        <w:rPr>
          <w:rFonts w:ascii="Times New Roman" w:hAnsi="Times New Roman"/>
          <w:sz w:val="24"/>
          <w:szCs w:val="24"/>
        </w:rPr>
        <w:t>ö</w:t>
      </w:r>
      <w:r w:rsidRPr="00237F39">
        <w:rPr>
          <w:rFonts w:ascii="Times New Roman" w:hAnsi="Times New Roman"/>
          <w:sz w:val="24"/>
          <w:szCs w:val="24"/>
        </w:rPr>
        <w:t>steni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artensi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rasında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rsin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önüşümü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F3862"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tay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ıka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edenle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önüşü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ıcaklıklar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i</w:t>
      </w:r>
      <w:r w:rsidR="0069695E" w:rsidRPr="00237F39">
        <w:rPr>
          <w:rFonts w:ascii="Times New Roman" w:hAnsi="Times New Roman"/>
          <w:sz w:val="24"/>
          <w:szCs w:val="24"/>
        </w:rPr>
        <w:t>-</w:t>
      </w:r>
      <w:r w:rsidRPr="00237F39">
        <w:rPr>
          <w:rFonts w:ascii="Times New Roman" w:hAnsi="Times New Roman"/>
          <w:sz w:val="24"/>
          <w:szCs w:val="24"/>
        </w:rPr>
        <w:t>Ti'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ekan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zellik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avranı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zer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rit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tki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ardı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reti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ürecinde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leşim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fsızlık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ısı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şlemlerde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üçü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işi</w:t>
      </w:r>
      <w:r w:rsidR="00576399" w:rsidRPr="00237F39">
        <w:rPr>
          <w:rFonts w:ascii="Times New Roman" w:hAnsi="Times New Roman"/>
          <w:sz w:val="24"/>
          <w:szCs w:val="24"/>
        </w:rPr>
        <w:t>mler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iştirilebilmekted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F4E3E" w:rsidRPr="00237F39">
        <w:rPr>
          <w:rFonts w:ascii="Times New Roman" w:hAnsi="Times New Roman"/>
          <w:sz w:val="24"/>
          <w:szCs w:val="24"/>
        </w:rPr>
        <w:fldChar w:fldCharType="begin"/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Thompson&lt;/Author&gt;&lt;Year&gt;2000&lt;/Year&gt;&lt;RecNum&gt;20&lt;/RecNum&gt;&lt;DisplayText&gt;[16]&lt;/DisplayText&gt;&lt;record&gt;&lt;rec-number&gt;20&lt;/rec-number&gt;&lt;foreign-keys&gt;&lt;key app="EN" db-id="00d9ve5eaf9f0lezs2ov50dqvdpe0xr0t2z2" timestamp="1660719584"&gt;20&lt;/key&gt;&lt;/foreign-keys&gt;&lt;ref-type name="Journal Article"&gt;17&lt;/ref-type&gt;&lt;contributors&gt;&lt;authors&gt;&lt;author&gt;Thompson, S. A.&lt;/author&gt;&lt;/authors&gt;&lt;/contributors&gt;&lt;auth-address&gt;Department of Adult Dental Health, University of Wales College of Medicine, Cardiff, UK. thompsonsa@cardiff.ac.uk&lt;/auth-address&gt;&lt;titles&gt;&lt;title&gt;An overview of nickel-titanium alloys used in dentistry&lt;/title&gt;&lt;secondary-title&gt;Int Endod J&lt;/secondary-title&gt;&lt;/titles&gt;&lt;periodical&gt;&lt;full-title&gt;Int Endod J&lt;/full-title&gt;&lt;/periodical&gt;&lt;pages&gt;297-310&lt;/pages&gt;&lt;volume&gt;33&lt;/volume&gt;&lt;number&gt;4&lt;/number&gt;&lt;edition&gt;2001/04/20&lt;/edition&gt;&lt;keywords&gt;&lt;keyword&gt;Alloys/chemistry&lt;/keyword&gt;&lt;keyword&gt;Crystallography&lt;/keyword&gt;&lt;keyword&gt;*Dental Alloys/chemistry&lt;/keyword&gt;&lt;keyword&gt;Dental Casting Investment/chemistry&lt;/keyword&gt;&lt;keyword&gt;Dental Implants&lt;/keyword&gt;&lt;keyword&gt;Elasticity&lt;/keyword&gt;&lt;keyword&gt;Humans&lt;/keyword&gt;&lt;keyword&gt;Metallurgy&lt;/keyword&gt;&lt;keyword&gt;*Nickel/chemistry&lt;/keyword&gt;&lt;keyword&gt;Orthodontic Wires&lt;/keyword&gt;&lt;keyword&gt;Root Canal Preparation/instrumentation&lt;/keyword&gt;&lt;keyword&gt;Stainless Steel/chemistry&lt;/keyword&gt;&lt;keyword&gt;Stress, Mechanical&lt;/keyword&gt;&lt;keyword&gt;*Titanium/chemistry&lt;/keyword&gt;&lt;/keywords&gt;&lt;dates&gt;&lt;year&gt;2000&lt;/year&gt;&lt;pub-dates&gt;&lt;date&gt;Jul&lt;/date&gt;&lt;/pub-dates&gt;&lt;/dates&gt;&lt;isbn&gt;0143-2885 (Print)&amp;#xD;0143-2885&lt;/isbn&gt;&lt;accession-num&gt;11307203&lt;/accession-num&gt;&lt;urls&gt;&lt;/urls&gt;&lt;electronic-resource-num&gt;10.1046/j.1365-2591.2000.00339.x&lt;/electronic-resource-num&gt;&lt;remote-database-provider&gt;NLM&lt;/remote-database-provider&gt;&lt;language&gt;eng&lt;/language&gt;&lt;/record&gt;&lt;/Cite&gt;&lt;/EndNote&gt;</w:instrText>
      </w:r>
      <w:r w:rsidR="008F4E3E" w:rsidRPr="00237F39">
        <w:rPr>
          <w:rFonts w:ascii="Times New Roman" w:hAnsi="Times New Roman"/>
          <w:sz w:val="24"/>
          <w:szCs w:val="24"/>
        </w:rPr>
        <w:fldChar w:fldCharType="separate"/>
      </w:r>
      <w:r w:rsidR="004E7CBB" w:rsidRPr="00237F39">
        <w:rPr>
          <w:rFonts w:ascii="Times New Roman" w:hAnsi="Times New Roman"/>
          <w:noProof/>
          <w:sz w:val="24"/>
          <w:szCs w:val="24"/>
        </w:rPr>
        <w:t>[16]</w:t>
      </w:r>
      <w:r w:rsidR="008F4E3E" w:rsidRPr="00237F39">
        <w:rPr>
          <w:rFonts w:ascii="Times New Roman" w:hAnsi="Times New Roman"/>
          <w:sz w:val="24"/>
          <w:szCs w:val="24"/>
        </w:rPr>
        <w:fldChar w:fldCharType="end"/>
      </w:r>
      <w:r w:rsidRPr="00237F39">
        <w:rPr>
          <w:rFonts w:ascii="Times New Roman" w:hAnsi="Times New Roman"/>
          <w:sz w:val="24"/>
          <w:szCs w:val="24"/>
        </w:rPr>
        <w:t>.</w:t>
      </w:r>
    </w:p>
    <w:p w14:paraId="1FCC6CA2" w14:textId="2F6015E3" w:rsidR="00D3732C" w:rsidRPr="00237F39" w:rsidRDefault="00182B6B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Martensi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i</w:t>
      </w:r>
      <w:r w:rsidR="00576399" w:rsidRPr="00237F39">
        <w:rPr>
          <w:rFonts w:ascii="Times New Roman" w:hAnsi="Times New Roman"/>
          <w:sz w:val="24"/>
          <w:szCs w:val="24"/>
        </w:rPr>
        <w:t>-</w:t>
      </w:r>
      <w:r w:rsidRPr="00237F39">
        <w:rPr>
          <w:rFonts w:ascii="Times New Roman" w:hAnsi="Times New Roman"/>
          <w:sz w:val="24"/>
          <w:szCs w:val="24"/>
        </w:rPr>
        <w:t>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ısıtıldığ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stenit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önüşmey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aşla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enome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aşladı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ıcaklığ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14465" w:rsidRPr="00237F39">
        <w:rPr>
          <w:rFonts w:ascii="Times New Roman" w:hAnsi="Times New Roman"/>
          <w:sz w:val="24"/>
          <w:szCs w:val="24"/>
        </w:rPr>
        <w:t>ös</w:t>
      </w:r>
      <w:r w:rsidRPr="00237F39">
        <w:rPr>
          <w:rFonts w:ascii="Times New Roman" w:hAnsi="Times New Roman"/>
          <w:sz w:val="24"/>
          <w:szCs w:val="24"/>
        </w:rPr>
        <w:t>teni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önüşü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aşlangı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ıcaklı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</w:t>
      </w:r>
      <w:r w:rsidR="008424B1">
        <w:rPr>
          <w:rFonts w:ascii="Times New Roman" w:hAnsi="Times New Roman"/>
          <w:sz w:val="24"/>
          <w:szCs w:val="24"/>
        </w:rPr>
        <w:t>A</w:t>
      </w:r>
      <w:r w:rsidRPr="00237F39">
        <w:rPr>
          <w:rFonts w:ascii="Times New Roman" w:hAnsi="Times New Roman"/>
          <w:sz w:val="24"/>
          <w:szCs w:val="24"/>
        </w:rPr>
        <w:t>s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n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76399" w:rsidRPr="00237F39">
        <w:rPr>
          <w:rFonts w:ascii="Times New Roman" w:hAnsi="Times New Roman"/>
          <w:sz w:val="24"/>
          <w:szCs w:val="24"/>
        </w:rPr>
        <w:t>dönüşümü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mamlandı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ıcaklığ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steni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ti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ıcaklı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</w:t>
      </w:r>
      <w:r w:rsidR="008424B1">
        <w:rPr>
          <w:rFonts w:ascii="Times New Roman" w:hAnsi="Times New Roman"/>
          <w:sz w:val="24"/>
          <w:szCs w:val="24"/>
        </w:rPr>
        <w:t>A</w:t>
      </w:r>
      <w:r w:rsidRPr="00237F39">
        <w:rPr>
          <w:rFonts w:ascii="Times New Roman" w:hAnsi="Times New Roman"/>
          <w:sz w:val="24"/>
          <w:szCs w:val="24"/>
        </w:rPr>
        <w:t>f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nir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ıcaklıkt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zer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alzeme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afız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önüşümünü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mamlamı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ca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379BC" w:rsidRPr="00237F39">
        <w:rPr>
          <w:rFonts w:ascii="Times New Roman" w:hAnsi="Times New Roman"/>
          <w:sz w:val="24"/>
          <w:szCs w:val="24"/>
        </w:rPr>
        <w:t>süperelast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zellikler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östereceğ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lamı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el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379BC" w:rsidRPr="00237F39">
        <w:rPr>
          <w:rFonts w:ascii="Times New Roman" w:hAnsi="Times New Roman"/>
          <w:sz w:val="24"/>
          <w:szCs w:val="24"/>
        </w:rPr>
        <w:t>Östeni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i</w:t>
      </w:r>
      <w:r w:rsidR="00E833AA" w:rsidRPr="00237F39">
        <w:rPr>
          <w:rFonts w:ascii="Times New Roman" w:hAnsi="Times New Roman"/>
          <w:sz w:val="24"/>
          <w:szCs w:val="24"/>
        </w:rPr>
        <w:t>-</w:t>
      </w:r>
      <w:r w:rsidRPr="00237F39">
        <w:rPr>
          <w:rFonts w:ascii="Times New Roman" w:hAnsi="Times New Roman"/>
          <w:sz w:val="24"/>
          <w:szCs w:val="24"/>
        </w:rPr>
        <w:t>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oğutulduğu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artensit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önüşmey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aşla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enome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aşladı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ıcaklığ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artensi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önüşü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aşlangı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ıcaklı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</w:t>
      </w:r>
      <w:proofErr w:type="spellStart"/>
      <w:r w:rsidRPr="00237F39">
        <w:rPr>
          <w:rFonts w:ascii="Times New Roman" w:hAnsi="Times New Roman"/>
          <w:sz w:val="24"/>
          <w:szCs w:val="24"/>
        </w:rPr>
        <w:t>Ms</w:t>
      </w:r>
      <w:proofErr w:type="spellEnd"/>
      <w:r w:rsidRPr="00237F39">
        <w:rPr>
          <w:rFonts w:ascii="Times New Roman" w:hAnsi="Times New Roman"/>
          <w:sz w:val="24"/>
          <w:szCs w:val="24"/>
        </w:rPr>
        <w:t>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n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arten</w:t>
      </w:r>
      <w:r w:rsidR="00E833AA" w:rsidRPr="00237F39">
        <w:rPr>
          <w:rFonts w:ascii="Times New Roman" w:hAnsi="Times New Roman"/>
          <w:sz w:val="24"/>
          <w:szCs w:val="24"/>
        </w:rPr>
        <w:t>s</w:t>
      </w:r>
      <w:r w:rsidRPr="00237F39">
        <w:rPr>
          <w:rFonts w:ascii="Times New Roman" w:hAnsi="Times New Roman"/>
          <w:sz w:val="24"/>
          <w:szCs w:val="24"/>
        </w:rPr>
        <w:t>it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mam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öndüğü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ıcaklığ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arten</w:t>
      </w:r>
      <w:r w:rsidR="00E833AA" w:rsidRPr="00237F39">
        <w:rPr>
          <w:rFonts w:ascii="Times New Roman" w:hAnsi="Times New Roman"/>
          <w:sz w:val="24"/>
          <w:szCs w:val="24"/>
        </w:rPr>
        <w:t>s</w:t>
      </w:r>
      <w:r w:rsidRPr="00237F39">
        <w:rPr>
          <w:rFonts w:ascii="Times New Roman" w:hAnsi="Times New Roman"/>
          <w:sz w:val="24"/>
          <w:szCs w:val="24"/>
        </w:rPr>
        <w:t>i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önüşü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ti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ıcaklı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</w:t>
      </w:r>
      <w:proofErr w:type="spellStart"/>
      <w:r w:rsidRPr="00237F39">
        <w:rPr>
          <w:rFonts w:ascii="Times New Roman" w:hAnsi="Times New Roman"/>
          <w:sz w:val="24"/>
          <w:szCs w:val="24"/>
        </w:rPr>
        <w:t>Mf</w:t>
      </w:r>
      <w:proofErr w:type="spellEnd"/>
      <w:r w:rsidRPr="00237F39">
        <w:rPr>
          <w:rFonts w:ascii="Times New Roman" w:hAnsi="Times New Roman"/>
          <w:sz w:val="24"/>
          <w:szCs w:val="24"/>
        </w:rPr>
        <w:t>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n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622D5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CdWVobGVyPC9BdXRob3I+PFllYXI+MTk2ODwvWWVhcj48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</w:fldData>
        </w:fldChar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 </w:instrText>
      </w:r>
      <w:r w:rsidR="004E7CBB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CdWVobGVyPC9BdXRob3I+PFllYXI+MTk2ODwvWWVhcj48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</w:fldData>
        </w:fldChar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4E7CBB" w:rsidRPr="00237F39">
        <w:rPr>
          <w:rFonts w:ascii="Times New Roman" w:hAnsi="Times New Roman"/>
          <w:sz w:val="24"/>
          <w:szCs w:val="24"/>
        </w:rPr>
      </w:r>
      <w:r w:rsidR="004E7CBB" w:rsidRPr="00237F39">
        <w:rPr>
          <w:rFonts w:ascii="Times New Roman" w:hAnsi="Times New Roman"/>
          <w:sz w:val="24"/>
          <w:szCs w:val="24"/>
        </w:rPr>
        <w:fldChar w:fldCharType="end"/>
      </w:r>
      <w:r w:rsidR="00D622D5" w:rsidRPr="00237F39">
        <w:rPr>
          <w:rFonts w:ascii="Times New Roman" w:hAnsi="Times New Roman"/>
          <w:sz w:val="24"/>
          <w:szCs w:val="24"/>
        </w:rPr>
      </w:r>
      <w:r w:rsidR="00D622D5" w:rsidRPr="00237F39">
        <w:rPr>
          <w:rFonts w:ascii="Times New Roman" w:hAnsi="Times New Roman"/>
          <w:sz w:val="24"/>
          <w:szCs w:val="24"/>
        </w:rPr>
        <w:fldChar w:fldCharType="separate"/>
      </w:r>
      <w:r w:rsidR="004E7CBB" w:rsidRPr="00237F39">
        <w:rPr>
          <w:rFonts w:ascii="Times New Roman" w:hAnsi="Times New Roman"/>
          <w:noProof/>
          <w:sz w:val="24"/>
          <w:szCs w:val="24"/>
        </w:rPr>
        <w:t>[10,</w:t>
      </w:r>
      <w:r w:rsidR="00E4403D" w:rsidRPr="00237F39">
        <w:rPr>
          <w:rFonts w:ascii="Times New Roman" w:hAnsi="Times New Roman"/>
          <w:noProof/>
          <w:sz w:val="24"/>
          <w:szCs w:val="24"/>
        </w:rPr>
        <w:t xml:space="preserve"> </w:t>
      </w:r>
      <w:r w:rsidR="004E7CBB" w:rsidRPr="00237F39">
        <w:rPr>
          <w:rFonts w:ascii="Times New Roman" w:hAnsi="Times New Roman"/>
          <w:noProof/>
          <w:sz w:val="24"/>
          <w:szCs w:val="24"/>
        </w:rPr>
        <w:t>16]</w:t>
      </w:r>
      <w:r w:rsidR="00D622D5" w:rsidRPr="00237F39">
        <w:rPr>
          <w:rFonts w:ascii="Times New Roman" w:hAnsi="Times New Roman"/>
          <w:sz w:val="24"/>
          <w:szCs w:val="24"/>
        </w:rPr>
        <w:fldChar w:fldCharType="end"/>
      </w:r>
      <w:r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Ni-Ti'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martensit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fazı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on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birço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uygula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ide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malze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hal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getir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baz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benzersi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özellikle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sahipt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fldChar w:fldCharType="begin"/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Davis&lt;/Author&gt;&lt;Year&gt;2000&lt;/Year&gt;&lt;RecNum&gt;22&lt;/RecNum&gt;&lt;DisplayText&gt;[17]&lt;/DisplayText&gt;&lt;record&gt;&lt;rec-number&gt;22&lt;/rec-number&gt;&lt;foreign-keys&gt;&lt;key app="EN" db-id="00d9ve5eaf9f0lezs2ov50dqvdpe0xr0t2z2" timestamp="1660725288"&gt;22&lt;/key&gt;&lt;/foreign-keys&gt;&lt;ref-type name="Book"&gt;6&lt;/ref-type&gt;&lt;contributors&gt;&lt;authors&gt;&lt;author&gt;Davis, Joseph R&lt;/author&gt;&lt;/authors&gt;&lt;/contributors&gt;&lt;titles&gt;&lt;title&gt;Nickel, cobalt, and their alloys&lt;/title&gt;&lt;/titles&gt;&lt;dates&gt;&lt;year&gt;2000&lt;/year&gt;&lt;/dates&gt;&lt;publisher&gt;ASM international&lt;/publisher&gt;&lt;isbn&gt;0871706857&lt;/isbn&gt;&lt;urls&gt;&lt;/urls&gt;&lt;/record&gt;&lt;/Cite&gt;&lt;/EndNote&gt;</w:instrText>
      </w:r>
      <w:r w:rsidR="00C845BD" w:rsidRPr="00237F39">
        <w:rPr>
          <w:rFonts w:ascii="Times New Roman" w:hAnsi="Times New Roman"/>
          <w:sz w:val="24"/>
          <w:szCs w:val="24"/>
        </w:rPr>
        <w:fldChar w:fldCharType="separate"/>
      </w:r>
      <w:r w:rsidR="004E7CBB" w:rsidRPr="00237F39">
        <w:rPr>
          <w:rFonts w:ascii="Times New Roman" w:hAnsi="Times New Roman"/>
          <w:noProof/>
          <w:sz w:val="24"/>
          <w:szCs w:val="24"/>
        </w:rPr>
        <w:t>[17]</w:t>
      </w:r>
      <w:r w:rsidR="00C845BD" w:rsidRPr="00237F39">
        <w:rPr>
          <w:rFonts w:ascii="Times New Roman" w:hAnsi="Times New Roman"/>
          <w:sz w:val="24"/>
          <w:szCs w:val="24"/>
        </w:rPr>
        <w:fldChar w:fldCharType="end"/>
      </w:r>
      <w:r w:rsidR="00C845BD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Ni-Ti'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martensit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form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dikkat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de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yorul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direnc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sahipt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Martensi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fazında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alet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kolaylık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defo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olabilir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anc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dönüşü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sıcaklıklar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üzer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ısıtıldığ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şekiller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g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kazanırla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Bunu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açıklaması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ısıt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metal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geçic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östenit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faz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dönüştürm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on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3083B" w:rsidRPr="00237F39">
        <w:rPr>
          <w:rFonts w:ascii="Times New Roman" w:hAnsi="Times New Roman"/>
          <w:sz w:val="24"/>
          <w:szCs w:val="24"/>
        </w:rPr>
        <w:t>süperelast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hal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getirm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olabilir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eğe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tekr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soğuma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önc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oriji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şekl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g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kazanmasın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mümkü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45BD" w:rsidRPr="00237F39">
        <w:rPr>
          <w:rFonts w:ascii="Times New Roman" w:hAnsi="Times New Roman"/>
          <w:sz w:val="24"/>
          <w:szCs w:val="24"/>
        </w:rPr>
        <w:t>kılar.</w:t>
      </w:r>
    </w:p>
    <w:p w14:paraId="219894FB" w14:textId="12A694DD" w:rsidR="004D1F09" w:rsidRPr="00237F39" w:rsidRDefault="00C845BD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lastRenderedPageBreak/>
        <w:t>Dök</w:t>
      </w:r>
      <w:r w:rsidR="004934A9" w:rsidRPr="00237F39">
        <w:rPr>
          <w:rFonts w:ascii="Times New Roman" w:hAnsi="Times New Roman"/>
          <w:sz w:val="24"/>
          <w:szCs w:val="24"/>
        </w:rPr>
        <w:t>ü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alzeme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zellik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orul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mrünü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elirleyicisid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IdWxsPC9BdXRob3I+PFllYXI+MTk5OTwvWWVhcj48UmVj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</w:fldData>
        </w:fldChar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 </w:instrText>
      </w:r>
      <w:r w:rsidR="004E7CBB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IdWxsPC9BdXRob3I+PFllYXI+MTk5OTwvWWVhcj48UmVj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</w:fldData>
        </w:fldChar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4E7CBB" w:rsidRPr="00237F39">
        <w:rPr>
          <w:rFonts w:ascii="Times New Roman" w:hAnsi="Times New Roman"/>
          <w:sz w:val="24"/>
          <w:szCs w:val="24"/>
        </w:rPr>
      </w:r>
      <w:r w:rsidR="004E7CBB" w:rsidRPr="00237F39">
        <w:rPr>
          <w:rFonts w:ascii="Times New Roman" w:hAnsi="Times New Roman"/>
          <w:sz w:val="24"/>
          <w:szCs w:val="24"/>
        </w:rPr>
        <w:fldChar w:fldCharType="end"/>
      </w:r>
      <w:r w:rsidRPr="00237F39">
        <w:rPr>
          <w:rFonts w:ascii="Times New Roman" w:hAnsi="Times New Roman"/>
          <w:sz w:val="24"/>
          <w:szCs w:val="24"/>
        </w:rPr>
      </w:r>
      <w:r w:rsidRPr="00237F39">
        <w:rPr>
          <w:rFonts w:ascii="Times New Roman" w:hAnsi="Times New Roman"/>
          <w:sz w:val="24"/>
          <w:szCs w:val="24"/>
        </w:rPr>
        <w:fldChar w:fldCharType="separate"/>
      </w:r>
      <w:r w:rsidR="004E7CBB" w:rsidRPr="00237F39">
        <w:rPr>
          <w:rFonts w:ascii="Times New Roman" w:hAnsi="Times New Roman"/>
          <w:noProof/>
          <w:sz w:val="24"/>
          <w:szCs w:val="24"/>
        </w:rPr>
        <w:t>[18,</w:t>
      </w:r>
      <w:r w:rsidR="00E4403D" w:rsidRPr="00237F39">
        <w:rPr>
          <w:rFonts w:ascii="Times New Roman" w:hAnsi="Times New Roman"/>
          <w:noProof/>
          <w:sz w:val="24"/>
          <w:szCs w:val="24"/>
        </w:rPr>
        <w:t xml:space="preserve"> </w:t>
      </w:r>
      <w:r w:rsidR="004E7CBB" w:rsidRPr="00237F39">
        <w:rPr>
          <w:rFonts w:ascii="Times New Roman" w:hAnsi="Times New Roman"/>
          <w:noProof/>
          <w:sz w:val="24"/>
          <w:szCs w:val="24"/>
        </w:rPr>
        <w:t>19]</w:t>
      </w:r>
      <w:r w:rsidRPr="00237F39">
        <w:rPr>
          <w:rFonts w:ascii="Times New Roman" w:hAnsi="Times New Roman"/>
          <w:sz w:val="24"/>
          <w:szCs w:val="24"/>
        </w:rPr>
        <w:fldChar w:fldCharType="end"/>
      </w:r>
      <w:r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Ni-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dön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eğeler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kırılmay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yo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açabilec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i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mekaniz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E7038" w:rsidRPr="00237F39">
        <w:rPr>
          <w:rFonts w:ascii="Times New Roman" w:hAnsi="Times New Roman"/>
          <w:sz w:val="24"/>
          <w:szCs w:val="24"/>
        </w:rPr>
        <w:t>vardı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E7038" w:rsidRPr="00237F39">
        <w:rPr>
          <w:rFonts w:ascii="Times New Roman" w:hAnsi="Times New Roman"/>
          <w:sz w:val="24"/>
          <w:szCs w:val="24"/>
        </w:rPr>
        <w:t>Bunlar;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döngü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yorgunlu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47B8A" w:rsidRPr="00237F39">
        <w:rPr>
          <w:rFonts w:ascii="Times New Roman" w:hAnsi="Times New Roman"/>
          <w:sz w:val="24"/>
          <w:szCs w:val="24"/>
        </w:rPr>
        <w:t>torsiyon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94298" w:rsidRPr="00237F39">
        <w:rPr>
          <w:rFonts w:ascii="Times New Roman" w:hAnsi="Times New Roman"/>
          <w:sz w:val="24"/>
          <w:szCs w:val="24"/>
        </w:rPr>
        <w:t>yorgunlu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8411E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tanımlanmıştı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174A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TYXR0YXBhbjwvQXV0aG9yPjxZZWFyPjIwMDA8L1llYXI+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=
</w:fldData>
        </w:fldChar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 </w:instrText>
      </w:r>
      <w:r w:rsidR="004E7CBB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TYXR0YXBhbjwvQXV0aG9yPjxZZWFyPjIwMDA8L1llYXI+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=
</w:fldData>
        </w:fldChar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4E7CBB" w:rsidRPr="00237F39">
        <w:rPr>
          <w:rFonts w:ascii="Times New Roman" w:hAnsi="Times New Roman"/>
          <w:sz w:val="24"/>
          <w:szCs w:val="24"/>
        </w:rPr>
      </w:r>
      <w:r w:rsidR="004E7CBB" w:rsidRPr="00237F39">
        <w:rPr>
          <w:rFonts w:ascii="Times New Roman" w:hAnsi="Times New Roman"/>
          <w:sz w:val="24"/>
          <w:szCs w:val="24"/>
        </w:rPr>
        <w:fldChar w:fldCharType="end"/>
      </w:r>
      <w:r w:rsidR="00C3174A" w:rsidRPr="00237F39">
        <w:rPr>
          <w:rFonts w:ascii="Times New Roman" w:hAnsi="Times New Roman"/>
          <w:sz w:val="24"/>
          <w:szCs w:val="24"/>
        </w:rPr>
      </w:r>
      <w:r w:rsidR="00C3174A" w:rsidRPr="00237F39">
        <w:rPr>
          <w:rFonts w:ascii="Times New Roman" w:hAnsi="Times New Roman"/>
          <w:sz w:val="24"/>
          <w:szCs w:val="24"/>
        </w:rPr>
        <w:fldChar w:fldCharType="separate"/>
      </w:r>
      <w:r w:rsidR="004E7CBB" w:rsidRPr="00237F39">
        <w:rPr>
          <w:rFonts w:ascii="Times New Roman" w:hAnsi="Times New Roman"/>
          <w:noProof/>
          <w:sz w:val="24"/>
          <w:szCs w:val="24"/>
        </w:rPr>
        <w:t>[20,</w:t>
      </w:r>
      <w:r w:rsidR="00E4403D" w:rsidRPr="00237F39">
        <w:rPr>
          <w:rFonts w:ascii="Times New Roman" w:hAnsi="Times New Roman"/>
          <w:noProof/>
          <w:sz w:val="24"/>
          <w:szCs w:val="24"/>
        </w:rPr>
        <w:t xml:space="preserve"> </w:t>
      </w:r>
      <w:r w:rsidR="004E7CBB" w:rsidRPr="00237F39">
        <w:rPr>
          <w:rFonts w:ascii="Times New Roman" w:hAnsi="Times New Roman"/>
          <w:noProof/>
          <w:sz w:val="24"/>
          <w:szCs w:val="24"/>
        </w:rPr>
        <w:t>21]</w:t>
      </w:r>
      <w:r w:rsidR="00C3174A" w:rsidRPr="00237F39">
        <w:rPr>
          <w:rFonts w:ascii="Times New Roman" w:hAnsi="Times New Roman"/>
          <w:sz w:val="24"/>
          <w:szCs w:val="24"/>
        </w:rPr>
        <w:fldChar w:fldCharType="end"/>
      </w:r>
      <w:r w:rsidR="006A3EA2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76A65" w:rsidRPr="00237F39">
        <w:rPr>
          <w:rFonts w:ascii="Times New Roman" w:hAnsi="Times New Roman"/>
          <w:sz w:val="24"/>
          <w:szCs w:val="24"/>
        </w:rPr>
        <w:t>Döngü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76A65" w:rsidRPr="00237F39">
        <w:rPr>
          <w:rFonts w:ascii="Times New Roman" w:hAnsi="Times New Roman"/>
          <w:sz w:val="24"/>
          <w:szCs w:val="24"/>
        </w:rPr>
        <w:t>yorgunluk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76A65" w:rsidRPr="00237F39">
        <w:rPr>
          <w:rFonts w:ascii="Times New Roman" w:hAnsi="Times New Roman"/>
          <w:sz w:val="24"/>
          <w:szCs w:val="24"/>
        </w:rPr>
        <w:t>tekrarlan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3D06" w:rsidRPr="00237F39">
        <w:rPr>
          <w:rFonts w:ascii="Times New Roman" w:hAnsi="Times New Roman"/>
          <w:sz w:val="24"/>
          <w:szCs w:val="24"/>
        </w:rPr>
        <w:t>ç</w:t>
      </w:r>
      <w:r w:rsidR="00076A65" w:rsidRPr="00237F39">
        <w:rPr>
          <w:rFonts w:ascii="Times New Roman" w:hAnsi="Times New Roman"/>
          <w:sz w:val="24"/>
          <w:szCs w:val="24"/>
        </w:rPr>
        <w:t>ekme-ge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76A65" w:rsidRPr="00237F39">
        <w:rPr>
          <w:rFonts w:ascii="Times New Roman" w:hAnsi="Times New Roman"/>
          <w:sz w:val="24"/>
          <w:szCs w:val="24"/>
        </w:rPr>
        <w:t>stresin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76A65" w:rsidRPr="00237F39">
        <w:rPr>
          <w:rFonts w:ascii="Times New Roman" w:hAnsi="Times New Roman"/>
          <w:sz w:val="24"/>
          <w:szCs w:val="24"/>
        </w:rPr>
        <w:t>kaynaklanı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718C9" w:rsidRPr="00237F39">
        <w:rPr>
          <w:rFonts w:ascii="Times New Roman" w:hAnsi="Times New Roman"/>
          <w:sz w:val="24"/>
          <w:szCs w:val="24"/>
        </w:rPr>
        <w:t>Eğim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12398" w:rsidRPr="00237F39">
        <w:rPr>
          <w:rFonts w:ascii="Times New Roman" w:hAnsi="Times New Roman"/>
          <w:sz w:val="24"/>
          <w:szCs w:val="24"/>
        </w:rPr>
        <w:t>kanal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12398" w:rsidRPr="00237F39">
        <w:rPr>
          <w:rFonts w:ascii="Times New Roman" w:hAnsi="Times New Roman"/>
          <w:sz w:val="24"/>
          <w:szCs w:val="24"/>
        </w:rPr>
        <w:t>içeris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12398" w:rsidRPr="00237F39">
        <w:rPr>
          <w:rFonts w:ascii="Times New Roman" w:hAnsi="Times New Roman"/>
          <w:sz w:val="24"/>
          <w:szCs w:val="24"/>
        </w:rPr>
        <w:t>alet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12398" w:rsidRPr="00237F39">
        <w:rPr>
          <w:rFonts w:ascii="Times New Roman" w:hAnsi="Times New Roman"/>
          <w:sz w:val="24"/>
          <w:szCs w:val="24"/>
        </w:rPr>
        <w:t>dönüşünü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12398" w:rsidRPr="00237F39">
        <w:rPr>
          <w:rFonts w:ascii="Times New Roman" w:hAnsi="Times New Roman"/>
          <w:sz w:val="24"/>
          <w:szCs w:val="24"/>
        </w:rPr>
        <w:t>ne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12398" w:rsidRPr="00237F39">
        <w:rPr>
          <w:rFonts w:ascii="Times New Roman" w:hAnsi="Times New Roman"/>
          <w:sz w:val="24"/>
          <w:szCs w:val="24"/>
        </w:rPr>
        <w:t>olduğ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12398"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12398" w:rsidRPr="00237F39">
        <w:rPr>
          <w:rFonts w:ascii="Times New Roman" w:hAnsi="Times New Roman"/>
          <w:sz w:val="24"/>
          <w:szCs w:val="24"/>
        </w:rPr>
        <w:t>tekrarlan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12398" w:rsidRPr="00237F39">
        <w:rPr>
          <w:rFonts w:ascii="Times New Roman" w:hAnsi="Times New Roman"/>
          <w:sz w:val="24"/>
          <w:szCs w:val="24"/>
        </w:rPr>
        <w:t>gerilim-kompre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12398" w:rsidRPr="00237F39">
        <w:rPr>
          <w:rFonts w:ascii="Times New Roman" w:hAnsi="Times New Roman"/>
          <w:sz w:val="24"/>
          <w:szCs w:val="24"/>
        </w:rPr>
        <w:t>döngüsü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12398" w:rsidRPr="00237F39">
        <w:rPr>
          <w:rFonts w:ascii="Times New Roman" w:hAnsi="Times New Roman"/>
          <w:sz w:val="24"/>
          <w:szCs w:val="24"/>
        </w:rPr>
        <w:t>alet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12398" w:rsidRPr="00237F39">
        <w:rPr>
          <w:rFonts w:ascii="Times New Roman" w:hAnsi="Times New Roman"/>
          <w:sz w:val="24"/>
          <w:szCs w:val="24"/>
        </w:rPr>
        <w:t>zaman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12398" w:rsidRPr="00237F39">
        <w:rPr>
          <w:rFonts w:ascii="Times New Roman" w:hAnsi="Times New Roman"/>
          <w:sz w:val="24"/>
          <w:szCs w:val="24"/>
        </w:rPr>
        <w:t>döngü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12398" w:rsidRPr="00237F39">
        <w:rPr>
          <w:rFonts w:ascii="Times New Roman" w:hAnsi="Times New Roman"/>
          <w:sz w:val="24"/>
          <w:szCs w:val="24"/>
        </w:rPr>
        <w:t>yorgunluğun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12398" w:rsidRPr="00237F39">
        <w:rPr>
          <w:rFonts w:ascii="Times New Roman" w:hAnsi="Times New Roman"/>
          <w:sz w:val="24"/>
          <w:szCs w:val="24"/>
        </w:rPr>
        <w:t>artırı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12398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12398" w:rsidRPr="00237F39">
        <w:rPr>
          <w:rFonts w:ascii="Times New Roman" w:hAnsi="Times New Roman"/>
          <w:sz w:val="24"/>
          <w:szCs w:val="24"/>
        </w:rPr>
        <w:t>kırılm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12398" w:rsidRPr="00237F39">
        <w:rPr>
          <w:rFonts w:ascii="Times New Roman" w:hAnsi="Times New Roman"/>
          <w:sz w:val="24"/>
          <w:szCs w:val="24"/>
        </w:rPr>
        <w:t>önem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12398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12398" w:rsidRPr="00237F39">
        <w:rPr>
          <w:rFonts w:ascii="Times New Roman" w:hAnsi="Times New Roman"/>
          <w:sz w:val="24"/>
          <w:szCs w:val="24"/>
        </w:rPr>
        <w:t>faktö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12398" w:rsidRPr="00237F39">
        <w:rPr>
          <w:rFonts w:ascii="Times New Roman" w:hAnsi="Times New Roman"/>
          <w:sz w:val="24"/>
          <w:szCs w:val="24"/>
        </w:rPr>
        <w:t>olabil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744E6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QbG90aW5vPC9BdXRob3I+PFllYXI+MjAwOTwvWWVhcj48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</w:fldData>
        </w:fldChar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 </w:instrText>
      </w:r>
      <w:r w:rsidR="004E7CBB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QbG90aW5vPC9BdXRob3I+PFllYXI+MjAwOTwvWWVhcj48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</w:fldData>
        </w:fldChar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4E7CBB" w:rsidRPr="00237F39">
        <w:rPr>
          <w:rFonts w:ascii="Times New Roman" w:hAnsi="Times New Roman"/>
          <w:sz w:val="24"/>
          <w:szCs w:val="24"/>
        </w:rPr>
      </w:r>
      <w:r w:rsidR="004E7CBB" w:rsidRPr="00237F39">
        <w:rPr>
          <w:rFonts w:ascii="Times New Roman" w:hAnsi="Times New Roman"/>
          <w:sz w:val="24"/>
          <w:szCs w:val="24"/>
        </w:rPr>
        <w:fldChar w:fldCharType="end"/>
      </w:r>
      <w:r w:rsidR="009744E6" w:rsidRPr="00237F39">
        <w:rPr>
          <w:rFonts w:ascii="Times New Roman" w:hAnsi="Times New Roman"/>
          <w:sz w:val="24"/>
          <w:szCs w:val="24"/>
        </w:rPr>
      </w:r>
      <w:r w:rsidR="009744E6" w:rsidRPr="00237F39">
        <w:rPr>
          <w:rFonts w:ascii="Times New Roman" w:hAnsi="Times New Roman"/>
          <w:sz w:val="24"/>
          <w:szCs w:val="24"/>
        </w:rPr>
        <w:fldChar w:fldCharType="separate"/>
      </w:r>
      <w:r w:rsidR="004E7CBB" w:rsidRPr="00237F39">
        <w:rPr>
          <w:rFonts w:ascii="Times New Roman" w:hAnsi="Times New Roman"/>
          <w:noProof/>
          <w:sz w:val="24"/>
          <w:szCs w:val="24"/>
        </w:rPr>
        <w:t>[22,</w:t>
      </w:r>
      <w:r w:rsidR="00E4403D" w:rsidRPr="00237F39">
        <w:rPr>
          <w:rFonts w:ascii="Times New Roman" w:hAnsi="Times New Roman"/>
          <w:noProof/>
          <w:sz w:val="24"/>
          <w:szCs w:val="24"/>
        </w:rPr>
        <w:t xml:space="preserve"> </w:t>
      </w:r>
      <w:r w:rsidR="004E7CBB" w:rsidRPr="00237F39">
        <w:rPr>
          <w:rFonts w:ascii="Times New Roman" w:hAnsi="Times New Roman"/>
          <w:noProof/>
          <w:sz w:val="24"/>
          <w:szCs w:val="24"/>
        </w:rPr>
        <w:t>23]</w:t>
      </w:r>
      <w:r w:rsidR="009744E6" w:rsidRPr="00237F39">
        <w:rPr>
          <w:rFonts w:ascii="Times New Roman" w:hAnsi="Times New Roman"/>
          <w:sz w:val="24"/>
          <w:szCs w:val="24"/>
        </w:rPr>
        <w:fldChar w:fldCharType="end"/>
      </w:r>
      <w:r w:rsidR="009744E6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9140B" w:rsidRPr="00237F39">
        <w:rPr>
          <w:rFonts w:ascii="Times New Roman" w:hAnsi="Times New Roman"/>
          <w:sz w:val="24"/>
          <w:szCs w:val="24"/>
        </w:rPr>
        <w:t>T</w:t>
      </w:r>
      <w:r w:rsidR="00EC512A" w:rsidRPr="00237F39">
        <w:rPr>
          <w:rFonts w:ascii="Times New Roman" w:hAnsi="Times New Roman"/>
          <w:sz w:val="24"/>
          <w:szCs w:val="24"/>
        </w:rPr>
        <w:t>orsiyon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94298" w:rsidRPr="00237F39">
        <w:rPr>
          <w:rFonts w:ascii="Times New Roman" w:hAnsi="Times New Roman"/>
          <w:sz w:val="24"/>
          <w:szCs w:val="24"/>
        </w:rPr>
        <w:t>yorgunluk</w:t>
      </w:r>
      <w:r w:rsidR="006A3EA2" w:rsidRPr="00237F39">
        <w:rPr>
          <w:rFonts w:ascii="Times New Roman" w:hAnsi="Times New Roman"/>
          <w:sz w:val="24"/>
          <w:szCs w:val="24"/>
        </w:rPr>
        <w:t>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moto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dönmey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deva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ederk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dön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alet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ucunu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kana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512A" w:rsidRPr="00237F39">
        <w:rPr>
          <w:rFonts w:ascii="Times New Roman" w:hAnsi="Times New Roman"/>
          <w:sz w:val="24"/>
          <w:szCs w:val="24"/>
        </w:rPr>
        <w:t>sıkışmasıyl</w:t>
      </w:r>
      <w:r w:rsidR="00194298" w:rsidRPr="00237F39">
        <w:rPr>
          <w:rFonts w:ascii="Times New Roman" w:hAnsi="Times New Roman"/>
          <w:sz w:val="24"/>
          <w:szCs w:val="24"/>
        </w:rPr>
        <w:t>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oluşu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3648E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TYXR0YXBhbjwvQXV0aG9yPjxZZWFyPjIwMDA8L1llYXI+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=
</w:fldData>
        </w:fldChar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 </w:instrText>
      </w:r>
      <w:r w:rsidR="004E7CBB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TYXR0YXBhbjwvQXV0aG9yPjxZZWFyPjIwMDA8L1llYXI+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=
</w:fldData>
        </w:fldChar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4E7CBB" w:rsidRPr="00237F39">
        <w:rPr>
          <w:rFonts w:ascii="Times New Roman" w:hAnsi="Times New Roman"/>
          <w:sz w:val="24"/>
          <w:szCs w:val="24"/>
        </w:rPr>
      </w:r>
      <w:r w:rsidR="004E7CBB" w:rsidRPr="00237F39">
        <w:rPr>
          <w:rFonts w:ascii="Times New Roman" w:hAnsi="Times New Roman"/>
          <w:sz w:val="24"/>
          <w:szCs w:val="24"/>
        </w:rPr>
        <w:fldChar w:fldCharType="end"/>
      </w:r>
      <w:r w:rsidR="00D3648E" w:rsidRPr="00237F39">
        <w:rPr>
          <w:rFonts w:ascii="Times New Roman" w:hAnsi="Times New Roman"/>
          <w:sz w:val="24"/>
          <w:szCs w:val="24"/>
        </w:rPr>
      </w:r>
      <w:r w:rsidR="00D3648E" w:rsidRPr="00237F39">
        <w:rPr>
          <w:rFonts w:ascii="Times New Roman" w:hAnsi="Times New Roman"/>
          <w:sz w:val="24"/>
          <w:szCs w:val="24"/>
        </w:rPr>
        <w:fldChar w:fldCharType="separate"/>
      </w:r>
      <w:r w:rsidR="004E7CBB" w:rsidRPr="00237F39">
        <w:rPr>
          <w:rFonts w:ascii="Times New Roman" w:hAnsi="Times New Roman"/>
          <w:noProof/>
          <w:sz w:val="24"/>
          <w:szCs w:val="24"/>
        </w:rPr>
        <w:t>[20,</w:t>
      </w:r>
      <w:r w:rsidR="00E4403D" w:rsidRPr="00237F39">
        <w:rPr>
          <w:rFonts w:ascii="Times New Roman" w:hAnsi="Times New Roman"/>
          <w:noProof/>
          <w:sz w:val="24"/>
          <w:szCs w:val="24"/>
        </w:rPr>
        <w:t xml:space="preserve"> </w:t>
      </w:r>
      <w:r w:rsidR="004E7CBB" w:rsidRPr="00237F39">
        <w:rPr>
          <w:rFonts w:ascii="Times New Roman" w:hAnsi="Times New Roman"/>
          <w:noProof/>
          <w:sz w:val="24"/>
          <w:szCs w:val="24"/>
        </w:rPr>
        <w:t>21]</w:t>
      </w:r>
      <w:r w:rsidR="00D3648E" w:rsidRPr="00237F39">
        <w:rPr>
          <w:rFonts w:ascii="Times New Roman" w:hAnsi="Times New Roman"/>
          <w:sz w:val="24"/>
          <w:szCs w:val="24"/>
        </w:rPr>
        <w:fldChar w:fldCharType="end"/>
      </w:r>
      <w:r w:rsidR="006A3EA2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B000B" w:rsidRPr="00237F39">
        <w:rPr>
          <w:rFonts w:ascii="Times New Roman" w:hAnsi="Times New Roman"/>
          <w:sz w:val="24"/>
          <w:szCs w:val="24"/>
        </w:rPr>
        <w:t>Torsiyon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B000B" w:rsidRPr="00237F39">
        <w:rPr>
          <w:rFonts w:ascii="Times New Roman" w:hAnsi="Times New Roman"/>
          <w:sz w:val="24"/>
          <w:szCs w:val="24"/>
        </w:rPr>
        <w:t>kırılma;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B000B"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B000B" w:rsidRPr="00237F39">
        <w:rPr>
          <w:rFonts w:ascii="Times New Roman" w:hAnsi="Times New Roman"/>
          <w:sz w:val="24"/>
          <w:szCs w:val="24"/>
        </w:rPr>
        <w:t>alet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B000B" w:rsidRPr="00237F39">
        <w:rPr>
          <w:rFonts w:ascii="Times New Roman" w:hAnsi="Times New Roman"/>
          <w:sz w:val="24"/>
          <w:szCs w:val="24"/>
        </w:rPr>
        <w:t>u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B000B" w:rsidRPr="00237F39">
        <w:rPr>
          <w:rFonts w:ascii="Times New Roman" w:hAnsi="Times New Roman"/>
          <w:sz w:val="24"/>
          <w:szCs w:val="24"/>
        </w:rPr>
        <w:t>kısm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B000B"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B000B" w:rsidRPr="00237F39">
        <w:rPr>
          <w:rFonts w:ascii="Times New Roman" w:hAnsi="Times New Roman"/>
          <w:sz w:val="24"/>
          <w:szCs w:val="24"/>
        </w:rPr>
        <w:t>içeris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B000B" w:rsidRPr="00237F39">
        <w:rPr>
          <w:rFonts w:ascii="Times New Roman" w:hAnsi="Times New Roman"/>
          <w:sz w:val="24"/>
          <w:szCs w:val="24"/>
        </w:rPr>
        <w:t>sıkıştı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B000B" w:rsidRPr="00237F39">
        <w:rPr>
          <w:rFonts w:ascii="Times New Roman" w:hAnsi="Times New Roman"/>
          <w:sz w:val="24"/>
          <w:szCs w:val="24"/>
        </w:rPr>
        <w:t>zam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B000B" w:rsidRPr="00237F39">
        <w:rPr>
          <w:rFonts w:ascii="Times New Roman" w:hAnsi="Times New Roman"/>
          <w:sz w:val="24"/>
          <w:szCs w:val="24"/>
        </w:rPr>
        <w:t>sap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B000B" w:rsidRPr="00237F39">
        <w:rPr>
          <w:rFonts w:ascii="Times New Roman" w:hAnsi="Times New Roman"/>
          <w:sz w:val="24"/>
          <w:szCs w:val="24"/>
        </w:rPr>
        <w:t>kısm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B000B" w:rsidRPr="00237F39">
        <w:rPr>
          <w:rFonts w:ascii="Times New Roman" w:hAnsi="Times New Roman"/>
          <w:sz w:val="24"/>
          <w:szCs w:val="24"/>
        </w:rPr>
        <w:t>dönmey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B000B" w:rsidRPr="00237F39">
        <w:rPr>
          <w:rFonts w:ascii="Times New Roman" w:hAnsi="Times New Roman"/>
          <w:sz w:val="24"/>
          <w:szCs w:val="24"/>
        </w:rPr>
        <w:t>deva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B000B" w:rsidRPr="00237F39">
        <w:rPr>
          <w:rFonts w:ascii="Times New Roman" w:hAnsi="Times New Roman"/>
          <w:sz w:val="24"/>
          <w:szCs w:val="24"/>
        </w:rPr>
        <w:t>etm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B000B" w:rsidRPr="00237F39">
        <w:rPr>
          <w:rFonts w:ascii="Times New Roman" w:hAnsi="Times New Roman"/>
          <w:sz w:val="24"/>
          <w:szCs w:val="24"/>
        </w:rPr>
        <w:t>sonucu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B000B" w:rsidRPr="00237F39">
        <w:rPr>
          <w:rFonts w:ascii="Times New Roman" w:hAnsi="Times New Roman"/>
          <w:sz w:val="24"/>
          <w:szCs w:val="24"/>
        </w:rPr>
        <w:t>oluşu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B000B" w:rsidRPr="00237F39">
        <w:rPr>
          <w:rFonts w:ascii="Times New Roman" w:hAnsi="Times New Roman"/>
          <w:sz w:val="24"/>
          <w:szCs w:val="24"/>
        </w:rPr>
        <w:fldChar w:fldCharType="begin"/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Sattapan&lt;/Author&gt;&lt;Year&gt;2000&lt;/Year&gt;&lt;RecNum&gt;79&lt;/RecNum&gt;&lt;DisplayText&gt;[20]&lt;/DisplayText&gt;&lt;record&gt;&lt;rec-number&gt;79&lt;/rec-number&gt;&lt;foreign-keys&gt;&lt;key app="EN" db-id="00d9ve5eaf9f0lezs2ov50dqvdpe0xr0t2z2" timestamp="1678959705"&gt;79&lt;/key&gt;&lt;/foreign-keys&gt;&lt;ref-type name="Journal Article"&gt;17&lt;/ref-type&gt;&lt;contributors&gt;&lt;authors&gt;&lt;author&gt;Sattapan, B.&lt;/author&gt;&lt;author&gt;Nervo, G. J.&lt;/author&gt;&lt;author&gt;Palamara, J. E.&lt;/author&gt;&lt;author&gt;Messer, H. H.&lt;/author&gt;&lt;/authors&gt;&lt;/contributors&gt;&lt;auth-address&gt;School of Dental Science, University of Melbourne, 711 Elizabeth Street, Melbourne, Victoria 3000, Australia.&lt;/auth-address&gt;&lt;titles&gt;&lt;title&gt;Defects in rotary nickel-titanium files after clinical use&lt;/title&gt;&lt;secondary-title&gt;J Endod&lt;/secondary-title&gt;&lt;/titles&gt;&lt;periodical&gt;&lt;full-title&gt;J Endod&lt;/full-title&gt;&lt;/periodical&gt;&lt;pages&gt;161-5&lt;/pages&gt;&lt;volume&gt;26&lt;/volume&gt;&lt;number&gt;3&lt;/number&gt;&lt;edition&gt;2001/02/24&lt;/edition&gt;&lt;keywords&gt;&lt;keyword&gt;*Dental Alloys/chemistry&lt;/keyword&gt;&lt;keyword&gt;Equipment Design&lt;/keyword&gt;&lt;keyword&gt;Equipment Failure&lt;/keyword&gt;&lt;keyword&gt;Humans&lt;/keyword&gt;&lt;keyword&gt;Materials Testing&lt;/keyword&gt;&lt;keyword&gt;Microscopy, Electron, Scanning&lt;/keyword&gt;&lt;keyword&gt;*Nickel/chemistry&lt;/keyword&gt;&lt;keyword&gt;Pliability&lt;/keyword&gt;&lt;keyword&gt;Root Canal Preparation/*instrumentation&lt;/keyword&gt;&lt;keyword&gt;Rotation&lt;/keyword&gt;&lt;keyword&gt;Stress, Mechanical&lt;/keyword&gt;&lt;keyword&gt;Surface Properties&lt;/keyword&gt;&lt;keyword&gt;*Titanium/chemistry&lt;/keyword&gt;&lt;keyword&gt;Torsion Abnormality&lt;/keyword&gt;&lt;/keywords&gt;&lt;dates&gt;&lt;year&gt;2000&lt;/year&gt;&lt;pub-dates&gt;&lt;date&gt;Mar&lt;/date&gt;&lt;/pub-dates&gt;&lt;/dates&gt;&lt;isbn&gt;0099-2399 (Print)&amp;#xD;0099-2399&lt;/isbn&gt;&lt;accession-num&gt;11199711&lt;/accession-num&gt;&lt;urls&gt;&lt;/urls&gt;&lt;electronic-resource-num&gt;10.1097/00004770-200003000-00008&lt;/electronic-resource-num&gt;&lt;remote-database-provider&gt;NLM&lt;/remote-database-provider&gt;&lt;language&gt;eng&lt;/language&gt;&lt;/record&gt;&lt;/Cite&gt;&lt;/EndNote&gt;</w:instrText>
      </w:r>
      <w:r w:rsidR="002B000B" w:rsidRPr="00237F39">
        <w:rPr>
          <w:rFonts w:ascii="Times New Roman" w:hAnsi="Times New Roman"/>
          <w:sz w:val="24"/>
          <w:szCs w:val="24"/>
        </w:rPr>
        <w:fldChar w:fldCharType="separate"/>
      </w:r>
      <w:r w:rsidR="004E7CBB" w:rsidRPr="00237F39">
        <w:rPr>
          <w:rFonts w:ascii="Times New Roman" w:hAnsi="Times New Roman"/>
          <w:noProof/>
          <w:sz w:val="24"/>
          <w:szCs w:val="24"/>
        </w:rPr>
        <w:t>[20]</w:t>
      </w:r>
      <w:r w:rsidR="002B000B" w:rsidRPr="00237F39">
        <w:rPr>
          <w:rFonts w:ascii="Times New Roman" w:hAnsi="Times New Roman"/>
          <w:sz w:val="24"/>
          <w:szCs w:val="24"/>
        </w:rPr>
        <w:fldChar w:fldCharType="end"/>
      </w:r>
      <w:r w:rsidR="002B000B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94298" w:rsidRPr="00237F39">
        <w:rPr>
          <w:rFonts w:ascii="Times New Roman" w:hAnsi="Times New Roman"/>
          <w:sz w:val="24"/>
          <w:szCs w:val="24"/>
        </w:rPr>
        <w:t>Eğe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E792D" w:rsidRPr="00237F39">
        <w:rPr>
          <w:rFonts w:ascii="Times New Roman" w:hAnsi="Times New Roman"/>
          <w:sz w:val="24"/>
          <w:szCs w:val="24"/>
        </w:rPr>
        <w:t>torsiyon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kırılması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niha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mukaveme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aşıldığ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meyda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gel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nedenle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alet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döngü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yorgunluğ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kar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direnç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olm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E792D" w:rsidRPr="00237F39">
        <w:rPr>
          <w:rFonts w:ascii="Times New Roman" w:hAnsi="Times New Roman"/>
          <w:sz w:val="24"/>
          <w:szCs w:val="24"/>
        </w:rPr>
        <w:t>eğim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E792D" w:rsidRPr="00237F39">
        <w:rPr>
          <w:rFonts w:ascii="Times New Roman" w:hAnsi="Times New Roman"/>
          <w:sz w:val="24"/>
          <w:szCs w:val="24"/>
        </w:rPr>
        <w:t>kanallar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E792D" w:rsidRPr="00237F39">
        <w:rPr>
          <w:rFonts w:ascii="Times New Roman" w:hAnsi="Times New Roman"/>
          <w:sz w:val="24"/>
          <w:szCs w:val="24"/>
        </w:rPr>
        <w:t>preparasyonu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i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verm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yeter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esnekli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ayrıc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ale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9558D" w:rsidRPr="00237F39">
        <w:rPr>
          <w:rFonts w:ascii="Times New Roman" w:hAnsi="Times New Roman"/>
          <w:sz w:val="24"/>
          <w:szCs w:val="24"/>
        </w:rPr>
        <w:t>kırılmas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meyda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gelmem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yeter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tor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9558D" w:rsidRPr="00237F39">
        <w:rPr>
          <w:rFonts w:ascii="Times New Roman" w:hAnsi="Times New Roman"/>
          <w:sz w:val="24"/>
          <w:szCs w:val="24"/>
        </w:rPr>
        <w:t>değer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sahip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olm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gerek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Klin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kullan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endodont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dön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eğe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kırılmasın</w:t>
      </w:r>
      <w:r w:rsidR="002152D0" w:rsidRPr="00237F39">
        <w:rPr>
          <w:rFonts w:ascii="Times New Roman" w:hAnsi="Times New Roman"/>
          <w:sz w:val="24"/>
          <w:szCs w:val="24"/>
        </w:rPr>
        <w:t>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yorgunlu</w:t>
      </w:r>
      <w:r w:rsidR="002152D0" w:rsidRPr="00237F39">
        <w:rPr>
          <w:rFonts w:ascii="Times New Roman" w:hAnsi="Times New Roman"/>
          <w:sz w:val="24"/>
          <w:szCs w:val="24"/>
        </w:rPr>
        <w:t>ğu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152D0" w:rsidRPr="00237F39">
        <w:rPr>
          <w:rFonts w:ascii="Times New Roman" w:hAnsi="Times New Roman"/>
          <w:sz w:val="24"/>
          <w:szCs w:val="24"/>
        </w:rPr>
        <w:t>önem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152D0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152D0" w:rsidRPr="00237F39">
        <w:rPr>
          <w:rFonts w:ascii="Times New Roman" w:hAnsi="Times New Roman"/>
          <w:sz w:val="24"/>
          <w:szCs w:val="24"/>
        </w:rPr>
        <w:t>ro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152D0" w:rsidRPr="00237F39">
        <w:rPr>
          <w:rFonts w:ascii="Times New Roman" w:hAnsi="Times New Roman"/>
          <w:sz w:val="24"/>
          <w:szCs w:val="24"/>
        </w:rPr>
        <w:t>oynadı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3EA2" w:rsidRPr="00237F39">
        <w:rPr>
          <w:rFonts w:ascii="Times New Roman" w:hAnsi="Times New Roman"/>
          <w:sz w:val="24"/>
          <w:szCs w:val="24"/>
        </w:rPr>
        <w:t>gösterilmişt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D16F9" w:rsidRPr="00237F39">
        <w:rPr>
          <w:rFonts w:ascii="Times New Roman" w:hAnsi="Times New Roman"/>
          <w:sz w:val="24"/>
          <w:szCs w:val="24"/>
        </w:rPr>
        <w:fldChar w:fldCharType="begin"/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Tripi&lt;/Author&gt;&lt;Year&gt;2006&lt;/Year&gt;&lt;RecNum&gt;74&lt;/RecNum&gt;&lt;DisplayText&gt;[24]&lt;/DisplayText&gt;&lt;record&gt;&lt;rec-number&gt;74&lt;/rec-number&gt;&lt;foreign-keys&gt;&lt;key app="EN" db-id="00d9ve5eaf9f0lezs2ov50dqvdpe0xr0t2z2" timestamp="1678775967"&gt;74&lt;/key&gt;&lt;/foreign-keys&gt;&lt;ref-type name="Journal Article"&gt;17&lt;/ref-type&gt;&lt;contributors&gt;&lt;authors&gt;&lt;author&gt;Tripi, T. R.&lt;/author&gt;&lt;author&gt;Bonaccorso, A.&lt;/author&gt;&lt;author&gt;Condorelli, G. G.&lt;/author&gt;&lt;/authors&gt;&lt;/contributors&gt;&lt;auth-address&gt;Faculty of Dentistry, University of Catania, Catania, Italy.&lt;/auth-address&gt;&lt;titles&gt;&lt;title&gt;Cyclic fatigue of different nickel-titanium endodontic rotary instruments&lt;/title&gt;&lt;secondary-title&gt;Oral Surg Oral Med Oral Pathol Oral Radiol Endod&lt;/secondary-title&gt;&lt;/titles&gt;&lt;periodical&gt;&lt;full-title&gt;Oral Surg Oral Med Oral Pathol Oral Radiol Endod&lt;/full-title&gt;&lt;/periodical&gt;&lt;pages&gt;e106-14&lt;/pages&gt;&lt;volume&gt;102&lt;/volume&gt;&lt;number&gt;4&lt;/number&gt;&lt;edition&gt;2006/09/26&lt;/edition&gt;&lt;keywords&gt;&lt;keyword&gt;Analysis of Variance&lt;/keyword&gt;&lt;keyword&gt;*Dental Alloys/chemistry&lt;/keyword&gt;&lt;keyword&gt;*Dental Instruments&lt;/keyword&gt;&lt;keyword&gt;Dental Polishing&lt;/keyword&gt;&lt;keyword&gt;Dental Stress Analysis&lt;/keyword&gt;&lt;keyword&gt;Equipment Design&lt;/keyword&gt;&lt;keyword&gt;Equipment Failure&lt;/keyword&gt;&lt;keyword&gt;Materials Testing&lt;/keyword&gt;&lt;keyword&gt;Microscopy, Electron, Scanning&lt;/keyword&gt;&lt;keyword&gt;*Nickel/chemistry&lt;/keyword&gt;&lt;keyword&gt;Pliability&lt;/keyword&gt;&lt;keyword&gt;Root Canal Preparation/*instrumentation&lt;/keyword&gt;&lt;keyword&gt;Surface Properties&lt;/keyword&gt;&lt;keyword&gt;*Titanium/chemistry&lt;/keyword&gt;&lt;/keywords&gt;&lt;dates&gt;&lt;year&gt;2006&lt;/year&gt;&lt;pub-dates&gt;&lt;date&gt;Oct&lt;/date&gt;&lt;/pub-dates&gt;&lt;/dates&gt;&lt;isbn&gt;1079-2104&lt;/isbn&gt;&lt;accession-num&gt;16997084&lt;/accession-num&gt;&lt;urls&gt;&lt;/urls&gt;&lt;electronic-resource-num&gt;10.1016/j.tripleo.2005.12.012&lt;/electronic-resource-num&gt;&lt;remote-database-provider&gt;NLM&lt;/remote-database-provider&gt;&lt;language&gt;eng&lt;/language&gt;&lt;/record&gt;&lt;/Cite&gt;&lt;/EndNote&gt;</w:instrText>
      </w:r>
      <w:r w:rsidR="008D16F9" w:rsidRPr="00237F39">
        <w:rPr>
          <w:rFonts w:ascii="Times New Roman" w:hAnsi="Times New Roman"/>
          <w:sz w:val="24"/>
          <w:szCs w:val="24"/>
        </w:rPr>
        <w:fldChar w:fldCharType="separate"/>
      </w:r>
      <w:r w:rsidR="004E7CBB" w:rsidRPr="00237F39">
        <w:rPr>
          <w:rFonts w:ascii="Times New Roman" w:hAnsi="Times New Roman"/>
          <w:noProof/>
          <w:sz w:val="24"/>
          <w:szCs w:val="24"/>
        </w:rPr>
        <w:t>[24]</w:t>
      </w:r>
      <w:r w:rsidR="008D16F9" w:rsidRPr="00237F39">
        <w:rPr>
          <w:rFonts w:ascii="Times New Roman" w:hAnsi="Times New Roman"/>
          <w:sz w:val="24"/>
          <w:szCs w:val="24"/>
        </w:rPr>
        <w:fldChar w:fldCharType="end"/>
      </w:r>
      <w:r w:rsidR="008D16F9" w:rsidRPr="00237F39">
        <w:rPr>
          <w:rFonts w:ascii="Times New Roman" w:hAnsi="Times New Roman"/>
          <w:sz w:val="24"/>
          <w:szCs w:val="24"/>
        </w:rPr>
        <w:t>.</w:t>
      </w:r>
    </w:p>
    <w:p w14:paraId="78F7C75B" w14:textId="21551621" w:rsidR="000E5D64" w:rsidRPr="00237F39" w:rsidRDefault="00B44F0A" w:rsidP="006F6C66">
      <w:pPr>
        <w:pStyle w:val="Balk3"/>
      </w:pPr>
      <w:bookmarkStart w:id="12" w:name="_Toc134102380"/>
      <w:r w:rsidRPr="00237F39">
        <w:t>2.1.1</w:t>
      </w:r>
      <w:r w:rsidR="00FB17E9" w:rsidRPr="00237F39">
        <w:t>.</w:t>
      </w:r>
      <w:r w:rsidR="00E4403D" w:rsidRPr="00237F39">
        <w:t xml:space="preserve"> </w:t>
      </w:r>
      <w:r w:rsidRPr="00237F39">
        <w:t>Ni-Ti</w:t>
      </w:r>
      <w:r w:rsidR="00E4403D" w:rsidRPr="00237F39">
        <w:t xml:space="preserve"> </w:t>
      </w:r>
      <w:r w:rsidRPr="00237F39">
        <w:t>eğelerin</w:t>
      </w:r>
      <w:r w:rsidR="00E4403D" w:rsidRPr="00237F39">
        <w:t xml:space="preserve"> </w:t>
      </w:r>
      <w:r w:rsidRPr="00237F39">
        <w:t>nesilleri</w:t>
      </w:r>
      <w:bookmarkEnd w:id="12"/>
    </w:p>
    <w:p w14:paraId="04DF6206" w14:textId="3C968061" w:rsidR="00CD78DF" w:rsidRPr="00237F39" w:rsidRDefault="001A121D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Ni-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ön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ıl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ç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elişi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österer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ünümüz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lin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ratiğ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ayg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17013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ulla</w:t>
      </w:r>
      <w:r w:rsidR="001548B6" w:rsidRPr="00237F39">
        <w:rPr>
          <w:rFonts w:ascii="Times New Roman" w:hAnsi="Times New Roman"/>
          <w:sz w:val="24"/>
          <w:szCs w:val="24"/>
        </w:rPr>
        <w:t>n</w:t>
      </w:r>
      <w:r w:rsidR="00D17013" w:rsidRPr="00237F39">
        <w:rPr>
          <w:rFonts w:ascii="Times New Roman" w:hAnsi="Times New Roman"/>
          <w:sz w:val="24"/>
          <w:szCs w:val="24"/>
        </w:rPr>
        <w:t>ılı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al</w:t>
      </w:r>
      <w:r w:rsidR="00D17013" w:rsidRPr="00237F39">
        <w:rPr>
          <w:rFonts w:ascii="Times New Roman" w:hAnsi="Times New Roman"/>
          <w:sz w:val="24"/>
          <w:szCs w:val="24"/>
        </w:rPr>
        <w:t>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elmişt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82ED1" w:rsidRPr="00237F39">
        <w:rPr>
          <w:rFonts w:ascii="Times New Roman" w:hAnsi="Times New Roman"/>
          <w:sz w:val="24"/>
          <w:szCs w:val="24"/>
        </w:rPr>
        <w:t>Bugü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82ED1" w:rsidRPr="00237F39">
        <w:rPr>
          <w:rFonts w:ascii="Times New Roman" w:hAnsi="Times New Roman"/>
          <w:sz w:val="24"/>
          <w:szCs w:val="24"/>
        </w:rPr>
        <w:t>kad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82ED1" w:rsidRPr="00237F39">
        <w:rPr>
          <w:rFonts w:ascii="Times New Roman" w:hAnsi="Times New Roman"/>
          <w:sz w:val="24"/>
          <w:szCs w:val="24"/>
        </w:rPr>
        <w:t>klin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82ED1" w:rsidRPr="00237F39">
        <w:rPr>
          <w:rFonts w:ascii="Times New Roman" w:hAnsi="Times New Roman"/>
          <w:sz w:val="24"/>
          <w:szCs w:val="24"/>
        </w:rPr>
        <w:t>uygulama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82ED1" w:rsidRPr="00237F39">
        <w:rPr>
          <w:rFonts w:ascii="Times New Roman" w:hAnsi="Times New Roman"/>
          <w:sz w:val="24"/>
          <w:szCs w:val="24"/>
        </w:rPr>
        <w:t>160't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82ED1" w:rsidRPr="00237F39">
        <w:rPr>
          <w:rFonts w:ascii="Times New Roman" w:hAnsi="Times New Roman"/>
          <w:sz w:val="24"/>
          <w:szCs w:val="24"/>
        </w:rPr>
        <w:t>faz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82ED1" w:rsidRPr="00237F39">
        <w:rPr>
          <w:rFonts w:ascii="Times New Roman" w:hAnsi="Times New Roman"/>
          <w:sz w:val="24"/>
          <w:szCs w:val="24"/>
        </w:rPr>
        <w:t>Ni</w:t>
      </w:r>
      <w:r w:rsidR="001A4A83" w:rsidRPr="00237F39">
        <w:rPr>
          <w:rFonts w:ascii="Times New Roman" w:hAnsi="Times New Roman"/>
          <w:sz w:val="24"/>
          <w:szCs w:val="24"/>
        </w:rPr>
        <w:t>-</w:t>
      </w:r>
      <w:r w:rsidR="00B82ED1" w:rsidRPr="00237F39">
        <w:rPr>
          <w:rFonts w:ascii="Times New Roman" w:hAnsi="Times New Roman"/>
          <w:sz w:val="24"/>
          <w:szCs w:val="24"/>
        </w:rPr>
        <w:t>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A4A83" w:rsidRPr="00237F39">
        <w:rPr>
          <w:rFonts w:ascii="Times New Roman" w:hAnsi="Times New Roman"/>
          <w:sz w:val="24"/>
          <w:szCs w:val="24"/>
        </w:rPr>
        <w:t>dön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A4A83" w:rsidRPr="00237F39">
        <w:rPr>
          <w:rFonts w:ascii="Times New Roman" w:hAnsi="Times New Roman"/>
          <w:sz w:val="24"/>
          <w:szCs w:val="24"/>
        </w:rPr>
        <w:t>ale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82ED1" w:rsidRPr="00237F39">
        <w:rPr>
          <w:rFonts w:ascii="Times New Roman" w:hAnsi="Times New Roman"/>
          <w:sz w:val="24"/>
          <w:szCs w:val="24"/>
        </w:rPr>
        <w:t>siste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82ED1" w:rsidRPr="00237F39">
        <w:rPr>
          <w:rFonts w:ascii="Times New Roman" w:hAnsi="Times New Roman"/>
          <w:sz w:val="24"/>
          <w:szCs w:val="24"/>
        </w:rPr>
        <w:t>kullanılmıştı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75DB3" w:rsidRPr="00237F39">
        <w:rPr>
          <w:rFonts w:ascii="Times New Roman" w:hAnsi="Times New Roman"/>
          <w:sz w:val="24"/>
          <w:szCs w:val="24"/>
        </w:rPr>
        <w:t>Uluslarar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919E6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82ED1" w:rsidRPr="00237F39">
        <w:rPr>
          <w:rFonts w:ascii="Times New Roman" w:hAnsi="Times New Roman"/>
          <w:sz w:val="24"/>
          <w:szCs w:val="24"/>
        </w:rPr>
        <w:t>standard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82ED1" w:rsidRPr="00237F39">
        <w:rPr>
          <w:rFonts w:ascii="Times New Roman" w:hAnsi="Times New Roman"/>
          <w:sz w:val="24"/>
          <w:szCs w:val="24"/>
        </w:rPr>
        <w:t>takip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82ED1" w:rsidRPr="00237F39">
        <w:rPr>
          <w:rFonts w:ascii="Times New Roman" w:hAnsi="Times New Roman"/>
          <w:sz w:val="24"/>
          <w:szCs w:val="24"/>
        </w:rPr>
        <w:t>e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82ED1" w:rsidRPr="00237F39">
        <w:rPr>
          <w:rFonts w:ascii="Times New Roman" w:hAnsi="Times New Roman"/>
          <w:sz w:val="24"/>
          <w:szCs w:val="24"/>
        </w:rPr>
        <w:t>paslanm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82ED1" w:rsidRPr="00237F39">
        <w:rPr>
          <w:rFonts w:ascii="Times New Roman" w:hAnsi="Times New Roman"/>
          <w:sz w:val="24"/>
          <w:szCs w:val="24"/>
        </w:rPr>
        <w:t>çel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82ED1" w:rsidRPr="00237F39">
        <w:rPr>
          <w:rFonts w:ascii="Times New Roman" w:hAnsi="Times New Roman"/>
          <w:sz w:val="24"/>
          <w:szCs w:val="24"/>
        </w:rPr>
        <w:t>alet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82ED1" w:rsidRPr="00237F39">
        <w:rPr>
          <w:rFonts w:ascii="Times New Roman" w:hAnsi="Times New Roman"/>
          <w:sz w:val="24"/>
          <w:szCs w:val="24"/>
        </w:rPr>
        <w:t>aksine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82ED1" w:rsidRPr="00237F39">
        <w:rPr>
          <w:rFonts w:ascii="Times New Roman" w:hAnsi="Times New Roman"/>
          <w:sz w:val="24"/>
          <w:szCs w:val="24"/>
        </w:rPr>
        <w:t>Ni</w:t>
      </w:r>
      <w:r w:rsidR="001A4A83" w:rsidRPr="00237F39">
        <w:rPr>
          <w:rFonts w:ascii="Times New Roman" w:hAnsi="Times New Roman"/>
          <w:sz w:val="24"/>
          <w:szCs w:val="24"/>
        </w:rPr>
        <w:t>-</w:t>
      </w:r>
      <w:r w:rsidR="00B82ED1" w:rsidRPr="00237F39">
        <w:rPr>
          <w:rFonts w:ascii="Times New Roman" w:hAnsi="Times New Roman"/>
          <w:sz w:val="24"/>
          <w:szCs w:val="24"/>
        </w:rPr>
        <w:t>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A4A83" w:rsidRPr="00237F39">
        <w:rPr>
          <w:rFonts w:ascii="Times New Roman" w:hAnsi="Times New Roman"/>
          <w:sz w:val="24"/>
          <w:szCs w:val="24"/>
        </w:rPr>
        <w:t>dön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A4A83" w:rsidRPr="00237F39">
        <w:rPr>
          <w:rFonts w:ascii="Times New Roman" w:hAnsi="Times New Roman"/>
          <w:sz w:val="24"/>
          <w:szCs w:val="24"/>
        </w:rPr>
        <w:t>ale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82ED1" w:rsidRPr="00237F39">
        <w:rPr>
          <w:rFonts w:ascii="Times New Roman" w:hAnsi="Times New Roman"/>
          <w:sz w:val="24"/>
          <w:szCs w:val="24"/>
        </w:rPr>
        <w:t>sistem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82ED1" w:rsidRPr="00237F39">
        <w:rPr>
          <w:rFonts w:ascii="Times New Roman" w:hAnsi="Times New Roman"/>
          <w:sz w:val="24"/>
          <w:szCs w:val="24"/>
        </w:rPr>
        <w:t>tasarım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82ED1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82ED1" w:rsidRPr="00237F39">
        <w:rPr>
          <w:rFonts w:ascii="Times New Roman" w:hAnsi="Times New Roman"/>
          <w:sz w:val="24"/>
          <w:szCs w:val="24"/>
        </w:rPr>
        <w:t>u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82ED1" w:rsidRPr="00237F39">
        <w:rPr>
          <w:rFonts w:ascii="Times New Roman" w:hAnsi="Times New Roman"/>
          <w:sz w:val="24"/>
          <w:szCs w:val="24"/>
        </w:rPr>
        <w:t>çapları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82ED1" w:rsidRPr="00237F39">
        <w:rPr>
          <w:rFonts w:ascii="Times New Roman" w:hAnsi="Times New Roman"/>
          <w:sz w:val="24"/>
          <w:szCs w:val="24"/>
        </w:rPr>
        <w:t>koniklik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82ED1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82ED1" w:rsidRPr="00237F39">
        <w:rPr>
          <w:rFonts w:ascii="Times New Roman" w:hAnsi="Times New Roman"/>
          <w:sz w:val="24"/>
          <w:szCs w:val="24"/>
        </w:rPr>
        <w:t>bıç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82ED1" w:rsidRPr="00237F39">
        <w:rPr>
          <w:rFonts w:ascii="Times New Roman" w:hAnsi="Times New Roman"/>
          <w:sz w:val="24"/>
          <w:szCs w:val="24"/>
        </w:rPr>
        <w:t>uzunluk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919E6"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82ED1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82ED1" w:rsidRPr="00237F39">
        <w:rPr>
          <w:rFonts w:ascii="Times New Roman" w:hAnsi="Times New Roman"/>
          <w:sz w:val="24"/>
          <w:szCs w:val="24"/>
        </w:rPr>
        <w:t>standar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82ED1" w:rsidRPr="00237F39">
        <w:rPr>
          <w:rFonts w:ascii="Times New Roman" w:hAnsi="Times New Roman"/>
          <w:sz w:val="24"/>
          <w:szCs w:val="24"/>
        </w:rPr>
        <w:t>oluşturulmamıştır.</w:t>
      </w:r>
    </w:p>
    <w:p w14:paraId="6F49DA80" w14:textId="4B0A3393" w:rsidR="001A121D" w:rsidRPr="00237F39" w:rsidRDefault="006C7F77" w:rsidP="006F6C66">
      <w:pPr>
        <w:pStyle w:val="Balk4"/>
      </w:pPr>
      <w:r w:rsidRPr="00237F39">
        <w:t>Birinci</w:t>
      </w:r>
      <w:r w:rsidR="00E4403D" w:rsidRPr="00237F39">
        <w:t xml:space="preserve"> </w:t>
      </w:r>
      <w:r w:rsidRPr="00237F39">
        <w:t>nesil</w:t>
      </w:r>
      <w:r w:rsidR="00E4403D" w:rsidRPr="00237F39">
        <w:t xml:space="preserve"> </w:t>
      </w:r>
      <w:r w:rsidR="00CD78DF" w:rsidRPr="00237F39">
        <w:t>döner</w:t>
      </w:r>
      <w:r w:rsidR="00E4403D" w:rsidRPr="00237F39">
        <w:t xml:space="preserve"> </w:t>
      </w:r>
      <w:r w:rsidR="00CD78DF" w:rsidRPr="00237F39">
        <w:t>alet</w:t>
      </w:r>
      <w:r w:rsidR="00E4403D" w:rsidRPr="00237F39">
        <w:t xml:space="preserve"> </w:t>
      </w:r>
      <w:r w:rsidR="00CD78DF" w:rsidRPr="00237F39">
        <w:t>sistemleri</w:t>
      </w:r>
    </w:p>
    <w:p w14:paraId="06CEDE89" w14:textId="67648CC0" w:rsidR="00A81638" w:rsidRPr="00237F39" w:rsidRDefault="00CD78DF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1990'larda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ön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i</w:t>
      </w:r>
      <w:r w:rsidR="00C11BE7" w:rsidRPr="00237F39">
        <w:rPr>
          <w:rFonts w:ascii="Times New Roman" w:hAnsi="Times New Roman"/>
          <w:sz w:val="24"/>
          <w:szCs w:val="24"/>
        </w:rPr>
        <w:t>-</w:t>
      </w:r>
      <w:r w:rsidRPr="00237F39">
        <w:rPr>
          <w:rFonts w:ascii="Times New Roman" w:hAnsi="Times New Roman"/>
          <w:sz w:val="24"/>
          <w:szCs w:val="24"/>
        </w:rPr>
        <w:t>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ullanı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unul</w:t>
      </w:r>
      <w:r w:rsidR="00453ADF" w:rsidRPr="00237F39">
        <w:rPr>
          <w:rFonts w:ascii="Times New Roman" w:hAnsi="Times New Roman"/>
          <w:sz w:val="24"/>
          <w:szCs w:val="24"/>
        </w:rPr>
        <w:t>mu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ön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i</w:t>
      </w:r>
      <w:r w:rsidR="00C11BE7" w:rsidRPr="00237F39">
        <w:rPr>
          <w:rFonts w:ascii="Times New Roman" w:hAnsi="Times New Roman"/>
          <w:sz w:val="24"/>
          <w:szCs w:val="24"/>
        </w:rPr>
        <w:t>-</w:t>
      </w:r>
      <w:r w:rsidRPr="00237F39">
        <w:rPr>
          <w:rFonts w:ascii="Times New Roman" w:hAnsi="Times New Roman"/>
          <w:sz w:val="24"/>
          <w:szCs w:val="24"/>
        </w:rPr>
        <w:t>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urucu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lin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Joh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cSpad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Johnson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1992'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0.02'l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onikli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hip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F514B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F514B" w:rsidRPr="00237F39">
        <w:rPr>
          <w:rFonts w:ascii="Times New Roman" w:hAnsi="Times New Roman"/>
          <w:sz w:val="24"/>
          <w:szCs w:val="24"/>
        </w:rPr>
        <w:t>1994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F514B" w:rsidRPr="00237F39">
        <w:rPr>
          <w:rFonts w:ascii="Times New Roman" w:hAnsi="Times New Roman"/>
          <w:sz w:val="24"/>
          <w:szCs w:val="24"/>
        </w:rPr>
        <w:t>yıl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56BE8" w:rsidRPr="00237F39">
        <w:rPr>
          <w:rFonts w:ascii="Times New Roman" w:hAnsi="Times New Roman"/>
          <w:sz w:val="24"/>
          <w:szCs w:val="24"/>
        </w:rPr>
        <w:t>0.04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56BE8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56BE8" w:rsidRPr="00237F39">
        <w:rPr>
          <w:rFonts w:ascii="Times New Roman" w:hAnsi="Times New Roman"/>
          <w:sz w:val="24"/>
          <w:szCs w:val="24"/>
        </w:rPr>
        <w:t>0.06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onikle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hip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roF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ific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hap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Dentspl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irona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BD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eliştir</w:t>
      </w:r>
      <w:r w:rsidR="00E9035B" w:rsidRPr="00237F39">
        <w:rPr>
          <w:rFonts w:ascii="Times New Roman" w:hAnsi="Times New Roman"/>
          <w:sz w:val="24"/>
          <w:szCs w:val="24"/>
        </w:rPr>
        <w:t>m</w:t>
      </w:r>
      <w:r w:rsidRPr="00237F39">
        <w:rPr>
          <w:rFonts w:ascii="Times New Roman" w:hAnsi="Times New Roman"/>
          <w:sz w:val="24"/>
          <w:szCs w:val="24"/>
        </w:rPr>
        <w:t>i</w:t>
      </w:r>
      <w:r w:rsidR="00E9035B" w:rsidRPr="00237F39">
        <w:rPr>
          <w:rFonts w:ascii="Times New Roman" w:hAnsi="Times New Roman"/>
          <w:sz w:val="24"/>
          <w:szCs w:val="24"/>
        </w:rPr>
        <w:t>şlerdir</w:t>
      </w:r>
      <w:r w:rsidR="00DD1A84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D1A84" w:rsidRPr="00237F39">
        <w:rPr>
          <w:rFonts w:ascii="Times New Roman" w:hAnsi="Times New Roman"/>
          <w:sz w:val="24"/>
          <w:szCs w:val="24"/>
        </w:rPr>
        <w:t>İl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D1A84" w:rsidRPr="00237F39">
        <w:rPr>
          <w:rFonts w:ascii="Times New Roman" w:hAnsi="Times New Roman"/>
          <w:sz w:val="24"/>
          <w:szCs w:val="24"/>
        </w:rPr>
        <w:t>nes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D1A84" w:rsidRPr="00237F39">
        <w:rPr>
          <w:rFonts w:ascii="Times New Roman" w:hAnsi="Times New Roman"/>
          <w:sz w:val="24"/>
          <w:szCs w:val="24"/>
        </w:rPr>
        <w:t>ai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D1A84" w:rsidRPr="00237F39">
        <w:rPr>
          <w:rFonts w:ascii="Times New Roman" w:hAnsi="Times New Roman"/>
          <w:sz w:val="24"/>
          <w:szCs w:val="24"/>
        </w:rPr>
        <w:t>eğe</w:t>
      </w:r>
      <w:r w:rsidR="00832923" w:rsidRPr="00237F39">
        <w:rPr>
          <w:rFonts w:ascii="Times New Roman" w:hAnsi="Times New Roman"/>
          <w:sz w:val="24"/>
          <w:szCs w:val="24"/>
        </w:rPr>
        <w:t>le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D1A84" w:rsidRPr="00237F39">
        <w:rPr>
          <w:rFonts w:ascii="Times New Roman" w:hAnsi="Times New Roman"/>
          <w:sz w:val="24"/>
          <w:szCs w:val="24"/>
        </w:rPr>
        <w:t>örn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7CD0" w:rsidRPr="00237F39">
        <w:rPr>
          <w:rFonts w:ascii="Times New Roman" w:hAnsi="Times New Roman"/>
          <w:sz w:val="24"/>
          <w:szCs w:val="24"/>
        </w:rPr>
        <w:t>olarak</w:t>
      </w:r>
      <w:r w:rsidR="00DD1A84" w:rsidRPr="00237F39">
        <w:rPr>
          <w:rFonts w:ascii="Times New Roman" w:hAnsi="Times New Roman"/>
          <w:sz w:val="24"/>
          <w:szCs w:val="24"/>
        </w:rPr>
        <w:t>;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D1A84" w:rsidRPr="00237F39">
        <w:rPr>
          <w:rFonts w:ascii="Times New Roman" w:hAnsi="Times New Roman"/>
          <w:sz w:val="24"/>
          <w:szCs w:val="24"/>
        </w:rPr>
        <w:t>İl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D1A84" w:rsidRPr="00237F39">
        <w:rPr>
          <w:rFonts w:ascii="Times New Roman" w:hAnsi="Times New Roman"/>
          <w:sz w:val="24"/>
          <w:szCs w:val="24"/>
        </w:rPr>
        <w:t>nesi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D1A84" w:rsidRPr="00237F39">
        <w:rPr>
          <w:rFonts w:ascii="Times New Roman" w:hAnsi="Times New Roman"/>
          <w:sz w:val="24"/>
          <w:szCs w:val="24"/>
        </w:rPr>
        <w:t>ProF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F6B1E" w:rsidRPr="00237F39">
        <w:rPr>
          <w:rFonts w:ascii="Times New Roman" w:hAnsi="Times New Roman"/>
          <w:sz w:val="24"/>
          <w:szCs w:val="24"/>
        </w:rPr>
        <w:t>(Dentspl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F6B1E" w:rsidRPr="00237F39">
        <w:rPr>
          <w:rFonts w:ascii="Times New Roman" w:hAnsi="Times New Roman"/>
          <w:sz w:val="24"/>
          <w:szCs w:val="24"/>
        </w:rPr>
        <w:t>Sirona)</w:t>
      </w:r>
      <w:r w:rsidR="00DD1A84" w:rsidRPr="00237F39">
        <w:rPr>
          <w:rFonts w:ascii="Times New Roman" w:hAnsi="Times New Roman"/>
          <w:sz w:val="24"/>
          <w:szCs w:val="24"/>
        </w:rPr>
        <w:t>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D1A84" w:rsidRPr="00237F39">
        <w:rPr>
          <w:rFonts w:ascii="Times New Roman" w:hAnsi="Times New Roman"/>
          <w:sz w:val="24"/>
          <w:szCs w:val="24"/>
        </w:rPr>
        <w:t>LightSpee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D1A84" w:rsidRPr="00237F39">
        <w:rPr>
          <w:rFonts w:ascii="Times New Roman" w:hAnsi="Times New Roman"/>
          <w:sz w:val="24"/>
          <w:szCs w:val="24"/>
        </w:rPr>
        <w:t>(Lightspee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D1A84" w:rsidRPr="00237F39">
        <w:rPr>
          <w:rFonts w:ascii="Times New Roman" w:hAnsi="Times New Roman"/>
          <w:sz w:val="24"/>
          <w:szCs w:val="24"/>
        </w:rPr>
        <w:t>Inc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D1A84" w:rsidRPr="00237F39">
        <w:rPr>
          <w:rFonts w:ascii="Times New Roman" w:hAnsi="Times New Roman"/>
          <w:sz w:val="24"/>
          <w:szCs w:val="24"/>
        </w:rPr>
        <w:t>S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D1A84" w:rsidRPr="00237F39">
        <w:rPr>
          <w:rFonts w:ascii="Times New Roman" w:hAnsi="Times New Roman"/>
          <w:sz w:val="24"/>
          <w:szCs w:val="24"/>
        </w:rPr>
        <w:t>Antonio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D1A84" w:rsidRPr="00237F39">
        <w:rPr>
          <w:rFonts w:ascii="Times New Roman" w:hAnsi="Times New Roman"/>
          <w:sz w:val="24"/>
          <w:szCs w:val="24"/>
        </w:rPr>
        <w:t>TX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D1A84" w:rsidRPr="00237F39">
        <w:rPr>
          <w:rFonts w:ascii="Times New Roman" w:hAnsi="Times New Roman"/>
          <w:sz w:val="24"/>
          <w:szCs w:val="24"/>
        </w:rPr>
        <w:t>ABD)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D1A84" w:rsidRPr="00237F39">
        <w:rPr>
          <w:rFonts w:ascii="Times New Roman" w:hAnsi="Times New Roman"/>
          <w:sz w:val="24"/>
          <w:szCs w:val="24"/>
        </w:rPr>
        <w:t>Quantec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D1A84" w:rsidRPr="00237F39">
        <w:rPr>
          <w:rFonts w:ascii="Times New Roman" w:hAnsi="Times New Roman"/>
          <w:sz w:val="24"/>
          <w:szCs w:val="24"/>
        </w:rPr>
        <w:t>(Sybr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D1A84" w:rsidRPr="00237F39">
        <w:rPr>
          <w:rFonts w:ascii="Times New Roman" w:hAnsi="Times New Roman"/>
          <w:sz w:val="24"/>
          <w:szCs w:val="24"/>
        </w:rPr>
        <w:t>Endo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D1A84" w:rsidRPr="00237F39">
        <w:rPr>
          <w:rFonts w:ascii="Times New Roman" w:hAnsi="Times New Roman"/>
          <w:sz w:val="24"/>
          <w:szCs w:val="24"/>
        </w:rPr>
        <w:t>CA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12833" w:rsidRPr="00237F39">
        <w:rPr>
          <w:rFonts w:ascii="Times New Roman" w:hAnsi="Times New Roman"/>
          <w:sz w:val="24"/>
          <w:szCs w:val="24"/>
        </w:rPr>
        <w:t>ABD</w:t>
      </w:r>
      <w:r w:rsidR="00DD1A84" w:rsidRPr="00237F39">
        <w:rPr>
          <w:rFonts w:ascii="Times New Roman" w:hAnsi="Times New Roman"/>
          <w:sz w:val="24"/>
          <w:szCs w:val="24"/>
        </w:rPr>
        <w:t>)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D1A84" w:rsidRPr="00237F39">
        <w:rPr>
          <w:rFonts w:ascii="Times New Roman" w:hAnsi="Times New Roman"/>
          <w:sz w:val="24"/>
          <w:szCs w:val="24"/>
        </w:rPr>
        <w:t>Great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D1A84" w:rsidRPr="00237F39">
        <w:rPr>
          <w:rFonts w:ascii="Times New Roman" w:hAnsi="Times New Roman"/>
          <w:sz w:val="24"/>
          <w:szCs w:val="24"/>
        </w:rPr>
        <w:t>Tap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D1A84" w:rsidRPr="00237F39">
        <w:rPr>
          <w:rFonts w:ascii="Times New Roman" w:hAnsi="Times New Roman"/>
          <w:sz w:val="24"/>
          <w:szCs w:val="24"/>
        </w:rPr>
        <w:t>(Tuls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D1A84" w:rsidRPr="00237F39">
        <w:rPr>
          <w:rFonts w:ascii="Times New Roman" w:hAnsi="Times New Roman"/>
          <w:sz w:val="24"/>
          <w:szCs w:val="24"/>
        </w:rPr>
        <w:t>Dent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D1A84" w:rsidRPr="00237F39">
        <w:rPr>
          <w:rFonts w:ascii="Times New Roman" w:hAnsi="Times New Roman"/>
          <w:sz w:val="24"/>
          <w:szCs w:val="24"/>
        </w:rPr>
        <w:t>Products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D1A84" w:rsidRPr="00237F39">
        <w:rPr>
          <w:rFonts w:ascii="Times New Roman" w:hAnsi="Times New Roman"/>
          <w:sz w:val="24"/>
          <w:szCs w:val="24"/>
        </w:rPr>
        <w:t>Tulsa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D1A84" w:rsidRPr="00237F39">
        <w:rPr>
          <w:rFonts w:ascii="Times New Roman" w:hAnsi="Times New Roman"/>
          <w:sz w:val="24"/>
          <w:szCs w:val="24"/>
        </w:rPr>
        <w:t>Okla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D1A84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D1A84" w:rsidRPr="00237F39">
        <w:rPr>
          <w:rFonts w:ascii="Times New Roman" w:hAnsi="Times New Roman"/>
          <w:sz w:val="24"/>
          <w:szCs w:val="24"/>
        </w:rPr>
        <w:t>Hero-642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91D0C" w:rsidRPr="00237F39">
        <w:rPr>
          <w:rFonts w:ascii="Times New Roman" w:hAnsi="Times New Roman"/>
          <w:sz w:val="24"/>
          <w:szCs w:val="24"/>
        </w:rPr>
        <w:t>(Micro-Mega,Besaçon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91D0C" w:rsidRPr="00237F39">
        <w:rPr>
          <w:rFonts w:ascii="Times New Roman" w:hAnsi="Times New Roman"/>
          <w:sz w:val="24"/>
          <w:szCs w:val="24"/>
        </w:rPr>
        <w:t>Fransa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B5F68" w:rsidRPr="00237F39">
        <w:rPr>
          <w:rFonts w:ascii="Times New Roman" w:hAnsi="Times New Roman"/>
          <w:sz w:val="24"/>
          <w:szCs w:val="24"/>
        </w:rPr>
        <w:t>verilebil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44ACE" w:rsidRPr="00237F39">
        <w:rPr>
          <w:rFonts w:ascii="Times New Roman" w:hAnsi="Times New Roman"/>
          <w:sz w:val="24"/>
          <w:szCs w:val="24"/>
        </w:rPr>
        <w:fldChar w:fldCharType="begin"/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Liang&lt;/Author&gt;&lt;Year&gt;2022&lt;/Year&gt;&lt;RecNum&gt;29&lt;/RecNum&gt;&lt;DisplayText&gt;[25]&lt;/DisplayText&gt;&lt;record&gt;&lt;rec-number&gt;29&lt;/rec-number&gt;&lt;foreign-keys&gt;&lt;key app="EN" db-id="00d9ve5eaf9f0lezs2ov50dqvdpe0xr0t2z2" timestamp="1661235489"&gt;29&lt;/key&gt;&lt;/foreign-keys&gt;&lt;ref-type name="Journal Article"&gt;17&lt;/ref-type&gt;&lt;contributors&gt;&lt;authors&gt;&lt;author&gt;Liang, Y.&lt;/author&gt;&lt;author&gt;Yue, L.&lt;/author&gt;&lt;/authors&gt;&lt;/contributors&gt;&lt;auth-address&gt;Department of Cariology and Endodontology, Peking University School and Hospital of Stomatology &amp;amp; National Clinical Research Center for Oral Diseases &amp;amp; National Engineering Research of Oral Biomaterials and Digital Medical Devices &amp;amp; Beijing Key Laboratory of Digital Stomatology, Beijing, China.&amp;#xD;Department of Cariology and Endodontology, Peking University School and Hospital of Stomatology &amp;amp; National Clinical Research Center for Oral Diseases &amp;amp; National Engineering Research of Oral Biomaterials and Digital Medical Devices &amp;amp; Beijing Key Laboratory of Digital Stomatology, Beijing, China. kqlinyue@bjmu.edu.cn.&lt;/auth-address&gt;&lt;titles&gt;&lt;title&gt;Evolution and development: engine-driven endodontic rotary nickel-titanium instruments&lt;/title&gt;&lt;secondary-title&gt;Int J Oral Sci&lt;/secondary-title&gt;&lt;/titles&gt;&lt;periodical&gt;&lt;full-title&gt;Int J Oral Sci&lt;/full-title&gt;&lt;/periodical&gt;&lt;pages&gt;12&lt;/pages&gt;&lt;volume&gt;14&lt;/volume&gt;&lt;number&gt;1&lt;/number&gt;&lt;edition&gt;2022/02/20&lt;/edition&gt;&lt;keywords&gt;&lt;keyword&gt;Dental Alloys/chemistry&lt;/keyword&gt;&lt;keyword&gt;Dental Instruments&lt;/keyword&gt;&lt;keyword&gt;Equipment Design&lt;/keyword&gt;&lt;keyword&gt;*Nickel/chemistry&lt;/keyword&gt;&lt;keyword&gt;Root Canal Preparation&lt;/keyword&gt;&lt;keyword&gt;*Titanium/chemistry&lt;/keyword&gt;&lt;/keywords&gt;&lt;dates&gt;&lt;year&gt;2022&lt;/year&gt;&lt;pub-dates&gt;&lt;date&gt;Feb 18&lt;/date&gt;&lt;/pub-dates&gt;&lt;/dates&gt;&lt;isbn&gt;1674-2818 (Print)&amp;#xD;1674-2818&lt;/isbn&gt;&lt;accession-num&gt;35181648&lt;/accession-num&gt;&lt;urls&gt;&lt;/urls&gt;&lt;custom2&gt;PMC8857196&lt;/custom2&gt;&lt;electronic-resource-num&gt;10.1038/s41368-021-00154-0&lt;/electronic-resource-num&gt;&lt;remote-database-provider&gt;NLM&lt;/remote-database-provider&gt;&lt;language&gt;eng&lt;/language&gt;&lt;/record&gt;&lt;/Cite&gt;&lt;/EndNote&gt;</w:instrText>
      </w:r>
      <w:r w:rsidR="00E44ACE" w:rsidRPr="00237F39">
        <w:rPr>
          <w:rFonts w:ascii="Times New Roman" w:hAnsi="Times New Roman"/>
          <w:sz w:val="24"/>
          <w:szCs w:val="24"/>
        </w:rPr>
        <w:fldChar w:fldCharType="separate"/>
      </w:r>
      <w:r w:rsidR="004E7CBB" w:rsidRPr="00237F39">
        <w:rPr>
          <w:rFonts w:ascii="Times New Roman" w:hAnsi="Times New Roman"/>
          <w:noProof/>
          <w:sz w:val="24"/>
          <w:szCs w:val="24"/>
        </w:rPr>
        <w:t>[25]</w:t>
      </w:r>
      <w:r w:rsidR="00E44ACE" w:rsidRPr="00237F39">
        <w:rPr>
          <w:rFonts w:ascii="Times New Roman" w:hAnsi="Times New Roman"/>
          <w:sz w:val="24"/>
          <w:szCs w:val="24"/>
        </w:rPr>
        <w:fldChar w:fldCharType="end"/>
      </w:r>
      <w:r w:rsidR="00832923" w:rsidRPr="00237F39">
        <w:rPr>
          <w:rFonts w:ascii="Times New Roman" w:hAnsi="Times New Roman"/>
          <w:sz w:val="24"/>
          <w:szCs w:val="24"/>
        </w:rPr>
        <w:t>.</w:t>
      </w:r>
    </w:p>
    <w:p w14:paraId="7C86333D" w14:textId="77777777" w:rsidR="006F6C66" w:rsidRPr="00237F39" w:rsidRDefault="006F6C66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</w:p>
    <w:p w14:paraId="4C486E8E" w14:textId="36FEFA8F" w:rsidR="006515BE" w:rsidRPr="00237F39" w:rsidRDefault="006515BE" w:rsidP="006F6C66">
      <w:pPr>
        <w:pStyle w:val="Balk4"/>
      </w:pPr>
      <w:r w:rsidRPr="00237F39">
        <w:lastRenderedPageBreak/>
        <w:t>İkinci</w:t>
      </w:r>
      <w:r w:rsidR="00E4403D" w:rsidRPr="00237F39">
        <w:t xml:space="preserve"> </w:t>
      </w:r>
      <w:r w:rsidRPr="00237F39">
        <w:t>nesil</w:t>
      </w:r>
      <w:r w:rsidR="00E4403D" w:rsidRPr="00237F39">
        <w:t xml:space="preserve"> </w:t>
      </w:r>
      <w:r w:rsidRPr="00237F39">
        <w:t>döner</w:t>
      </w:r>
      <w:r w:rsidR="00E4403D" w:rsidRPr="00237F39">
        <w:t xml:space="preserve"> </w:t>
      </w:r>
      <w:r w:rsidRPr="00237F39">
        <w:t>alet</w:t>
      </w:r>
      <w:r w:rsidR="00E4403D" w:rsidRPr="00237F39">
        <w:t xml:space="preserve"> </w:t>
      </w:r>
      <w:r w:rsidRPr="00237F39">
        <w:t>sistemleri</w:t>
      </w:r>
    </w:p>
    <w:p w14:paraId="3F6CA14F" w14:textId="69229EEB" w:rsidR="00B975EE" w:rsidRPr="00237F39" w:rsidRDefault="00F000AF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İkinc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esi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ler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inc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esil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873D3" w:rsidRPr="00237F39">
        <w:rPr>
          <w:rFonts w:ascii="Times New Roman" w:hAnsi="Times New Roman"/>
          <w:sz w:val="24"/>
          <w:szCs w:val="24"/>
        </w:rPr>
        <w:t>üreti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873D3" w:rsidRPr="00237F39">
        <w:rPr>
          <w:rFonts w:ascii="Times New Roman" w:hAnsi="Times New Roman"/>
          <w:sz w:val="24"/>
          <w:szCs w:val="24"/>
        </w:rPr>
        <w:t>kusurların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873D3" w:rsidRPr="00237F39">
        <w:rPr>
          <w:rFonts w:ascii="Times New Roman" w:hAnsi="Times New Roman"/>
          <w:sz w:val="24"/>
          <w:szCs w:val="24"/>
        </w:rPr>
        <w:t>azaltm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873D3" w:rsidRPr="00237F39">
        <w:rPr>
          <w:rFonts w:ascii="Times New Roman" w:hAnsi="Times New Roman"/>
          <w:sz w:val="24"/>
          <w:szCs w:val="24"/>
        </w:rPr>
        <w:t>için</w:t>
      </w:r>
      <w:r w:rsidR="00C908CF" w:rsidRPr="00237F39">
        <w:rPr>
          <w:rFonts w:ascii="Times New Roman" w:hAnsi="Times New Roman"/>
          <w:sz w:val="24"/>
          <w:szCs w:val="24"/>
        </w:rPr>
        <w:t>;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873D3" w:rsidRPr="00237F39">
        <w:rPr>
          <w:rFonts w:ascii="Times New Roman" w:hAnsi="Times New Roman"/>
          <w:sz w:val="24"/>
          <w:szCs w:val="24"/>
        </w:rPr>
        <w:t>elektro-parlat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873D3" w:rsidRPr="00237F39">
        <w:rPr>
          <w:rFonts w:ascii="Times New Roman" w:hAnsi="Times New Roman"/>
          <w:sz w:val="24"/>
          <w:szCs w:val="24"/>
        </w:rPr>
        <w:t>gib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873D3" w:rsidRPr="00237F39">
        <w:rPr>
          <w:rFonts w:ascii="Times New Roman" w:hAnsi="Times New Roman"/>
          <w:sz w:val="24"/>
          <w:szCs w:val="24"/>
        </w:rPr>
        <w:t>yüze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873D3" w:rsidRPr="00237F39">
        <w:rPr>
          <w:rFonts w:ascii="Times New Roman" w:hAnsi="Times New Roman"/>
          <w:sz w:val="24"/>
          <w:szCs w:val="24"/>
        </w:rPr>
        <w:t>işlemler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873D3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873D3" w:rsidRPr="00237F39">
        <w:rPr>
          <w:rFonts w:ascii="Times New Roman" w:hAnsi="Times New Roman"/>
          <w:sz w:val="24"/>
          <w:szCs w:val="24"/>
        </w:rPr>
        <w:t>kes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873D3" w:rsidRPr="00237F39">
        <w:rPr>
          <w:rFonts w:ascii="Times New Roman" w:hAnsi="Times New Roman"/>
          <w:sz w:val="24"/>
          <w:szCs w:val="24"/>
        </w:rPr>
        <w:t>verimliliğ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873D3" w:rsidRPr="00237F39">
        <w:rPr>
          <w:rFonts w:ascii="Times New Roman" w:hAnsi="Times New Roman"/>
          <w:sz w:val="24"/>
          <w:szCs w:val="24"/>
        </w:rPr>
        <w:t>artırm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873D3"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873D3" w:rsidRPr="00237F39">
        <w:rPr>
          <w:rFonts w:ascii="Times New Roman" w:hAnsi="Times New Roman"/>
          <w:sz w:val="24"/>
          <w:szCs w:val="24"/>
        </w:rPr>
        <w:t>konik</w:t>
      </w:r>
      <w:r w:rsidR="007909F8" w:rsidRPr="00237F39">
        <w:rPr>
          <w:rFonts w:ascii="Times New Roman" w:hAnsi="Times New Roman"/>
          <w:sz w:val="24"/>
          <w:szCs w:val="24"/>
        </w:rPr>
        <w:t>l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873D3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909F8" w:rsidRPr="00237F39">
        <w:rPr>
          <w:rFonts w:ascii="Times New Roman" w:hAnsi="Times New Roman"/>
          <w:sz w:val="24"/>
          <w:szCs w:val="24"/>
        </w:rPr>
        <w:t>rak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873D3" w:rsidRPr="00237F39">
        <w:rPr>
          <w:rFonts w:ascii="Times New Roman" w:hAnsi="Times New Roman"/>
          <w:sz w:val="24"/>
          <w:szCs w:val="24"/>
        </w:rPr>
        <w:t>açı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873D3" w:rsidRPr="00237F39">
        <w:rPr>
          <w:rFonts w:ascii="Times New Roman" w:hAnsi="Times New Roman"/>
          <w:sz w:val="24"/>
          <w:szCs w:val="24"/>
        </w:rPr>
        <w:t>gib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873D3" w:rsidRPr="00237F39">
        <w:rPr>
          <w:rFonts w:ascii="Times New Roman" w:hAnsi="Times New Roman"/>
          <w:sz w:val="24"/>
          <w:szCs w:val="24"/>
        </w:rPr>
        <w:t>geometr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873D3" w:rsidRPr="00237F39">
        <w:rPr>
          <w:rFonts w:ascii="Times New Roman" w:hAnsi="Times New Roman"/>
          <w:sz w:val="24"/>
          <w:szCs w:val="24"/>
        </w:rPr>
        <w:t>şeki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873D3" w:rsidRPr="00237F39">
        <w:rPr>
          <w:rFonts w:ascii="Times New Roman" w:hAnsi="Times New Roman"/>
          <w:sz w:val="24"/>
          <w:szCs w:val="24"/>
        </w:rPr>
        <w:t>değişiklikler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873D3" w:rsidRPr="00237F39">
        <w:rPr>
          <w:rFonts w:ascii="Times New Roman" w:hAnsi="Times New Roman"/>
          <w:sz w:val="24"/>
          <w:szCs w:val="24"/>
        </w:rPr>
        <w:t>odaklan</w:t>
      </w:r>
      <w:r w:rsidR="00AC44DF" w:rsidRPr="00237F39">
        <w:rPr>
          <w:rFonts w:ascii="Times New Roman" w:hAnsi="Times New Roman"/>
          <w:sz w:val="24"/>
          <w:szCs w:val="24"/>
        </w:rPr>
        <w:t>ıl</w:t>
      </w:r>
      <w:r w:rsidR="00EB44DA" w:rsidRPr="00237F39">
        <w:rPr>
          <w:rFonts w:ascii="Times New Roman" w:hAnsi="Times New Roman"/>
          <w:sz w:val="24"/>
          <w:szCs w:val="24"/>
        </w:rPr>
        <w:t>m</w:t>
      </w:r>
      <w:r w:rsidR="007873D3" w:rsidRPr="00237F39">
        <w:rPr>
          <w:rFonts w:ascii="Times New Roman" w:hAnsi="Times New Roman"/>
          <w:sz w:val="24"/>
          <w:szCs w:val="24"/>
        </w:rPr>
        <w:t>ı</w:t>
      </w:r>
      <w:r w:rsidR="00EB44DA" w:rsidRPr="00237F39">
        <w:rPr>
          <w:rFonts w:ascii="Times New Roman" w:hAnsi="Times New Roman"/>
          <w:sz w:val="24"/>
          <w:szCs w:val="24"/>
        </w:rPr>
        <w:t>ştı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B44DA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B44DA" w:rsidRPr="00237F39">
        <w:rPr>
          <w:rFonts w:ascii="Times New Roman" w:hAnsi="Times New Roman"/>
          <w:sz w:val="24"/>
          <w:szCs w:val="24"/>
        </w:rPr>
        <w:t>b</w:t>
      </w:r>
      <w:r w:rsidR="004935AF" w:rsidRPr="00237F39">
        <w:rPr>
          <w:rFonts w:ascii="Times New Roman" w:hAnsi="Times New Roman"/>
          <w:sz w:val="24"/>
          <w:szCs w:val="24"/>
        </w:rPr>
        <w:t>irço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35AF" w:rsidRPr="00237F39">
        <w:rPr>
          <w:rFonts w:ascii="Times New Roman" w:hAnsi="Times New Roman"/>
          <w:sz w:val="24"/>
          <w:szCs w:val="24"/>
        </w:rPr>
        <w:t>ikinc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35AF" w:rsidRPr="00237F39">
        <w:rPr>
          <w:rFonts w:ascii="Times New Roman" w:hAnsi="Times New Roman"/>
          <w:sz w:val="24"/>
          <w:szCs w:val="24"/>
        </w:rPr>
        <w:t>nesi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35AF" w:rsidRPr="00237F39">
        <w:rPr>
          <w:rFonts w:ascii="Times New Roman" w:hAnsi="Times New Roman"/>
          <w:sz w:val="24"/>
          <w:szCs w:val="24"/>
        </w:rPr>
        <w:t>eğe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35AF" w:rsidRPr="00237F39">
        <w:rPr>
          <w:rFonts w:ascii="Times New Roman" w:hAnsi="Times New Roman"/>
          <w:sz w:val="24"/>
          <w:szCs w:val="24"/>
        </w:rPr>
        <w:t>rady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35AF" w:rsidRPr="00237F39">
        <w:rPr>
          <w:rFonts w:ascii="Times New Roman" w:hAnsi="Times New Roman"/>
          <w:sz w:val="24"/>
          <w:szCs w:val="24"/>
        </w:rPr>
        <w:t>alan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35AF" w:rsidRPr="00237F39">
        <w:rPr>
          <w:rFonts w:ascii="Times New Roman" w:hAnsi="Times New Roman"/>
          <w:sz w:val="24"/>
          <w:szCs w:val="24"/>
        </w:rPr>
        <w:t>yoktur.</w:t>
      </w:r>
    </w:p>
    <w:p w14:paraId="106C89F4" w14:textId="7CCD4C75" w:rsidR="00E44ACE" w:rsidRPr="00237F39" w:rsidRDefault="00F000AF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İkinc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esi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B769D" w:rsidRPr="00237F39">
        <w:rPr>
          <w:rFonts w:ascii="Times New Roman" w:hAnsi="Times New Roman"/>
          <w:sz w:val="24"/>
          <w:szCs w:val="24"/>
        </w:rPr>
        <w:t>eğe</w:t>
      </w:r>
      <w:r w:rsidR="00AC44DF" w:rsidRPr="00237F39">
        <w:rPr>
          <w:rFonts w:ascii="Times New Roman" w:hAnsi="Times New Roman"/>
          <w:sz w:val="24"/>
          <w:szCs w:val="24"/>
        </w:rPr>
        <w:t>le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B769D" w:rsidRPr="00237F39">
        <w:rPr>
          <w:rFonts w:ascii="Times New Roman" w:hAnsi="Times New Roman"/>
          <w:sz w:val="24"/>
          <w:szCs w:val="24"/>
        </w:rPr>
        <w:t>örn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7CD0" w:rsidRPr="00237F39">
        <w:rPr>
          <w:rFonts w:ascii="Times New Roman" w:hAnsi="Times New Roman"/>
          <w:sz w:val="24"/>
          <w:szCs w:val="24"/>
        </w:rPr>
        <w:t>olarak</w:t>
      </w:r>
      <w:r w:rsidR="00BB769D" w:rsidRPr="00237F39">
        <w:rPr>
          <w:rFonts w:ascii="Times New Roman" w:hAnsi="Times New Roman"/>
          <w:sz w:val="24"/>
          <w:szCs w:val="24"/>
        </w:rPr>
        <w:t>;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roTap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Univers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F750C" w:rsidRPr="00237F39">
        <w:rPr>
          <w:rFonts w:ascii="Times New Roman" w:hAnsi="Times New Roman"/>
          <w:sz w:val="24"/>
          <w:szCs w:val="24"/>
        </w:rPr>
        <w:t>(Dentspl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F750C" w:rsidRPr="00237F39">
        <w:rPr>
          <w:rFonts w:ascii="Times New Roman" w:hAnsi="Times New Roman"/>
          <w:sz w:val="24"/>
          <w:szCs w:val="24"/>
        </w:rPr>
        <w:t>Sirona)</w:t>
      </w:r>
      <w:r w:rsidRPr="00237F39">
        <w:rPr>
          <w:rFonts w:ascii="Times New Roman" w:hAnsi="Times New Roman"/>
          <w:sz w:val="24"/>
          <w:szCs w:val="24"/>
        </w:rPr>
        <w:t>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oRaC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FKG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ntaire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La-Chaux-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onds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İsviçre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doSequenc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Brasseler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vannah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A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BD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D0061" w:rsidRPr="00237F39">
        <w:rPr>
          <w:rFonts w:ascii="Times New Roman" w:hAnsi="Times New Roman"/>
          <w:sz w:val="24"/>
          <w:szCs w:val="24"/>
        </w:rPr>
        <w:fldChar w:fldCharType="begin"/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Liang&lt;/Author&gt;&lt;Year&gt;2022&lt;/Year&gt;&lt;RecNum&gt;29&lt;/RecNum&gt;&lt;DisplayText&gt;[25]&lt;/DisplayText&gt;&lt;record&gt;&lt;rec-number&gt;29&lt;/rec-number&gt;&lt;foreign-keys&gt;&lt;key app="EN" db-id="00d9ve5eaf9f0lezs2ov50dqvdpe0xr0t2z2" timestamp="1661235489"&gt;29&lt;/key&gt;&lt;/foreign-keys&gt;&lt;ref-type name="Journal Article"&gt;17&lt;/ref-type&gt;&lt;contributors&gt;&lt;authors&gt;&lt;author&gt;Liang, Y.&lt;/author&gt;&lt;author&gt;Yue, L.&lt;/author&gt;&lt;/authors&gt;&lt;/contributors&gt;&lt;auth-address&gt;Department of Cariology and Endodontology, Peking University School and Hospital of Stomatology &amp;amp; National Clinical Research Center for Oral Diseases &amp;amp; National Engineering Research of Oral Biomaterials and Digital Medical Devices &amp;amp; Beijing Key Laboratory of Digital Stomatology, Beijing, China.&amp;#xD;Department of Cariology and Endodontology, Peking University School and Hospital of Stomatology &amp;amp; National Clinical Research Center for Oral Diseases &amp;amp; National Engineering Research of Oral Biomaterials and Digital Medical Devices &amp;amp; Beijing Key Laboratory of Digital Stomatology, Beijing, China. kqlinyue@bjmu.edu.cn.&lt;/auth-address&gt;&lt;titles&gt;&lt;title&gt;Evolution and development: engine-driven endodontic rotary nickel-titanium instruments&lt;/title&gt;&lt;secondary-title&gt;Int J Oral Sci&lt;/secondary-title&gt;&lt;/titles&gt;&lt;periodical&gt;&lt;full-title&gt;Int J Oral Sci&lt;/full-title&gt;&lt;/periodical&gt;&lt;pages&gt;12&lt;/pages&gt;&lt;volume&gt;14&lt;/volume&gt;&lt;number&gt;1&lt;/number&gt;&lt;edition&gt;2022/02/20&lt;/edition&gt;&lt;keywords&gt;&lt;keyword&gt;Dental Alloys/chemistry&lt;/keyword&gt;&lt;keyword&gt;Dental Instruments&lt;/keyword&gt;&lt;keyword&gt;Equipment Design&lt;/keyword&gt;&lt;keyword&gt;*Nickel/chemistry&lt;/keyword&gt;&lt;keyword&gt;Root Canal Preparation&lt;/keyword&gt;&lt;keyword&gt;*Titanium/chemistry&lt;/keyword&gt;&lt;/keywords&gt;&lt;dates&gt;&lt;year&gt;2022&lt;/year&gt;&lt;pub-dates&gt;&lt;date&gt;Feb 18&lt;/date&gt;&lt;/pub-dates&gt;&lt;/dates&gt;&lt;isbn&gt;1674-2818 (Print)&amp;#xD;1674-2818&lt;/isbn&gt;&lt;accession-num&gt;35181648&lt;/accession-num&gt;&lt;urls&gt;&lt;/urls&gt;&lt;custom2&gt;PMC8857196&lt;/custom2&gt;&lt;electronic-resource-num&gt;10.1038/s41368-021-00154-0&lt;/electronic-resource-num&gt;&lt;remote-database-provider&gt;NLM&lt;/remote-database-provider&gt;&lt;language&gt;eng&lt;/language&gt;&lt;/record&gt;&lt;/Cite&gt;&lt;/EndNote&gt;</w:instrText>
      </w:r>
      <w:r w:rsidR="003D0061" w:rsidRPr="00237F39">
        <w:rPr>
          <w:rFonts w:ascii="Times New Roman" w:hAnsi="Times New Roman"/>
          <w:sz w:val="24"/>
          <w:szCs w:val="24"/>
        </w:rPr>
        <w:fldChar w:fldCharType="separate"/>
      </w:r>
      <w:r w:rsidR="004E7CBB" w:rsidRPr="00237F39">
        <w:rPr>
          <w:rFonts w:ascii="Times New Roman" w:hAnsi="Times New Roman"/>
          <w:noProof/>
          <w:sz w:val="24"/>
          <w:szCs w:val="24"/>
        </w:rPr>
        <w:t>[25]</w:t>
      </w:r>
      <w:r w:rsidR="003D0061" w:rsidRPr="00237F39">
        <w:rPr>
          <w:rFonts w:ascii="Times New Roman" w:hAnsi="Times New Roman"/>
          <w:sz w:val="24"/>
          <w:szCs w:val="24"/>
        </w:rPr>
        <w:fldChar w:fldCharType="end"/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7CD0" w:rsidRPr="00237F39">
        <w:rPr>
          <w:rFonts w:ascii="Times New Roman" w:hAnsi="Times New Roman"/>
          <w:sz w:val="24"/>
          <w:szCs w:val="24"/>
        </w:rPr>
        <w:t>verilebilir.</w:t>
      </w:r>
    </w:p>
    <w:p w14:paraId="3EC0697E" w14:textId="436899AE" w:rsidR="003D0061" w:rsidRPr="00237F39" w:rsidRDefault="003D0061" w:rsidP="006F6C66">
      <w:pPr>
        <w:pStyle w:val="Balk4"/>
      </w:pPr>
      <w:r w:rsidRPr="00237F39">
        <w:t>Üçüncü</w:t>
      </w:r>
      <w:r w:rsidR="00E4403D" w:rsidRPr="00237F39">
        <w:t xml:space="preserve"> </w:t>
      </w:r>
      <w:r w:rsidRPr="00237F39">
        <w:t>nesil</w:t>
      </w:r>
      <w:r w:rsidR="00E4403D" w:rsidRPr="00237F39">
        <w:t xml:space="preserve"> </w:t>
      </w:r>
      <w:r w:rsidRPr="00237F39">
        <w:t>döner</w:t>
      </w:r>
      <w:r w:rsidR="00E4403D" w:rsidRPr="00237F39">
        <w:t xml:space="preserve"> </w:t>
      </w:r>
      <w:r w:rsidRPr="00237F39">
        <w:t>alet</w:t>
      </w:r>
      <w:r w:rsidR="00E4403D" w:rsidRPr="00237F39">
        <w:t xml:space="preserve"> </w:t>
      </w:r>
      <w:r w:rsidRPr="00237F39">
        <w:t>sistemleri</w:t>
      </w:r>
    </w:p>
    <w:p w14:paraId="7D04520D" w14:textId="6644B034" w:rsidR="000A39A5" w:rsidRPr="00237F39" w:rsidRDefault="0032579D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2007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ılında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rt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artensi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üzd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çer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artensi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l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M-teli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tay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ıkmasıy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likte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</w:t>
      </w:r>
      <w:r w:rsidR="00FE0B62" w:rsidRPr="00237F39">
        <w:rPr>
          <w:rFonts w:ascii="Times New Roman" w:hAnsi="Times New Roman"/>
          <w:sz w:val="24"/>
          <w:szCs w:val="24"/>
        </w:rPr>
        <w:t>çüncü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E0B62" w:rsidRPr="00237F39">
        <w:rPr>
          <w:rFonts w:ascii="Times New Roman" w:hAnsi="Times New Roman"/>
          <w:sz w:val="24"/>
          <w:szCs w:val="24"/>
        </w:rPr>
        <w:t>nesi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E0B62" w:rsidRPr="00237F39">
        <w:rPr>
          <w:rFonts w:ascii="Times New Roman" w:hAnsi="Times New Roman"/>
          <w:sz w:val="24"/>
          <w:szCs w:val="24"/>
        </w:rPr>
        <w:t>eğeler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E0B62" w:rsidRPr="00237F39">
        <w:rPr>
          <w:rFonts w:ascii="Times New Roman" w:hAnsi="Times New Roman"/>
          <w:sz w:val="24"/>
          <w:szCs w:val="24"/>
        </w:rPr>
        <w:t>metal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E0B62" w:rsidRPr="00237F39">
        <w:rPr>
          <w:rFonts w:ascii="Times New Roman" w:hAnsi="Times New Roman"/>
          <w:sz w:val="24"/>
          <w:szCs w:val="24"/>
        </w:rPr>
        <w:t>ısıt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E0B62" w:rsidRPr="00237F39">
        <w:rPr>
          <w:rFonts w:ascii="Times New Roman" w:hAnsi="Times New Roman"/>
          <w:sz w:val="24"/>
          <w:szCs w:val="24"/>
        </w:rPr>
        <w:t>soğut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E0B62" w:rsidRPr="00237F39">
        <w:rPr>
          <w:rFonts w:ascii="Times New Roman" w:hAnsi="Times New Roman"/>
          <w:sz w:val="24"/>
          <w:szCs w:val="24"/>
        </w:rPr>
        <w:t>işlemler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E0B62" w:rsidRPr="00237F39">
        <w:rPr>
          <w:rFonts w:ascii="Times New Roman" w:hAnsi="Times New Roman"/>
          <w:sz w:val="24"/>
          <w:szCs w:val="24"/>
        </w:rPr>
        <w:t>tab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E0B62" w:rsidRPr="00237F39">
        <w:rPr>
          <w:rFonts w:ascii="Times New Roman" w:hAnsi="Times New Roman"/>
          <w:sz w:val="24"/>
          <w:szCs w:val="24"/>
        </w:rPr>
        <w:t>tutu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639F4" w:rsidRPr="00237F39">
        <w:rPr>
          <w:rFonts w:ascii="Times New Roman" w:hAnsi="Times New Roman"/>
          <w:sz w:val="24"/>
          <w:szCs w:val="24"/>
        </w:rPr>
        <w:t>eğe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E0B62" w:rsidRPr="00237F39">
        <w:rPr>
          <w:rFonts w:ascii="Times New Roman" w:hAnsi="Times New Roman"/>
          <w:sz w:val="24"/>
          <w:szCs w:val="24"/>
        </w:rPr>
        <w:t>metalürj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E0B62" w:rsidRPr="00237F39">
        <w:rPr>
          <w:rFonts w:ascii="Times New Roman" w:hAnsi="Times New Roman"/>
          <w:sz w:val="24"/>
          <w:szCs w:val="24"/>
        </w:rPr>
        <w:t>özellik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E0B62" w:rsidRPr="00237F39">
        <w:rPr>
          <w:rFonts w:ascii="Times New Roman" w:hAnsi="Times New Roman"/>
          <w:sz w:val="24"/>
          <w:szCs w:val="24"/>
        </w:rPr>
        <w:t>değiştirilmiştir</w:t>
      </w:r>
      <w:r w:rsidR="004C4B8D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F74BB"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F74BB" w:rsidRPr="00237F39">
        <w:rPr>
          <w:rFonts w:ascii="Times New Roman" w:hAnsi="Times New Roman"/>
          <w:sz w:val="24"/>
          <w:szCs w:val="24"/>
        </w:rPr>
        <w:t>gelişme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F74BB" w:rsidRPr="00237F39">
        <w:rPr>
          <w:rFonts w:ascii="Times New Roman" w:hAnsi="Times New Roman"/>
          <w:sz w:val="24"/>
          <w:szCs w:val="24"/>
        </w:rPr>
        <w:t>da</w:t>
      </w:r>
      <w:r w:rsidR="004C4B8D" w:rsidRPr="00237F39">
        <w:rPr>
          <w:rFonts w:ascii="Times New Roman" w:hAnsi="Times New Roman"/>
          <w:sz w:val="24"/>
          <w:szCs w:val="24"/>
        </w:rPr>
        <w:t>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C4B8D" w:rsidRPr="00237F39">
        <w:rPr>
          <w:rFonts w:ascii="Times New Roman" w:hAnsi="Times New Roman"/>
          <w:sz w:val="24"/>
          <w:szCs w:val="24"/>
        </w:rPr>
        <w:t>sonra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C4B8D" w:rsidRPr="00237F39">
        <w:rPr>
          <w:rFonts w:ascii="Times New Roman" w:hAnsi="Times New Roman"/>
          <w:sz w:val="24"/>
          <w:szCs w:val="24"/>
        </w:rPr>
        <w:t>R-fazı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C4B8D" w:rsidRPr="00237F39">
        <w:rPr>
          <w:rFonts w:ascii="Times New Roman" w:hAnsi="Times New Roman"/>
          <w:sz w:val="24"/>
          <w:szCs w:val="24"/>
        </w:rPr>
        <w:t>kontrollü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C4B8D" w:rsidRPr="00237F39">
        <w:rPr>
          <w:rFonts w:ascii="Times New Roman" w:hAnsi="Times New Roman"/>
          <w:sz w:val="24"/>
          <w:szCs w:val="24"/>
        </w:rPr>
        <w:t>bell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C4B8D" w:rsidRPr="00237F39">
        <w:rPr>
          <w:rFonts w:ascii="Times New Roman" w:hAnsi="Times New Roman"/>
          <w:sz w:val="24"/>
          <w:szCs w:val="24"/>
        </w:rPr>
        <w:t>(CM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C4B8D" w:rsidRPr="00237F39">
        <w:rPr>
          <w:rFonts w:ascii="Times New Roman" w:hAnsi="Times New Roman"/>
          <w:sz w:val="24"/>
          <w:szCs w:val="24"/>
        </w:rPr>
        <w:t>teli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C4B8D" w:rsidRPr="00237F39">
        <w:rPr>
          <w:rFonts w:ascii="Times New Roman" w:hAnsi="Times New Roman"/>
          <w:sz w:val="24"/>
          <w:szCs w:val="24"/>
        </w:rPr>
        <w:t>marten</w:t>
      </w:r>
      <w:r w:rsidR="00C145EF" w:rsidRPr="00237F39">
        <w:rPr>
          <w:rFonts w:ascii="Times New Roman" w:hAnsi="Times New Roman"/>
          <w:sz w:val="24"/>
          <w:szCs w:val="24"/>
        </w:rPr>
        <w:t>s</w:t>
      </w:r>
      <w:r w:rsidR="004C4B8D" w:rsidRPr="00237F39">
        <w:rPr>
          <w:rFonts w:ascii="Times New Roman" w:hAnsi="Times New Roman"/>
          <w:sz w:val="24"/>
          <w:szCs w:val="24"/>
        </w:rPr>
        <w:t>it-</w:t>
      </w:r>
      <w:r w:rsidR="00C145EF" w:rsidRPr="00237F39">
        <w:rPr>
          <w:rFonts w:ascii="Times New Roman" w:hAnsi="Times New Roman"/>
          <w:sz w:val="24"/>
          <w:szCs w:val="24"/>
        </w:rPr>
        <w:t>ö</w:t>
      </w:r>
      <w:r w:rsidR="004C4B8D" w:rsidRPr="00237F39">
        <w:rPr>
          <w:rFonts w:ascii="Times New Roman" w:hAnsi="Times New Roman"/>
          <w:sz w:val="24"/>
          <w:szCs w:val="24"/>
        </w:rPr>
        <w:t>steni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C4B8D" w:rsidRPr="00237F39">
        <w:rPr>
          <w:rFonts w:ascii="Times New Roman" w:hAnsi="Times New Roman"/>
          <w:sz w:val="24"/>
          <w:szCs w:val="24"/>
        </w:rPr>
        <w:t>elektro-parlatma-esn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C4B8D" w:rsidRPr="00237F39">
        <w:rPr>
          <w:rFonts w:ascii="Times New Roman" w:hAnsi="Times New Roman"/>
          <w:sz w:val="24"/>
          <w:szCs w:val="24"/>
        </w:rPr>
        <w:t>t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C4B8D" w:rsidRPr="00237F39">
        <w:rPr>
          <w:rFonts w:ascii="Times New Roman" w:hAnsi="Times New Roman"/>
          <w:sz w:val="24"/>
          <w:szCs w:val="24"/>
        </w:rPr>
        <w:t>(maks-tel)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C4B8D" w:rsidRPr="00237F39">
        <w:rPr>
          <w:rFonts w:ascii="Times New Roman" w:hAnsi="Times New Roman"/>
          <w:sz w:val="24"/>
          <w:szCs w:val="24"/>
        </w:rPr>
        <w:t>mav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C4B8D" w:rsidRPr="00237F39">
        <w:rPr>
          <w:rFonts w:ascii="Times New Roman" w:hAnsi="Times New Roman"/>
          <w:sz w:val="24"/>
          <w:szCs w:val="24"/>
        </w:rPr>
        <w:t>t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C4B8D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C4B8D" w:rsidRPr="00237F39">
        <w:rPr>
          <w:rFonts w:ascii="Times New Roman" w:hAnsi="Times New Roman"/>
          <w:sz w:val="24"/>
          <w:szCs w:val="24"/>
        </w:rPr>
        <w:t>alt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C4B8D" w:rsidRPr="00237F39">
        <w:rPr>
          <w:rFonts w:ascii="Times New Roman" w:hAnsi="Times New Roman"/>
          <w:sz w:val="24"/>
          <w:szCs w:val="24"/>
        </w:rPr>
        <w:t>t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C4B8D" w:rsidRPr="00237F39">
        <w:rPr>
          <w:rFonts w:ascii="Times New Roman" w:hAnsi="Times New Roman"/>
          <w:sz w:val="24"/>
          <w:szCs w:val="24"/>
        </w:rPr>
        <w:t>gib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C4B8D" w:rsidRPr="00237F39">
        <w:rPr>
          <w:rFonts w:ascii="Times New Roman" w:hAnsi="Times New Roman"/>
          <w:sz w:val="24"/>
          <w:szCs w:val="24"/>
        </w:rPr>
        <w:t>fark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C4B8D" w:rsidRPr="00237F39">
        <w:rPr>
          <w:rFonts w:ascii="Times New Roman" w:hAnsi="Times New Roman"/>
          <w:sz w:val="24"/>
          <w:szCs w:val="24"/>
        </w:rPr>
        <w:t>malzeme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C4B8D" w:rsidRPr="00237F39">
        <w:rPr>
          <w:rFonts w:ascii="Times New Roman" w:hAnsi="Times New Roman"/>
          <w:sz w:val="24"/>
          <w:szCs w:val="24"/>
        </w:rPr>
        <w:t>geliştiri</w:t>
      </w:r>
      <w:r w:rsidR="000A72F4">
        <w:rPr>
          <w:rFonts w:ascii="Times New Roman" w:hAnsi="Times New Roman"/>
          <w:sz w:val="24"/>
          <w:szCs w:val="24"/>
        </w:rPr>
        <w:t>ler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C4B8D" w:rsidRPr="00237F39">
        <w:rPr>
          <w:rFonts w:ascii="Times New Roman" w:hAnsi="Times New Roman"/>
          <w:sz w:val="24"/>
          <w:szCs w:val="24"/>
        </w:rPr>
        <w:t>N</w:t>
      </w:r>
      <w:r w:rsidR="00125815" w:rsidRPr="00237F39">
        <w:rPr>
          <w:rFonts w:ascii="Times New Roman" w:hAnsi="Times New Roman"/>
          <w:sz w:val="24"/>
          <w:szCs w:val="24"/>
        </w:rPr>
        <w:t>i-</w:t>
      </w:r>
      <w:r w:rsidR="004C4B8D" w:rsidRPr="00237F39">
        <w:rPr>
          <w:rFonts w:ascii="Times New Roman" w:hAnsi="Times New Roman"/>
          <w:sz w:val="24"/>
          <w:szCs w:val="24"/>
        </w:rPr>
        <w:t>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25815" w:rsidRPr="00237F39">
        <w:rPr>
          <w:rFonts w:ascii="Times New Roman" w:hAnsi="Times New Roman"/>
          <w:sz w:val="24"/>
          <w:szCs w:val="24"/>
        </w:rPr>
        <w:t>eğe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C4B8D" w:rsidRPr="00237F39">
        <w:rPr>
          <w:rFonts w:ascii="Times New Roman" w:hAnsi="Times New Roman"/>
          <w:sz w:val="24"/>
          <w:szCs w:val="24"/>
        </w:rPr>
        <w:t>yorul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C4B8D" w:rsidRPr="00237F39">
        <w:rPr>
          <w:rFonts w:ascii="Times New Roman" w:hAnsi="Times New Roman"/>
          <w:sz w:val="24"/>
          <w:szCs w:val="24"/>
        </w:rPr>
        <w:t>direnc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2276C">
        <w:rPr>
          <w:rFonts w:ascii="Times New Roman" w:hAnsi="Times New Roman"/>
          <w:sz w:val="24"/>
          <w:szCs w:val="24"/>
        </w:rPr>
        <w:t>arttırılmıştı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1751C" w:rsidRPr="00237F39">
        <w:rPr>
          <w:rFonts w:ascii="Times New Roman" w:hAnsi="Times New Roman"/>
          <w:sz w:val="24"/>
          <w:szCs w:val="24"/>
        </w:rPr>
        <w:fldChar w:fldCharType="begin"/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Liang&lt;/Author&gt;&lt;Year&gt;2022&lt;/Year&gt;&lt;RecNum&gt;29&lt;/RecNum&gt;&lt;DisplayText&gt;[25]&lt;/DisplayText&gt;&lt;record&gt;&lt;rec-number&gt;29&lt;/rec-number&gt;&lt;foreign-keys&gt;&lt;key app="EN" db-id="00d9ve5eaf9f0lezs2ov50dqvdpe0xr0t2z2" timestamp="1661235489"&gt;29&lt;/key&gt;&lt;/foreign-keys&gt;&lt;ref-type name="Journal Article"&gt;17&lt;/ref-type&gt;&lt;contributors&gt;&lt;authors&gt;&lt;author&gt;Liang, Y.&lt;/author&gt;&lt;author&gt;Yue, L.&lt;/author&gt;&lt;/authors&gt;&lt;/contributors&gt;&lt;auth-address&gt;Department of Cariology and Endodontology, Peking University School and Hospital of Stomatology &amp;amp; National Clinical Research Center for Oral Diseases &amp;amp; National Engineering Research of Oral Biomaterials and Digital Medical Devices &amp;amp; Beijing Key Laboratory of Digital Stomatology, Beijing, China.&amp;#xD;Department of Cariology and Endodontology, Peking University School and Hospital of Stomatology &amp;amp; National Clinical Research Center for Oral Diseases &amp;amp; National Engineering Research of Oral Biomaterials and Digital Medical Devices &amp;amp; Beijing Key Laboratory of Digital Stomatology, Beijing, China. kqlinyue@bjmu.edu.cn.&lt;/auth-address&gt;&lt;titles&gt;&lt;title&gt;Evolution and development: engine-driven endodontic rotary nickel-titanium instruments&lt;/title&gt;&lt;secondary-title&gt;Int J Oral Sci&lt;/secondary-title&gt;&lt;/titles&gt;&lt;periodical&gt;&lt;full-title&gt;Int J Oral Sci&lt;/full-title&gt;&lt;/periodical&gt;&lt;pages&gt;12&lt;/pages&gt;&lt;volume&gt;14&lt;/volume&gt;&lt;number&gt;1&lt;/number&gt;&lt;edition&gt;2022/02/20&lt;/edition&gt;&lt;keywords&gt;&lt;keyword&gt;Dental Alloys/chemistry&lt;/keyword&gt;&lt;keyword&gt;Dental Instruments&lt;/keyword&gt;&lt;keyword&gt;Equipment Design&lt;/keyword&gt;&lt;keyword&gt;*Nickel/chemistry&lt;/keyword&gt;&lt;keyword&gt;Root Canal Preparation&lt;/keyword&gt;&lt;keyword&gt;*Titanium/chemistry&lt;/keyword&gt;&lt;/keywords&gt;&lt;dates&gt;&lt;year&gt;2022&lt;/year&gt;&lt;pub-dates&gt;&lt;date&gt;Feb 18&lt;/date&gt;&lt;/pub-dates&gt;&lt;/dates&gt;&lt;isbn&gt;1674-2818 (Print)&amp;#xD;1674-2818&lt;/isbn&gt;&lt;accession-num&gt;35181648&lt;/accession-num&gt;&lt;urls&gt;&lt;/urls&gt;&lt;custom2&gt;PMC8857196&lt;/custom2&gt;&lt;electronic-resource-num&gt;10.1038/s41368-021-00154-0&lt;/electronic-resource-num&gt;&lt;remote-database-provider&gt;NLM&lt;/remote-database-provider&gt;&lt;language&gt;eng&lt;/language&gt;&lt;/record&gt;&lt;/Cite&gt;&lt;/EndNote&gt;</w:instrText>
      </w:r>
      <w:r w:rsidR="00D1751C" w:rsidRPr="00237F39">
        <w:rPr>
          <w:rFonts w:ascii="Times New Roman" w:hAnsi="Times New Roman"/>
          <w:sz w:val="24"/>
          <w:szCs w:val="24"/>
        </w:rPr>
        <w:fldChar w:fldCharType="separate"/>
      </w:r>
      <w:r w:rsidR="004E7CBB" w:rsidRPr="00237F39">
        <w:rPr>
          <w:rFonts w:ascii="Times New Roman" w:hAnsi="Times New Roman"/>
          <w:noProof/>
          <w:sz w:val="24"/>
          <w:szCs w:val="24"/>
        </w:rPr>
        <w:t>[25]</w:t>
      </w:r>
      <w:r w:rsidR="00D1751C" w:rsidRPr="00237F39">
        <w:rPr>
          <w:rFonts w:ascii="Times New Roman" w:hAnsi="Times New Roman"/>
          <w:sz w:val="24"/>
          <w:szCs w:val="24"/>
        </w:rPr>
        <w:fldChar w:fldCharType="end"/>
      </w:r>
      <w:r w:rsidR="00D1751C" w:rsidRPr="00237F39">
        <w:rPr>
          <w:rFonts w:ascii="Times New Roman" w:hAnsi="Times New Roman"/>
          <w:sz w:val="24"/>
          <w:szCs w:val="24"/>
        </w:rPr>
        <w:t>.</w:t>
      </w:r>
    </w:p>
    <w:p w14:paraId="79DB4990" w14:textId="55292CBB" w:rsidR="00847536" w:rsidRPr="00237F39" w:rsidRDefault="00847536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M-teli</w:t>
      </w:r>
      <w:r w:rsidR="00433F1D" w:rsidRPr="00237F39">
        <w:rPr>
          <w:rFonts w:ascii="Times New Roman" w:hAnsi="Times New Roman"/>
          <w:sz w:val="24"/>
          <w:szCs w:val="24"/>
        </w:rPr>
        <w:t>n</w:t>
      </w:r>
      <w:r w:rsidR="00FD63E8" w:rsidRPr="00237F39">
        <w:rPr>
          <w:rFonts w:ascii="Times New Roman" w:hAnsi="Times New Roman"/>
          <w:sz w:val="24"/>
          <w:szCs w:val="24"/>
        </w:rPr>
        <w:t>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D63E8" w:rsidRPr="00237F39">
        <w:rPr>
          <w:rFonts w:ascii="Times New Roman" w:hAnsi="Times New Roman"/>
          <w:sz w:val="24"/>
          <w:szCs w:val="24"/>
        </w:rPr>
        <w:t>üretil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E64B5" w:rsidRPr="00237F39">
        <w:rPr>
          <w:rFonts w:ascii="Times New Roman" w:hAnsi="Times New Roman"/>
          <w:sz w:val="24"/>
          <w:szCs w:val="24"/>
        </w:rPr>
        <w:t>eğeler</w:t>
      </w:r>
      <w:r w:rsidR="00C2276C">
        <w:rPr>
          <w:rFonts w:ascii="Times New Roman" w:hAnsi="Times New Roman"/>
          <w:sz w:val="24"/>
          <w:szCs w:val="24"/>
        </w:rPr>
        <w:t>e</w:t>
      </w:r>
      <w:r w:rsidR="00FD63E8" w:rsidRPr="00237F39">
        <w:rPr>
          <w:rFonts w:ascii="Times New Roman" w:hAnsi="Times New Roman"/>
          <w:sz w:val="24"/>
          <w:szCs w:val="24"/>
        </w:rPr>
        <w:t>;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roF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T-X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Dentsply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uls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nt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pecialties)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roF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ortex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Dentsply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uls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nt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pecialties)</w:t>
      </w:r>
      <w:r w:rsidR="00E4403D" w:rsidRPr="00237F39">
        <w:rPr>
          <w:rFonts w:ascii="Times New Roman" w:hAnsi="Times New Roman"/>
          <w:sz w:val="24"/>
          <w:szCs w:val="24"/>
        </w:rPr>
        <w:t xml:space="preserve">  </w:t>
      </w:r>
      <w:r w:rsidRPr="00237F39">
        <w:rPr>
          <w:rFonts w:ascii="Times New Roman" w:hAnsi="Times New Roman"/>
          <w:sz w:val="24"/>
          <w:szCs w:val="24"/>
        </w:rPr>
        <w:t>örn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F0CCC" w:rsidRPr="00237F39">
        <w:rPr>
          <w:rFonts w:ascii="Times New Roman" w:hAnsi="Times New Roman"/>
          <w:sz w:val="24"/>
          <w:szCs w:val="24"/>
        </w:rPr>
        <w:t>verilebil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9720F" w:rsidRPr="00237F39">
        <w:rPr>
          <w:rFonts w:ascii="Times New Roman" w:hAnsi="Times New Roman"/>
          <w:sz w:val="24"/>
          <w:szCs w:val="24"/>
        </w:rPr>
        <w:fldChar w:fldCharType="begin"/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Lopes&lt;/Author&gt;&lt;Year&gt;2013&lt;/Year&gt;&lt;RecNum&gt;75&lt;/RecNum&gt;&lt;DisplayText&gt;[26]&lt;/DisplayText&gt;&lt;record&gt;&lt;rec-number&gt;75&lt;/rec-number&gt;&lt;foreign-keys&gt;&lt;key app="EN" db-id="00d9ve5eaf9f0lezs2ov50dqvdpe0xr0t2z2" timestamp="1678776788"&gt;75&lt;/key&gt;&lt;/foreign-keys&gt;&lt;ref-type name="Journal Article"&gt;17&lt;/ref-type&gt;&lt;contributors&gt;&lt;authors&gt;&lt;author&gt;Lopes, H. P.&lt;/author&gt;&lt;author&gt;Gambarra-Soares, T.&lt;/author&gt;&lt;author&gt;Elias, C. N.&lt;/author&gt;&lt;author&gt;Siqueira, J. F., Jr.&lt;/author&gt;&lt;author&gt;Inojosa, I. F.&lt;/author&gt;&lt;author&gt;Lopes, W. S.&lt;/author&gt;&lt;author&gt;Vieira, V. T.&lt;/author&gt;&lt;/authors&gt;&lt;/contributors&gt;&lt;auth-address&gt;Department of Endodontics, Faculty of Dentistry, Estácio de Sá University, Rio de Janeiro, Rio de Janeiro, Brazil.&lt;/auth-address&gt;&lt;titles&gt;&lt;title&gt;Comparison of the mechanical properties of rotary instruments made of conventional nickel-titanium wire, M-wire, or nickel-titanium alloy in R-phase&lt;/title&gt;&lt;secondary-title&gt;J Endod&lt;/secondary-title&gt;&lt;/titles&gt;&lt;periodical&gt;&lt;full-title&gt;J Endod&lt;/full-title&gt;&lt;/periodical&gt;&lt;pages&gt;516-20&lt;/pages&gt;&lt;volume&gt;39&lt;/volume&gt;&lt;number&gt;4&lt;/number&gt;&lt;edition&gt;2013/03/26&lt;/edition&gt;&lt;keywords&gt;&lt;keyword&gt;Analysis of Variance&lt;/keyword&gt;&lt;keyword&gt;*Dental Alloys&lt;/keyword&gt;&lt;keyword&gt;*Dental Instruments&lt;/keyword&gt;&lt;keyword&gt;Equipment Design&lt;/keyword&gt;&lt;keyword&gt;Humans&lt;/keyword&gt;&lt;keyword&gt;Mechanical Phenomena&lt;/keyword&gt;&lt;keyword&gt;Nickel&lt;/keyword&gt;&lt;keyword&gt;Pliability&lt;/keyword&gt;&lt;keyword&gt;Root Canal Preparation/*instrumentation&lt;/keyword&gt;&lt;keyword&gt;Rotation&lt;/keyword&gt;&lt;keyword&gt;Titanium&lt;/keyword&gt;&lt;keyword&gt;Torsion, Mechanical&lt;/keyword&gt;&lt;/keywords&gt;&lt;dates&gt;&lt;year&gt;2013&lt;/year&gt;&lt;pub-dates&gt;&lt;date&gt;Apr&lt;/date&gt;&lt;/pub-dates&gt;&lt;/dates&gt;&lt;isbn&gt;0099-2399&lt;/isbn&gt;&lt;accession-num&gt;23522548&lt;/accession-num&gt;&lt;urls&gt;&lt;/urls&gt;&lt;electronic-resource-num&gt;10.1016/j.joen.2012.12.006&lt;/electronic-resource-num&gt;&lt;remote-database-provider&gt;NLM&lt;/remote-database-provider&gt;&lt;language&gt;eng&lt;/language&gt;&lt;/record&gt;&lt;/Cite&gt;&lt;/EndNote&gt;</w:instrText>
      </w:r>
      <w:r w:rsidR="00A9720F" w:rsidRPr="00237F39">
        <w:rPr>
          <w:rFonts w:ascii="Times New Roman" w:hAnsi="Times New Roman"/>
          <w:sz w:val="24"/>
          <w:szCs w:val="24"/>
        </w:rPr>
        <w:fldChar w:fldCharType="separate"/>
      </w:r>
      <w:r w:rsidR="004E7CBB" w:rsidRPr="00237F39">
        <w:rPr>
          <w:rFonts w:ascii="Times New Roman" w:hAnsi="Times New Roman"/>
          <w:noProof/>
          <w:sz w:val="24"/>
          <w:szCs w:val="24"/>
        </w:rPr>
        <w:t>[26]</w:t>
      </w:r>
      <w:r w:rsidR="00A9720F" w:rsidRPr="00237F39">
        <w:rPr>
          <w:rFonts w:ascii="Times New Roman" w:hAnsi="Times New Roman"/>
          <w:sz w:val="24"/>
          <w:szCs w:val="24"/>
        </w:rPr>
        <w:fldChar w:fldCharType="end"/>
      </w:r>
      <w:r w:rsidR="00A9720F" w:rsidRPr="00237F39">
        <w:rPr>
          <w:rFonts w:ascii="Times New Roman" w:hAnsi="Times New Roman"/>
          <w:sz w:val="24"/>
          <w:szCs w:val="24"/>
        </w:rPr>
        <w:t>.</w:t>
      </w:r>
    </w:p>
    <w:p w14:paraId="2EA71504" w14:textId="74289D58" w:rsidR="00D1751C" w:rsidRPr="00237F39" w:rsidRDefault="00847536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2008’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ybron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Ker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Corporation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ange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CA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irm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C09AE" w:rsidRPr="00237F39">
        <w:rPr>
          <w:rFonts w:ascii="Times New Roman" w:hAnsi="Times New Roman"/>
          <w:sz w:val="24"/>
          <w:szCs w:val="24"/>
        </w:rPr>
        <w:t>taraf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C09AE" w:rsidRPr="00237F39">
        <w:rPr>
          <w:rFonts w:ascii="Times New Roman" w:hAnsi="Times New Roman"/>
          <w:sz w:val="24"/>
          <w:szCs w:val="24"/>
        </w:rPr>
        <w:t>üretil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-faz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i</w:t>
      </w:r>
      <w:r w:rsidR="00481C57" w:rsidRPr="00237F39">
        <w:rPr>
          <w:rFonts w:ascii="Times New Roman" w:hAnsi="Times New Roman"/>
          <w:sz w:val="24"/>
          <w:szCs w:val="24"/>
        </w:rPr>
        <w:t>-</w:t>
      </w:r>
      <w:r w:rsidRPr="00237F39">
        <w:rPr>
          <w:rFonts w:ascii="Times New Roman" w:hAnsi="Times New Roman"/>
          <w:sz w:val="24"/>
          <w:szCs w:val="24"/>
        </w:rPr>
        <w:t>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aşım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rulmasıy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retil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F0E77" w:rsidRPr="00237F39">
        <w:rPr>
          <w:rFonts w:ascii="Times New Roman" w:hAnsi="Times New Roman"/>
          <w:sz w:val="24"/>
          <w:szCs w:val="24"/>
        </w:rPr>
        <w:t>K3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wiste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7453C" w:rsidRPr="00237F39">
        <w:rPr>
          <w:rFonts w:ascii="Times New Roman" w:hAnsi="Times New Roman"/>
          <w:sz w:val="24"/>
          <w:szCs w:val="24"/>
        </w:rPr>
        <w:t>eğe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175C1" w:rsidRPr="00237F39">
        <w:rPr>
          <w:rFonts w:ascii="Times New Roman" w:hAnsi="Times New Roman"/>
          <w:sz w:val="24"/>
          <w:szCs w:val="24"/>
        </w:rPr>
        <w:fldChar w:fldCharType="begin"/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Bhagabati&lt;/Author&gt;&lt;Year&gt;2012&lt;/Year&gt;&lt;RecNum&gt;76&lt;/RecNum&gt;&lt;DisplayText&gt;[27]&lt;/DisplayText&gt;&lt;record&gt;&lt;rec-number&gt;76&lt;/rec-number&gt;&lt;foreign-keys&gt;&lt;key app="EN" db-id="00d9ve5eaf9f0lezs2ov50dqvdpe0xr0t2z2" timestamp="1678776832"&gt;76&lt;/key&gt;&lt;/foreign-keys&gt;&lt;ref-type name="Journal Article"&gt;17&lt;/ref-type&gt;&lt;contributors&gt;&lt;authors&gt;&lt;author&gt;Bhagabati, N.&lt;/author&gt;&lt;author&gt;Yadav, S.&lt;/author&gt;&lt;author&gt;Talwar, S.&lt;/author&gt;&lt;/authors&gt;&lt;/contributors&gt;&lt;auth-address&gt;Department of Conservative Dentistry and Endodontics, Maulana Azad Institute of Dental Sciences, New Delhi, India. nilavbhagabati@gmail.com&lt;/auth-address&gt;&lt;titles&gt;&lt;title&gt;An in vitro cyclic fatigue analysis of different endodontic nickel-titanium rotary instruments&lt;/title&gt;&lt;secondary-title&gt;J Endod&lt;/secondary-title&gt;&lt;/titles&gt;&lt;periodical&gt;&lt;full-title&gt;J Endod&lt;/full-title&gt;&lt;/periodical&gt;&lt;pages&gt;515-8&lt;/pages&gt;&lt;volume&gt;38&lt;/volume&gt;&lt;number&gt;4&lt;/number&gt;&lt;edition&gt;2012/03/15&lt;/edition&gt;&lt;keywords&gt;&lt;keyword&gt;Computer-Aided Design&lt;/keyword&gt;&lt;keyword&gt;Dental Alloys/*chemistry&lt;/keyword&gt;&lt;keyword&gt;Dental Pulp Cavity/anatomy &amp;amp; histology&lt;/keyword&gt;&lt;keyword&gt;Dental Stress Analysis/instrumentation&lt;/keyword&gt;&lt;keyword&gt;Equipment Design&lt;/keyword&gt;&lt;keyword&gt;Equipment Failure&lt;/keyword&gt;&lt;keyword&gt;Humans&lt;/keyword&gt;&lt;keyword&gt;Lubricants/chemistry&lt;/keyword&gt;&lt;keyword&gt;Materials Testing&lt;/keyword&gt;&lt;keyword&gt;Metallurgy&lt;/keyword&gt;&lt;keyword&gt;Models, Anatomic&lt;/keyword&gt;&lt;keyword&gt;Nickel/*chemistry&lt;/keyword&gt;&lt;keyword&gt;Root Canal Preparation/*instrumentation&lt;/keyword&gt;&lt;keyword&gt;Rotation&lt;/keyword&gt;&lt;keyword&gt;Stress, Mechanical&lt;/keyword&gt;&lt;keyword&gt;Surface Properties&lt;/keyword&gt;&lt;keyword&gt;Time Factors&lt;/keyword&gt;&lt;keyword&gt;Titanium/*chemistry&lt;/keyword&gt;&lt;keyword&gt;Video Recording&lt;/keyword&gt;&lt;/keywords&gt;&lt;dates&gt;&lt;year&gt;2012&lt;/year&gt;&lt;pub-dates&gt;&lt;date&gt;Apr&lt;/date&gt;&lt;/pub-dates&gt;&lt;/dates&gt;&lt;isbn&gt;0099-2399&lt;/isbn&gt;&lt;accession-num&gt;22414840&lt;/accession-num&gt;&lt;urls&gt;&lt;/urls&gt;&lt;electronic-resource-num&gt;10.1016/j.joen.2011.12.034&lt;/electronic-resource-num&gt;&lt;remote-database-provider&gt;NLM&lt;/remote-database-provider&gt;&lt;language&gt;eng&lt;/language&gt;&lt;/record&gt;&lt;/Cite&gt;&lt;/EndNote&gt;</w:instrText>
      </w:r>
      <w:r w:rsidR="003175C1" w:rsidRPr="00237F39">
        <w:rPr>
          <w:rFonts w:ascii="Times New Roman" w:hAnsi="Times New Roman"/>
          <w:sz w:val="24"/>
          <w:szCs w:val="24"/>
        </w:rPr>
        <w:fldChar w:fldCharType="separate"/>
      </w:r>
      <w:r w:rsidR="004E7CBB" w:rsidRPr="00237F39">
        <w:rPr>
          <w:rFonts w:ascii="Times New Roman" w:hAnsi="Times New Roman"/>
          <w:noProof/>
          <w:sz w:val="24"/>
          <w:szCs w:val="24"/>
        </w:rPr>
        <w:t>[27]</w:t>
      </w:r>
      <w:r w:rsidR="003175C1" w:rsidRPr="00237F39">
        <w:rPr>
          <w:rFonts w:ascii="Times New Roman" w:hAnsi="Times New Roman"/>
          <w:sz w:val="24"/>
          <w:szCs w:val="24"/>
        </w:rPr>
        <w:fldChar w:fldCharType="end"/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82AEB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7453C" w:rsidRPr="00237F39">
        <w:rPr>
          <w:rFonts w:ascii="Times New Roman" w:hAnsi="Times New Roman"/>
          <w:sz w:val="24"/>
          <w:szCs w:val="24"/>
        </w:rPr>
        <w:t>Colten-Whaleden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7453C" w:rsidRPr="00237F39">
        <w:rPr>
          <w:rFonts w:ascii="Times New Roman" w:hAnsi="Times New Roman"/>
          <w:sz w:val="24"/>
          <w:szCs w:val="24"/>
        </w:rPr>
        <w:t>(Altstatten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81CE0" w:rsidRPr="00237F39">
        <w:rPr>
          <w:rFonts w:ascii="Times New Roman" w:hAnsi="Times New Roman"/>
          <w:sz w:val="24"/>
          <w:szCs w:val="24"/>
        </w:rPr>
        <w:t>İsviçre</w:t>
      </w:r>
      <w:r w:rsidR="0087453C" w:rsidRPr="00237F39">
        <w:rPr>
          <w:rFonts w:ascii="Times New Roman" w:hAnsi="Times New Roman"/>
          <w:sz w:val="24"/>
          <w:szCs w:val="24"/>
        </w:rPr>
        <w:t>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F15A1" w:rsidRPr="00237F39">
        <w:rPr>
          <w:rFonts w:ascii="Times New Roman" w:hAnsi="Times New Roman"/>
          <w:sz w:val="24"/>
          <w:szCs w:val="24"/>
        </w:rPr>
        <w:t>firm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F15A1" w:rsidRPr="00237F39">
        <w:rPr>
          <w:rFonts w:ascii="Times New Roman" w:hAnsi="Times New Roman"/>
          <w:sz w:val="24"/>
          <w:szCs w:val="24"/>
        </w:rPr>
        <w:t>taraf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CM-teli</w:t>
      </w:r>
      <w:r w:rsidR="00682AEB" w:rsidRPr="00237F39">
        <w:rPr>
          <w:rFonts w:ascii="Times New Roman" w:hAnsi="Times New Roman"/>
          <w:sz w:val="24"/>
          <w:szCs w:val="24"/>
        </w:rPr>
        <w:t>n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82AEB" w:rsidRPr="00237F39">
        <w:rPr>
          <w:rFonts w:ascii="Times New Roman" w:hAnsi="Times New Roman"/>
          <w:sz w:val="24"/>
          <w:szCs w:val="24"/>
        </w:rPr>
        <w:t>üretil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yFlex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C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ypho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82AEB" w:rsidRPr="00237F39">
        <w:rPr>
          <w:rFonts w:ascii="Times New Roman" w:hAnsi="Times New Roman"/>
          <w:sz w:val="24"/>
          <w:szCs w:val="24"/>
        </w:rPr>
        <w:t>örn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82AEB" w:rsidRPr="00237F39">
        <w:rPr>
          <w:rFonts w:ascii="Times New Roman" w:hAnsi="Times New Roman"/>
          <w:sz w:val="24"/>
          <w:szCs w:val="24"/>
        </w:rPr>
        <w:t>verilebil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2452D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QZWR1bGzDoDwvQXV0aG9yPjxZZWFyPjIwMTU8L1llYXI+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</w:fldData>
        </w:fldChar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 </w:instrText>
      </w:r>
      <w:r w:rsidR="004E7CBB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QZWR1bGzDoDwvQXV0aG9yPjxZZWFyPjIwMTU8L1llYXI+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</w:fldData>
        </w:fldChar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4E7CBB" w:rsidRPr="00237F39">
        <w:rPr>
          <w:rFonts w:ascii="Times New Roman" w:hAnsi="Times New Roman"/>
          <w:sz w:val="24"/>
          <w:szCs w:val="24"/>
        </w:rPr>
      </w:r>
      <w:r w:rsidR="004E7CBB" w:rsidRPr="00237F39">
        <w:rPr>
          <w:rFonts w:ascii="Times New Roman" w:hAnsi="Times New Roman"/>
          <w:sz w:val="24"/>
          <w:szCs w:val="24"/>
        </w:rPr>
        <w:fldChar w:fldCharType="end"/>
      </w:r>
      <w:r w:rsidR="0042452D" w:rsidRPr="00237F39">
        <w:rPr>
          <w:rFonts w:ascii="Times New Roman" w:hAnsi="Times New Roman"/>
          <w:sz w:val="24"/>
          <w:szCs w:val="24"/>
        </w:rPr>
      </w:r>
      <w:r w:rsidR="0042452D" w:rsidRPr="00237F39">
        <w:rPr>
          <w:rFonts w:ascii="Times New Roman" w:hAnsi="Times New Roman"/>
          <w:sz w:val="24"/>
          <w:szCs w:val="24"/>
        </w:rPr>
        <w:fldChar w:fldCharType="separate"/>
      </w:r>
      <w:r w:rsidR="004E7CBB" w:rsidRPr="00237F39">
        <w:rPr>
          <w:rFonts w:ascii="Times New Roman" w:hAnsi="Times New Roman"/>
          <w:noProof/>
          <w:sz w:val="24"/>
          <w:szCs w:val="24"/>
        </w:rPr>
        <w:t>[28]</w:t>
      </w:r>
      <w:r w:rsidR="0042452D" w:rsidRPr="00237F39">
        <w:rPr>
          <w:rFonts w:ascii="Times New Roman" w:hAnsi="Times New Roman"/>
          <w:sz w:val="24"/>
          <w:szCs w:val="24"/>
        </w:rPr>
        <w:fldChar w:fldCharType="end"/>
      </w:r>
      <w:r w:rsidR="0042452D" w:rsidRPr="00237F39">
        <w:rPr>
          <w:rFonts w:ascii="Times New Roman" w:hAnsi="Times New Roman"/>
          <w:sz w:val="24"/>
          <w:szCs w:val="24"/>
        </w:rPr>
        <w:t>.</w:t>
      </w:r>
    </w:p>
    <w:p w14:paraId="4110D52E" w14:textId="1EDC7F0E" w:rsidR="00D1751C" w:rsidRPr="00237F39" w:rsidRDefault="00DF1459" w:rsidP="006F6C66">
      <w:pPr>
        <w:pStyle w:val="Balk4"/>
      </w:pPr>
      <w:r w:rsidRPr="00237F39">
        <w:t>Dördüncü</w:t>
      </w:r>
      <w:r w:rsidR="00E4403D" w:rsidRPr="00237F39">
        <w:t xml:space="preserve"> </w:t>
      </w:r>
      <w:r w:rsidRPr="00237F39">
        <w:t>nesil</w:t>
      </w:r>
      <w:r w:rsidR="00E4403D" w:rsidRPr="00237F39">
        <w:t xml:space="preserve"> </w:t>
      </w:r>
      <w:r w:rsidRPr="00237F39">
        <w:t>döner</w:t>
      </w:r>
      <w:r w:rsidR="00E4403D" w:rsidRPr="00237F39">
        <w:t xml:space="preserve"> </w:t>
      </w:r>
      <w:r w:rsidRPr="00237F39">
        <w:t>alet</w:t>
      </w:r>
      <w:r w:rsidR="00E4403D" w:rsidRPr="00237F39">
        <w:t xml:space="preserve"> </w:t>
      </w:r>
      <w:r w:rsidRPr="00237F39">
        <w:t>sistemleri</w:t>
      </w:r>
    </w:p>
    <w:p w14:paraId="04B26818" w14:textId="1DCC68C1" w:rsidR="00B8566F" w:rsidRPr="00237F39" w:rsidRDefault="00A53E5E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2008'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eri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elene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o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areket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93F1C" w:rsidRPr="00237F39">
        <w:rPr>
          <w:rFonts w:ascii="Times New Roman" w:hAnsi="Times New Roman"/>
          <w:sz w:val="24"/>
          <w:szCs w:val="24"/>
        </w:rPr>
        <w:t>bağ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93F1C" w:rsidRPr="00237F39">
        <w:rPr>
          <w:rFonts w:ascii="Times New Roman" w:hAnsi="Times New Roman"/>
          <w:sz w:val="24"/>
          <w:szCs w:val="24"/>
        </w:rPr>
        <w:t>oluş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93F1C" w:rsidRPr="00237F39">
        <w:rPr>
          <w:rFonts w:ascii="Times New Roman" w:hAnsi="Times New Roman"/>
          <w:sz w:val="24"/>
          <w:szCs w:val="24"/>
        </w:rPr>
        <w:t>torsiyon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93F1C" w:rsidRPr="00237F39">
        <w:rPr>
          <w:rFonts w:ascii="Times New Roman" w:hAnsi="Times New Roman"/>
          <w:sz w:val="24"/>
          <w:szCs w:val="24"/>
        </w:rPr>
        <w:t>kırıl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93F1C" w:rsidRPr="00237F39">
        <w:rPr>
          <w:rFonts w:ascii="Times New Roman" w:hAnsi="Times New Roman"/>
          <w:sz w:val="24"/>
          <w:szCs w:val="24"/>
        </w:rPr>
        <w:t>riski</w:t>
      </w:r>
      <w:r w:rsidRPr="00237F39">
        <w:rPr>
          <w:rFonts w:ascii="Times New Roman" w:hAnsi="Times New Roman"/>
          <w:sz w:val="24"/>
          <w:szCs w:val="24"/>
        </w:rPr>
        <w:t>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ördüncü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esi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i-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lerde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93F1C" w:rsidRPr="00237F39">
        <w:rPr>
          <w:rFonts w:ascii="Times New Roman" w:hAnsi="Times New Roman"/>
          <w:sz w:val="24"/>
          <w:szCs w:val="24"/>
        </w:rPr>
        <w:t>resipro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areket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8566F" w:rsidRPr="00237F39">
        <w:rPr>
          <w:rFonts w:ascii="Times New Roman" w:hAnsi="Times New Roman"/>
          <w:sz w:val="24"/>
          <w:szCs w:val="24"/>
        </w:rPr>
        <w:t>komb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areke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ksen</w:t>
      </w:r>
      <w:r w:rsidR="00E9218A" w:rsidRPr="00237F39">
        <w:rPr>
          <w:rFonts w:ascii="Times New Roman" w:hAnsi="Times New Roman"/>
          <w:sz w:val="24"/>
          <w:szCs w:val="24"/>
        </w:rPr>
        <w:t>s</w:t>
      </w:r>
      <w:r w:rsidRPr="00237F39">
        <w:rPr>
          <w:rFonts w:ascii="Times New Roman" w:hAnsi="Times New Roman"/>
          <w:sz w:val="24"/>
          <w:szCs w:val="24"/>
        </w:rPr>
        <w:t>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areke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ib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areke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odunu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yileştirilmesiy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zaltıl</w:t>
      </w:r>
      <w:r w:rsidR="00E9218A" w:rsidRPr="00237F39">
        <w:rPr>
          <w:rFonts w:ascii="Times New Roman" w:hAnsi="Times New Roman"/>
          <w:sz w:val="24"/>
          <w:szCs w:val="24"/>
        </w:rPr>
        <w:t>m</w:t>
      </w:r>
      <w:r w:rsidRPr="00237F39">
        <w:rPr>
          <w:rFonts w:ascii="Times New Roman" w:hAnsi="Times New Roman"/>
          <w:sz w:val="24"/>
          <w:szCs w:val="24"/>
        </w:rPr>
        <w:t>ı</w:t>
      </w:r>
      <w:r w:rsidR="00E9218A" w:rsidRPr="00237F39">
        <w:rPr>
          <w:rFonts w:ascii="Times New Roman" w:hAnsi="Times New Roman"/>
          <w:sz w:val="24"/>
          <w:szCs w:val="24"/>
        </w:rPr>
        <w:t>ştır</w:t>
      </w:r>
      <w:r w:rsidRPr="00237F39">
        <w:rPr>
          <w:rFonts w:ascii="Times New Roman" w:hAnsi="Times New Roman"/>
          <w:sz w:val="24"/>
          <w:szCs w:val="24"/>
        </w:rPr>
        <w:t>.</w:t>
      </w:r>
    </w:p>
    <w:p w14:paraId="47F40DEB" w14:textId="222F5C25" w:rsidR="00BB769D" w:rsidRPr="00237F39" w:rsidRDefault="00A53E5E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Ayn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zamanda,</w:t>
      </w:r>
      <w:r w:rsidR="006E124B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eciproc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VDW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ünih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manya)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Dentspl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aillefer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allaigues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İsviçre)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D1DCB" w:rsidRPr="00237F39">
        <w:rPr>
          <w:rFonts w:ascii="Times New Roman" w:hAnsi="Times New Roman"/>
          <w:sz w:val="24"/>
          <w:szCs w:val="24"/>
        </w:rPr>
        <w:t>Self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D1DCB" w:rsidRPr="00237F39">
        <w:rPr>
          <w:rFonts w:ascii="Times New Roman" w:hAnsi="Times New Roman"/>
          <w:sz w:val="24"/>
          <w:szCs w:val="24"/>
        </w:rPr>
        <w:t>Adjusting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D1DCB" w:rsidRPr="00237F39">
        <w:rPr>
          <w:rFonts w:ascii="Times New Roman" w:hAnsi="Times New Roman"/>
          <w:sz w:val="24"/>
          <w:szCs w:val="24"/>
        </w:rPr>
        <w:t>F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D1DCB" w:rsidRPr="00237F39">
        <w:rPr>
          <w:rFonts w:ascii="Times New Roman" w:hAnsi="Times New Roman"/>
          <w:sz w:val="24"/>
          <w:szCs w:val="24"/>
        </w:rPr>
        <w:t>(SAF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D1DCB" w:rsidRPr="00237F39">
        <w:rPr>
          <w:rFonts w:ascii="Times New Roman" w:hAnsi="Times New Roman"/>
          <w:sz w:val="24"/>
          <w:szCs w:val="24"/>
        </w:rPr>
        <w:t>(ReDen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D1DCB" w:rsidRPr="00237F39">
        <w:rPr>
          <w:rFonts w:ascii="Times New Roman" w:hAnsi="Times New Roman"/>
          <w:sz w:val="24"/>
          <w:szCs w:val="24"/>
        </w:rPr>
        <w:t>Nova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D1DCB" w:rsidRPr="00237F39">
        <w:rPr>
          <w:rFonts w:ascii="Times New Roman" w:hAnsi="Times New Roman"/>
          <w:sz w:val="24"/>
          <w:szCs w:val="24"/>
        </w:rPr>
        <w:t>Raanana</w:t>
      </w:r>
      <w:r w:rsidR="00F26BAB" w:rsidRPr="00237F39">
        <w:rPr>
          <w:rFonts w:ascii="Times New Roman" w:hAnsi="Times New Roman"/>
          <w:sz w:val="24"/>
          <w:szCs w:val="24"/>
        </w:rPr>
        <w:t>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ib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F6320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istem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53FE5"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53FE5" w:rsidRPr="00237F39">
        <w:rPr>
          <w:rFonts w:ascii="Times New Roman" w:hAnsi="Times New Roman"/>
          <w:sz w:val="24"/>
          <w:szCs w:val="24"/>
        </w:rPr>
        <w:t>gelişmele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53FE5" w:rsidRPr="00237F39">
        <w:rPr>
          <w:rFonts w:ascii="Times New Roman" w:hAnsi="Times New Roman"/>
          <w:sz w:val="24"/>
          <w:szCs w:val="24"/>
        </w:rPr>
        <w:t>bağ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53FE5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53FE5" w:rsidRPr="00237F39">
        <w:rPr>
          <w:rFonts w:ascii="Times New Roman" w:hAnsi="Times New Roman"/>
          <w:sz w:val="24"/>
          <w:szCs w:val="24"/>
        </w:rPr>
        <w:t>piyasay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53FE5" w:rsidRPr="00237F39">
        <w:rPr>
          <w:rFonts w:ascii="Times New Roman" w:hAnsi="Times New Roman"/>
          <w:sz w:val="24"/>
          <w:szCs w:val="24"/>
        </w:rPr>
        <w:t>sürülmüştür.</w:t>
      </w:r>
    </w:p>
    <w:p w14:paraId="7EF4573C" w14:textId="15421048" w:rsidR="000615AA" w:rsidRPr="00237F39" w:rsidRDefault="00755F9B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lastRenderedPageBreak/>
        <w:t>Yak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eçmişt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eliştiril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elf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djusting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D1DCB" w:rsidRPr="00237F39">
        <w:rPr>
          <w:rFonts w:ascii="Times New Roman" w:hAnsi="Times New Roman"/>
          <w:sz w:val="24"/>
          <w:szCs w:val="24"/>
        </w:rPr>
        <w:t>(SAF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D1DCB" w:rsidRPr="00237F39">
        <w:rPr>
          <w:rFonts w:ascii="Times New Roman" w:hAnsi="Times New Roman"/>
          <w:sz w:val="24"/>
          <w:szCs w:val="24"/>
        </w:rPr>
        <w:t>(</w:t>
      </w:r>
      <w:r w:rsidRPr="00237F39">
        <w:rPr>
          <w:rFonts w:ascii="Times New Roman" w:hAnsi="Times New Roman"/>
          <w:sz w:val="24"/>
          <w:szCs w:val="24"/>
        </w:rPr>
        <w:t>ReDen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ova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aanana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iste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l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oyutl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endiliğin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uyu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ğlayabil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nc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etal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evri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ç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o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80C00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D65F7" w:rsidRPr="00237F39">
        <w:rPr>
          <w:rFonts w:ascii="Times New Roman" w:hAnsi="Times New Roman"/>
          <w:sz w:val="24"/>
          <w:szCs w:val="24"/>
        </w:rPr>
        <w:t>kafest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80C00" w:rsidRPr="00237F39">
        <w:rPr>
          <w:rFonts w:ascii="Times New Roman" w:hAnsi="Times New Roman"/>
          <w:sz w:val="24"/>
          <w:szCs w:val="24"/>
        </w:rPr>
        <w:t>oluş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80C00" w:rsidRPr="00237F39">
        <w:rPr>
          <w:rFonts w:ascii="Times New Roman" w:hAnsi="Times New Roman"/>
          <w:sz w:val="24"/>
          <w:szCs w:val="24"/>
        </w:rPr>
        <w:t>tasarımıy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ikka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ekmekted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esipro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areke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alış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istem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hip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duğ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D6B81"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D6B81" w:rsidRPr="00237F39">
        <w:rPr>
          <w:rFonts w:ascii="Times New Roman" w:hAnsi="Times New Roman"/>
          <w:sz w:val="24"/>
          <w:szCs w:val="24"/>
        </w:rPr>
        <w:t>tasarı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D6B81" w:rsidRPr="00237F39">
        <w:rPr>
          <w:rFonts w:ascii="Times New Roman" w:hAnsi="Times New Roman"/>
          <w:sz w:val="24"/>
          <w:szCs w:val="24"/>
        </w:rPr>
        <w:t>s</w:t>
      </w:r>
      <w:r w:rsidRPr="00237F39">
        <w:rPr>
          <w:rFonts w:ascii="Times New Roman" w:hAnsi="Times New Roman"/>
          <w:sz w:val="24"/>
          <w:szCs w:val="24"/>
        </w:rPr>
        <w:t>ayes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yn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ıka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şle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apılabilmekted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B4BBA" w:rsidRPr="00237F39">
        <w:rPr>
          <w:rFonts w:ascii="Times New Roman" w:hAnsi="Times New Roman"/>
          <w:sz w:val="24"/>
          <w:szCs w:val="24"/>
        </w:rPr>
        <w:fldChar w:fldCharType="begin"/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Metzger&lt;/Author&gt;&lt;Year&gt;2014&lt;/Year&gt;&lt;RecNum&gt;30&lt;/RecNum&gt;&lt;DisplayText&gt;[29]&lt;/DisplayText&gt;&lt;record&gt;&lt;rec-number&gt;30&lt;/rec-number&gt;&lt;foreign-keys&gt;&lt;key app="EN" db-id="00d9ve5eaf9f0lezs2ov50dqvdpe0xr0t2z2" timestamp="1661245163"&gt;30&lt;/key&gt;&lt;/foreign-keys&gt;&lt;ref-type name="Journal Article"&gt;17&lt;/ref-type&gt;&lt;contributors&gt;&lt;authors&gt;&lt;author&gt;Metzger, Z.&lt;/author&gt;&lt;/authors&gt;&lt;/contributors&gt;&lt;auth-address&gt;Department of Endodontology, School of Dental Medicine, Tel Aviv University, Tel Aviv, Israel.&lt;/auth-address&gt;&lt;titles&gt;&lt;title&gt;The self-adjusting file (SAF) system: An evidence-based update&lt;/title&gt;&lt;secondary-title&gt;J Conserv Dent&lt;/secondary-title&gt;&lt;/titles&gt;&lt;periodical&gt;&lt;full-title&gt;J Conserv Dent&lt;/full-title&gt;&lt;/periodical&gt;&lt;pages&gt;401-19&lt;/pages&gt;&lt;volume&gt;17&lt;/volume&gt;&lt;number&gt;5&lt;/number&gt;&lt;edition&gt;2014/10/10&lt;/edition&gt;&lt;keywords&gt;&lt;keyword&gt;Cleaning and shaping&lt;/keyword&gt;&lt;keyword&gt;NiTi files&lt;/keyword&gt;&lt;keyword&gt;Saf&lt;/keyword&gt;&lt;keyword&gt;instrumentation&lt;/keyword&gt;&lt;keyword&gt;irrigation&lt;/keyword&gt;&lt;keyword&gt;minimally invasive&lt;/keyword&gt;&lt;keyword&gt;obturation&lt;/keyword&gt;&lt;keyword&gt;root filling&lt;/keyword&gt;&lt;keyword&gt;rotary files&lt;/keyword&gt;&lt;keyword&gt;self-adjusting file&lt;/keyword&gt;&lt;keyword&gt;manufacturer of the SAF System.&lt;/keyword&gt;&lt;/keywords&gt;&lt;dates&gt;&lt;year&gt;2014&lt;/year&gt;&lt;pub-dates&gt;&lt;date&gt;Sep&lt;/date&gt;&lt;/pub-dates&gt;&lt;/dates&gt;&lt;isbn&gt;0972-0707 (Print)&amp;#xD;0972-0707&lt;/isbn&gt;&lt;accession-num&gt;25298639&lt;/accession-num&gt;&lt;urls&gt;&lt;/urls&gt;&lt;custom2&gt;PMC4174698&lt;/custom2&gt;&lt;electronic-resource-num&gt;10.4103/0972-0707.139820&lt;/electronic-resource-num&gt;&lt;remote-database-provider&gt;NLM&lt;/remote-database-provider&gt;&lt;language&gt;eng&lt;/language&gt;&lt;/record&gt;&lt;/Cite&gt;&lt;/EndNote&gt;</w:instrText>
      </w:r>
      <w:r w:rsidR="002B4BBA" w:rsidRPr="00237F39">
        <w:rPr>
          <w:rFonts w:ascii="Times New Roman" w:hAnsi="Times New Roman"/>
          <w:sz w:val="24"/>
          <w:szCs w:val="24"/>
        </w:rPr>
        <w:fldChar w:fldCharType="separate"/>
      </w:r>
      <w:r w:rsidR="004E7CBB" w:rsidRPr="00237F39">
        <w:rPr>
          <w:rFonts w:ascii="Times New Roman" w:hAnsi="Times New Roman"/>
          <w:noProof/>
          <w:sz w:val="24"/>
          <w:szCs w:val="24"/>
        </w:rPr>
        <w:t>[29]</w:t>
      </w:r>
      <w:r w:rsidR="002B4BBA" w:rsidRPr="00237F39">
        <w:rPr>
          <w:rFonts w:ascii="Times New Roman" w:hAnsi="Times New Roman"/>
          <w:sz w:val="24"/>
          <w:szCs w:val="24"/>
        </w:rPr>
        <w:fldChar w:fldCharType="end"/>
      </w:r>
      <w:r w:rsidR="002B4BBA" w:rsidRPr="00237F39">
        <w:rPr>
          <w:rFonts w:ascii="Times New Roman" w:hAnsi="Times New Roman"/>
          <w:sz w:val="24"/>
          <w:szCs w:val="24"/>
        </w:rPr>
        <w:t>.</w:t>
      </w:r>
    </w:p>
    <w:p w14:paraId="54A4F909" w14:textId="0C030392" w:rsidR="00BD0A45" w:rsidRPr="00237F39" w:rsidRDefault="00EC4E2C" w:rsidP="006F6C66">
      <w:pPr>
        <w:pStyle w:val="Balk4"/>
      </w:pPr>
      <w:r w:rsidRPr="00237F39">
        <w:t>Beşinci</w:t>
      </w:r>
      <w:r w:rsidR="00E4403D" w:rsidRPr="00237F39">
        <w:t xml:space="preserve"> </w:t>
      </w:r>
      <w:r w:rsidRPr="00237F39">
        <w:t>nesil</w:t>
      </w:r>
      <w:r w:rsidR="00E4403D" w:rsidRPr="00237F39">
        <w:t xml:space="preserve"> </w:t>
      </w:r>
      <w:r w:rsidRPr="00237F39">
        <w:t>döner</w:t>
      </w:r>
      <w:r w:rsidR="00E4403D" w:rsidRPr="00237F39">
        <w:t xml:space="preserve"> </w:t>
      </w:r>
      <w:r w:rsidRPr="00237F39">
        <w:t>alet</w:t>
      </w:r>
      <w:r w:rsidR="00E4403D" w:rsidRPr="00237F39">
        <w:t xml:space="preserve"> </w:t>
      </w:r>
      <w:r w:rsidRPr="00237F39">
        <w:t>sistemleri</w:t>
      </w:r>
    </w:p>
    <w:p w14:paraId="5C5E7598" w14:textId="24D21B3E" w:rsidR="00D04D2E" w:rsidRPr="00237F39" w:rsidRDefault="00D04D2E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2010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ıl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ana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115A7" w:rsidRPr="00237F39">
        <w:rPr>
          <w:rFonts w:ascii="Times New Roman" w:hAnsi="Times New Roman"/>
          <w:sz w:val="24"/>
          <w:szCs w:val="24"/>
        </w:rPr>
        <w:t>eksantr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115A7" w:rsidRPr="00237F39">
        <w:rPr>
          <w:rFonts w:ascii="Times New Roman" w:hAnsi="Times New Roman"/>
          <w:sz w:val="24"/>
          <w:szCs w:val="24"/>
        </w:rPr>
        <w:t>hareket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115A7" w:rsidRPr="00237F39">
        <w:rPr>
          <w:rFonts w:ascii="Times New Roman" w:hAnsi="Times New Roman"/>
          <w:sz w:val="24"/>
          <w:szCs w:val="24"/>
        </w:rPr>
        <w:t>prepar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115A7" w:rsidRPr="00237F39">
        <w:rPr>
          <w:rFonts w:ascii="Times New Roman" w:hAnsi="Times New Roman"/>
          <w:sz w:val="24"/>
          <w:szCs w:val="24"/>
        </w:rPr>
        <w:t>yap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115A7" w:rsidRPr="00237F39">
        <w:rPr>
          <w:rFonts w:ascii="Times New Roman" w:hAnsi="Times New Roman"/>
          <w:sz w:val="24"/>
          <w:szCs w:val="24"/>
        </w:rPr>
        <w:t>dön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115A7" w:rsidRPr="00237F39">
        <w:rPr>
          <w:rFonts w:ascii="Times New Roman" w:hAnsi="Times New Roman"/>
          <w:sz w:val="24"/>
          <w:szCs w:val="24"/>
        </w:rPr>
        <w:t>Ni-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115A7" w:rsidRPr="00237F39">
        <w:rPr>
          <w:rFonts w:ascii="Times New Roman" w:hAnsi="Times New Roman"/>
          <w:sz w:val="24"/>
          <w:szCs w:val="24"/>
        </w:rPr>
        <w:t>sistemlerin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115A7" w:rsidRPr="00237F39">
        <w:rPr>
          <w:rFonts w:ascii="Times New Roman" w:hAnsi="Times New Roman"/>
          <w:sz w:val="24"/>
          <w:szCs w:val="24"/>
        </w:rPr>
        <w:t>ProTap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115A7" w:rsidRPr="00237F39">
        <w:rPr>
          <w:rFonts w:ascii="Times New Roman" w:hAnsi="Times New Roman"/>
          <w:sz w:val="24"/>
          <w:szCs w:val="24"/>
        </w:rPr>
        <w:t>Nex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Dentspl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irona)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evo-S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Micro-Mega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esançon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neShap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Micro-Mega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esançon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eşinc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esi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84839" w:rsidRPr="00237F39">
        <w:rPr>
          <w:rFonts w:ascii="Times New Roman" w:hAnsi="Times New Roman"/>
          <w:sz w:val="24"/>
          <w:szCs w:val="24"/>
        </w:rPr>
        <w:t>dön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84839" w:rsidRPr="00237F39">
        <w:rPr>
          <w:rFonts w:ascii="Times New Roman" w:hAnsi="Times New Roman"/>
          <w:sz w:val="24"/>
          <w:szCs w:val="24"/>
        </w:rPr>
        <w:t>ale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84839" w:rsidRPr="00237F39">
        <w:rPr>
          <w:rFonts w:ascii="Times New Roman" w:hAnsi="Times New Roman"/>
          <w:sz w:val="24"/>
          <w:szCs w:val="24"/>
        </w:rPr>
        <w:t>s</w:t>
      </w:r>
      <w:r w:rsidR="00E50358" w:rsidRPr="00237F39">
        <w:rPr>
          <w:rFonts w:ascii="Times New Roman" w:hAnsi="Times New Roman"/>
          <w:sz w:val="24"/>
          <w:szCs w:val="24"/>
        </w:rPr>
        <w:t>istem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bu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ilmiştir.</w:t>
      </w:r>
    </w:p>
    <w:p w14:paraId="0316843A" w14:textId="4E3134FE" w:rsidR="00EC4E2C" w:rsidRPr="00237F39" w:rsidRDefault="004818B8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esilde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zellik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51A4D" w:rsidRPr="00237F39">
        <w:rPr>
          <w:rFonts w:ascii="Times New Roman" w:hAnsi="Times New Roman"/>
          <w:sz w:val="24"/>
          <w:szCs w:val="24"/>
        </w:rPr>
        <w:t>eksantr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areke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dlandır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o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erkez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ış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71715" w:rsidRPr="00237F39">
        <w:rPr>
          <w:rFonts w:ascii="Times New Roman" w:hAnsi="Times New Roman"/>
          <w:sz w:val="24"/>
          <w:szCs w:val="24"/>
        </w:rPr>
        <w:t>hareket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71715"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71715" w:rsidRPr="00237F39">
        <w:rPr>
          <w:rFonts w:ascii="Times New Roman" w:hAnsi="Times New Roman"/>
          <w:sz w:val="24"/>
          <w:szCs w:val="24"/>
        </w:rPr>
        <w:t>yapmasıdı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ye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ç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plan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ıkış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is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z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ndirilmi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nt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laşlar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orona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ıkarılm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B7151">
        <w:rPr>
          <w:rFonts w:ascii="Times New Roman" w:hAnsi="Times New Roman"/>
          <w:sz w:val="24"/>
          <w:szCs w:val="24"/>
        </w:rPr>
        <w:t>kolaylaştırılmı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ur.</w:t>
      </w:r>
    </w:p>
    <w:p w14:paraId="2E2E8888" w14:textId="32E6A08F" w:rsidR="003F7286" w:rsidRPr="00237F39" w:rsidRDefault="003F7286" w:rsidP="006F6C66">
      <w:pPr>
        <w:pStyle w:val="Balk3"/>
      </w:pPr>
      <w:bookmarkStart w:id="13" w:name="_Toc134102381"/>
      <w:r w:rsidRPr="00237F39">
        <w:t>2.1.2.</w:t>
      </w:r>
      <w:r w:rsidR="00E4403D" w:rsidRPr="00237F39">
        <w:t xml:space="preserve"> </w:t>
      </w:r>
      <w:r w:rsidRPr="00237F39">
        <w:t>Ni-Ti</w:t>
      </w:r>
      <w:r w:rsidR="00E4403D" w:rsidRPr="00237F39">
        <w:t xml:space="preserve"> </w:t>
      </w:r>
      <w:r w:rsidRPr="00237F39">
        <w:t>eğelerin</w:t>
      </w:r>
      <w:r w:rsidR="00E4403D" w:rsidRPr="00237F39">
        <w:t xml:space="preserve"> </w:t>
      </w:r>
      <w:r w:rsidRPr="00237F39">
        <w:t>üretim</w:t>
      </w:r>
      <w:r w:rsidR="00E4403D" w:rsidRPr="00237F39">
        <w:t xml:space="preserve"> </w:t>
      </w:r>
      <w:r w:rsidR="00CA2164" w:rsidRPr="00237F39">
        <w:t>süreçleri</w:t>
      </w:r>
      <w:bookmarkEnd w:id="13"/>
    </w:p>
    <w:p w14:paraId="47D3ED27" w14:textId="788CBFA1" w:rsidR="00EA7408" w:rsidRPr="00237F39" w:rsidRDefault="00A346E6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Eğe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enilen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esil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ış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</w:t>
      </w:r>
      <w:r w:rsidR="003750F8" w:rsidRPr="00237F39">
        <w:rPr>
          <w:rFonts w:ascii="Times New Roman" w:hAnsi="Times New Roman"/>
          <w:sz w:val="24"/>
          <w:szCs w:val="24"/>
        </w:rPr>
        <w:t>reti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750F8" w:rsidRPr="00237F39">
        <w:rPr>
          <w:rFonts w:ascii="Times New Roman" w:hAnsi="Times New Roman"/>
          <w:sz w:val="24"/>
          <w:szCs w:val="24"/>
        </w:rPr>
        <w:t>sürec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750F8" w:rsidRPr="00237F39">
        <w:rPr>
          <w:rFonts w:ascii="Times New Roman" w:hAnsi="Times New Roman"/>
          <w:sz w:val="24"/>
          <w:szCs w:val="24"/>
        </w:rPr>
        <w:t>Ni-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750F8" w:rsidRPr="00237F39">
        <w:rPr>
          <w:rFonts w:ascii="Times New Roman" w:hAnsi="Times New Roman"/>
          <w:sz w:val="24"/>
          <w:szCs w:val="24"/>
        </w:rPr>
        <w:t>alet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750F8" w:rsidRPr="00237F39">
        <w:rPr>
          <w:rFonts w:ascii="Times New Roman" w:hAnsi="Times New Roman"/>
          <w:sz w:val="24"/>
          <w:szCs w:val="24"/>
        </w:rPr>
        <w:t>mekan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750F8" w:rsidRPr="00237F39">
        <w:rPr>
          <w:rFonts w:ascii="Times New Roman" w:hAnsi="Times New Roman"/>
          <w:sz w:val="24"/>
          <w:szCs w:val="24"/>
        </w:rPr>
        <w:t>özellikler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750F8" w:rsidRPr="00237F39">
        <w:rPr>
          <w:rFonts w:ascii="Times New Roman" w:hAnsi="Times New Roman"/>
          <w:sz w:val="24"/>
          <w:szCs w:val="24"/>
        </w:rPr>
        <w:t>etkile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750F8" w:rsidRPr="00237F39">
        <w:rPr>
          <w:rFonts w:ascii="Times New Roman" w:hAnsi="Times New Roman"/>
          <w:sz w:val="24"/>
          <w:szCs w:val="24"/>
        </w:rPr>
        <w:t>Bükümlü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750F8" w:rsidRPr="00237F39">
        <w:rPr>
          <w:rFonts w:ascii="Times New Roman" w:hAnsi="Times New Roman"/>
          <w:sz w:val="24"/>
          <w:szCs w:val="24"/>
        </w:rPr>
        <w:t>fabrikasyon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392C" w:rsidRPr="00237F39">
        <w:rPr>
          <w:rFonts w:ascii="Times New Roman" w:hAnsi="Times New Roman"/>
          <w:sz w:val="24"/>
          <w:szCs w:val="24"/>
        </w:rPr>
        <w:t>elektroparlat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392C" w:rsidRPr="00237F39">
        <w:rPr>
          <w:rFonts w:ascii="Times New Roman" w:hAnsi="Times New Roman"/>
          <w:sz w:val="24"/>
          <w:szCs w:val="24"/>
        </w:rPr>
        <w:t>(</w:t>
      </w:r>
      <w:r w:rsidR="003750F8" w:rsidRPr="00237F39">
        <w:rPr>
          <w:rFonts w:ascii="Times New Roman" w:hAnsi="Times New Roman"/>
          <w:sz w:val="24"/>
          <w:szCs w:val="24"/>
        </w:rPr>
        <w:t>elektropolishing</w:t>
      </w:r>
      <w:r w:rsidR="00C8392C" w:rsidRPr="00237F39">
        <w:rPr>
          <w:rFonts w:ascii="Times New Roman" w:hAnsi="Times New Roman"/>
          <w:sz w:val="24"/>
          <w:szCs w:val="24"/>
        </w:rPr>
        <w:t>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750F8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750F8" w:rsidRPr="00237F39">
        <w:rPr>
          <w:rFonts w:ascii="Times New Roman" w:hAnsi="Times New Roman"/>
          <w:sz w:val="24"/>
          <w:szCs w:val="24"/>
        </w:rPr>
        <w:t>elektr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750F8" w:rsidRPr="00237F39">
        <w:rPr>
          <w:rFonts w:ascii="Times New Roman" w:hAnsi="Times New Roman"/>
          <w:sz w:val="24"/>
          <w:szCs w:val="24"/>
        </w:rPr>
        <w:t>deşarj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750F8" w:rsidRPr="00237F39">
        <w:rPr>
          <w:rFonts w:ascii="Times New Roman" w:hAnsi="Times New Roman"/>
          <w:sz w:val="24"/>
          <w:szCs w:val="24"/>
        </w:rPr>
        <w:t>işle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750F8" w:rsidRPr="00237F39">
        <w:rPr>
          <w:rFonts w:ascii="Times New Roman" w:hAnsi="Times New Roman"/>
          <w:sz w:val="24"/>
          <w:szCs w:val="24"/>
        </w:rPr>
        <w:t>(EDM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750F8" w:rsidRPr="00237F39">
        <w:rPr>
          <w:rFonts w:ascii="Times New Roman" w:hAnsi="Times New Roman"/>
          <w:sz w:val="24"/>
          <w:szCs w:val="24"/>
        </w:rPr>
        <w:t>yüze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750F8" w:rsidRPr="00237F39">
        <w:rPr>
          <w:rFonts w:ascii="Times New Roman" w:hAnsi="Times New Roman"/>
          <w:sz w:val="24"/>
          <w:szCs w:val="24"/>
        </w:rPr>
        <w:t>teknikleri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43E77"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43E77" w:rsidRPr="00237F39">
        <w:rPr>
          <w:rFonts w:ascii="Times New Roman" w:hAnsi="Times New Roman"/>
          <w:sz w:val="24"/>
          <w:szCs w:val="24"/>
        </w:rPr>
        <w:t>sırasında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43E77" w:rsidRPr="00237F39">
        <w:rPr>
          <w:rFonts w:ascii="Times New Roman" w:hAnsi="Times New Roman"/>
          <w:sz w:val="24"/>
          <w:szCs w:val="24"/>
        </w:rPr>
        <w:t>olumsuzluk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750F8" w:rsidRPr="00237F39">
        <w:rPr>
          <w:rFonts w:ascii="Times New Roman" w:hAnsi="Times New Roman"/>
          <w:sz w:val="24"/>
          <w:szCs w:val="24"/>
        </w:rPr>
        <w:t>belir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750F8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750F8" w:rsidRPr="00237F39">
        <w:rPr>
          <w:rFonts w:ascii="Times New Roman" w:hAnsi="Times New Roman"/>
          <w:sz w:val="24"/>
          <w:szCs w:val="24"/>
        </w:rPr>
        <w:t>derecey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750F8" w:rsidRPr="00237F39">
        <w:rPr>
          <w:rFonts w:ascii="Times New Roman" w:hAnsi="Times New Roman"/>
          <w:sz w:val="24"/>
          <w:szCs w:val="24"/>
        </w:rPr>
        <w:t>kad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750F8" w:rsidRPr="00237F39">
        <w:rPr>
          <w:rFonts w:ascii="Times New Roman" w:hAnsi="Times New Roman"/>
          <w:sz w:val="24"/>
          <w:szCs w:val="24"/>
        </w:rPr>
        <w:t>iyileştirmiş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750F8" w:rsidRPr="00237F39">
        <w:rPr>
          <w:rFonts w:ascii="Times New Roman" w:hAnsi="Times New Roman"/>
          <w:sz w:val="24"/>
          <w:szCs w:val="24"/>
        </w:rPr>
        <w:t>böylec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750F8" w:rsidRPr="00237F39">
        <w:rPr>
          <w:rFonts w:ascii="Times New Roman" w:hAnsi="Times New Roman"/>
          <w:sz w:val="24"/>
          <w:szCs w:val="24"/>
        </w:rPr>
        <w:t>güvenliğ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750F8" w:rsidRPr="00237F39">
        <w:rPr>
          <w:rFonts w:ascii="Times New Roman" w:hAnsi="Times New Roman"/>
          <w:sz w:val="24"/>
          <w:szCs w:val="24"/>
        </w:rPr>
        <w:t>artırmı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750F8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750F8" w:rsidRPr="00237F39">
        <w:rPr>
          <w:rFonts w:ascii="Times New Roman" w:hAnsi="Times New Roman"/>
          <w:sz w:val="24"/>
          <w:szCs w:val="24"/>
        </w:rPr>
        <w:t>torsiyon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750F8" w:rsidRPr="00237F39">
        <w:rPr>
          <w:rFonts w:ascii="Times New Roman" w:hAnsi="Times New Roman"/>
          <w:sz w:val="24"/>
          <w:szCs w:val="24"/>
        </w:rPr>
        <w:t>kırılmay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750F8" w:rsidRPr="00237F39">
        <w:rPr>
          <w:rFonts w:ascii="Times New Roman" w:hAnsi="Times New Roman"/>
          <w:sz w:val="24"/>
          <w:szCs w:val="24"/>
        </w:rPr>
        <w:t>azaltmıştır.</w:t>
      </w:r>
    </w:p>
    <w:p w14:paraId="4BB1E6EA" w14:textId="7EE065BD" w:rsidR="00651A4D" w:rsidRPr="00237F39" w:rsidRDefault="00615007" w:rsidP="006F6C66">
      <w:pPr>
        <w:pStyle w:val="Balk4"/>
        <w:rPr>
          <w:shd w:val="clear" w:color="auto" w:fill="FFFFFF"/>
        </w:rPr>
      </w:pPr>
      <w:r w:rsidRPr="00237F39">
        <w:rPr>
          <w:shd w:val="clear" w:color="auto" w:fill="FFFFFF"/>
        </w:rPr>
        <w:t>E</w:t>
      </w:r>
      <w:r w:rsidR="00FA63D3" w:rsidRPr="00237F39">
        <w:rPr>
          <w:shd w:val="clear" w:color="auto" w:fill="FFFFFF"/>
        </w:rPr>
        <w:t>lektro</w:t>
      </w:r>
      <w:r w:rsidRPr="00237F39">
        <w:rPr>
          <w:shd w:val="clear" w:color="auto" w:fill="FFFFFF"/>
        </w:rPr>
        <w:t>parlatma</w:t>
      </w:r>
      <w:r w:rsidR="00E4403D" w:rsidRPr="00237F39">
        <w:rPr>
          <w:shd w:val="clear" w:color="auto" w:fill="FFFFFF"/>
        </w:rPr>
        <w:t xml:space="preserve"> </w:t>
      </w:r>
      <w:r w:rsidRPr="00237F39">
        <w:rPr>
          <w:shd w:val="clear" w:color="auto" w:fill="FFFFFF"/>
        </w:rPr>
        <w:t>(ele</w:t>
      </w:r>
      <w:r w:rsidR="00AB5664" w:rsidRPr="00237F39">
        <w:rPr>
          <w:shd w:val="clear" w:color="auto" w:fill="FFFFFF"/>
        </w:rPr>
        <w:t>ctropolishing</w:t>
      </w:r>
      <w:r w:rsidRPr="00237F39">
        <w:rPr>
          <w:shd w:val="clear" w:color="auto" w:fill="FFFFFF"/>
        </w:rPr>
        <w:t>)</w:t>
      </w:r>
    </w:p>
    <w:p w14:paraId="4AE18C6F" w14:textId="1A757940" w:rsidR="00AB5664" w:rsidRPr="00237F39" w:rsidRDefault="00A83681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Elektrokimyas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üze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şle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lin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lektroparlat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şlemi</w:t>
      </w:r>
      <w:r w:rsidR="00E76A8F" w:rsidRPr="00237F39">
        <w:rPr>
          <w:rFonts w:ascii="Times New Roman" w:hAnsi="Times New Roman"/>
          <w:sz w:val="24"/>
          <w:szCs w:val="24"/>
        </w:rPr>
        <w:t>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et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etler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üze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üzensizlikler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zaltm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lektrokapla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oluy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esne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üzey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et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yonlar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ikmes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fa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e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önte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l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1999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ıl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KG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76A8F" w:rsidRPr="00237F39">
        <w:rPr>
          <w:rFonts w:ascii="Times New Roman" w:hAnsi="Times New Roman"/>
          <w:sz w:val="24"/>
          <w:szCs w:val="24"/>
        </w:rPr>
        <w:t>firm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raf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i</w:t>
      </w:r>
      <w:r w:rsidR="008C53A0" w:rsidRPr="00237F39">
        <w:rPr>
          <w:rFonts w:ascii="Times New Roman" w:hAnsi="Times New Roman"/>
          <w:sz w:val="24"/>
          <w:szCs w:val="24"/>
        </w:rPr>
        <w:t>-</w:t>
      </w:r>
      <w:r w:rsidRPr="00237F39">
        <w:rPr>
          <w:rFonts w:ascii="Times New Roman" w:hAnsi="Times New Roman"/>
          <w:sz w:val="24"/>
          <w:szCs w:val="24"/>
        </w:rPr>
        <w:t>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et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malat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ullanılmıştır.</w:t>
      </w:r>
    </w:p>
    <w:p w14:paraId="08C28E35" w14:textId="73642112" w:rsidR="006F6C66" w:rsidRPr="00237F39" w:rsidRDefault="00A24515" w:rsidP="006F6C66">
      <w:pPr>
        <w:spacing w:after="360" w:line="360" w:lineRule="auto"/>
        <w:jc w:val="both"/>
        <w:rPr>
          <w:rFonts w:ascii="Times New Roman" w:hAnsi="Times New Roman"/>
          <w:b/>
          <w:bCs/>
          <w:color w:val="000000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şlem</w:t>
      </w:r>
      <w:r w:rsidR="00DC2AFB" w:rsidRPr="00237F39">
        <w:rPr>
          <w:rFonts w:ascii="Times New Roman" w:hAnsi="Times New Roman"/>
          <w:sz w:val="24"/>
          <w:szCs w:val="24"/>
        </w:rPr>
        <w:t>;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i</w:t>
      </w:r>
      <w:r w:rsidR="00DC2AFB" w:rsidRPr="00237F39">
        <w:rPr>
          <w:rFonts w:ascii="Times New Roman" w:hAnsi="Times New Roman"/>
          <w:sz w:val="24"/>
          <w:szCs w:val="24"/>
        </w:rPr>
        <w:t>-</w:t>
      </w:r>
      <w:r w:rsidRPr="00237F39">
        <w:rPr>
          <w:rFonts w:ascii="Times New Roman" w:hAnsi="Times New Roman"/>
          <w:sz w:val="24"/>
          <w:szCs w:val="24"/>
        </w:rPr>
        <w:t>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C2AFB" w:rsidRPr="00237F39">
        <w:rPr>
          <w:rFonts w:ascii="Times New Roman" w:hAnsi="Times New Roman"/>
          <w:sz w:val="24"/>
          <w:szCs w:val="24"/>
        </w:rPr>
        <w:t>dön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et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üzey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reti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ataların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zal</w:t>
      </w:r>
      <w:r w:rsidR="00E534C2" w:rsidRPr="00237F39">
        <w:rPr>
          <w:rFonts w:ascii="Times New Roman" w:hAnsi="Times New Roman"/>
          <w:sz w:val="24"/>
          <w:szCs w:val="24"/>
        </w:rPr>
        <w:t>tm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ürüzsü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üze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ğlayabil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ip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ksi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bak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uşturm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ze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ksidasyon-redüksi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eaksiyonu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e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m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lektroli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anyosu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aldı</w:t>
      </w:r>
      <w:r w:rsidR="00BE3292" w:rsidRPr="00237F39">
        <w:rPr>
          <w:rFonts w:ascii="Times New Roman" w:hAnsi="Times New Roman"/>
          <w:sz w:val="24"/>
          <w:szCs w:val="24"/>
        </w:rPr>
        <w:t>rılmasıy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E3292" w:rsidRPr="00237F39">
        <w:rPr>
          <w:rFonts w:ascii="Times New Roman" w:hAnsi="Times New Roman"/>
          <w:sz w:val="24"/>
          <w:szCs w:val="24"/>
        </w:rPr>
        <w:t>gerçekleştiril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E3292" w:rsidRPr="00237F39">
        <w:rPr>
          <w:rFonts w:ascii="Times New Roman" w:hAnsi="Times New Roman"/>
          <w:sz w:val="24"/>
          <w:szCs w:val="24"/>
        </w:rPr>
        <w:t>B</w:t>
      </w:r>
      <w:r w:rsidRPr="00237F39">
        <w:rPr>
          <w:rFonts w:ascii="Times New Roman" w:hAnsi="Times New Roman"/>
          <w:sz w:val="24"/>
          <w:szCs w:val="24"/>
        </w:rPr>
        <w:t>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E3292" w:rsidRPr="00237F39">
        <w:rPr>
          <w:rFonts w:ascii="Times New Roman" w:hAnsi="Times New Roman"/>
          <w:sz w:val="24"/>
          <w:szCs w:val="24"/>
        </w:rPr>
        <w:lastRenderedPageBreak/>
        <w:t>işle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E3292" w:rsidRPr="00237F39">
        <w:rPr>
          <w:rFonts w:ascii="Times New Roman" w:hAnsi="Times New Roman"/>
          <w:sz w:val="24"/>
          <w:szCs w:val="24"/>
        </w:rPr>
        <w:t>sayes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E3292" w:rsidRPr="00237F39">
        <w:rPr>
          <w:rFonts w:ascii="Times New Roman" w:hAnsi="Times New Roman"/>
          <w:sz w:val="24"/>
          <w:szCs w:val="24"/>
        </w:rPr>
        <w:t>alet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üperelastikli</w:t>
      </w:r>
      <w:r w:rsidR="00BE3292" w:rsidRPr="00237F39">
        <w:rPr>
          <w:rFonts w:ascii="Times New Roman" w:hAnsi="Times New Roman"/>
          <w:sz w:val="24"/>
          <w:szCs w:val="24"/>
        </w:rPr>
        <w:t>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E3292" w:rsidRPr="00237F39">
        <w:rPr>
          <w:rFonts w:ascii="Times New Roman" w:hAnsi="Times New Roman"/>
          <w:sz w:val="24"/>
          <w:szCs w:val="24"/>
        </w:rPr>
        <w:t>özelliğ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tkile</w:t>
      </w:r>
      <w:r w:rsidR="00BE3292" w:rsidRPr="00237F39">
        <w:rPr>
          <w:rFonts w:ascii="Times New Roman" w:hAnsi="Times New Roman"/>
          <w:sz w:val="24"/>
          <w:szCs w:val="24"/>
        </w:rPr>
        <w:t>n</w:t>
      </w:r>
      <w:r w:rsidRPr="00237F39">
        <w:rPr>
          <w:rFonts w:ascii="Times New Roman" w:hAnsi="Times New Roman"/>
          <w:sz w:val="24"/>
          <w:szCs w:val="24"/>
        </w:rPr>
        <w:t>me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B919DE">
        <w:rPr>
          <w:rFonts w:ascii="Times New Roman" w:hAnsi="Times New Roman"/>
          <w:sz w:val="24"/>
          <w:szCs w:val="24"/>
        </w:rPr>
        <w:t>aletlerin</w:t>
      </w:r>
      <w:r w:rsidR="00E4403D" w:rsidRPr="00B919DE">
        <w:rPr>
          <w:rFonts w:ascii="Times New Roman" w:hAnsi="Times New Roman"/>
          <w:sz w:val="24"/>
          <w:szCs w:val="24"/>
        </w:rPr>
        <w:t xml:space="preserve"> </w:t>
      </w:r>
      <w:r w:rsidRPr="00B919DE">
        <w:rPr>
          <w:rFonts w:ascii="Times New Roman" w:hAnsi="Times New Roman"/>
          <w:sz w:val="24"/>
          <w:szCs w:val="24"/>
        </w:rPr>
        <w:t>döngüsel</w:t>
      </w:r>
      <w:r w:rsidR="00E4403D" w:rsidRPr="00B919DE">
        <w:rPr>
          <w:rFonts w:ascii="Times New Roman" w:hAnsi="Times New Roman"/>
          <w:sz w:val="24"/>
          <w:szCs w:val="24"/>
        </w:rPr>
        <w:t xml:space="preserve"> </w:t>
      </w:r>
      <w:r w:rsidRPr="00B919DE">
        <w:rPr>
          <w:rFonts w:ascii="Times New Roman" w:hAnsi="Times New Roman"/>
          <w:sz w:val="24"/>
          <w:szCs w:val="24"/>
        </w:rPr>
        <w:t>yorul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919DE" w:rsidRPr="00B919DE">
        <w:rPr>
          <w:rFonts w:ascii="Times New Roman" w:hAnsi="Times New Roman"/>
          <w:sz w:val="24"/>
          <w:szCs w:val="24"/>
        </w:rPr>
        <w:t>direnci, kesme verimliliği ve korozyon direnci arttırılmış olur [25].</w:t>
      </w:r>
    </w:p>
    <w:p w14:paraId="59996C06" w14:textId="01AC0F8E" w:rsidR="00947005" w:rsidRPr="00237F39" w:rsidRDefault="00EE2268" w:rsidP="006F6C66">
      <w:pPr>
        <w:pStyle w:val="Balk4"/>
        <w:rPr>
          <w:shd w:val="clear" w:color="auto" w:fill="FFFFFF"/>
        </w:rPr>
      </w:pPr>
      <w:r w:rsidRPr="00237F39">
        <w:rPr>
          <w:shd w:val="clear" w:color="auto" w:fill="FFFFFF"/>
        </w:rPr>
        <w:t>Elektrik</w:t>
      </w:r>
      <w:r w:rsidR="00E4403D" w:rsidRPr="00237F39">
        <w:rPr>
          <w:shd w:val="clear" w:color="auto" w:fill="FFFFFF"/>
        </w:rPr>
        <w:t xml:space="preserve"> </w:t>
      </w:r>
      <w:r w:rsidRPr="00237F39">
        <w:rPr>
          <w:shd w:val="clear" w:color="auto" w:fill="FFFFFF"/>
        </w:rPr>
        <w:t>deşarjlı</w:t>
      </w:r>
      <w:r w:rsidR="00E4403D" w:rsidRPr="00237F39">
        <w:rPr>
          <w:shd w:val="clear" w:color="auto" w:fill="FFFFFF"/>
        </w:rPr>
        <w:t xml:space="preserve"> </w:t>
      </w:r>
      <w:r w:rsidRPr="00237F39">
        <w:rPr>
          <w:shd w:val="clear" w:color="auto" w:fill="FFFFFF"/>
        </w:rPr>
        <w:t>işleme</w:t>
      </w:r>
      <w:r w:rsidR="00E4403D" w:rsidRPr="00237F39">
        <w:rPr>
          <w:shd w:val="clear" w:color="auto" w:fill="FFFFFF"/>
        </w:rPr>
        <w:t xml:space="preserve"> </w:t>
      </w:r>
      <w:r w:rsidRPr="00237F39">
        <w:rPr>
          <w:shd w:val="clear" w:color="auto" w:fill="FFFFFF"/>
        </w:rPr>
        <w:t>(</w:t>
      </w:r>
      <w:r w:rsidR="000628EB" w:rsidRPr="00237F39">
        <w:rPr>
          <w:shd w:val="clear" w:color="auto" w:fill="FFFFFF"/>
        </w:rPr>
        <w:t>EDM</w:t>
      </w:r>
      <w:r w:rsidRPr="00237F39">
        <w:rPr>
          <w:shd w:val="clear" w:color="auto" w:fill="FFFFFF"/>
        </w:rPr>
        <w:t>)</w:t>
      </w:r>
    </w:p>
    <w:p w14:paraId="3452703C" w14:textId="566574D3" w:rsidR="00753422" w:rsidRPr="00237F39" w:rsidRDefault="00EE2268" w:rsidP="000972CE">
      <w:pPr>
        <w:spacing w:after="360" w:line="360" w:lineRule="auto"/>
        <w:jc w:val="both"/>
        <w:rPr>
          <w:rFonts w:ascii="Times New Roman" w:hAnsi="Times New Roman"/>
          <w:color w:val="000000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lektri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deşarjlı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işlem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332E96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(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DM</w:t>
      </w:r>
      <w:r w:rsidR="00332E96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),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332E96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mühendislikt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332E96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yaygı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332E96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olara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332E96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kullanıla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CA41A0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ir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CA41A0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yöntemdir.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CA41A0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u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CA41A0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yöntem</w:t>
      </w:r>
      <w:r w:rsidR="007D4D4A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;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332E96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metal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332E96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yüzeyi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332E96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ri</w:t>
      </w:r>
      <w:r w:rsidR="00CA41A0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tilere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332E96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v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332E96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metali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332E96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küçü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332E96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kısımlarını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332E96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ir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332E96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dielektri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332E96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ıvını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332E96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varlığınd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332E96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uharlaştı</w:t>
      </w:r>
      <w:r w:rsidR="00CA41A0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rılara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332E96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aşınmış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332E96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pürüzlü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332E96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ir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332E96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metal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332E96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yüzey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7D4D4A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oluşturma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332E96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içi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7D4D4A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yapıla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332E96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kontrollü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332E96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ir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332E96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oşaltm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332E96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işlemi</w:t>
      </w:r>
      <w:r w:rsidR="0094261E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dir.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94261E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u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3E7C2A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termal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3E7C2A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rozyo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3E7C2A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işlemi</w:t>
      </w:r>
      <w:r w:rsidR="00FE0C64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nd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076DD4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aletleri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076DD4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direk</w:t>
      </w:r>
      <w:r w:rsidR="00437A23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t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076DD4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temas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076DD4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tmesi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 w:rsidR="00076DD4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gerekmez.</w:t>
      </w:r>
      <w:r w:rsidR="009232C2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u</w:t>
      </w:r>
      <w:proofErr w:type="spellEnd"/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9232C2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işlem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9232C2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kullanılara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9232C2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üretile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9232C2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Ni-Ti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9232C2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aletler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9232C2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dah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9232C2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pürüzlü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9232C2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v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9232C2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dah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9232C2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ert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9232C2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ir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9232C2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yüzey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9232C2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ahiptir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9232C2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v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9232C2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öylec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9232C2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kesm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9232C2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tkinliği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9232C2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arttırılmış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9232C2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olur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E3036F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fldChar w:fldCharType="begin">
          <w:fldData xml:space="preserve">PEVuZE5vdGU+PENpdGU+PEF1dGhvcj5IYWFwYXNhbG88L0F1dGhvcj48WWVhcj4yMDEzPC9ZZWFy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</w:fldData>
        </w:fldChar>
      </w:r>
      <w:r w:rsidR="004E7CB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instrText xml:space="preserve"> ADDIN EN.CITE </w:instrText>
      </w:r>
      <w:r w:rsidR="004E7CB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fldChar w:fldCharType="begin">
          <w:fldData xml:space="preserve">PEVuZE5vdGU+PENpdGU+PEF1dGhvcj5IYWFwYXNhbG88L0F1dGhvcj48WWVhcj4yMDEzPC9ZZWFy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</w:fldData>
        </w:fldChar>
      </w:r>
      <w:r w:rsidR="004E7CB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instrText xml:space="preserve"> ADDIN EN.CITE.DATA </w:instrText>
      </w:r>
      <w:r w:rsidR="004E7CB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</w:r>
      <w:r w:rsidR="004E7CB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fldChar w:fldCharType="end"/>
      </w:r>
      <w:r w:rsidR="00E3036F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</w:r>
      <w:r w:rsidR="00E3036F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fldChar w:fldCharType="separate"/>
      </w:r>
      <w:r w:rsidR="004E7CBB" w:rsidRPr="00237F39">
        <w:rPr>
          <w:rFonts w:ascii="Times New Roman" w:hAnsi="Times New Roman"/>
          <w:noProof/>
          <w:color w:val="000000"/>
          <w:sz w:val="24"/>
          <w:szCs w:val="24"/>
          <w:shd w:val="clear" w:color="auto" w:fill="FFFFFF"/>
        </w:rPr>
        <w:t>[30,</w:t>
      </w:r>
      <w:r w:rsidR="00E4403D" w:rsidRPr="00237F39">
        <w:rPr>
          <w:rFonts w:ascii="Times New Roman" w:hAnsi="Times New Roman"/>
          <w:noProof/>
          <w:color w:val="000000"/>
          <w:sz w:val="24"/>
          <w:szCs w:val="24"/>
          <w:shd w:val="clear" w:color="auto" w:fill="FFFFFF"/>
        </w:rPr>
        <w:t xml:space="preserve"> </w:t>
      </w:r>
      <w:r w:rsidR="004E7CBB" w:rsidRPr="00237F39">
        <w:rPr>
          <w:rFonts w:ascii="Times New Roman" w:hAnsi="Times New Roman"/>
          <w:noProof/>
          <w:color w:val="000000"/>
          <w:sz w:val="24"/>
          <w:szCs w:val="24"/>
          <w:shd w:val="clear" w:color="auto" w:fill="FFFFFF"/>
        </w:rPr>
        <w:t>31]</w:t>
      </w:r>
      <w:r w:rsidR="00E3036F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fldChar w:fldCharType="end"/>
      </w:r>
      <w:r w:rsidR="009232C2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.</w:t>
      </w:r>
    </w:p>
    <w:p w14:paraId="30254E44" w14:textId="7D5014F5" w:rsidR="004D28EF" w:rsidRPr="00237F39" w:rsidRDefault="00753422" w:rsidP="000972CE">
      <w:pPr>
        <w:spacing w:after="360" w:line="360" w:lineRule="auto"/>
        <w:jc w:val="both"/>
        <w:rPr>
          <w:rFonts w:ascii="Times New Roman" w:hAnsi="Times New Roman"/>
          <w:color w:val="000000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u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B762E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teknoloji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B762E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kullanılara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B762E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üretile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il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ğ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istemi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B762E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HyFlex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B762E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DM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B762E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istemi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B762E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(Coltene/Whaledent,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B762E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Cuyahog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B762E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Falls,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FE0C64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ABD</w:t>
      </w:r>
      <w:r w:rsidR="00B762E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)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0E7CB2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2016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0E7CB2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yılınd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B762E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piyasay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FE0C64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ürülmüştür</w:t>
      </w:r>
      <w:r w:rsidR="00B762E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.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B762E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HyFlex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2C04D7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DM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B762E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istemi</w:t>
      </w:r>
      <w:r w:rsidR="00756A6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ndeki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756A6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Ni</w:t>
      </w:r>
      <w:r w:rsidR="00FB124A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-</w:t>
      </w:r>
      <w:r w:rsidR="00756A6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Ti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756A6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alaşımı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B762E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martensiti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B762E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v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B762E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östeniti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B762E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Ni</w:t>
      </w:r>
      <w:r w:rsidR="00634217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-</w:t>
      </w:r>
      <w:r w:rsidR="00B762E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Ti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B762E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alaşımını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B762E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ir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B762E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karışımında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B762E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oluşur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F5188F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fldChar w:fldCharType="begin">
          <w:fldData xml:space="preserve">PEVuZE5vdGU+PENpdGU+PEF1dGhvcj5JYWNvbm88L0F1dGhvcj48WWVhcj4yMDE3PC9ZZWFyPjxS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</w:fldData>
        </w:fldChar>
      </w:r>
      <w:r w:rsidR="004E7CB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instrText xml:space="preserve"> ADDIN EN.CITE </w:instrText>
      </w:r>
      <w:r w:rsidR="004E7CB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fldChar w:fldCharType="begin">
          <w:fldData xml:space="preserve">PEVuZE5vdGU+PENpdGU+PEF1dGhvcj5JYWNvbm88L0F1dGhvcj48WWVhcj4yMDE3PC9ZZWFyPjxS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</w:fldData>
        </w:fldChar>
      </w:r>
      <w:r w:rsidR="004E7CB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instrText xml:space="preserve"> ADDIN EN.CITE.DATA </w:instrText>
      </w:r>
      <w:r w:rsidR="004E7CB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</w:r>
      <w:r w:rsidR="004E7CB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fldChar w:fldCharType="end"/>
      </w:r>
      <w:r w:rsidR="00F5188F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</w:r>
      <w:r w:rsidR="00F5188F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fldChar w:fldCharType="separate"/>
      </w:r>
      <w:r w:rsidR="004E7CBB" w:rsidRPr="00237F39">
        <w:rPr>
          <w:rFonts w:ascii="Times New Roman" w:hAnsi="Times New Roman"/>
          <w:noProof/>
          <w:color w:val="000000"/>
          <w:sz w:val="24"/>
          <w:szCs w:val="24"/>
          <w:shd w:val="clear" w:color="auto" w:fill="FFFFFF"/>
        </w:rPr>
        <w:t>[32]</w:t>
      </w:r>
      <w:r w:rsidR="00F5188F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fldChar w:fldCharType="end"/>
      </w:r>
      <w:r w:rsidR="00A66CA7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.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B762E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Hyflex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B762E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DM,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B762E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östeniti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B762E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fazı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B762E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olmamasın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B762E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vey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B762E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azaltılmış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B762E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olmasın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B762E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rağme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B762E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hal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B762E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geleneksel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B762E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CM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B762E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tellerinde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B762E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dah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B762E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yükse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B762E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ir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B762E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ertliğ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B762E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ahiptir,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B762E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u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D45A92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d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B762E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DM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D45A92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yöntemini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41344C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teldeki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B762E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ertleştirici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B762E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tkisini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B762E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kanıtlamaktadır.</w:t>
      </w:r>
    </w:p>
    <w:p w14:paraId="21749115" w14:textId="5074BFBD" w:rsidR="00EA7408" w:rsidRPr="00237F39" w:rsidRDefault="00EA7408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Metalurji</w:t>
      </w:r>
      <w:r w:rsidR="0046644E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knolojis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ürek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elişi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yes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sarımcı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reticiler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aşım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imyas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4573A" w:rsidRPr="00237F39">
        <w:rPr>
          <w:rFonts w:ascii="Times New Roman" w:hAnsi="Times New Roman"/>
          <w:sz w:val="24"/>
          <w:szCs w:val="24"/>
        </w:rPr>
        <w:t>yapısın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rist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leşim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iştirer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etal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iz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zellikler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yileştirmiş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i-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orul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irenc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rtırmıştır.</w:t>
      </w:r>
    </w:p>
    <w:p w14:paraId="689D1D80" w14:textId="2569E9A0" w:rsidR="004D28EF" w:rsidRPr="00237F39" w:rsidRDefault="0097696F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ı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ullan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et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şle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önte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ısı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şlem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i</w:t>
      </w:r>
      <w:r w:rsidR="00AE3F3C" w:rsidRPr="00237F39">
        <w:rPr>
          <w:rFonts w:ascii="Times New Roman" w:hAnsi="Times New Roman"/>
          <w:sz w:val="24"/>
          <w:szCs w:val="24"/>
        </w:rPr>
        <w:t>-</w:t>
      </w:r>
      <w:r w:rsidRPr="00237F39">
        <w:rPr>
          <w:rFonts w:ascii="Times New Roman" w:hAnsi="Times New Roman"/>
          <w:sz w:val="24"/>
          <w:szCs w:val="24"/>
        </w:rPr>
        <w:t>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aşım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E3F3C" w:rsidRPr="00237F39">
        <w:rPr>
          <w:rFonts w:ascii="Times New Roman" w:hAnsi="Times New Roman"/>
          <w:sz w:val="24"/>
          <w:szCs w:val="24"/>
        </w:rPr>
        <w:t>sü</w:t>
      </w:r>
      <w:r w:rsidR="003C45CB" w:rsidRPr="00237F39">
        <w:rPr>
          <w:rFonts w:ascii="Times New Roman" w:hAnsi="Times New Roman"/>
          <w:sz w:val="24"/>
          <w:szCs w:val="24"/>
        </w:rPr>
        <w:t>perelast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864ED" w:rsidRPr="00237F39">
        <w:rPr>
          <w:rFonts w:ascii="Times New Roman" w:hAnsi="Times New Roman"/>
          <w:sz w:val="24"/>
          <w:szCs w:val="24"/>
        </w:rPr>
        <w:t>özelliği</w:t>
      </w:r>
      <w:r w:rsidR="00516EC1" w:rsidRPr="00237F39">
        <w:rPr>
          <w:rFonts w:ascii="Times New Roman" w:hAnsi="Times New Roman"/>
          <w:sz w:val="24"/>
          <w:szCs w:val="24"/>
        </w:rPr>
        <w:t>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16EC1" w:rsidRPr="00237F39">
        <w:rPr>
          <w:rFonts w:ascii="Times New Roman" w:hAnsi="Times New Roman"/>
          <w:sz w:val="24"/>
          <w:szCs w:val="24"/>
        </w:rPr>
        <w:t>arttırm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elir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alzemey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elir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oşul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t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ka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e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ısıtm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oğutm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uygulanır.</w:t>
      </w:r>
    </w:p>
    <w:p w14:paraId="44F45580" w14:textId="114217FA" w:rsidR="008A15FE" w:rsidRPr="00237F39" w:rsidRDefault="0010512D" w:rsidP="006F6C66">
      <w:pPr>
        <w:pStyle w:val="Balk4"/>
      </w:pPr>
      <w:r w:rsidRPr="00237F39">
        <w:t>M-Wire</w:t>
      </w:r>
    </w:p>
    <w:p w14:paraId="0243481B" w14:textId="35494AE8" w:rsidR="004C667D" w:rsidRPr="00237F39" w:rsidRDefault="00304348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Tuls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nt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2007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ıl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</w:t>
      </w:r>
      <w:r w:rsidR="003E1132" w:rsidRPr="00237F39">
        <w:rPr>
          <w:rFonts w:ascii="Times New Roman" w:hAnsi="Times New Roman"/>
          <w:sz w:val="24"/>
          <w:szCs w:val="24"/>
        </w:rPr>
        <w:t>escil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C667D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C667D" w:rsidRPr="00237F39">
        <w:rPr>
          <w:rFonts w:ascii="Times New Roman" w:hAnsi="Times New Roman"/>
          <w:sz w:val="24"/>
          <w:szCs w:val="24"/>
        </w:rPr>
        <w:t>termomekan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C667D" w:rsidRPr="00237F39">
        <w:rPr>
          <w:rFonts w:ascii="Times New Roman" w:hAnsi="Times New Roman"/>
          <w:sz w:val="24"/>
          <w:szCs w:val="24"/>
        </w:rPr>
        <w:t>işle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C667D" w:rsidRPr="00237F39">
        <w:rPr>
          <w:rFonts w:ascii="Times New Roman" w:hAnsi="Times New Roman"/>
          <w:sz w:val="24"/>
          <w:szCs w:val="24"/>
        </w:rPr>
        <w:t>prosedürüy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C667D" w:rsidRPr="00237F39">
        <w:rPr>
          <w:rFonts w:ascii="Times New Roman" w:hAnsi="Times New Roman"/>
          <w:sz w:val="24"/>
          <w:szCs w:val="24"/>
        </w:rPr>
        <w:t>M-Wi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C667D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C667D" w:rsidRPr="00237F39">
        <w:rPr>
          <w:rFonts w:ascii="Times New Roman" w:hAnsi="Times New Roman"/>
          <w:sz w:val="24"/>
          <w:szCs w:val="24"/>
        </w:rPr>
        <w:t>adlandır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C667D" w:rsidRPr="00237F39">
        <w:rPr>
          <w:rFonts w:ascii="Times New Roman" w:hAnsi="Times New Roman"/>
          <w:sz w:val="24"/>
          <w:szCs w:val="24"/>
        </w:rPr>
        <w:t>ye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C667D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C667D" w:rsidRPr="00237F39">
        <w:rPr>
          <w:rFonts w:ascii="Times New Roman" w:hAnsi="Times New Roman"/>
          <w:sz w:val="24"/>
          <w:szCs w:val="24"/>
        </w:rPr>
        <w:t>Ni-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C667D" w:rsidRPr="00237F39">
        <w:rPr>
          <w:rFonts w:ascii="Times New Roman" w:hAnsi="Times New Roman"/>
          <w:sz w:val="24"/>
          <w:szCs w:val="24"/>
        </w:rPr>
        <w:t>t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C667D" w:rsidRPr="00237F39">
        <w:rPr>
          <w:rFonts w:ascii="Times New Roman" w:hAnsi="Times New Roman"/>
          <w:sz w:val="24"/>
          <w:szCs w:val="24"/>
        </w:rPr>
        <w:t>geliştir</w:t>
      </w:r>
      <w:r w:rsidR="003151BA" w:rsidRPr="00237F39">
        <w:rPr>
          <w:rFonts w:ascii="Times New Roman" w:hAnsi="Times New Roman"/>
          <w:sz w:val="24"/>
          <w:szCs w:val="24"/>
        </w:rPr>
        <w:t>miştir</w:t>
      </w:r>
      <w:r w:rsidR="001372E6" w:rsidRPr="00237F39">
        <w:rPr>
          <w:rFonts w:ascii="Times New Roman" w:hAnsi="Times New Roman"/>
          <w:sz w:val="24"/>
          <w:szCs w:val="24"/>
        </w:rPr>
        <w:t>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372E6"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372E6" w:rsidRPr="00237F39">
        <w:rPr>
          <w:rFonts w:ascii="Times New Roman" w:hAnsi="Times New Roman"/>
          <w:sz w:val="24"/>
          <w:szCs w:val="24"/>
        </w:rPr>
        <w:t>t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372E6" w:rsidRPr="00237F39">
        <w:rPr>
          <w:rFonts w:ascii="Times New Roman" w:hAnsi="Times New Roman"/>
          <w:sz w:val="24"/>
          <w:szCs w:val="24"/>
        </w:rPr>
        <w:t>g</w:t>
      </w:r>
      <w:r w:rsidR="003E1132" w:rsidRPr="00237F39">
        <w:rPr>
          <w:rFonts w:ascii="Times New Roman" w:hAnsi="Times New Roman"/>
          <w:sz w:val="24"/>
          <w:szCs w:val="24"/>
        </w:rPr>
        <w:t>elene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E1132" w:rsidRPr="00237F39">
        <w:rPr>
          <w:rFonts w:ascii="Times New Roman" w:hAnsi="Times New Roman"/>
          <w:sz w:val="24"/>
          <w:szCs w:val="24"/>
        </w:rPr>
        <w:t>süp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E1132" w:rsidRPr="00237F39">
        <w:rPr>
          <w:rFonts w:ascii="Times New Roman" w:hAnsi="Times New Roman"/>
          <w:sz w:val="24"/>
          <w:szCs w:val="24"/>
        </w:rPr>
        <w:t>elast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E1132" w:rsidRPr="00237F39">
        <w:rPr>
          <w:rFonts w:ascii="Times New Roman" w:hAnsi="Times New Roman"/>
          <w:sz w:val="24"/>
          <w:szCs w:val="24"/>
        </w:rPr>
        <w:t>Ni-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E1132" w:rsidRPr="00237F39">
        <w:rPr>
          <w:rFonts w:ascii="Times New Roman" w:hAnsi="Times New Roman"/>
          <w:sz w:val="24"/>
          <w:szCs w:val="24"/>
        </w:rPr>
        <w:t>alaşımlar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E1132" w:rsidRPr="00237F39">
        <w:rPr>
          <w:rFonts w:ascii="Times New Roman" w:hAnsi="Times New Roman"/>
          <w:sz w:val="24"/>
          <w:szCs w:val="24"/>
        </w:rPr>
        <w:t>üretil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C667D" w:rsidRPr="00237F39">
        <w:rPr>
          <w:rFonts w:ascii="Times New Roman" w:hAnsi="Times New Roman"/>
          <w:sz w:val="24"/>
          <w:szCs w:val="24"/>
        </w:rPr>
        <w:t>endodont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C667D" w:rsidRPr="00237F39">
        <w:rPr>
          <w:rFonts w:ascii="Times New Roman" w:hAnsi="Times New Roman"/>
          <w:sz w:val="24"/>
          <w:szCs w:val="24"/>
        </w:rPr>
        <w:t>dön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C667D" w:rsidRPr="00237F39">
        <w:rPr>
          <w:rFonts w:ascii="Times New Roman" w:hAnsi="Times New Roman"/>
          <w:sz w:val="24"/>
          <w:szCs w:val="24"/>
        </w:rPr>
        <w:t>alet</w:t>
      </w:r>
      <w:r w:rsidR="003E1132" w:rsidRPr="00237F39">
        <w:rPr>
          <w:rFonts w:ascii="Times New Roman" w:hAnsi="Times New Roman"/>
          <w:sz w:val="24"/>
          <w:szCs w:val="24"/>
        </w:rPr>
        <w:t>ler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E1132" w:rsidRPr="00237F39">
        <w:rPr>
          <w:rFonts w:ascii="Times New Roman" w:hAnsi="Times New Roman"/>
          <w:sz w:val="24"/>
          <w:szCs w:val="24"/>
        </w:rPr>
        <w:t>karşılaştırıldığ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C667D" w:rsidRPr="00237F39">
        <w:rPr>
          <w:rFonts w:ascii="Times New Roman" w:hAnsi="Times New Roman"/>
          <w:sz w:val="24"/>
          <w:szCs w:val="24"/>
        </w:rPr>
        <w:t>önem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C667D" w:rsidRPr="00237F39">
        <w:rPr>
          <w:rFonts w:ascii="Times New Roman" w:hAnsi="Times New Roman"/>
          <w:sz w:val="24"/>
          <w:szCs w:val="24"/>
        </w:rPr>
        <w:t>ölçü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C667D" w:rsidRPr="00237F39">
        <w:rPr>
          <w:rFonts w:ascii="Times New Roman" w:hAnsi="Times New Roman"/>
          <w:sz w:val="24"/>
          <w:szCs w:val="24"/>
        </w:rPr>
        <w:t>geliştirilmi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C667D" w:rsidRPr="00237F39">
        <w:rPr>
          <w:rFonts w:ascii="Times New Roman" w:hAnsi="Times New Roman"/>
          <w:sz w:val="24"/>
          <w:szCs w:val="24"/>
        </w:rPr>
        <w:t>döngü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C667D" w:rsidRPr="00237F39">
        <w:rPr>
          <w:rFonts w:ascii="Times New Roman" w:hAnsi="Times New Roman"/>
          <w:sz w:val="24"/>
          <w:szCs w:val="24"/>
        </w:rPr>
        <w:t>yorul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C667D" w:rsidRPr="00237F39">
        <w:rPr>
          <w:rFonts w:ascii="Times New Roman" w:hAnsi="Times New Roman"/>
          <w:sz w:val="24"/>
          <w:szCs w:val="24"/>
        </w:rPr>
        <w:t>direnci</w:t>
      </w:r>
      <w:r w:rsidR="003E1132" w:rsidRPr="00237F39">
        <w:rPr>
          <w:rFonts w:ascii="Times New Roman" w:hAnsi="Times New Roman"/>
          <w:sz w:val="24"/>
          <w:szCs w:val="24"/>
        </w:rPr>
        <w:t>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E1132" w:rsidRPr="00237F39">
        <w:rPr>
          <w:rFonts w:ascii="Times New Roman" w:hAnsi="Times New Roman"/>
          <w:sz w:val="24"/>
          <w:szCs w:val="24"/>
        </w:rPr>
        <w:t>sahipt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A71A2" w:rsidRPr="00237F39">
        <w:rPr>
          <w:rFonts w:ascii="Times New Roman" w:hAnsi="Times New Roman"/>
          <w:sz w:val="24"/>
          <w:szCs w:val="24"/>
        </w:rPr>
        <w:fldChar w:fldCharType="begin"/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Ye&lt;/Author&gt;&lt;Year&gt;2012&lt;/Year&gt;&lt;RecNum&gt;35&lt;/RecNum&gt;&lt;DisplayText&gt;[33]&lt;/DisplayText&gt;&lt;record&gt;&lt;rec-number&gt;35&lt;/rec-number&gt;&lt;foreign-keys&gt;&lt;key app="EN" db-id="00d9ve5eaf9f0lezs2ov50dqvdpe0xr0t2z2" timestamp="1669017384"&gt;35&lt;/key&gt;&lt;/foreign-keys&gt;&lt;ref-type name="Journal Article"&gt;17&lt;/ref-type&gt;&lt;contributors&gt;&lt;authors&gt;&lt;author&gt;Ye, J.&lt;/author&gt;&lt;author&gt;Gao, Y.&lt;/author&gt;&lt;/authors&gt;&lt;/contributors&gt;&lt;auth-address&gt;Electron Microscopy Center, University of Kentucky, Lexington, Kentucky, USA.&lt;/auth-address&gt;&lt;titles&gt;&lt;title&gt;Metallurgical characterization of M-Wire nickel-titanium shape memory alloy used for endodontic rotary instruments during low-cycle fatigue&lt;/title&gt;&lt;secondary-title&gt;J Endod&lt;/secondary-title&gt;&lt;/titles&gt;&lt;periodical&gt;&lt;full-title&gt;J Endod&lt;/full-title&gt;&lt;/periodical&gt;&lt;pages&gt;105-7&lt;/pages&gt;&lt;volume&gt;38&lt;/volume&gt;&lt;number&gt;1&lt;/number&gt;&lt;edition&gt;2011/12/14&lt;/edition&gt;&lt;keywords&gt;&lt;keyword&gt;Calorimetry, Differential Scanning&lt;/keyword&gt;&lt;keyword&gt;Dental Alloys/*chemistry&lt;/keyword&gt;&lt;keyword&gt;Equipment Design&lt;/keyword&gt;&lt;keyword&gt;Equipment Failure&lt;/keyword&gt;&lt;keyword&gt;Hardness&lt;/keyword&gt;&lt;keyword&gt;Humans&lt;/keyword&gt;&lt;keyword&gt;Materials Testing&lt;/keyword&gt;&lt;keyword&gt;Metallurgy&lt;/keyword&gt;&lt;keyword&gt;Microscopy, Electron, Transmission&lt;/keyword&gt;&lt;keyword&gt;Nickel/*chemistry&lt;/keyword&gt;&lt;keyword&gt;Pliability&lt;/keyword&gt;&lt;keyword&gt;Root Canal Preparation/*instrumentation&lt;/keyword&gt;&lt;keyword&gt;Rotation&lt;/keyword&gt;&lt;keyword&gt;Stress, Mechanical&lt;/keyword&gt;&lt;keyword&gt;Surface Properties&lt;/keyword&gt;&lt;keyword&gt;Temperature&lt;/keyword&gt;&lt;keyword&gt;Titanium/*chemistry&lt;/keyword&gt;&lt;/keywords&gt;&lt;dates&gt;&lt;year&gt;2012&lt;/year&gt;&lt;pub-dates&gt;&lt;date&gt;Jan&lt;/date&gt;&lt;/pub-dates&gt;&lt;/dates&gt;&lt;isbn&gt;0099-2399&lt;/isbn&gt;&lt;accession-num&gt;22152631&lt;/accession-num&gt;&lt;urls&gt;&lt;/urls&gt;&lt;electronic-resource-num&gt;10.1016/j.joen.2011.09.028&lt;/electronic-resource-num&gt;&lt;remote-database-provider&gt;NLM&lt;/remote-database-provider&gt;&lt;language&gt;eng&lt;/language&gt;&lt;/record&gt;&lt;/Cite&gt;&lt;/EndNote&gt;</w:instrText>
      </w:r>
      <w:r w:rsidR="00CA71A2" w:rsidRPr="00237F39">
        <w:rPr>
          <w:rFonts w:ascii="Times New Roman" w:hAnsi="Times New Roman"/>
          <w:sz w:val="24"/>
          <w:szCs w:val="24"/>
        </w:rPr>
        <w:fldChar w:fldCharType="separate"/>
      </w:r>
      <w:r w:rsidR="004E7CBB" w:rsidRPr="00237F39">
        <w:rPr>
          <w:rFonts w:ascii="Times New Roman" w:hAnsi="Times New Roman"/>
          <w:noProof/>
          <w:sz w:val="24"/>
          <w:szCs w:val="24"/>
        </w:rPr>
        <w:t>[33]</w:t>
      </w:r>
      <w:r w:rsidR="00CA71A2" w:rsidRPr="00237F39">
        <w:rPr>
          <w:rFonts w:ascii="Times New Roman" w:hAnsi="Times New Roman"/>
          <w:sz w:val="24"/>
          <w:szCs w:val="24"/>
        </w:rPr>
        <w:fldChar w:fldCharType="end"/>
      </w:r>
      <w:r w:rsidR="00CA71A2" w:rsidRPr="00237F39">
        <w:rPr>
          <w:rFonts w:ascii="Times New Roman" w:hAnsi="Times New Roman"/>
          <w:sz w:val="24"/>
          <w:szCs w:val="24"/>
        </w:rPr>
        <w:t>.</w:t>
      </w:r>
    </w:p>
    <w:p w14:paraId="0C9941A4" w14:textId="78662970" w:rsidR="001F1895" w:rsidRPr="00237F39" w:rsidRDefault="000A4E68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lastRenderedPageBreak/>
        <w:t>M-Wi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C2988" w:rsidRPr="00237F39">
        <w:rPr>
          <w:rFonts w:ascii="Times New Roman" w:hAnsi="Times New Roman"/>
          <w:sz w:val="24"/>
          <w:szCs w:val="24"/>
        </w:rPr>
        <w:t>y</w:t>
      </w:r>
      <w:r w:rsidR="00C7792F" w:rsidRPr="00237F39">
        <w:rPr>
          <w:rFonts w:ascii="Times New Roman" w:hAnsi="Times New Roman"/>
          <w:sz w:val="24"/>
          <w:szCs w:val="24"/>
        </w:rPr>
        <w:t>ap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7792F" w:rsidRPr="00237F39">
        <w:rPr>
          <w:rFonts w:ascii="Times New Roman" w:hAnsi="Times New Roman"/>
          <w:sz w:val="24"/>
          <w:szCs w:val="24"/>
        </w:rPr>
        <w:t>ısı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7792F" w:rsidRPr="00237F39">
        <w:rPr>
          <w:rFonts w:ascii="Times New Roman" w:hAnsi="Times New Roman"/>
          <w:sz w:val="24"/>
          <w:szCs w:val="24"/>
        </w:rPr>
        <w:t>işle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7792F" w:rsidRPr="00237F39">
        <w:rPr>
          <w:rFonts w:ascii="Times New Roman" w:hAnsi="Times New Roman"/>
          <w:sz w:val="24"/>
          <w:szCs w:val="24"/>
        </w:rPr>
        <w:t>sonuc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7792F" w:rsidRPr="00237F39">
        <w:rPr>
          <w:rFonts w:ascii="Times New Roman" w:hAnsi="Times New Roman"/>
          <w:sz w:val="24"/>
          <w:szCs w:val="24"/>
        </w:rPr>
        <w:t>metal</w:t>
      </w:r>
      <w:r w:rsidR="005841B2" w:rsidRPr="00237F39">
        <w:rPr>
          <w:rFonts w:ascii="Times New Roman" w:hAnsi="Times New Roman"/>
          <w:sz w:val="24"/>
          <w:szCs w:val="24"/>
        </w:rPr>
        <w:t>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7792F" w:rsidRPr="00237F39">
        <w:rPr>
          <w:rFonts w:ascii="Times New Roman" w:hAnsi="Times New Roman"/>
          <w:sz w:val="24"/>
          <w:szCs w:val="24"/>
        </w:rPr>
        <w:t>süperelast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7792F" w:rsidRPr="00237F39">
        <w:rPr>
          <w:rFonts w:ascii="Times New Roman" w:hAnsi="Times New Roman"/>
          <w:sz w:val="24"/>
          <w:szCs w:val="24"/>
        </w:rPr>
        <w:t>yapısın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7792F" w:rsidRPr="00237F39">
        <w:rPr>
          <w:rFonts w:ascii="Times New Roman" w:hAnsi="Times New Roman"/>
          <w:sz w:val="24"/>
          <w:szCs w:val="24"/>
        </w:rPr>
        <w:t>korurk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F1895" w:rsidRPr="00237F39">
        <w:rPr>
          <w:rFonts w:ascii="Times New Roman" w:hAnsi="Times New Roman"/>
          <w:sz w:val="24"/>
          <w:szCs w:val="24"/>
        </w:rPr>
        <w:t>defo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F1895" w:rsidRPr="00237F39">
        <w:rPr>
          <w:rFonts w:ascii="Times New Roman" w:hAnsi="Times New Roman"/>
          <w:sz w:val="24"/>
          <w:szCs w:val="24"/>
        </w:rPr>
        <w:t>olmu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F1895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F1895" w:rsidRPr="00237F39">
        <w:rPr>
          <w:rFonts w:ascii="Times New Roman" w:hAnsi="Times New Roman"/>
          <w:sz w:val="24"/>
          <w:szCs w:val="24"/>
        </w:rPr>
        <w:t>mikroikizlenmi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F1895" w:rsidRPr="00237F39">
        <w:rPr>
          <w:rFonts w:ascii="Times New Roman" w:hAnsi="Times New Roman"/>
          <w:sz w:val="24"/>
          <w:szCs w:val="24"/>
        </w:rPr>
        <w:t>martensit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F1895" w:rsidRPr="00237F39">
        <w:rPr>
          <w:rFonts w:ascii="Times New Roman" w:hAnsi="Times New Roman"/>
          <w:sz w:val="24"/>
          <w:szCs w:val="24"/>
        </w:rPr>
        <w:t>R-faz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F1895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F1895" w:rsidRPr="00237F39">
        <w:rPr>
          <w:rFonts w:ascii="Times New Roman" w:hAnsi="Times New Roman"/>
          <w:sz w:val="24"/>
          <w:szCs w:val="24"/>
        </w:rPr>
        <w:t>östeni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F1895" w:rsidRPr="00237F39">
        <w:rPr>
          <w:rFonts w:ascii="Times New Roman" w:hAnsi="Times New Roman"/>
          <w:sz w:val="24"/>
          <w:szCs w:val="24"/>
        </w:rPr>
        <w:t>dahi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F1895" w:rsidRPr="00237F39">
        <w:rPr>
          <w:rFonts w:ascii="Times New Roman" w:hAnsi="Times New Roman"/>
          <w:sz w:val="24"/>
          <w:szCs w:val="24"/>
        </w:rPr>
        <w:t>olm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F1895" w:rsidRPr="00237F39">
        <w:rPr>
          <w:rFonts w:ascii="Times New Roman" w:hAnsi="Times New Roman"/>
          <w:sz w:val="24"/>
          <w:szCs w:val="24"/>
        </w:rPr>
        <w:t>üze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F1895" w:rsidRPr="00237F39">
        <w:rPr>
          <w:rFonts w:ascii="Times New Roman" w:hAnsi="Times New Roman"/>
          <w:sz w:val="24"/>
          <w:szCs w:val="24"/>
        </w:rPr>
        <w:t>3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F1895" w:rsidRPr="00237F39">
        <w:rPr>
          <w:rFonts w:ascii="Times New Roman" w:hAnsi="Times New Roman"/>
          <w:sz w:val="24"/>
          <w:szCs w:val="24"/>
        </w:rPr>
        <w:t>krist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F1895" w:rsidRPr="00237F39">
        <w:rPr>
          <w:rFonts w:ascii="Times New Roman" w:hAnsi="Times New Roman"/>
          <w:sz w:val="24"/>
          <w:szCs w:val="24"/>
        </w:rPr>
        <w:t>faz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F1895" w:rsidRPr="00237F39">
        <w:rPr>
          <w:rFonts w:ascii="Times New Roman" w:hAnsi="Times New Roman"/>
          <w:sz w:val="24"/>
          <w:szCs w:val="24"/>
        </w:rPr>
        <w:t>heps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F1895" w:rsidRPr="00237F39">
        <w:rPr>
          <w:rFonts w:ascii="Times New Roman" w:hAnsi="Times New Roman"/>
          <w:sz w:val="24"/>
          <w:szCs w:val="24"/>
        </w:rPr>
        <w:t>içer</w:t>
      </w:r>
      <w:r w:rsidR="005D67B9" w:rsidRPr="00237F39">
        <w:rPr>
          <w:rFonts w:ascii="Times New Roman" w:hAnsi="Times New Roman"/>
          <w:sz w:val="24"/>
          <w:szCs w:val="24"/>
        </w:rPr>
        <w:t>ebildiğ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D67B9" w:rsidRPr="00237F39">
        <w:rPr>
          <w:rFonts w:ascii="Times New Roman" w:hAnsi="Times New Roman"/>
          <w:sz w:val="24"/>
          <w:szCs w:val="24"/>
        </w:rPr>
        <w:t>gösterilmişt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76590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BbGFwYXRpPC9BdXRob3I+PFllYXI+MjAwOTwvWWVhcj48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</w:fldData>
        </w:fldChar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 </w:instrText>
      </w:r>
      <w:r w:rsidR="004E7CBB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BbGFwYXRpPC9BdXRob3I+PFllYXI+MjAwOTwvWWVhcj48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</w:fldData>
        </w:fldChar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4E7CBB" w:rsidRPr="00237F39">
        <w:rPr>
          <w:rFonts w:ascii="Times New Roman" w:hAnsi="Times New Roman"/>
          <w:sz w:val="24"/>
          <w:szCs w:val="24"/>
        </w:rPr>
      </w:r>
      <w:r w:rsidR="004E7CBB" w:rsidRPr="00237F39">
        <w:rPr>
          <w:rFonts w:ascii="Times New Roman" w:hAnsi="Times New Roman"/>
          <w:sz w:val="24"/>
          <w:szCs w:val="24"/>
        </w:rPr>
        <w:fldChar w:fldCharType="end"/>
      </w:r>
      <w:r w:rsidR="00C76590" w:rsidRPr="00237F39">
        <w:rPr>
          <w:rFonts w:ascii="Times New Roman" w:hAnsi="Times New Roman"/>
          <w:sz w:val="24"/>
          <w:szCs w:val="24"/>
        </w:rPr>
      </w:r>
      <w:r w:rsidR="00C76590" w:rsidRPr="00237F39">
        <w:rPr>
          <w:rFonts w:ascii="Times New Roman" w:hAnsi="Times New Roman"/>
          <w:sz w:val="24"/>
          <w:szCs w:val="24"/>
        </w:rPr>
        <w:fldChar w:fldCharType="separate"/>
      </w:r>
      <w:r w:rsidR="004E7CBB" w:rsidRPr="00237F39">
        <w:rPr>
          <w:rFonts w:ascii="Times New Roman" w:hAnsi="Times New Roman"/>
          <w:noProof/>
          <w:sz w:val="24"/>
          <w:szCs w:val="24"/>
        </w:rPr>
        <w:t>[34,</w:t>
      </w:r>
      <w:r w:rsidR="00E4403D" w:rsidRPr="00237F39">
        <w:rPr>
          <w:rFonts w:ascii="Times New Roman" w:hAnsi="Times New Roman"/>
          <w:noProof/>
          <w:sz w:val="24"/>
          <w:szCs w:val="24"/>
        </w:rPr>
        <w:t xml:space="preserve"> </w:t>
      </w:r>
      <w:r w:rsidR="004E7CBB" w:rsidRPr="00237F39">
        <w:rPr>
          <w:rFonts w:ascii="Times New Roman" w:hAnsi="Times New Roman"/>
          <w:noProof/>
          <w:sz w:val="24"/>
          <w:szCs w:val="24"/>
        </w:rPr>
        <w:t>35]</w:t>
      </w:r>
      <w:r w:rsidR="00C76590" w:rsidRPr="00237F39">
        <w:rPr>
          <w:rFonts w:ascii="Times New Roman" w:hAnsi="Times New Roman"/>
          <w:sz w:val="24"/>
          <w:szCs w:val="24"/>
        </w:rPr>
        <w:fldChar w:fldCharType="end"/>
      </w:r>
      <w:r w:rsidR="00661478" w:rsidRPr="00237F39">
        <w:rPr>
          <w:rFonts w:ascii="Times New Roman" w:hAnsi="Times New Roman"/>
          <w:sz w:val="24"/>
          <w:szCs w:val="24"/>
        </w:rPr>
        <w:t>.</w:t>
      </w:r>
    </w:p>
    <w:p w14:paraId="5E038716" w14:textId="29756813" w:rsidR="00890A7E" w:rsidRPr="00237F39" w:rsidRDefault="00CB6985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M-Wi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i</w:t>
      </w:r>
      <w:r w:rsidR="00CA71A2" w:rsidRPr="00237F39">
        <w:rPr>
          <w:rFonts w:ascii="Times New Roman" w:hAnsi="Times New Roman"/>
          <w:sz w:val="24"/>
          <w:szCs w:val="24"/>
        </w:rPr>
        <w:t>-</w:t>
      </w:r>
      <w:r w:rsidRPr="00237F39">
        <w:rPr>
          <w:rFonts w:ascii="Times New Roman" w:hAnsi="Times New Roman"/>
          <w:sz w:val="24"/>
          <w:szCs w:val="24"/>
        </w:rPr>
        <w:t>Ti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evcu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itino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raf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retil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etler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stü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zellikle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hipt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ön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dodont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etler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nem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lerleme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ğlam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i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sarımları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A5F6E" w:rsidRPr="00237F39">
        <w:rPr>
          <w:rFonts w:ascii="Times New Roman" w:hAnsi="Times New Roman"/>
          <w:sz w:val="24"/>
          <w:szCs w:val="24"/>
        </w:rPr>
        <w:t>uyarlanabil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355FA" w:rsidRPr="00237F39">
        <w:rPr>
          <w:rFonts w:ascii="Times New Roman" w:hAnsi="Times New Roman"/>
          <w:sz w:val="24"/>
          <w:szCs w:val="24"/>
        </w:rPr>
        <w:fldChar w:fldCharType="begin"/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Johnson&lt;/Author&gt;&lt;Year&gt;2008&lt;/Year&gt;&lt;RecNum&gt;34&lt;/RecNum&gt;&lt;DisplayText&gt;[36]&lt;/DisplayText&gt;&lt;record&gt;&lt;rec-number&gt;34&lt;/rec-number&gt;&lt;foreign-keys&gt;&lt;key app="EN" db-id="00d9ve5eaf9f0lezs2ov50dqvdpe0xr0t2z2" timestamp="1669016830"&gt;34&lt;/key&gt;&lt;/foreign-keys&gt;&lt;ref-type name="Journal Article"&gt;17&lt;/ref-type&gt;&lt;contributors&gt;&lt;authors&gt;&lt;author&gt;Johnson, E.&lt;/author&gt;&lt;author&gt;Lloyd, A.&lt;/author&gt;&lt;author&gt;Kuttler, S.&lt;/author&gt;&lt;author&gt;Namerow, K.&lt;/author&gt;&lt;/authors&gt;&lt;/contributors&gt;&lt;auth-address&gt;Department of Endodontics, Nova Southeastern University College of Dental Medicine, Health Professions Division, Fort Lauderdale, FL.&amp;#xD;Department of Endodontics, Nova Southeastern University College of Dental Medicine, Health Professions Division, Fort Lauderdale, FL. Electronic address: lloyda@nova.edu.&lt;/auth-address&gt;&lt;titles&gt;&lt;title&gt;Comparison between a novel nickel-titanium alloy and 508 nitinol on the cyclic fatigue life of ProFile 25/.04 rotary instruments&lt;/title&gt;&lt;secondary-title&gt;J Endod&lt;/secondary-title&gt;&lt;/titles&gt;&lt;periodical&gt;&lt;full-title&gt;J Endod&lt;/full-title&gt;&lt;/periodical&gt;&lt;pages&gt;1406-1409&lt;/pages&gt;&lt;volume&gt;34&lt;/volume&gt;&lt;number&gt;11&lt;/number&gt;&lt;edition&gt;2008/10/22&lt;/edition&gt;&lt;keywords&gt;&lt;keyword&gt;Alloys/chemistry&lt;/keyword&gt;&lt;keyword&gt;Dental Alloys/*chemistry&lt;/keyword&gt;&lt;keyword&gt;*Dental Instruments&lt;/keyword&gt;&lt;keyword&gt;Dental Stress Analysis&lt;/keyword&gt;&lt;keyword&gt;Equipment Failure&lt;/keyword&gt;&lt;keyword&gt;Materials Testing&lt;/keyword&gt;&lt;keyword&gt;Nickel/chemistry&lt;/keyword&gt;&lt;keyword&gt;Root Canal Preparation/*instrumentation&lt;/keyword&gt;&lt;keyword&gt;Titanium/chemistry&lt;/keyword&gt;&lt;keyword&gt;Torque&lt;/keyword&gt;&lt;keyword&gt;Torsion, Mechanical&lt;/keyword&gt;&lt;/keywords&gt;&lt;dates&gt;&lt;year&gt;2008&lt;/year&gt;&lt;pub-dates&gt;&lt;date&gt;Nov&lt;/date&gt;&lt;/pub-dates&gt;&lt;/dates&gt;&lt;isbn&gt;0099-2399&lt;/isbn&gt;&lt;accession-num&gt;18928858&lt;/accession-num&gt;&lt;urls&gt;&lt;/urls&gt;&lt;electronic-resource-num&gt;10.1016/j.joen.2008.07.029&lt;/electronic-resource-num&gt;&lt;remote-database-provider&gt;NLM&lt;/remote-database-provider&gt;&lt;language&gt;eng&lt;/language&gt;&lt;/record&gt;&lt;/Cite&gt;&lt;/EndNote&gt;</w:instrText>
      </w:r>
      <w:r w:rsidR="00D355FA" w:rsidRPr="00237F39">
        <w:rPr>
          <w:rFonts w:ascii="Times New Roman" w:hAnsi="Times New Roman"/>
          <w:sz w:val="24"/>
          <w:szCs w:val="24"/>
        </w:rPr>
        <w:fldChar w:fldCharType="separate"/>
      </w:r>
      <w:r w:rsidR="004E7CBB" w:rsidRPr="00237F39">
        <w:rPr>
          <w:rFonts w:ascii="Times New Roman" w:hAnsi="Times New Roman"/>
          <w:noProof/>
          <w:sz w:val="24"/>
          <w:szCs w:val="24"/>
        </w:rPr>
        <w:t>[36]</w:t>
      </w:r>
      <w:r w:rsidR="00D355FA" w:rsidRPr="00237F39">
        <w:rPr>
          <w:rFonts w:ascii="Times New Roman" w:hAnsi="Times New Roman"/>
          <w:sz w:val="24"/>
          <w:szCs w:val="24"/>
        </w:rPr>
        <w:fldChar w:fldCharType="end"/>
      </w:r>
      <w:r w:rsidR="00D355FA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266EE" w:rsidRPr="00237F39">
        <w:rPr>
          <w:rFonts w:ascii="Times New Roman" w:hAnsi="Times New Roman"/>
          <w:sz w:val="24"/>
          <w:szCs w:val="24"/>
        </w:rPr>
        <w:t>Dentspl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266EE" w:rsidRPr="00237F39">
        <w:rPr>
          <w:rFonts w:ascii="Times New Roman" w:hAnsi="Times New Roman"/>
          <w:sz w:val="24"/>
          <w:szCs w:val="24"/>
        </w:rPr>
        <w:t>Siro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440AE" w:rsidRPr="00237F39">
        <w:rPr>
          <w:rFonts w:ascii="Times New Roman" w:hAnsi="Times New Roman"/>
          <w:sz w:val="24"/>
          <w:szCs w:val="24"/>
        </w:rPr>
        <w:t>firm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266EE" w:rsidRPr="00237F39">
        <w:rPr>
          <w:rFonts w:ascii="Times New Roman" w:hAnsi="Times New Roman"/>
          <w:sz w:val="24"/>
          <w:szCs w:val="24"/>
        </w:rPr>
        <w:t>taraf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266EE" w:rsidRPr="00237F39">
        <w:rPr>
          <w:rFonts w:ascii="Times New Roman" w:hAnsi="Times New Roman"/>
          <w:sz w:val="24"/>
          <w:szCs w:val="24"/>
        </w:rPr>
        <w:t>üretilmiş;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84648" w:rsidRPr="00237F39">
        <w:rPr>
          <w:rFonts w:ascii="Times New Roman" w:hAnsi="Times New Roman"/>
          <w:sz w:val="24"/>
          <w:szCs w:val="24"/>
        </w:rPr>
        <w:t>G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84648" w:rsidRPr="00237F39">
        <w:rPr>
          <w:rFonts w:ascii="Times New Roman" w:hAnsi="Times New Roman"/>
          <w:sz w:val="24"/>
          <w:szCs w:val="24"/>
        </w:rPr>
        <w:t>Series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84648" w:rsidRPr="00237F39">
        <w:rPr>
          <w:rFonts w:ascii="Times New Roman" w:hAnsi="Times New Roman"/>
          <w:sz w:val="24"/>
          <w:szCs w:val="24"/>
        </w:rPr>
        <w:t>X</w:t>
      </w:r>
      <w:r w:rsidR="004266EE" w:rsidRPr="00237F39">
        <w:rPr>
          <w:rFonts w:ascii="Times New Roman" w:hAnsi="Times New Roman"/>
          <w:sz w:val="24"/>
          <w:szCs w:val="24"/>
        </w:rPr>
        <w:t>,</w:t>
      </w:r>
      <w:r w:rsidR="0046644E">
        <w:rPr>
          <w:rFonts w:ascii="Times New Roman" w:hAnsi="Times New Roman"/>
          <w:sz w:val="24"/>
          <w:szCs w:val="24"/>
        </w:rPr>
        <w:t xml:space="preserve"> </w:t>
      </w:r>
      <w:r w:rsidR="00184648" w:rsidRPr="00237F39">
        <w:rPr>
          <w:rFonts w:ascii="Times New Roman" w:hAnsi="Times New Roman"/>
          <w:sz w:val="24"/>
          <w:szCs w:val="24"/>
        </w:rPr>
        <w:t>Profile</w:t>
      </w:r>
      <w:r w:rsidR="00E27878" w:rsidRPr="00237F39">
        <w:rPr>
          <w:rFonts w:ascii="Times New Roman" w:hAnsi="Times New Roman"/>
          <w:sz w:val="24"/>
          <w:szCs w:val="24"/>
        </w:rPr>
        <w:t xml:space="preserve"> </w:t>
      </w:r>
      <w:r w:rsidR="00184648" w:rsidRPr="00237F39">
        <w:rPr>
          <w:rFonts w:ascii="Times New Roman" w:hAnsi="Times New Roman"/>
          <w:sz w:val="24"/>
          <w:szCs w:val="24"/>
        </w:rPr>
        <w:t>Vortex</w:t>
      </w:r>
      <w:r w:rsidR="004266EE" w:rsidRPr="00237F39">
        <w:rPr>
          <w:rFonts w:ascii="Times New Roman" w:hAnsi="Times New Roman"/>
          <w:sz w:val="24"/>
          <w:szCs w:val="24"/>
        </w:rPr>
        <w:t>,</w:t>
      </w:r>
      <w:r w:rsidR="00194909">
        <w:rPr>
          <w:rFonts w:ascii="Times New Roman" w:hAnsi="Times New Roman"/>
          <w:sz w:val="24"/>
          <w:szCs w:val="24"/>
        </w:rPr>
        <w:t xml:space="preserve"> </w:t>
      </w:r>
      <w:r w:rsidR="00194909" w:rsidRPr="00237F39">
        <w:rPr>
          <w:rFonts w:ascii="Times New Roman" w:hAnsi="Times New Roman"/>
          <w:sz w:val="24"/>
          <w:szCs w:val="24"/>
        </w:rPr>
        <w:t>ProTap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84648" w:rsidRPr="00237F39">
        <w:rPr>
          <w:rFonts w:ascii="Times New Roman" w:hAnsi="Times New Roman"/>
          <w:sz w:val="24"/>
          <w:szCs w:val="24"/>
        </w:rPr>
        <w:t>Next</w:t>
      </w:r>
      <w:r w:rsidR="004266EE" w:rsidRPr="00237F39">
        <w:rPr>
          <w:rFonts w:ascii="Times New Roman" w:hAnsi="Times New Roman"/>
          <w:sz w:val="24"/>
          <w:szCs w:val="24"/>
        </w:rPr>
        <w:t>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84648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440AE" w:rsidRPr="00237F39">
        <w:rPr>
          <w:rFonts w:ascii="Times New Roman" w:hAnsi="Times New Roman"/>
          <w:sz w:val="24"/>
          <w:szCs w:val="24"/>
        </w:rPr>
        <w:t>eğe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84648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440AE" w:rsidRPr="00237F39">
        <w:rPr>
          <w:rFonts w:ascii="Times New Roman" w:hAnsi="Times New Roman"/>
          <w:sz w:val="24"/>
          <w:szCs w:val="24"/>
        </w:rPr>
        <w:t>VDW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440AE" w:rsidRPr="00237F39">
        <w:rPr>
          <w:rFonts w:ascii="Times New Roman" w:hAnsi="Times New Roman"/>
          <w:sz w:val="24"/>
          <w:szCs w:val="24"/>
        </w:rPr>
        <w:t>firm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440AE" w:rsidRPr="00237F39">
        <w:rPr>
          <w:rFonts w:ascii="Times New Roman" w:hAnsi="Times New Roman"/>
          <w:sz w:val="24"/>
          <w:szCs w:val="24"/>
        </w:rPr>
        <w:t>taraf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440AE" w:rsidRPr="00237F39">
        <w:rPr>
          <w:rFonts w:ascii="Times New Roman" w:hAnsi="Times New Roman"/>
          <w:sz w:val="24"/>
          <w:szCs w:val="24"/>
        </w:rPr>
        <w:t>üretilmi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84648" w:rsidRPr="00237F39">
        <w:rPr>
          <w:rFonts w:ascii="Times New Roman" w:hAnsi="Times New Roman"/>
          <w:sz w:val="24"/>
          <w:szCs w:val="24"/>
        </w:rPr>
        <w:t>Reciproc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A021F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84648" w:rsidRPr="00237F39">
        <w:rPr>
          <w:rFonts w:ascii="Times New Roman" w:hAnsi="Times New Roman"/>
          <w:sz w:val="24"/>
          <w:szCs w:val="24"/>
        </w:rPr>
        <w:t>sistem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A021F"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A021F" w:rsidRPr="00237F39">
        <w:rPr>
          <w:rFonts w:ascii="Times New Roman" w:hAnsi="Times New Roman"/>
          <w:sz w:val="24"/>
          <w:szCs w:val="24"/>
        </w:rPr>
        <w:t>teknoloj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A021F" w:rsidRPr="00237F39">
        <w:rPr>
          <w:rFonts w:ascii="Times New Roman" w:hAnsi="Times New Roman"/>
          <w:sz w:val="24"/>
          <w:szCs w:val="24"/>
        </w:rPr>
        <w:t>kullanı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A021F" w:rsidRPr="00237F39">
        <w:rPr>
          <w:rFonts w:ascii="Times New Roman" w:hAnsi="Times New Roman"/>
          <w:sz w:val="24"/>
          <w:szCs w:val="24"/>
        </w:rPr>
        <w:t>üretilmiştir.</w:t>
      </w:r>
    </w:p>
    <w:p w14:paraId="086159B1" w14:textId="2F9E9C13" w:rsidR="00C76590" w:rsidRPr="00237F39" w:rsidRDefault="00C76590" w:rsidP="006F6C66">
      <w:pPr>
        <w:pStyle w:val="Balk4"/>
      </w:pPr>
      <w:r w:rsidRPr="00237F39">
        <w:t>R</w:t>
      </w:r>
      <w:r w:rsidR="00E4403D" w:rsidRPr="00237F39">
        <w:t xml:space="preserve"> </w:t>
      </w:r>
      <w:r w:rsidRPr="00237F39">
        <w:t>Fazı</w:t>
      </w:r>
    </w:p>
    <w:p w14:paraId="4CF6D0F9" w14:textId="0CE2C6CA" w:rsidR="00AD4256" w:rsidRPr="00237F39" w:rsidRDefault="00AD4256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R-faz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martensit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ncesi)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artensit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stenit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orm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rasında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ısıt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y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oğut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ri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zer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o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ıcaklı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ralığ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eyda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elir.</w:t>
      </w:r>
    </w:p>
    <w:p w14:paraId="0E6295DD" w14:textId="2C75F03F" w:rsidR="00C76590" w:rsidRPr="00237F39" w:rsidRDefault="00066D72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  <w:u w:val="single"/>
        </w:rPr>
      </w:pP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r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A4EB1" w:rsidRPr="00237F39">
        <w:rPr>
          <w:rFonts w:ascii="Times New Roman" w:hAnsi="Times New Roman"/>
          <w:sz w:val="24"/>
          <w:szCs w:val="24"/>
        </w:rPr>
        <w:t>o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-faz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y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"Rhombohedr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z"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artensit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önüşü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mamlanma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oğu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ı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eyda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el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56FCC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PdW5zaTwvQXV0aG9yPjxZZWFyPjIwMTc8L1llYXI+PFJl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=
</w:fldData>
        </w:fldChar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 </w:instrText>
      </w:r>
      <w:r w:rsidR="004E7CBB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PdW5zaTwvQXV0aG9yPjxZZWFyPjIwMTc8L1llYXI+PFJl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=
</w:fldData>
        </w:fldChar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4E7CBB" w:rsidRPr="00237F39">
        <w:rPr>
          <w:rFonts w:ascii="Times New Roman" w:hAnsi="Times New Roman"/>
          <w:sz w:val="24"/>
          <w:szCs w:val="24"/>
        </w:rPr>
      </w:r>
      <w:r w:rsidR="004E7CBB" w:rsidRPr="00237F39">
        <w:rPr>
          <w:rFonts w:ascii="Times New Roman" w:hAnsi="Times New Roman"/>
          <w:sz w:val="24"/>
          <w:szCs w:val="24"/>
        </w:rPr>
        <w:fldChar w:fldCharType="end"/>
      </w:r>
      <w:r w:rsidR="00456FCC" w:rsidRPr="00237F39">
        <w:rPr>
          <w:rFonts w:ascii="Times New Roman" w:hAnsi="Times New Roman"/>
          <w:sz w:val="24"/>
          <w:szCs w:val="24"/>
        </w:rPr>
      </w:r>
      <w:r w:rsidR="00456FCC" w:rsidRPr="00237F39">
        <w:rPr>
          <w:rFonts w:ascii="Times New Roman" w:hAnsi="Times New Roman"/>
          <w:sz w:val="24"/>
          <w:szCs w:val="24"/>
        </w:rPr>
        <w:fldChar w:fldCharType="separate"/>
      </w:r>
      <w:r w:rsidR="004E7CBB" w:rsidRPr="00237F39">
        <w:rPr>
          <w:rFonts w:ascii="Times New Roman" w:hAnsi="Times New Roman"/>
          <w:noProof/>
          <w:sz w:val="24"/>
          <w:szCs w:val="24"/>
        </w:rPr>
        <w:t>[37]</w:t>
      </w:r>
      <w:r w:rsidR="00456FCC" w:rsidRPr="00237F39">
        <w:rPr>
          <w:rFonts w:ascii="Times New Roman" w:hAnsi="Times New Roman"/>
          <w:sz w:val="24"/>
          <w:szCs w:val="24"/>
        </w:rPr>
        <w:fldChar w:fldCharType="end"/>
      </w:r>
      <w:r w:rsidR="00D370EF" w:rsidRPr="00237F39">
        <w:rPr>
          <w:rFonts w:ascii="Times New Roman" w:hAnsi="Times New Roman"/>
          <w:sz w:val="24"/>
          <w:szCs w:val="24"/>
        </w:rPr>
        <w:t>.</w:t>
      </w:r>
    </w:p>
    <w:p w14:paraId="2112B3C1" w14:textId="6A233F3D" w:rsidR="00D17FBB" w:rsidRPr="00237F39" w:rsidRDefault="006D1E88" w:rsidP="006F6C66">
      <w:pPr>
        <w:pStyle w:val="Balk4"/>
      </w:pPr>
      <w:r w:rsidRPr="00237F39">
        <w:t>CM</w:t>
      </w:r>
      <w:r w:rsidR="00052E58" w:rsidRPr="00237F39">
        <w:t xml:space="preserve"> </w:t>
      </w:r>
      <w:r w:rsidR="00E843B8" w:rsidRPr="00237F39">
        <w:t>W</w:t>
      </w:r>
      <w:r w:rsidRPr="00237F39">
        <w:t>ire</w:t>
      </w:r>
    </w:p>
    <w:p w14:paraId="695E3140" w14:textId="5351272E" w:rsidR="00EC6CE4" w:rsidRPr="00237F39" w:rsidRDefault="00455162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2010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ıl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iyasay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ürül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ontrollü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afıza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CM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B5026" w:rsidRPr="00237F39">
        <w:rPr>
          <w:rFonts w:ascii="Times New Roman" w:hAnsi="Times New Roman"/>
          <w:sz w:val="24"/>
          <w:szCs w:val="24"/>
        </w:rPr>
        <w:t>t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ücu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ıcaklığ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üp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last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zellikle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hip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mayan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rmomekan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şlenmi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l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i</w:t>
      </w:r>
      <w:r w:rsidR="00CB6851" w:rsidRPr="00237F39">
        <w:rPr>
          <w:rFonts w:ascii="Times New Roman" w:hAnsi="Times New Roman"/>
          <w:sz w:val="24"/>
          <w:szCs w:val="24"/>
        </w:rPr>
        <w:t>-</w:t>
      </w:r>
      <w:r w:rsidRPr="00237F39">
        <w:rPr>
          <w:rFonts w:ascii="Times New Roman" w:hAnsi="Times New Roman"/>
          <w:sz w:val="24"/>
          <w:szCs w:val="24"/>
        </w:rPr>
        <w:t>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dodont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aşımdır.</w:t>
      </w:r>
    </w:p>
    <w:p w14:paraId="2783AFC7" w14:textId="0B9B19BD" w:rsidR="002207BF" w:rsidRPr="00237F39" w:rsidRDefault="002207BF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C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l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rmomekan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şle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linmemes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ağmen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ekan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form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avranışı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rmomekan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eçmi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uyar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önüşü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ıcaklı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ak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lişkilid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62863" w:rsidRPr="00237F39">
        <w:rPr>
          <w:rFonts w:ascii="Times New Roman" w:hAnsi="Times New Roman"/>
          <w:sz w:val="24"/>
          <w:szCs w:val="24"/>
        </w:rPr>
        <w:fldChar w:fldCharType="begin"/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Zhou&lt;/Author&gt;&lt;Year&gt;2012&lt;/Year&gt;&lt;RecNum&gt;38&lt;/RecNum&gt;&lt;DisplayText&gt;[14]&lt;/DisplayText&gt;&lt;record&gt;&lt;rec-number&gt;38&lt;/rec-number&gt;&lt;foreign-keys&gt;&lt;key app="EN" db-id="00d9ve5eaf9f0lezs2ov50dqvdpe0xr0t2z2" timestamp="1669033254"&gt;38&lt;/key&gt;&lt;/foreign-keys&gt;&lt;ref-type name="Journal Article"&gt;17&lt;/ref-type&gt;&lt;contributors&gt;&lt;authors&gt;&lt;author&gt;Zhou, H. M.&lt;/author&gt;&lt;author&gt;Shen, Y.&lt;/author&gt;&lt;author&gt;Zheng, W.&lt;/author&gt;&lt;author&gt;Li, L.&lt;/author&gt;&lt;author&gt;Zheng, Y. F.&lt;/author&gt;&lt;author&gt;Haapasalo, M.&lt;/author&gt;&lt;/authors&gt;&lt;/contributors&gt;&lt;auth-address&gt;Center for Biomedical Materials and Engineering, College of Material Science and Chemical Engineering, Harbin Engineering University, Harbin, China.&lt;/auth-address&gt;&lt;titles&gt;&lt;title&gt;Mechanical properties of controlled memory and superelastic nickel-titanium wires used in the manufacture of rotary endodontic instruments&lt;/title&gt;&lt;secondary-title&gt;J Endod&lt;/secondary-title&gt;&lt;/titles&gt;&lt;periodical&gt;&lt;full-title&gt;J Endod&lt;/full-title&gt;&lt;/periodical&gt;&lt;pages&gt;1535-40&lt;/pages&gt;&lt;volume&gt;38&lt;/volume&gt;&lt;number&gt;11&lt;/number&gt;&lt;edition&gt;2012/10/16&lt;/edition&gt;&lt;keywords&gt;&lt;keyword&gt;Dental Alloys/*chemistry&lt;/keyword&gt;&lt;keyword&gt;*Dental Instruments&lt;/keyword&gt;&lt;keyword&gt;Elasticity&lt;/keyword&gt;&lt;keyword&gt;*Equipment Design&lt;/keyword&gt;&lt;keyword&gt;Materials Testing&lt;/keyword&gt;&lt;keyword&gt;Mechanical Phenomena&lt;/keyword&gt;&lt;keyword&gt;Metallurgy&lt;/keyword&gt;&lt;keyword&gt;Nickel/*chemistry&lt;/keyword&gt;&lt;keyword&gt;Root Canal Preparation/*instrumentation&lt;/keyword&gt;&lt;keyword&gt;Titanium/*chemistry&lt;/keyword&gt;&lt;/keywords&gt;&lt;dates&gt;&lt;year&gt;2012&lt;/year&gt;&lt;pub-dates&gt;&lt;date&gt;Nov&lt;/date&gt;&lt;/pub-dates&gt;&lt;/dates&gt;&lt;isbn&gt;0099-2399&lt;/isbn&gt;&lt;accession-num&gt;23063231&lt;/accession-num&gt;&lt;urls&gt;&lt;/urls&gt;&lt;electronic-resource-num&gt;10.1016/j.joen.2012.07.006&lt;/electronic-resource-num&gt;&lt;remote-database-provider&gt;NLM&lt;/remote-database-provider&gt;&lt;language&gt;eng&lt;/language&gt;&lt;/record&gt;&lt;/Cite&gt;&lt;/EndNote&gt;</w:instrText>
      </w:r>
      <w:r w:rsidR="00262863" w:rsidRPr="00237F39">
        <w:rPr>
          <w:rFonts w:ascii="Times New Roman" w:hAnsi="Times New Roman"/>
          <w:sz w:val="24"/>
          <w:szCs w:val="24"/>
        </w:rPr>
        <w:fldChar w:fldCharType="separate"/>
      </w:r>
      <w:r w:rsidR="004E7CBB" w:rsidRPr="00237F39">
        <w:rPr>
          <w:rFonts w:ascii="Times New Roman" w:hAnsi="Times New Roman"/>
          <w:noProof/>
          <w:sz w:val="24"/>
          <w:szCs w:val="24"/>
        </w:rPr>
        <w:t>[14]</w:t>
      </w:r>
      <w:r w:rsidR="00262863" w:rsidRPr="00237F39">
        <w:rPr>
          <w:rFonts w:ascii="Times New Roman" w:hAnsi="Times New Roman"/>
          <w:sz w:val="24"/>
          <w:szCs w:val="24"/>
        </w:rPr>
        <w:fldChar w:fldCharType="end"/>
      </w:r>
      <w:r w:rsidR="00262863" w:rsidRPr="00237F39">
        <w:rPr>
          <w:rFonts w:ascii="Times New Roman" w:hAnsi="Times New Roman"/>
          <w:sz w:val="24"/>
          <w:szCs w:val="24"/>
        </w:rPr>
        <w:t>.</w:t>
      </w:r>
    </w:p>
    <w:p w14:paraId="3C279319" w14:textId="6DE8729B" w:rsidR="00262863" w:rsidRPr="00237F39" w:rsidRDefault="00826030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Değiştirilmi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leşi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edeniyle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artensi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aryantlar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eni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önlendirilm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edeniy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C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Wi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strüman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fo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bil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edenle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stenit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i</w:t>
      </w:r>
      <w:r w:rsidR="002535E6" w:rsidRPr="00237F39">
        <w:rPr>
          <w:rFonts w:ascii="Times New Roman" w:hAnsi="Times New Roman"/>
          <w:sz w:val="24"/>
          <w:szCs w:val="24"/>
        </w:rPr>
        <w:t>-</w:t>
      </w:r>
      <w:r w:rsidRPr="00237F39">
        <w:rPr>
          <w:rFonts w:ascii="Times New Roman" w:hAnsi="Times New Roman"/>
          <w:sz w:val="24"/>
          <w:szCs w:val="24"/>
        </w:rPr>
        <w:t>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ksine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C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Wi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et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vis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lar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azırlanm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ı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mam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üzleş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ili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östermezle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reticiy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öre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ontrollü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afız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tkis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154F7"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atalar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örül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ıklığın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zaltm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eklen</w:t>
      </w:r>
      <w:r w:rsidR="00D154F7" w:rsidRPr="00237F39">
        <w:rPr>
          <w:rFonts w:ascii="Times New Roman" w:hAnsi="Times New Roman"/>
          <w:sz w:val="24"/>
          <w:szCs w:val="24"/>
        </w:rPr>
        <w:t>mekted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35E6" w:rsidRPr="00237F39">
        <w:rPr>
          <w:rFonts w:ascii="Times New Roman" w:hAnsi="Times New Roman"/>
          <w:sz w:val="24"/>
          <w:szCs w:val="24"/>
        </w:rPr>
        <w:fldChar w:fldCharType="begin"/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Shen&lt;/Author&gt;&lt;Year&gt;2013&lt;/Year&gt;&lt;RecNum&gt;39&lt;/RecNum&gt;&lt;DisplayText&gt;[38]&lt;/DisplayText&gt;&lt;record&gt;&lt;rec-number&gt;39&lt;/rec-number&gt;&lt;foreign-keys&gt;&lt;key app="EN" db-id="00d9ve5eaf9f0lezs2ov50dqvdpe0xr0t2z2" timestamp="1669033551"&gt;39&lt;/key&gt;&lt;/foreign-keys&gt;&lt;ref-type name="Journal Article"&gt;17&lt;/ref-type&gt;&lt;contributors&gt;&lt;authors&gt;&lt;author&gt;Shen, Y.&lt;/author&gt;&lt;author&gt;Zhou, H. M.&lt;/author&gt;&lt;author&gt;Zheng, Y. F.&lt;/author&gt;&lt;author&gt;Peng, B.&lt;/author&gt;&lt;author&gt;Haapasalo, M.&lt;/author&gt;&lt;/authors&gt;&lt;/contributors&gt;&lt;auth-address&gt;Division of Endodontics, Department of Oral Biological and Medical Sciences, Faculty of Dentistry, The University of British Columbia, Vancouver, Canada.&lt;/auth-address&gt;&lt;titles&gt;&lt;title&gt;Current challenges and concepts of the thermomechanical treatment of nickel-titanium instruments&lt;/title&gt;&lt;secondary-title&gt;J Endod&lt;/secondary-title&gt;&lt;/titles&gt;&lt;periodical&gt;&lt;full-title&gt;J Endod&lt;/full-title&gt;&lt;/periodical&gt;&lt;pages&gt;163-72&lt;/pages&gt;&lt;volume&gt;39&lt;/volume&gt;&lt;number&gt;2&lt;/number&gt;&lt;edition&gt;2013/01/17&lt;/edition&gt;&lt;keywords&gt;&lt;keyword&gt;Dental Alloys/*chemistry&lt;/keyword&gt;&lt;keyword&gt;Equipment Design&lt;/keyword&gt;&lt;keyword&gt;Humans&lt;/keyword&gt;&lt;keyword&gt;Mechanical Phenomena&lt;/keyword&gt;&lt;keyword&gt;Nickel/*chemistry&lt;/keyword&gt;&lt;keyword&gt;Pliability&lt;/keyword&gt;&lt;keyword&gt;Root Canal Preparation/*instrumentation&lt;/keyword&gt;&lt;keyword&gt;Stress, Mechanical&lt;/keyword&gt;&lt;keyword&gt;Surface Properties&lt;/keyword&gt;&lt;keyword&gt;Thermodynamics&lt;/keyword&gt;&lt;keyword&gt;Titanium/*chemistry&lt;/keyword&gt;&lt;keyword&gt;Transition Temperature&lt;/keyword&gt;&lt;/keywords&gt;&lt;dates&gt;&lt;year&gt;2013&lt;/year&gt;&lt;pub-dates&gt;&lt;date&gt;Feb&lt;/date&gt;&lt;/pub-dates&gt;&lt;/dates&gt;&lt;isbn&gt;0099-2399&lt;/isbn&gt;&lt;accession-num&gt;23321225&lt;/accession-num&gt;&lt;urls&gt;&lt;/urls&gt;&lt;electronic-resource-num&gt;10.1016/j.joen.2012.11.005&lt;/electronic-resource-num&gt;&lt;remote-database-provider&gt;NLM&lt;/remote-database-provider&gt;&lt;language&gt;eng&lt;/language&gt;&lt;/record&gt;&lt;/Cite&gt;&lt;/EndNote&gt;</w:instrText>
      </w:r>
      <w:r w:rsidR="002535E6" w:rsidRPr="00237F39">
        <w:rPr>
          <w:rFonts w:ascii="Times New Roman" w:hAnsi="Times New Roman"/>
          <w:sz w:val="24"/>
          <w:szCs w:val="24"/>
        </w:rPr>
        <w:fldChar w:fldCharType="separate"/>
      </w:r>
      <w:r w:rsidR="004E7CBB" w:rsidRPr="00237F39">
        <w:rPr>
          <w:rFonts w:ascii="Times New Roman" w:hAnsi="Times New Roman"/>
          <w:noProof/>
          <w:sz w:val="24"/>
          <w:szCs w:val="24"/>
        </w:rPr>
        <w:t>[38]</w:t>
      </w:r>
      <w:r w:rsidR="002535E6" w:rsidRPr="00237F39">
        <w:rPr>
          <w:rFonts w:ascii="Times New Roman" w:hAnsi="Times New Roman"/>
          <w:sz w:val="24"/>
          <w:szCs w:val="24"/>
        </w:rPr>
        <w:fldChar w:fldCharType="end"/>
      </w:r>
      <w:r w:rsidR="002F5E36" w:rsidRPr="00237F39">
        <w:rPr>
          <w:rFonts w:ascii="Times New Roman" w:hAnsi="Times New Roman"/>
          <w:sz w:val="24"/>
          <w:szCs w:val="24"/>
        </w:rPr>
        <w:t>.</w:t>
      </w:r>
    </w:p>
    <w:p w14:paraId="36EFB81B" w14:textId="16E355CB" w:rsidR="002F5E36" w:rsidRPr="00237F39" w:rsidRDefault="002F5E36" w:rsidP="006F6C66">
      <w:pPr>
        <w:pStyle w:val="Balk4"/>
      </w:pPr>
      <w:r w:rsidRPr="00237F39">
        <w:t>Blue</w:t>
      </w:r>
      <w:r w:rsidR="00E4403D" w:rsidRPr="00237F39">
        <w:t xml:space="preserve"> </w:t>
      </w:r>
      <w:r w:rsidRPr="00237F39">
        <w:t>Wire</w:t>
      </w:r>
      <w:r w:rsidR="00222E32" w:rsidRPr="00237F39">
        <w:t>–Gold</w:t>
      </w:r>
      <w:r w:rsidR="00E4403D" w:rsidRPr="00237F39">
        <w:t xml:space="preserve"> </w:t>
      </w:r>
      <w:r w:rsidR="00222E32" w:rsidRPr="00237F39">
        <w:t>Wire</w:t>
      </w:r>
    </w:p>
    <w:p w14:paraId="1C0067A1" w14:textId="7201AF0B" w:rsidR="005754D3" w:rsidRPr="00237F39" w:rsidRDefault="004E50D0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lastRenderedPageBreak/>
        <w:t>2012'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ntspl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irona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i-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C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aşım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e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ısı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şle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ürec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aşlat</w:t>
      </w:r>
      <w:r w:rsidR="00471BB5" w:rsidRPr="00237F39">
        <w:rPr>
          <w:rFonts w:ascii="Times New Roman" w:hAnsi="Times New Roman"/>
          <w:sz w:val="24"/>
          <w:szCs w:val="24"/>
        </w:rPr>
        <w:t>m</w:t>
      </w:r>
      <w:r w:rsidRPr="00237F39">
        <w:rPr>
          <w:rFonts w:ascii="Times New Roman" w:hAnsi="Times New Roman"/>
          <w:sz w:val="24"/>
          <w:szCs w:val="24"/>
        </w:rPr>
        <w:t>ı</w:t>
      </w:r>
      <w:r w:rsidR="00471BB5" w:rsidRPr="00237F39">
        <w:rPr>
          <w:rFonts w:ascii="Times New Roman" w:hAnsi="Times New Roman"/>
          <w:sz w:val="24"/>
          <w:szCs w:val="24"/>
        </w:rPr>
        <w:t>ştır</w:t>
      </w:r>
      <w:r w:rsidRPr="00237F39">
        <w:rPr>
          <w:rFonts w:ascii="Times New Roman" w:hAnsi="Times New Roman"/>
          <w:sz w:val="24"/>
          <w:szCs w:val="24"/>
        </w:rPr>
        <w:t>;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üreçt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et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kr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kr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ısı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şle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b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utulu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rd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oğutulur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itanyu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ksi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bakas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lınlığı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rşılı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el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üze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engiy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onuçlanı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D3916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TaGVuPC9BdXRob3I+PFllYXI+MjAxNjwvWWVhcj48UmVj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</w:fldData>
        </w:fldChar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 </w:instrText>
      </w:r>
      <w:r w:rsidR="004E7CBB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TaGVuPC9BdXRob3I+PFllYXI+MjAxNjwvWWVhcj48UmVj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</w:fldData>
        </w:fldChar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4E7CBB" w:rsidRPr="00237F39">
        <w:rPr>
          <w:rFonts w:ascii="Times New Roman" w:hAnsi="Times New Roman"/>
          <w:sz w:val="24"/>
          <w:szCs w:val="24"/>
        </w:rPr>
      </w:r>
      <w:r w:rsidR="004E7CBB" w:rsidRPr="00237F39">
        <w:rPr>
          <w:rFonts w:ascii="Times New Roman" w:hAnsi="Times New Roman"/>
          <w:sz w:val="24"/>
          <w:szCs w:val="24"/>
        </w:rPr>
        <w:fldChar w:fldCharType="end"/>
      </w:r>
      <w:r w:rsidR="000D3916" w:rsidRPr="00237F39">
        <w:rPr>
          <w:rFonts w:ascii="Times New Roman" w:hAnsi="Times New Roman"/>
          <w:sz w:val="24"/>
          <w:szCs w:val="24"/>
        </w:rPr>
      </w:r>
      <w:r w:rsidR="000D3916" w:rsidRPr="00237F39">
        <w:rPr>
          <w:rFonts w:ascii="Times New Roman" w:hAnsi="Times New Roman"/>
          <w:sz w:val="24"/>
          <w:szCs w:val="24"/>
        </w:rPr>
        <w:fldChar w:fldCharType="separate"/>
      </w:r>
      <w:r w:rsidR="004E7CBB" w:rsidRPr="00237F39">
        <w:rPr>
          <w:rFonts w:ascii="Times New Roman" w:hAnsi="Times New Roman"/>
          <w:noProof/>
          <w:sz w:val="24"/>
          <w:szCs w:val="24"/>
        </w:rPr>
        <w:t>[39]</w:t>
      </w:r>
      <w:r w:rsidR="000D3916" w:rsidRPr="00237F39">
        <w:rPr>
          <w:rFonts w:ascii="Times New Roman" w:hAnsi="Times New Roman"/>
          <w:sz w:val="24"/>
          <w:szCs w:val="24"/>
        </w:rPr>
        <w:fldChar w:fldCharType="end"/>
      </w:r>
      <w:r w:rsidR="000D3916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62AC" w:rsidRPr="00237F39">
        <w:rPr>
          <w:rFonts w:ascii="Times New Roman" w:hAnsi="Times New Roman"/>
          <w:sz w:val="24"/>
          <w:szCs w:val="24"/>
        </w:rPr>
        <w:t>Üreti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D6E35" w:rsidRPr="00237F39">
        <w:rPr>
          <w:rFonts w:ascii="Times New Roman" w:hAnsi="Times New Roman"/>
          <w:sz w:val="24"/>
          <w:szCs w:val="24"/>
        </w:rPr>
        <w:t>şekli</w:t>
      </w:r>
      <w:r w:rsidR="002562AC" w:rsidRPr="00237F39">
        <w:rPr>
          <w:rFonts w:ascii="Times New Roman" w:hAnsi="Times New Roman"/>
          <w:sz w:val="24"/>
          <w:szCs w:val="24"/>
        </w:rPr>
        <w:t>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62AC" w:rsidRPr="00237F39">
        <w:rPr>
          <w:rFonts w:ascii="Times New Roman" w:hAnsi="Times New Roman"/>
          <w:sz w:val="24"/>
          <w:szCs w:val="24"/>
        </w:rPr>
        <w:t>çeşit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62AC" w:rsidRPr="00237F39">
        <w:rPr>
          <w:rFonts w:ascii="Times New Roman" w:hAnsi="Times New Roman"/>
          <w:sz w:val="24"/>
          <w:szCs w:val="24"/>
        </w:rPr>
        <w:t>molekü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62AC" w:rsidRPr="00237F39">
        <w:rPr>
          <w:rFonts w:ascii="Times New Roman" w:hAnsi="Times New Roman"/>
          <w:sz w:val="24"/>
          <w:szCs w:val="24"/>
        </w:rPr>
        <w:t>yapı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62AC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62AC" w:rsidRPr="00237F39">
        <w:rPr>
          <w:rFonts w:ascii="Times New Roman" w:hAnsi="Times New Roman"/>
          <w:sz w:val="24"/>
          <w:szCs w:val="24"/>
        </w:rPr>
        <w:t>benzersi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62AC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62AC" w:rsidRPr="00237F39">
        <w:rPr>
          <w:rFonts w:ascii="Times New Roman" w:hAnsi="Times New Roman"/>
          <w:sz w:val="24"/>
          <w:szCs w:val="24"/>
        </w:rPr>
        <w:t>mav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62AC" w:rsidRPr="00237F39">
        <w:rPr>
          <w:rFonts w:ascii="Times New Roman" w:hAnsi="Times New Roman"/>
          <w:sz w:val="24"/>
          <w:szCs w:val="24"/>
        </w:rPr>
        <w:t>oksi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62AC" w:rsidRPr="00237F39">
        <w:rPr>
          <w:rFonts w:ascii="Times New Roman" w:hAnsi="Times New Roman"/>
          <w:sz w:val="24"/>
          <w:szCs w:val="24"/>
        </w:rPr>
        <w:t>yüze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62AC" w:rsidRPr="00237F39">
        <w:rPr>
          <w:rFonts w:ascii="Times New Roman" w:hAnsi="Times New Roman"/>
          <w:sz w:val="24"/>
          <w:szCs w:val="24"/>
        </w:rPr>
        <w:t>tabak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62AC" w:rsidRPr="00237F39">
        <w:rPr>
          <w:rFonts w:ascii="Times New Roman" w:hAnsi="Times New Roman"/>
          <w:sz w:val="24"/>
          <w:szCs w:val="24"/>
        </w:rPr>
        <w:t>yarat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62AC" w:rsidRPr="00237F39">
        <w:rPr>
          <w:rFonts w:ascii="Times New Roman" w:hAnsi="Times New Roman"/>
          <w:sz w:val="24"/>
          <w:szCs w:val="24"/>
        </w:rPr>
        <w:t>ye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62AC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62AC" w:rsidRPr="00237F39">
        <w:rPr>
          <w:rFonts w:ascii="Times New Roman" w:hAnsi="Times New Roman"/>
          <w:sz w:val="24"/>
          <w:szCs w:val="24"/>
        </w:rPr>
        <w:t>ısı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62AC" w:rsidRPr="00237F39">
        <w:rPr>
          <w:rFonts w:ascii="Times New Roman" w:hAnsi="Times New Roman"/>
          <w:sz w:val="24"/>
          <w:szCs w:val="24"/>
        </w:rPr>
        <w:t>işle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62AC" w:rsidRPr="00237F39">
        <w:rPr>
          <w:rFonts w:ascii="Times New Roman" w:hAnsi="Times New Roman"/>
          <w:sz w:val="24"/>
          <w:szCs w:val="24"/>
        </w:rPr>
        <w:t>biçim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B73B6" w:rsidRPr="00237F39">
        <w:rPr>
          <w:rFonts w:ascii="Times New Roman" w:hAnsi="Times New Roman"/>
          <w:sz w:val="24"/>
          <w:szCs w:val="24"/>
        </w:rPr>
        <w:t>kaps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62AC" w:rsidRPr="00237F39">
        <w:rPr>
          <w:rFonts w:ascii="Times New Roman" w:hAnsi="Times New Roman"/>
          <w:sz w:val="24"/>
          <w:szCs w:val="24"/>
        </w:rPr>
        <w:fldChar w:fldCharType="begin"/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Hou&lt;/Author&gt;&lt;Year&gt;2020&lt;/Year&gt;&lt;RecNum&gt;40&lt;/RecNum&gt;&lt;DisplayText&gt;[40]&lt;/DisplayText&gt;&lt;record&gt;&lt;rec-number&gt;40&lt;/rec-number&gt;&lt;foreign-keys&gt;&lt;key app="EN" db-id="00d9ve5eaf9f0lezs2ov50dqvdpe0xr0t2z2" timestamp="1669036706"&gt;40&lt;/key&gt;&lt;/foreign-keys&gt;&lt;ref-type name="Journal Article"&gt;17&lt;/ref-type&gt;&lt;contributors&gt;&lt;authors&gt;&lt;author&gt;Hou, X. M.&lt;/author&gt;&lt;author&gt;Yang, Y. J.&lt;/author&gt;&lt;author&gt;Qian, J.&lt;/author&gt;&lt;/authors&gt;&lt;/contributors&gt;&lt;auth-address&gt;The Second Dental Center of Peking University School of Stomatology.&amp;#xD;Department of Stomatology, Beijing Xicheng District Xinjiekou Community Health Service Center.&lt;/auth-address&gt;&lt;titles&gt;&lt;title&gt;Phase transformation behaviors and mechanical properties of NiTi endodontic files after gold heat treatment and blue heat treatment&lt;/title&gt;&lt;secondary-title&gt;J Oral Sci&lt;/secondary-title&gt;&lt;/titles&gt;&lt;periodical&gt;&lt;full-title&gt;J Oral Sci&lt;/full-title&gt;&lt;/periodical&gt;&lt;pages&gt;8-13&lt;/pages&gt;&lt;volume&gt;63&lt;/volume&gt;&lt;number&gt;1&lt;/number&gt;&lt;edition&gt;2020/12/08&lt;/edition&gt;&lt;keywords&gt;&lt;keyword&gt;Dental Instruments&lt;/keyword&gt;&lt;keyword&gt;Equipment Design&lt;/keyword&gt;&lt;keyword&gt;Gold&lt;/keyword&gt;&lt;keyword&gt;Hot Temperature&lt;/keyword&gt;&lt;keyword&gt;Materials Testing&lt;/keyword&gt;&lt;keyword&gt;*Nickel&lt;/keyword&gt;&lt;keyword&gt;Root Canal Preparation&lt;/keyword&gt;&lt;keyword&gt;*Titanium&lt;/keyword&gt;&lt;keyword&gt;blue heat treatment&lt;/keyword&gt;&lt;keyword&gt;gold heat treatment&lt;/keyword&gt;&lt;keyword&gt;nickel-titanium&lt;/keyword&gt;&lt;keyword&gt;phase transformation&lt;/keyword&gt;&lt;keyword&gt;rotary instrument&lt;/keyword&gt;&lt;/keywords&gt;&lt;dates&gt;&lt;year&gt;2020&lt;/year&gt;&lt;pub-dates&gt;&lt;date&gt;Dec 23&lt;/date&gt;&lt;/pub-dates&gt;&lt;/dates&gt;&lt;isbn&gt;1343-4934&lt;/isbn&gt;&lt;accession-num&gt;33281148&lt;/accession-num&gt;&lt;urls&gt;&lt;/urls&gt;&lt;electronic-resource-num&gt;10.2334/josnusd.19-0331&lt;/electronic-resource-num&gt;&lt;remote-database-provider&gt;NLM&lt;/remote-database-provider&gt;&lt;language&gt;eng&lt;/language&gt;&lt;/record&gt;&lt;/Cite&gt;&lt;/EndNote&gt;</w:instrText>
      </w:r>
      <w:r w:rsidR="002562AC" w:rsidRPr="00237F39">
        <w:rPr>
          <w:rFonts w:ascii="Times New Roman" w:hAnsi="Times New Roman"/>
          <w:sz w:val="24"/>
          <w:szCs w:val="24"/>
        </w:rPr>
        <w:fldChar w:fldCharType="separate"/>
      </w:r>
      <w:r w:rsidR="004E7CBB" w:rsidRPr="00237F39">
        <w:rPr>
          <w:rFonts w:ascii="Times New Roman" w:hAnsi="Times New Roman"/>
          <w:noProof/>
          <w:sz w:val="24"/>
          <w:szCs w:val="24"/>
        </w:rPr>
        <w:t>[40]</w:t>
      </w:r>
      <w:r w:rsidR="002562AC" w:rsidRPr="00237F39">
        <w:rPr>
          <w:rFonts w:ascii="Times New Roman" w:hAnsi="Times New Roman"/>
          <w:sz w:val="24"/>
          <w:szCs w:val="24"/>
        </w:rPr>
        <w:fldChar w:fldCharType="end"/>
      </w:r>
      <w:r w:rsidR="002562AC" w:rsidRPr="00237F39">
        <w:rPr>
          <w:rFonts w:ascii="Times New Roman" w:hAnsi="Times New Roman"/>
          <w:sz w:val="24"/>
          <w:szCs w:val="24"/>
        </w:rPr>
        <w:t>.</w:t>
      </w:r>
    </w:p>
    <w:p w14:paraId="2164B3F0" w14:textId="5ADA85A2" w:rsidR="0002451E" w:rsidRPr="00237F39" w:rsidRDefault="00A31EFA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Tip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av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y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t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engi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ısı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şle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edeniy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e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üzey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ksi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bakas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onucudu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fldChar w:fldCharType="begin"/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Bürklein&lt;/Author&gt;&lt;Year&gt;2019&lt;/Year&gt;&lt;RecNum&gt;41&lt;/RecNum&gt;&lt;DisplayText&gt;[41]&lt;/DisplayText&gt;&lt;record&gt;&lt;rec-number&gt;41&lt;/rec-number&gt;&lt;foreign-keys&gt;&lt;key app="EN" db-id="00d9ve5eaf9f0lezs2ov50dqvdpe0xr0t2z2" timestamp="1669037529"&gt;41&lt;/key&gt;&lt;/foreign-keys&gt;&lt;ref-type name="Journal Article"&gt;17&lt;/ref-type&gt;&lt;contributors&gt;&lt;authors&gt;&lt;author&gt;Bürklein, S.&lt;/author&gt;&lt;author&gt;Flüch, S.&lt;/author&gt;&lt;author&gt;Schäfer, E.&lt;/author&gt;&lt;/authors&gt;&lt;/contributors&gt;&lt;auth-address&gt;Central Interdisciplinary Ambulance in the School of Dentistry, University of Münster, Waldeyerstr. 30, 48149, Münster, Germany.&amp;#xD;Central Interdisciplinary Ambulance in the School of Dentistry, University of Münster, Waldeyerstr. 30, 48149, Münster, Germany. eschaef@uni-muenster.de.&lt;/auth-address&gt;&lt;titles&gt;&lt;title&gt;Shaping ability of reciprocating single-file systems in severely curved canals: WaveOne and Reciproc versus WaveOne Gold and Reciproc blue&lt;/title&gt;&lt;secondary-title&gt;Odontology&lt;/secondary-title&gt;&lt;/titles&gt;&lt;periodical&gt;&lt;full-title&gt;Odontology&lt;/full-title&gt;&lt;/periodical&gt;&lt;pages&gt;96-102&lt;/pages&gt;&lt;volume&gt;107&lt;/volume&gt;&lt;number&gt;1&lt;/number&gt;&lt;edition&gt;2018/05/20&lt;/edition&gt;&lt;keywords&gt;&lt;keyword&gt;*Dental Instruments&lt;/keyword&gt;&lt;keyword&gt;Equipment Design&lt;/keyword&gt;&lt;keyword&gt;Gold&lt;/keyword&gt;&lt;keyword&gt;Humans&lt;/keyword&gt;&lt;keyword&gt;In Vitro Techniques&lt;/keyword&gt;&lt;keyword&gt;Materials Testing&lt;/keyword&gt;&lt;keyword&gt;Molar&lt;/keyword&gt;&lt;keyword&gt;Root Canal Preparation/*instrumentation&lt;/keyword&gt;&lt;keyword&gt;Blue-wire&lt;/keyword&gt;&lt;keyword&gt;Canal straightening&lt;/keyword&gt;&lt;keyword&gt;Gold-wire&lt;/keyword&gt;&lt;keyword&gt;Heat treatment&lt;/keyword&gt;&lt;keyword&gt;M-wire&lt;/keyword&gt;&lt;/keywords&gt;&lt;dates&gt;&lt;year&gt;2019&lt;/year&gt;&lt;pub-dates&gt;&lt;date&gt;Jan&lt;/date&gt;&lt;/pub-dates&gt;&lt;/dates&gt;&lt;isbn&gt;1618-1247&lt;/isbn&gt;&lt;accession-num&gt;29777391&lt;/accession-num&gt;&lt;urls&gt;&lt;/urls&gt;&lt;electronic-resource-num&gt;10.1007/s10266-018-0364-3&lt;/electronic-resource-num&gt;&lt;remote-database-provider&gt;NLM&lt;/remote-database-provider&gt;&lt;language&gt;eng&lt;/language&gt;&lt;/record&gt;&lt;/Cite&gt;&lt;/EndNote&gt;</w:instrText>
      </w:r>
      <w:r w:rsidRPr="00237F39">
        <w:rPr>
          <w:rFonts w:ascii="Times New Roman" w:hAnsi="Times New Roman"/>
          <w:sz w:val="24"/>
          <w:szCs w:val="24"/>
        </w:rPr>
        <w:fldChar w:fldCharType="separate"/>
      </w:r>
      <w:r w:rsidR="004E7CBB" w:rsidRPr="00237F39">
        <w:rPr>
          <w:rFonts w:ascii="Times New Roman" w:hAnsi="Times New Roman"/>
          <w:noProof/>
          <w:sz w:val="24"/>
          <w:szCs w:val="24"/>
        </w:rPr>
        <w:t>[41]</w:t>
      </w:r>
      <w:r w:rsidRPr="00237F39">
        <w:rPr>
          <w:rFonts w:ascii="Times New Roman" w:hAnsi="Times New Roman"/>
          <w:sz w:val="24"/>
          <w:szCs w:val="24"/>
        </w:rPr>
        <w:fldChar w:fldCharType="end"/>
      </w:r>
      <w:r w:rsidR="00AC087F" w:rsidRPr="00237F39">
        <w:rPr>
          <w:rFonts w:ascii="Times New Roman" w:hAnsi="Times New Roman"/>
          <w:sz w:val="24"/>
          <w:szCs w:val="24"/>
        </w:rPr>
        <w:t>.</w:t>
      </w:r>
    </w:p>
    <w:p w14:paraId="11AA3409" w14:textId="5A943214" w:rsidR="00571217" w:rsidRPr="00237F39" w:rsidRDefault="006B7B66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Vortex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lu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Dentspl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irona)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equenc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otar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X1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lu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M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Life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ort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egre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S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rezilya)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eciproc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lu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VDW)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roTap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Dentspl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irona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45923" w:rsidRPr="00237F39">
        <w:rPr>
          <w:rFonts w:ascii="Times New Roman" w:hAnsi="Times New Roman"/>
          <w:sz w:val="24"/>
          <w:szCs w:val="24"/>
        </w:rPr>
        <w:t>(Dentspl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45923" w:rsidRPr="00237F39">
        <w:rPr>
          <w:rFonts w:ascii="Times New Roman" w:hAnsi="Times New Roman"/>
          <w:sz w:val="24"/>
          <w:szCs w:val="24"/>
        </w:rPr>
        <w:t>Sirona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istem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knoloj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ullanı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retilmektedir.</w:t>
      </w:r>
    </w:p>
    <w:p w14:paraId="4AE64373" w14:textId="13457196" w:rsidR="00893D23" w:rsidRPr="00237F39" w:rsidRDefault="00470097" w:rsidP="00052E58">
      <w:pPr>
        <w:pStyle w:val="Balk4"/>
      </w:pPr>
      <w:r w:rsidRPr="00237F39">
        <w:t>Max</w:t>
      </w:r>
      <w:r w:rsidR="00E4403D" w:rsidRPr="00237F39">
        <w:t xml:space="preserve"> </w:t>
      </w:r>
      <w:r w:rsidRPr="00237F39">
        <w:t>Wire</w:t>
      </w:r>
    </w:p>
    <w:p w14:paraId="3EA38258" w14:textId="34A3936C" w:rsidR="00127A62" w:rsidRPr="00237F39" w:rsidRDefault="00E24C6E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FKG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irm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raf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C2ACE" w:rsidRPr="00237F39">
        <w:rPr>
          <w:rFonts w:ascii="Times New Roman" w:hAnsi="Times New Roman"/>
          <w:sz w:val="24"/>
          <w:szCs w:val="24"/>
        </w:rPr>
        <w:t>öz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C2ACE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C2ACE" w:rsidRPr="00237F39">
        <w:rPr>
          <w:rFonts w:ascii="Times New Roman" w:hAnsi="Times New Roman"/>
          <w:sz w:val="24"/>
          <w:szCs w:val="24"/>
        </w:rPr>
        <w:t>Ni-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C2ACE" w:rsidRPr="00237F39">
        <w:rPr>
          <w:rFonts w:ascii="Times New Roman" w:hAnsi="Times New Roman"/>
          <w:sz w:val="24"/>
          <w:szCs w:val="24"/>
        </w:rPr>
        <w:t>alaşı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C2ACE" w:rsidRPr="00237F39">
        <w:rPr>
          <w:rFonts w:ascii="Times New Roman" w:hAnsi="Times New Roman"/>
          <w:sz w:val="24"/>
          <w:szCs w:val="24"/>
        </w:rPr>
        <w:t>o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16BE6" w:rsidRPr="00237F39">
        <w:rPr>
          <w:rFonts w:ascii="Times New Roman" w:hAnsi="Times New Roman"/>
          <w:sz w:val="24"/>
          <w:szCs w:val="24"/>
        </w:rPr>
        <w:t>Martensite-</w:t>
      </w:r>
      <w:r w:rsidR="007A21E5" w:rsidRPr="00237F39">
        <w:rPr>
          <w:rFonts w:ascii="Times New Roman" w:hAnsi="Times New Roman"/>
          <w:sz w:val="24"/>
          <w:szCs w:val="24"/>
        </w:rPr>
        <w:t>A</w:t>
      </w:r>
      <w:r w:rsidR="00316BE6" w:rsidRPr="00237F39">
        <w:rPr>
          <w:rFonts w:ascii="Times New Roman" w:hAnsi="Times New Roman"/>
          <w:sz w:val="24"/>
          <w:szCs w:val="24"/>
        </w:rPr>
        <w:t>ustenit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16BE6" w:rsidRPr="00237F39">
        <w:rPr>
          <w:rFonts w:ascii="Times New Roman" w:hAnsi="Times New Roman"/>
          <w:sz w:val="24"/>
          <w:szCs w:val="24"/>
        </w:rPr>
        <w:t>Electropolishing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16BE6" w:rsidRPr="00237F39">
        <w:rPr>
          <w:rFonts w:ascii="Times New Roman" w:hAnsi="Times New Roman"/>
          <w:sz w:val="24"/>
          <w:szCs w:val="24"/>
        </w:rPr>
        <w:t>Flex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16BE6" w:rsidRPr="00237F39">
        <w:rPr>
          <w:rFonts w:ascii="Times New Roman" w:hAnsi="Times New Roman"/>
          <w:sz w:val="24"/>
          <w:szCs w:val="24"/>
        </w:rPr>
        <w:t>te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B0B38" w:rsidRPr="00237F39">
        <w:rPr>
          <w:rFonts w:ascii="Times New Roman" w:hAnsi="Times New Roman"/>
          <w:sz w:val="24"/>
          <w:szCs w:val="24"/>
        </w:rPr>
        <w:t>geliştirilmiştir</w:t>
      </w:r>
      <w:r w:rsidR="00316BE6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B0B38" w:rsidRPr="00237F39">
        <w:rPr>
          <w:rFonts w:ascii="Times New Roman" w:hAnsi="Times New Roman"/>
          <w:sz w:val="24"/>
          <w:szCs w:val="24"/>
        </w:rPr>
        <w:t>XP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B0B38" w:rsidRPr="00237F39">
        <w:rPr>
          <w:rFonts w:ascii="Times New Roman" w:hAnsi="Times New Roman"/>
          <w:sz w:val="24"/>
          <w:szCs w:val="24"/>
        </w:rPr>
        <w:t>Finish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B0B38" w:rsidRPr="00237F39">
        <w:rPr>
          <w:rFonts w:ascii="Times New Roman" w:hAnsi="Times New Roman"/>
          <w:sz w:val="24"/>
          <w:szCs w:val="24"/>
        </w:rPr>
        <w:t>(XP-F)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B0B38" w:rsidRPr="00237F39">
        <w:rPr>
          <w:rFonts w:ascii="Times New Roman" w:hAnsi="Times New Roman"/>
          <w:sz w:val="24"/>
          <w:szCs w:val="24"/>
        </w:rPr>
        <w:t>XP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B0B38" w:rsidRPr="00237F39">
        <w:rPr>
          <w:rFonts w:ascii="Times New Roman" w:hAnsi="Times New Roman"/>
          <w:sz w:val="24"/>
          <w:szCs w:val="24"/>
        </w:rPr>
        <w:t>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F502E" w:rsidRPr="00237F39">
        <w:rPr>
          <w:rFonts w:ascii="Times New Roman" w:hAnsi="Times New Roman"/>
          <w:sz w:val="24"/>
          <w:szCs w:val="24"/>
        </w:rPr>
        <w:t>Finish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F502E" w:rsidRPr="00237F39">
        <w:rPr>
          <w:rFonts w:ascii="Times New Roman" w:hAnsi="Times New Roman"/>
          <w:sz w:val="24"/>
          <w:szCs w:val="24"/>
        </w:rPr>
        <w:t>Retreatmen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B0B38" w:rsidRPr="00237F39">
        <w:rPr>
          <w:rFonts w:ascii="Times New Roman" w:hAnsi="Times New Roman"/>
          <w:sz w:val="24"/>
          <w:szCs w:val="24"/>
        </w:rPr>
        <w:t>(XP-R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B0B38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B0B38" w:rsidRPr="00237F39">
        <w:rPr>
          <w:rFonts w:ascii="Times New Roman" w:hAnsi="Times New Roman"/>
          <w:sz w:val="24"/>
          <w:szCs w:val="24"/>
        </w:rPr>
        <w:t>XP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B0B38" w:rsidRPr="00237F39">
        <w:rPr>
          <w:rFonts w:ascii="Times New Roman" w:hAnsi="Times New Roman"/>
          <w:sz w:val="24"/>
          <w:szCs w:val="24"/>
        </w:rPr>
        <w:t>Shap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B0B38" w:rsidRPr="00237F39">
        <w:rPr>
          <w:rFonts w:ascii="Times New Roman" w:hAnsi="Times New Roman"/>
          <w:sz w:val="24"/>
          <w:szCs w:val="24"/>
        </w:rPr>
        <w:t>(XP-S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03161"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03161" w:rsidRPr="00237F39">
        <w:rPr>
          <w:rFonts w:ascii="Times New Roman" w:hAnsi="Times New Roman"/>
          <w:sz w:val="24"/>
          <w:szCs w:val="24"/>
        </w:rPr>
        <w:t>tel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03161" w:rsidRPr="00237F39">
        <w:rPr>
          <w:rFonts w:ascii="Times New Roman" w:hAnsi="Times New Roman"/>
          <w:sz w:val="24"/>
          <w:szCs w:val="24"/>
        </w:rPr>
        <w:t>üretilmi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03161" w:rsidRPr="00237F39">
        <w:rPr>
          <w:rFonts w:ascii="Times New Roman" w:hAnsi="Times New Roman"/>
          <w:sz w:val="24"/>
          <w:szCs w:val="24"/>
        </w:rPr>
        <w:t>eğelerdir.</w:t>
      </w:r>
    </w:p>
    <w:p w14:paraId="4C3CD6D5" w14:textId="064B3085" w:rsidR="005D169D" w:rsidRPr="00237F39" w:rsidRDefault="005D169D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Alaşı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şle</w:t>
      </w:r>
      <w:r w:rsidR="00C46100" w:rsidRPr="00237F39">
        <w:rPr>
          <w:rFonts w:ascii="Times New Roman" w:hAnsi="Times New Roman"/>
          <w:sz w:val="24"/>
          <w:szCs w:val="24"/>
        </w:rPr>
        <w:t>n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46100" w:rsidRPr="00237F39">
        <w:rPr>
          <w:rFonts w:ascii="Times New Roman" w:hAnsi="Times New Roman"/>
          <w:sz w:val="24"/>
          <w:szCs w:val="24"/>
        </w:rPr>
        <w:t>özellik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onuc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35°C</w:t>
      </w:r>
      <w:r w:rsidR="00D63B28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'y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şi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y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üks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ıcaklıklarda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artensit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z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stenit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z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eçer</w:t>
      </w:r>
      <w:r w:rsidR="00D63B28">
        <w:rPr>
          <w:rFonts w:ascii="Times New Roman" w:hAnsi="Times New Roman"/>
          <w:sz w:val="24"/>
          <w:szCs w:val="24"/>
        </w:rPr>
        <w:t>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e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aire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26F7E" w:rsidRPr="00237F39">
        <w:rPr>
          <w:rFonts w:ascii="Times New Roman" w:hAnsi="Times New Roman"/>
          <w:sz w:val="24"/>
          <w:szCs w:val="24"/>
        </w:rPr>
        <w:t>alı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46DD3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72A8" w:rsidRPr="00237F39">
        <w:rPr>
          <w:rFonts w:ascii="Times New Roman" w:hAnsi="Times New Roman"/>
          <w:sz w:val="24"/>
          <w:szCs w:val="24"/>
        </w:rPr>
        <w:t>eksantr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72A8" w:rsidRPr="00237F39">
        <w:rPr>
          <w:rFonts w:ascii="Times New Roman" w:hAnsi="Times New Roman"/>
          <w:sz w:val="24"/>
          <w:szCs w:val="24"/>
        </w:rPr>
        <w:t>dön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72A8" w:rsidRPr="00237F39">
        <w:rPr>
          <w:rFonts w:ascii="Times New Roman" w:hAnsi="Times New Roman"/>
          <w:sz w:val="24"/>
          <w:szCs w:val="24"/>
        </w:rPr>
        <w:t>hareke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72A8" w:rsidRPr="00237F39">
        <w:rPr>
          <w:rFonts w:ascii="Times New Roman" w:hAnsi="Times New Roman"/>
          <w:sz w:val="24"/>
          <w:szCs w:val="24"/>
        </w:rPr>
        <w:t>gerçekleştir</w:t>
      </w:r>
      <w:r w:rsidR="00A10B4D" w:rsidRPr="00237F39">
        <w:rPr>
          <w:rFonts w:ascii="Times New Roman" w:hAnsi="Times New Roman"/>
          <w:sz w:val="24"/>
          <w:szCs w:val="24"/>
        </w:rPr>
        <w:t>er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45796" w:rsidRPr="00237F39">
        <w:rPr>
          <w:rFonts w:ascii="Times New Roman" w:hAnsi="Times New Roman"/>
          <w:sz w:val="24"/>
          <w:szCs w:val="24"/>
        </w:rPr>
        <w:t>eğe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uvarları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oğr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7197C" w:rsidRPr="00237F39">
        <w:rPr>
          <w:rFonts w:ascii="Times New Roman" w:hAnsi="Times New Roman"/>
          <w:sz w:val="24"/>
          <w:szCs w:val="24"/>
        </w:rPr>
        <w:t>temas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7197C" w:rsidRPr="00237F39">
        <w:rPr>
          <w:rFonts w:ascii="Times New Roman" w:hAnsi="Times New Roman"/>
          <w:sz w:val="24"/>
          <w:szCs w:val="24"/>
        </w:rPr>
        <w:t>etm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ğla</w:t>
      </w:r>
      <w:r w:rsidR="00226F7E" w:rsidRPr="00237F39">
        <w:rPr>
          <w:rFonts w:ascii="Times New Roman" w:hAnsi="Times New Roman"/>
          <w:sz w:val="24"/>
          <w:szCs w:val="24"/>
        </w:rPr>
        <w:t>nı</w:t>
      </w:r>
      <w:r w:rsidRPr="00237F39">
        <w:rPr>
          <w:rFonts w:ascii="Times New Roman" w:hAnsi="Times New Roman"/>
          <w:sz w:val="24"/>
          <w:szCs w:val="24"/>
        </w:rPr>
        <w:t>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E46D8" w:rsidRPr="00237F39">
        <w:rPr>
          <w:rFonts w:ascii="Times New Roman" w:hAnsi="Times New Roman"/>
          <w:sz w:val="24"/>
          <w:szCs w:val="24"/>
        </w:rPr>
        <w:t>Böylece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E46D8" w:rsidRPr="00237F39">
        <w:rPr>
          <w:rFonts w:ascii="Times New Roman" w:hAnsi="Times New Roman"/>
          <w:sz w:val="24"/>
          <w:szCs w:val="24"/>
        </w:rPr>
        <w:t>XP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E46D8" w:rsidRPr="00237F39">
        <w:rPr>
          <w:rFonts w:ascii="Times New Roman" w:hAnsi="Times New Roman"/>
          <w:sz w:val="24"/>
          <w:szCs w:val="24"/>
        </w:rPr>
        <w:t>enstrüman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E46D8"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E46D8"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E46D8" w:rsidRPr="00237F39">
        <w:rPr>
          <w:rFonts w:ascii="Times New Roman" w:hAnsi="Times New Roman"/>
          <w:sz w:val="24"/>
          <w:szCs w:val="24"/>
        </w:rPr>
        <w:t>sistem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E46D8" w:rsidRPr="00237F39">
        <w:rPr>
          <w:rFonts w:ascii="Times New Roman" w:hAnsi="Times New Roman"/>
          <w:sz w:val="24"/>
          <w:szCs w:val="24"/>
        </w:rPr>
        <w:t>morfolojis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E46D8" w:rsidRPr="00237F39">
        <w:rPr>
          <w:rFonts w:ascii="Times New Roman" w:hAnsi="Times New Roman"/>
          <w:sz w:val="24"/>
          <w:szCs w:val="24"/>
        </w:rPr>
        <w:t>uyu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E46D8" w:rsidRPr="00237F39">
        <w:rPr>
          <w:rFonts w:ascii="Times New Roman" w:hAnsi="Times New Roman"/>
          <w:sz w:val="24"/>
          <w:szCs w:val="24"/>
        </w:rPr>
        <w:t>sağlayabilir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E46D8" w:rsidRPr="00237F39">
        <w:rPr>
          <w:rFonts w:ascii="Times New Roman" w:hAnsi="Times New Roman"/>
          <w:sz w:val="24"/>
          <w:szCs w:val="24"/>
        </w:rPr>
        <w:t>çalış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E46D8" w:rsidRPr="00237F39">
        <w:rPr>
          <w:rFonts w:ascii="Times New Roman" w:hAnsi="Times New Roman"/>
          <w:sz w:val="24"/>
          <w:szCs w:val="24"/>
        </w:rPr>
        <w:t>uzunluğ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E46D8" w:rsidRPr="00237F39">
        <w:rPr>
          <w:rFonts w:ascii="Times New Roman" w:hAnsi="Times New Roman"/>
          <w:sz w:val="24"/>
          <w:szCs w:val="24"/>
        </w:rPr>
        <w:t>boyunc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E46D8" w:rsidRPr="00237F39">
        <w:rPr>
          <w:rFonts w:ascii="Times New Roman" w:hAnsi="Times New Roman"/>
          <w:sz w:val="24"/>
          <w:szCs w:val="24"/>
        </w:rPr>
        <w:t>ilerledikç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E46D8" w:rsidRPr="00237F39">
        <w:rPr>
          <w:rFonts w:ascii="Times New Roman" w:hAnsi="Times New Roman"/>
          <w:sz w:val="24"/>
          <w:szCs w:val="24"/>
        </w:rPr>
        <w:t>genişleyebil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E46D8" w:rsidRPr="00237F39">
        <w:rPr>
          <w:rFonts w:ascii="Times New Roman" w:hAnsi="Times New Roman"/>
          <w:sz w:val="24"/>
          <w:szCs w:val="24"/>
        </w:rPr>
        <w:t>vey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E46D8" w:rsidRPr="00237F39">
        <w:rPr>
          <w:rFonts w:ascii="Times New Roman" w:hAnsi="Times New Roman"/>
          <w:sz w:val="24"/>
          <w:szCs w:val="24"/>
        </w:rPr>
        <w:t>büzülebil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54CC" w:rsidRPr="00237F39">
        <w:rPr>
          <w:rFonts w:ascii="Times New Roman" w:hAnsi="Times New Roman"/>
          <w:sz w:val="24"/>
          <w:szCs w:val="24"/>
        </w:rPr>
        <w:fldChar w:fldCharType="begin"/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Gavini&lt;/Author&gt;&lt;Year&gt;2018&lt;/Year&gt;&lt;RecNum&gt;43&lt;/RecNum&gt;&lt;DisplayText&gt;[42]&lt;/DisplayText&gt;&lt;record&gt;&lt;rec-number&gt;43&lt;/rec-number&gt;&lt;foreign-keys&gt;&lt;key app="EN" db-id="00d9ve5eaf9f0lezs2ov50dqvdpe0xr0t2z2" timestamp="1669276905"&gt;43&lt;/key&gt;&lt;/foreign-keys&gt;&lt;ref-type name="Journal Article"&gt;17&lt;/ref-type&gt;&lt;contributors&gt;&lt;authors&gt;&lt;author&gt;Gavini, G.&lt;/author&gt;&lt;author&gt;Santos, M. D.&lt;/author&gt;&lt;author&gt;Caldeira, C. L.&lt;/author&gt;&lt;author&gt;Machado, M. E. L.&lt;/author&gt;&lt;author&gt;Freire, L. G.&lt;/author&gt;&lt;author&gt;Iglecias, E. F.&lt;/author&gt;&lt;author&gt;Peters, O. A.&lt;/author&gt;&lt;author&gt;Candeiro, G. T. M.&lt;/author&gt;&lt;/authors&gt;&lt;/contributors&gt;&lt;auth-address&gt;Universidade de São Paulo - USP, School of Dentistry, Discipline of Endodontics, São Paulo, SP, Brazil.&amp;#xD;University of the Pacific, Arthur A. Dugoni School of Dentistry, Department of Endodontics, San Francisco, CA, United States.&amp;#xD;Universidade Christus, Department of Dentistry, Post graduation Program in Dental Sciences, Fortaleza, CE, Brazil.&lt;/auth-address&gt;&lt;titles&gt;&lt;title&gt;Nickel-titanium instruments in endodontics: a concise review of the state of the art&lt;/title&gt;&lt;secondary-title&gt;Braz Oral Res&lt;/secondary-title&gt;&lt;/titles&gt;&lt;periodical&gt;&lt;full-title&gt;Braz Oral Res&lt;/full-title&gt;&lt;/periodical&gt;&lt;pages&gt;e67&lt;/pages&gt;&lt;volume&gt;32&lt;/volume&gt;&lt;number&gt;suppl 1&lt;/number&gt;&lt;edition&gt;2018/10/27&lt;/edition&gt;&lt;keywords&gt;&lt;keyword&gt;Alloys/*chemistry&lt;/keyword&gt;&lt;keyword&gt;Dental Alloys/chemistry&lt;/keyword&gt;&lt;keyword&gt;Dental Instruments&lt;/keyword&gt;&lt;keyword&gt;*Equipment Design&lt;/keyword&gt;&lt;keyword&gt;Humans&lt;/keyword&gt;&lt;keyword&gt;Root Canal Preparation/*instrumentation/methods&lt;/keyword&gt;&lt;keyword&gt;Surface Properties&lt;/keyword&gt;&lt;/keywords&gt;&lt;dates&gt;&lt;year&gt;2018&lt;/year&gt;&lt;pub-dates&gt;&lt;date&gt;Oct 18&lt;/date&gt;&lt;/pub-dates&gt;&lt;/dates&gt;&lt;isbn&gt;1806-8324&lt;/isbn&gt;&lt;accession-num&gt;30365608&lt;/accession-num&gt;&lt;urls&gt;&lt;/urls&gt;&lt;electronic-resource-num&gt;10.1590/1807-3107bor-2018.vol32.0067&lt;/electronic-resource-num&gt;&lt;remote-database-provider&gt;NLM&lt;/remote-database-provider&gt;&lt;language&gt;eng&lt;/language&gt;&lt;/record&gt;&lt;/Cite&gt;&lt;/EndNote&gt;</w:instrText>
      </w:r>
      <w:r w:rsidR="006A54CC" w:rsidRPr="00237F39">
        <w:rPr>
          <w:rFonts w:ascii="Times New Roman" w:hAnsi="Times New Roman"/>
          <w:sz w:val="24"/>
          <w:szCs w:val="24"/>
        </w:rPr>
        <w:fldChar w:fldCharType="separate"/>
      </w:r>
      <w:r w:rsidR="004E7CBB" w:rsidRPr="00237F39">
        <w:rPr>
          <w:rFonts w:ascii="Times New Roman" w:hAnsi="Times New Roman"/>
          <w:noProof/>
          <w:sz w:val="24"/>
          <w:szCs w:val="24"/>
        </w:rPr>
        <w:t>[42]</w:t>
      </w:r>
      <w:r w:rsidR="006A54CC" w:rsidRPr="00237F39">
        <w:rPr>
          <w:rFonts w:ascii="Times New Roman" w:hAnsi="Times New Roman"/>
          <w:sz w:val="24"/>
          <w:szCs w:val="24"/>
        </w:rPr>
        <w:fldChar w:fldCharType="end"/>
      </w:r>
      <w:r w:rsidR="006A54CC" w:rsidRPr="00237F39">
        <w:rPr>
          <w:rFonts w:ascii="Times New Roman" w:hAnsi="Times New Roman"/>
          <w:sz w:val="24"/>
          <w:szCs w:val="24"/>
        </w:rPr>
        <w:t>.</w:t>
      </w:r>
    </w:p>
    <w:p w14:paraId="40481941" w14:textId="653DE664" w:rsidR="00CC593E" w:rsidRPr="00237F39" w:rsidRDefault="00CC593E" w:rsidP="00052E58">
      <w:pPr>
        <w:pStyle w:val="Balk4"/>
      </w:pPr>
      <w:r w:rsidRPr="00237F39">
        <w:t>T-Wire</w:t>
      </w:r>
      <w:r w:rsidR="00F951B6" w:rsidRPr="00237F39">
        <w:t>/C</w:t>
      </w:r>
      <w:r w:rsidR="00E4403D" w:rsidRPr="00237F39">
        <w:t xml:space="preserve"> </w:t>
      </w:r>
      <w:r w:rsidR="00F951B6" w:rsidRPr="00237F39">
        <w:t>Wire</w:t>
      </w:r>
    </w:p>
    <w:p w14:paraId="3DD18E88" w14:textId="0DBE92D5" w:rsidR="00CC593E" w:rsidRPr="00237F39" w:rsidRDefault="00987DA0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Ye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retilmi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A1AFF" w:rsidRPr="00237F39">
        <w:rPr>
          <w:rFonts w:ascii="Times New Roman" w:hAnsi="Times New Roman"/>
          <w:sz w:val="24"/>
          <w:szCs w:val="24"/>
        </w:rPr>
        <w:t>i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A1AFF" w:rsidRPr="00237F39">
        <w:rPr>
          <w:rFonts w:ascii="Times New Roman" w:hAnsi="Times New Roman"/>
          <w:sz w:val="24"/>
          <w:szCs w:val="24"/>
        </w:rPr>
        <w:t>aşama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A1AFF"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A1AFF" w:rsidRPr="00237F39">
        <w:rPr>
          <w:rFonts w:ascii="Times New Roman" w:hAnsi="Times New Roman"/>
          <w:sz w:val="24"/>
          <w:szCs w:val="24"/>
        </w:rPr>
        <w:t>edil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A1AFF" w:rsidRPr="00237F39">
        <w:rPr>
          <w:rFonts w:ascii="Times New Roman" w:hAnsi="Times New Roman"/>
          <w:sz w:val="24"/>
          <w:szCs w:val="24"/>
        </w:rPr>
        <w:t>ye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A1AFF" w:rsidRPr="00237F39">
        <w:rPr>
          <w:rFonts w:ascii="Times New Roman" w:hAnsi="Times New Roman"/>
          <w:sz w:val="24"/>
          <w:szCs w:val="24"/>
        </w:rPr>
        <w:t>tescil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A1AFF" w:rsidRPr="00237F39">
        <w:rPr>
          <w:rFonts w:ascii="Times New Roman" w:hAnsi="Times New Roman"/>
          <w:sz w:val="24"/>
          <w:szCs w:val="24"/>
        </w:rPr>
        <w:t>ısı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A1AFF" w:rsidRPr="00237F39">
        <w:rPr>
          <w:rFonts w:ascii="Times New Roman" w:hAnsi="Times New Roman"/>
          <w:sz w:val="24"/>
          <w:szCs w:val="24"/>
        </w:rPr>
        <w:t>işle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A1AFF" w:rsidRPr="00237F39">
        <w:rPr>
          <w:rFonts w:ascii="Times New Roman" w:hAnsi="Times New Roman"/>
          <w:sz w:val="24"/>
          <w:szCs w:val="24"/>
        </w:rPr>
        <w:t>görmü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A1AFF" w:rsidRPr="00237F39">
        <w:rPr>
          <w:rFonts w:ascii="Times New Roman" w:hAnsi="Times New Roman"/>
          <w:sz w:val="24"/>
          <w:szCs w:val="24"/>
        </w:rPr>
        <w:t>alaşımlardır: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A1AFF" w:rsidRPr="00237F39">
        <w:rPr>
          <w:rFonts w:ascii="Times New Roman" w:hAnsi="Times New Roman"/>
          <w:sz w:val="24"/>
          <w:szCs w:val="24"/>
        </w:rPr>
        <w:t>önc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A1AFF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A1AFF" w:rsidRPr="00237F39">
        <w:rPr>
          <w:rFonts w:ascii="Times New Roman" w:hAnsi="Times New Roman"/>
          <w:sz w:val="24"/>
          <w:szCs w:val="24"/>
        </w:rPr>
        <w:t>elektro-parlat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A1AFF" w:rsidRPr="00237F39">
        <w:rPr>
          <w:rFonts w:ascii="Times New Roman" w:hAnsi="Times New Roman"/>
          <w:sz w:val="24"/>
          <w:szCs w:val="24"/>
        </w:rPr>
        <w:t>işle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A1AFF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A1AFF" w:rsidRPr="00237F39">
        <w:rPr>
          <w:rFonts w:ascii="Times New Roman" w:hAnsi="Times New Roman"/>
          <w:sz w:val="24"/>
          <w:szCs w:val="24"/>
        </w:rPr>
        <w:t>ardından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A1AFF" w:rsidRPr="00237F39">
        <w:rPr>
          <w:rFonts w:ascii="Times New Roman" w:hAnsi="Times New Roman"/>
          <w:sz w:val="24"/>
          <w:szCs w:val="24"/>
        </w:rPr>
        <w:t>üretic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A1AFF" w:rsidRPr="00237F39">
        <w:rPr>
          <w:rFonts w:ascii="Times New Roman" w:hAnsi="Times New Roman"/>
          <w:sz w:val="24"/>
          <w:szCs w:val="24"/>
        </w:rPr>
        <w:t>taraf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A1AFF" w:rsidRPr="00237F39">
        <w:rPr>
          <w:rFonts w:ascii="Times New Roman" w:hAnsi="Times New Roman"/>
          <w:sz w:val="24"/>
          <w:szCs w:val="24"/>
        </w:rPr>
        <w:t>açıklanmay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A1AFF" w:rsidRPr="00237F39">
        <w:rPr>
          <w:rFonts w:ascii="Times New Roman" w:hAnsi="Times New Roman"/>
          <w:sz w:val="24"/>
          <w:szCs w:val="24"/>
        </w:rPr>
        <w:t>i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A1AFF" w:rsidRPr="00237F39">
        <w:rPr>
          <w:rFonts w:ascii="Times New Roman" w:hAnsi="Times New Roman"/>
          <w:sz w:val="24"/>
          <w:szCs w:val="24"/>
        </w:rPr>
        <w:t>fark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A1AFF" w:rsidRPr="00237F39">
        <w:rPr>
          <w:rFonts w:ascii="Times New Roman" w:hAnsi="Times New Roman"/>
          <w:sz w:val="24"/>
          <w:szCs w:val="24"/>
        </w:rPr>
        <w:t>sıcaklı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A1AFF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A1AFF" w:rsidRPr="00237F39">
        <w:rPr>
          <w:rFonts w:ascii="Times New Roman" w:hAnsi="Times New Roman"/>
          <w:sz w:val="24"/>
          <w:szCs w:val="24"/>
        </w:rPr>
        <w:t>sürede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A1AFF" w:rsidRPr="00237F39">
        <w:rPr>
          <w:rFonts w:ascii="Times New Roman" w:hAnsi="Times New Roman"/>
          <w:sz w:val="24"/>
          <w:szCs w:val="24"/>
        </w:rPr>
        <w:t>ısı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A1AFF" w:rsidRPr="00237F39">
        <w:rPr>
          <w:rFonts w:ascii="Times New Roman" w:hAnsi="Times New Roman"/>
          <w:sz w:val="24"/>
          <w:szCs w:val="24"/>
        </w:rPr>
        <w:t>işlem</w:t>
      </w:r>
      <w:r w:rsidRPr="00237F39">
        <w:rPr>
          <w:rFonts w:ascii="Times New Roman" w:hAnsi="Times New Roman"/>
          <w:sz w:val="24"/>
          <w:szCs w:val="24"/>
        </w:rPr>
        <w:t>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retilmişt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3793D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OZWhtZTwvQXV0aG9yPjxZZWFyPjIwMjM8L1llYXI+PFJl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</w:fldData>
        </w:fldChar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 </w:instrText>
      </w:r>
      <w:r w:rsidR="004E7CBB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OZWhtZTwvQXV0aG9yPjxZZWFyPjIwMjM8L1llYXI+PFJl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</w:fldData>
        </w:fldChar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4E7CBB" w:rsidRPr="00237F39">
        <w:rPr>
          <w:rFonts w:ascii="Times New Roman" w:hAnsi="Times New Roman"/>
          <w:sz w:val="24"/>
          <w:szCs w:val="24"/>
        </w:rPr>
      </w:r>
      <w:r w:rsidR="004E7CBB" w:rsidRPr="00237F39">
        <w:rPr>
          <w:rFonts w:ascii="Times New Roman" w:hAnsi="Times New Roman"/>
          <w:sz w:val="24"/>
          <w:szCs w:val="24"/>
        </w:rPr>
        <w:fldChar w:fldCharType="end"/>
      </w:r>
      <w:r w:rsidR="00E3793D" w:rsidRPr="00237F39">
        <w:rPr>
          <w:rFonts w:ascii="Times New Roman" w:hAnsi="Times New Roman"/>
          <w:sz w:val="24"/>
          <w:szCs w:val="24"/>
        </w:rPr>
      </w:r>
      <w:r w:rsidR="00E3793D" w:rsidRPr="00237F39">
        <w:rPr>
          <w:rFonts w:ascii="Times New Roman" w:hAnsi="Times New Roman"/>
          <w:sz w:val="24"/>
          <w:szCs w:val="24"/>
        </w:rPr>
        <w:fldChar w:fldCharType="separate"/>
      </w:r>
      <w:r w:rsidR="004E7CBB" w:rsidRPr="00237F39">
        <w:rPr>
          <w:rFonts w:ascii="Times New Roman" w:hAnsi="Times New Roman"/>
          <w:noProof/>
          <w:sz w:val="24"/>
          <w:szCs w:val="24"/>
        </w:rPr>
        <w:t>[43]</w:t>
      </w:r>
      <w:r w:rsidR="00E3793D" w:rsidRPr="00237F39">
        <w:rPr>
          <w:rFonts w:ascii="Times New Roman" w:hAnsi="Times New Roman"/>
          <w:sz w:val="24"/>
          <w:szCs w:val="24"/>
        </w:rPr>
        <w:fldChar w:fldCharType="end"/>
      </w:r>
      <w:r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 </w:t>
      </w:r>
      <w:r w:rsidR="00EC5D4E" w:rsidRPr="00237F39">
        <w:rPr>
          <w:rFonts w:ascii="Times New Roman" w:hAnsi="Times New Roman"/>
          <w:sz w:val="24"/>
          <w:szCs w:val="24"/>
        </w:rPr>
        <w:t>Üreticiy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5D4E" w:rsidRPr="00237F39">
        <w:rPr>
          <w:rFonts w:ascii="Times New Roman" w:hAnsi="Times New Roman"/>
          <w:sz w:val="24"/>
          <w:szCs w:val="24"/>
        </w:rPr>
        <w:t>göre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5D4E" w:rsidRPr="00237F39">
        <w:rPr>
          <w:rFonts w:ascii="Times New Roman" w:hAnsi="Times New Roman"/>
          <w:sz w:val="24"/>
          <w:szCs w:val="24"/>
        </w:rPr>
        <w:t>T-Wi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5D4E" w:rsidRPr="00237F39">
        <w:rPr>
          <w:rFonts w:ascii="Times New Roman" w:hAnsi="Times New Roman"/>
          <w:sz w:val="24"/>
          <w:szCs w:val="24"/>
        </w:rPr>
        <w:t>ısı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5D4E" w:rsidRPr="00237F39">
        <w:rPr>
          <w:rFonts w:ascii="Times New Roman" w:hAnsi="Times New Roman"/>
          <w:sz w:val="24"/>
          <w:szCs w:val="24"/>
        </w:rPr>
        <w:t>işlemi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5D4E" w:rsidRPr="00237F39">
        <w:rPr>
          <w:rFonts w:ascii="Times New Roman" w:hAnsi="Times New Roman"/>
          <w:sz w:val="24"/>
          <w:szCs w:val="24"/>
        </w:rPr>
        <w:t>gelene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5D4E" w:rsidRPr="00237F39">
        <w:rPr>
          <w:rFonts w:ascii="Times New Roman" w:hAnsi="Times New Roman"/>
          <w:sz w:val="24"/>
          <w:szCs w:val="24"/>
        </w:rPr>
        <w:t>östeni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5D4E" w:rsidRPr="00237F39">
        <w:rPr>
          <w:rFonts w:ascii="Times New Roman" w:hAnsi="Times New Roman"/>
          <w:sz w:val="24"/>
          <w:szCs w:val="24"/>
        </w:rPr>
        <w:t>Ni</w:t>
      </w:r>
      <w:r w:rsidR="00607709" w:rsidRPr="00237F39">
        <w:rPr>
          <w:rFonts w:ascii="Times New Roman" w:hAnsi="Times New Roman"/>
          <w:sz w:val="24"/>
          <w:szCs w:val="24"/>
        </w:rPr>
        <w:t>-</w:t>
      </w:r>
      <w:r w:rsidR="00EC5D4E" w:rsidRPr="00237F39">
        <w:rPr>
          <w:rFonts w:ascii="Times New Roman" w:hAnsi="Times New Roman"/>
          <w:sz w:val="24"/>
          <w:szCs w:val="24"/>
        </w:rPr>
        <w:t>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5D4E" w:rsidRPr="00237F39">
        <w:rPr>
          <w:rFonts w:ascii="Times New Roman" w:hAnsi="Times New Roman"/>
          <w:sz w:val="24"/>
          <w:szCs w:val="24"/>
        </w:rPr>
        <w:t>alaşım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5D4E" w:rsidRPr="00237F39">
        <w:rPr>
          <w:rFonts w:ascii="Times New Roman" w:hAnsi="Times New Roman"/>
          <w:sz w:val="24"/>
          <w:szCs w:val="24"/>
        </w:rPr>
        <w:t>kullanı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5D4E" w:rsidRPr="00237F39">
        <w:rPr>
          <w:rFonts w:ascii="Times New Roman" w:hAnsi="Times New Roman"/>
          <w:sz w:val="24"/>
          <w:szCs w:val="24"/>
        </w:rPr>
        <w:t>üretil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07709" w:rsidRPr="00237F39">
        <w:rPr>
          <w:rFonts w:ascii="Times New Roman" w:hAnsi="Times New Roman"/>
          <w:sz w:val="24"/>
          <w:szCs w:val="24"/>
        </w:rPr>
        <w:t>eğeler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5D4E" w:rsidRPr="00237F39">
        <w:rPr>
          <w:rFonts w:ascii="Times New Roman" w:hAnsi="Times New Roman"/>
          <w:sz w:val="24"/>
          <w:szCs w:val="24"/>
        </w:rPr>
        <w:t>karşılaştırıldığ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5D4E"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5D4E" w:rsidRPr="00237F39">
        <w:rPr>
          <w:rFonts w:ascii="Times New Roman" w:hAnsi="Times New Roman"/>
          <w:sz w:val="24"/>
          <w:szCs w:val="24"/>
        </w:rPr>
        <w:t>iy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5D4E" w:rsidRPr="00237F39">
        <w:rPr>
          <w:rFonts w:ascii="Times New Roman" w:hAnsi="Times New Roman"/>
          <w:sz w:val="24"/>
          <w:szCs w:val="24"/>
        </w:rPr>
        <w:t>esnekli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5D4E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5D4E" w:rsidRPr="00237F39">
        <w:rPr>
          <w:rFonts w:ascii="Times New Roman" w:hAnsi="Times New Roman"/>
          <w:sz w:val="24"/>
          <w:szCs w:val="24"/>
        </w:rPr>
        <w:t>döngü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5D4E" w:rsidRPr="00237F39">
        <w:rPr>
          <w:rFonts w:ascii="Times New Roman" w:hAnsi="Times New Roman"/>
          <w:sz w:val="24"/>
          <w:szCs w:val="24"/>
        </w:rPr>
        <w:t>yorul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5D4E" w:rsidRPr="00237F39">
        <w:rPr>
          <w:rFonts w:ascii="Times New Roman" w:hAnsi="Times New Roman"/>
          <w:sz w:val="24"/>
          <w:szCs w:val="24"/>
        </w:rPr>
        <w:t>direnc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5D4E" w:rsidRPr="00237F39">
        <w:rPr>
          <w:rFonts w:ascii="Times New Roman" w:hAnsi="Times New Roman"/>
          <w:sz w:val="24"/>
          <w:szCs w:val="24"/>
        </w:rPr>
        <w:t>sahip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73EF6" w:rsidRPr="00237F39">
        <w:rPr>
          <w:rFonts w:ascii="Times New Roman" w:hAnsi="Times New Roman"/>
          <w:sz w:val="24"/>
          <w:szCs w:val="24"/>
        </w:rPr>
        <w:t>olmasın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73EF6" w:rsidRPr="00237F39">
        <w:rPr>
          <w:rFonts w:ascii="Times New Roman" w:hAnsi="Times New Roman"/>
          <w:sz w:val="24"/>
          <w:szCs w:val="24"/>
        </w:rPr>
        <w:t>sağlamıştı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D6A9C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BdGF5YTwvQXV0aG9yPjxZZWFyPjIwMTg8L1llYXI+PFJl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</w:fldData>
        </w:fldChar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 </w:instrText>
      </w:r>
      <w:r w:rsidR="004E7CBB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BdGF5YTwvQXV0aG9yPjxZZWFyPjIwMTg8L1llYXI+PFJl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</w:fldData>
        </w:fldChar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4E7CBB" w:rsidRPr="00237F39">
        <w:rPr>
          <w:rFonts w:ascii="Times New Roman" w:hAnsi="Times New Roman"/>
          <w:sz w:val="24"/>
          <w:szCs w:val="24"/>
        </w:rPr>
      </w:r>
      <w:r w:rsidR="004E7CBB" w:rsidRPr="00237F39">
        <w:rPr>
          <w:rFonts w:ascii="Times New Roman" w:hAnsi="Times New Roman"/>
          <w:sz w:val="24"/>
          <w:szCs w:val="24"/>
        </w:rPr>
        <w:fldChar w:fldCharType="end"/>
      </w:r>
      <w:r w:rsidR="00FD6A9C" w:rsidRPr="00237F39">
        <w:rPr>
          <w:rFonts w:ascii="Times New Roman" w:hAnsi="Times New Roman"/>
          <w:sz w:val="24"/>
          <w:szCs w:val="24"/>
        </w:rPr>
      </w:r>
      <w:r w:rsidR="00FD6A9C" w:rsidRPr="00237F39">
        <w:rPr>
          <w:rFonts w:ascii="Times New Roman" w:hAnsi="Times New Roman"/>
          <w:sz w:val="24"/>
          <w:szCs w:val="24"/>
        </w:rPr>
        <w:fldChar w:fldCharType="separate"/>
      </w:r>
      <w:r w:rsidR="004E7CBB" w:rsidRPr="00237F39">
        <w:rPr>
          <w:rFonts w:ascii="Times New Roman" w:hAnsi="Times New Roman"/>
          <w:noProof/>
          <w:sz w:val="24"/>
          <w:szCs w:val="24"/>
        </w:rPr>
        <w:t>[44]</w:t>
      </w:r>
      <w:r w:rsidR="00FD6A9C" w:rsidRPr="00237F39">
        <w:rPr>
          <w:rFonts w:ascii="Times New Roman" w:hAnsi="Times New Roman"/>
          <w:sz w:val="24"/>
          <w:szCs w:val="24"/>
        </w:rPr>
        <w:fldChar w:fldCharType="end"/>
      </w:r>
      <w:r w:rsidR="00FD6A9C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E4F9F" w:rsidRPr="00237F39">
        <w:rPr>
          <w:rFonts w:ascii="Times New Roman" w:hAnsi="Times New Roman"/>
          <w:sz w:val="24"/>
          <w:szCs w:val="24"/>
        </w:rPr>
        <w:t>M</w:t>
      </w:r>
      <w:r w:rsidR="00811488" w:rsidRPr="00237F39">
        <w:rPr>
          <w:rFonts w:ascii="Times New Roman" w:hAnsi="Times New Roman"/>
          <w:sz w:val="24"/>
          <w:szCs w:val="24"/>
        </w:rPr>
        <w:t>i</w:t>
      </w:r>
      <w:r w:rsidR="00AE4F9F" w:rsidRPr="00237F39">
        <w:rPr>
          <w:rFonts w:ascii="Times New Roman" w:hAnsi="Times New Roman"/>
          <w:sz w:val="24"/>
          <w:szCs w:val="24"/>
        </w:rPr>
        <w:t>c</w:t>
      </w:r>
      <w:r w:rsidR="00811488" w:rsidRPr="00237F39">
        <w:rPr>
          <w:rFonts w:ascii="Times New Roman" w:hAnsi="Times New Roman"/>
          <w:sz w:val="24"/>
          <w:szCs w:val="24"/>
        </w:rPr>
        <w:t>ro</w:t>
      </w:r>
      <w:r w:rsidR="00AE4F9F" w:rsidRPr="00237F39">
        <w:rPr>
          <w:rFonts w:ascii="Times New Roman" w:hAnsi="Times New Roman"/>
          <w:sz w:val="24"/>
          <w:szCs w:val="24"/>
        </w:rPr>
        <w:t>-</w:t>
      </w:r>
      <w:r w:rsidR="00811488" w:rsidRPr="00237F39">
        <w:rPr>
          <w:rFonts w:ascii="Times New Roman" w:hAnsi="Times New Roman"/>
          <w:sz w:val="24"/>
          <w:szCs w:val="24"/>
        </w:rPr>
        <w:t>Me</w:t>
      </w:r>
      <w:r w:rsidR="00AE4F9F" w:rsidRPr="00237F39">
        <w:rPr>
          <w:rFonts w:ascii="Times New Roman" w:hAnsi="Times New Roman"/>
          <w:sz w:val="24"/>
          <w:szCs w:val="24"/>
        </w:rPr>
        <w:t>g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E4F9F" w:rsidRPr="00237F39">
        <w:rPr>
          <w:rFonts w:ascii="Times New Roman" w:hAnsi="Times New Roman"/>
          <w:sz w:val="24"/>
          <w:szCs w:val="24"/>
        </w:rPr>
        <w:t>firm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E4F9F" w:rsidRPr="00237F39">
        <w:rPr>
          <w:rFonts w:ascii="Times New Roman" w:hAnsi="Times New Roman"/>
          <w:sz w:val="24"/>
          <w:szCs w:val="24"/>
        </w:rPr>
        <w:t>taraf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E4F9F" w:rsidRPr="00237F39">
        <w:rPr>
          <w:rFonts w:ascii="Times New Roman" w:hAnsi="Times New Roman"/>
          <w:sz w:val="24"/>
          <w:szCs w:val="24"/>
        </w:rPr>
        <w:t>üretilmi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E4F9F" w:rsidRPr="00237F39">
        <w:rPr>
          <w:rFonts w:ascii="Times New Roman" w:hAnsi="Times New Roman"/>
          <w:sz w:val="24"/>
          <w:szCs w:val="24"/>
        </w:rPr>
        <w:t>o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B266D" w:rsidRPr="00237F39">
        <w:rPr>
          <w:rFonts w:ascii="Times New Roman" w:hAnsi="Times New Roman"/>
          <w:sz w:val="24"/>
          <w:szCs w:val="24"/>
        </w:rPr>
        <w:t>2Shap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B266D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B266D" w:rsidRPr="00237F39">
        <w:rPr>
          <w:rFonts w:ascii="Times New Roman" w:hAnsi="Times New Roman"/>
          <w:sz w:val="24"/>
          <w:szCs w:val="24"/>
        </w:rPr>
        <w:t>OneFla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E4F9F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E4F9F" w:rsidRPr="00237F39">
        <w:rPr>
          <w:rFonts w:ascii="Times New Roman" w:hAnsi="Times New Roman"/>
          <w:sz w:val="24"/>
          <w:szCs w:val="24"/>
        </w:rPr>
        <w:t>sistem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E4F9F"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E4F9F" w:rsidRPr="00237F39">
        <w:rPr>
          <w:rFonts w:ascii="Times New Roman" w:hAnsi="Times New Roman"/>
          <w:sz w:val="24"/>
          <w:szCs w:val="24"/>
        </w:rPr>
        <w:t>yöntem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E4F9F" w:rsidRPr="00237F39">
        <w:rPr>
          <w:rFonts w:ascii="Times New Roman" w:hAnsi="Times New Roman"/>
          <w:sz w:val="24"/>
          <w:szCs w:val="24"/>
        </w:rPr>
        <w:t>üretilmiştir.</w:t>
      </w:r>
    </w:p>
    <w:p w14:paraId="76787A2C" w14:textId="0D9103B6" w:rsidR="00846384" w:rsidRPr="00237F39" w:rsidRDefault="00AA5D90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lastRenderedPageBreak/>
        <w:t>Micro</w:t>
      </w:r>
      <w:r w:rsidR="00683890" w:rsidRPr="00237F39">
        <w:rPr>
          <w:rFonts w:ascii="Times New Roman" w:hAnsi="Times New Roman"/>
          <w:sz w:val="24"/>
          <w:szCs w:val="24"/>
        </w:rPr>
        <w:t>-M</w:t>
      </w:r>
      <w:r w:rsidRPr="00237F39">
        <w:rPr>
          <w:rFonts w:ascii="Times New Roman" w:hAnsi="Times New Roman"/>
          <w:sz w:val="24"/>
          <w:szCs w:val="24"/>
        </w:rPr>
        <w:t>eg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83890" w:rsidRPr="00237F39">
        <w:rPr>
          <w:rFonts w:ascii="Times New Roman" w:hAnsi="Times New Roman"/>
          <w:sz w:val="24"/>
          <w:szCs w:val="24"/>
        </w:rPr>
        <w:t>(Besancon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83890" w:rsidRPr="00237F39">
        <w:rPr>
          <w:rFonts w:ascii="Times New Roman" w:hAnsi="Times New Roman"/>
          <w:sz w:val="24"/>
          <w:szCs w:val="24"/>
        </w:rPr>
        <w:t>firm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83890" w:rsidRPr="00237F39">
        <w:rPr>
          <w:rFonts w:ascii="Times New Roman" w:hAnsi="Times New Roman"/>
          <w:sz w:val="24"/>
          <w:szCs w:val="24"/>
        </w:rPr>
        <w:t>taraf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A1588" w:rsidRPr="00237F39">
        <w:rPr>
          <w:rFonts w:ascii="Times New Roman" w:hAnsi="Times New Roman"/>
          <w:sz w:val="24"/>
          <w:szCs w:val="24"/>
        </w:rPr>
        <w:t>öz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A1588" w:rsidRPr="00237F39">
        <w:rPr>
          <w:rFonts w:ascii="Times New Roman" w:hAnsi="Times New Roman"/>
          <w:sz w:val="24"/>
          <w:szCs w:val="24"/>
        </w:rPr>
        <w:t>tescil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A1588" w:rsidRPr="00237F39">
        <w:rPr>
          <w:rFonts w:ascii="Times New Roman" w:hAnsi="Times New Roman"/>
          <w:sz w:val="24"/>
          <w:szCs w:val="24"/>
        </w:rPr>
        <w:t>C-Wi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A1588" w:rsidRPr="00237F39">
        <w:rPr>
          <w:rFonts w:ascii="Times New Roman" w:hAnsi="Times New Roman"/>
          <w:sz w:val="24"/>
          <w:szCs w:val="24"/>
        </w:rPr>
        <w:t>ısı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A1588" w:rsidRPr="00237F39">
        <w:rPr>
          <w:rFonts w:ascii="Times New Roman" w:hAnsi="Times New Roman"/>
          <w:sz w:val="24"/>
          <w:szCs w:val="24"/>
        </w:rPr>
        <w:t>işle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A1588" w:rsidRPr="00237F39">
        <w:rPr>
          <w:rFonts w:ascii="Times New Roman" w:hAnsi="Times New Roman"/>
          <w:sz w:val="24"/>
          <w:szCs w:val="24"/>
        </w:rPr>
        <w:t>geliştirilmişt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838D1" w:rsidRPr="00237F39">
        <w:rPr>
          <w:rFonts w:ascii="Times New Roman" w:hAnsi="Times New Roman"/>
          <w:sz w:val="24"/>
          <w:szCs w:val="24"/>
        </w:rPr>
        <w:fldChar w:fldCharType="begin"/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 &lt;EndNote&gt;&lt;Cite&gt;&lt;RecNum&gt;161&lt;/RecNum&gt;&lt;DisplayText&gt;[45]&lt;/DisplayText&gt;&lt;record&gt;&lt;rec-number&gt;161&lt;/rec-number&gt;&lt;foreign-keys&gt;&lt;key app="EN" db-id="00d9ve5eaf9f0lezs2ov50dqvdpe0xr0t2z2" timestamp="1681766487"&gt;161&lt;/key&gt;&lt;/foreign-keys&gt;&lt;ref-type name="Web Page"&gt;12&lt;/ref-type&gt;&lt;contributors&gt;&lt;/contributors&gt;&lt;titles&gt;&lt;title&gt;&lt;style face="normal" font="default" charset="162" size="100%"&gt;onecurve&lt;/style&gt;&lt;/title&gt;&lt;/titles&gt;&lt;dates&gt;&lt;/dates&gt;&lt;urls&gt;&lt;related-urls&gt;&lt;url&gt;https://micro-mega.com/shaping/one-curve/?lang=en&lt;/url&gt;&lt;/related-urls&gt;&lt;/urls&gt;&lt;/record&gt;&lt;/Cite&gt;&lt;/EndNote&gt;</w:instrText>
      </w:r>
      <w:r w:rsidR="007838D1" w:rsidRPr="00237F39">
        <w:rPr>
          <w:rFonts w:ascii="Times New Roman" w:hAnsi="Times New Roman"/>
          <w:sz w:val="24"/>
          <w:szCs w:val="24"/>
        </w:rPr>
        <w:fldChar w:fldCharType="separate"/>
      </w:r>
      <w:r w:rsidR="004E7CBB" w:rsidRPr="00237F39">
        <w:rPr>
          <w:rFonts w:ascii="Times New Roman" w:hAnsi="Times New Roman"/>
          <w:noProof/>
          <w:sz w:val="24"/>
          <w:szCs w:val="24"/>
        </w:rPr>
        <w:t>[45]</w:t>
      </w:r>
      <w:r w:rsidR="007838D1" w:rsidRPr="00237F39">
        <w:rPr>
          <w:rFonts w:ascii="Times New Roman" w:hAnsi="Times New Roman"/>
          <w:sz w:val="24"/>
          <w:szCs w:val="24"/>
        </w:rPr>
        <w:fldChar w:fldCharType="end"/>
      </w:r>
      <w:r w:rsidR="00CA1588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13974"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13974" w:rsidRPr="00237F39">
        <w:rPr>
          <w:rFonts w:ascii="Times New Roman" w:hAnsi="Times New Roman"/>
          <w:sz w:val="24"/>
          <w:szCs w:val="24"/>
        </w:rPr>
        <w:t>ye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13974" w:rsidRPr="00237F39">
        <w:rPr>
          <w:rFonts w:ascii="Times New Roman" w:hAnsi="Times New Roman"/>
          <w:sz w:val="24"/>
          <w:szCs w:val="24"/>
        </w:rPr>
        <w:t>ısı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13974" w:rsidRPr="00237F39">
        <w:rPr>
          <w:rFonts w:ascii="Times New Roman" w:hAnsi="Times New Roman"/>
          <w:sz w:val="24"/>
          <w:szCs w:val="24"/>
        </w:rPr>
        <w:t>işle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13974" w:rsidRPr="00237F39">
        <w:rPr>
          <w:rFonts w:ascii="Times New Roman" w:hAnsi="Times New Roman"/>
          <w:sz w:val="24"/>
          <w:szCs w:val="24"/>
        </w:rPr>
        <w:t>i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13974" w:rsidRPr="00237F39">
        <w:rPr>
          <w:rFonts w:ascii="Times New Roman" w:hAnsi="Times New Roman"/>
          <w:sz w:val="24"/>
          <w:szCs w:val="24"/>
        </w:rPr>
        <w:t>a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13974" w:rsidRPr="00237F39">
        <w:rPr>
          <w:rFonts w:ascii="Times New Roman" w:hAnsi="Times New Roman"/>
          <w:sz w:val="24"/>
          <w:szCs w:val="24"/>
        </w:rPr>
        <w:t>adım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13974" w:rsidRPr="00237F39">
        <w:rPr>
          <w:rFonts w:ascii="Times New Roman" w:hAnsi="Times New Roman"/>
          <w:sz w:val="24"/>
          <w:szCs w:val="24"/>
        </w:rPr>
        <w:t>oluşur: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13974" w:rsidRPr="00237F39">
        <w:rPr>
          <w:rFonts w:ascii="Times New Roman" w:hAnsi="Times New Roman"/>
          <w:sz w:val="24"/>
          <w:szCs w:val="24"/>
        </w:rPr>
        <w:t>il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13974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13974" w:rsidRPr="00237F39">
        <w:rPr>
          <w:rFonts w:ascii="Times New Roman" w:hAnsi="Times New Roman"/>
          <w:sz w:val="24"/>
          <w:szCs w:val="24"/>
        </w:rPr>
        <w:t>elektro-parlat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13974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13974" w:rsidRPr="00237F39">
        <w:rPr>
          <w:rFonts w:ascii="Times New Roman" w:hAnsi="Times New Roman"/>
          <w:sz w:val="24"/>
          <w:szCs w:val="24"/>
        </w:rPr>
        <w:t>ard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13974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13974" w:rsidRPr="00237F39">
        <w:rPr>
          <w:rFonts w:ascii="Times New Roman" w:hAnsi="Times New Roman"/>
          <w:sz w:val="24"/>
          <w:szCs w:val="24"/>
        </w:rPr>
        <w:t>ısı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13974" w:rsidRPr="00237F39">
        <w:rPr>
          <w:rFonts w:ascii="Times New Roman" w:hAnsi="Times New Roman"/>
          <w:sz w:val="24"/>
          <w:szCs w:val="24"/>
        </w:rPr>
        <w:t>işle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26B37" w:rsidRPr="00237F39">
        <w:rPr>
          <w:rFonts w:ascii="Times New Roman" w:hAnsi="Times New Roman"/>
          <w:sz w:val="24"/>
          <w:szCs w:val="24"/>
        </w:rPr>
        <w:t>uygulanı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061D5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TdGFmZm9saTwvQXV0aG9yPjxZZWFyPjIwMTk8L1llYXI+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</w:fldData>
        </w:fldChar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 </w:instrText>
      </w:r>
      <w:r w:rsidR="004E7CBB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TdGFmZm9saTwvQXV0aG9yPjxZZWFyPjIwMTk8L1llYXI+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</w:fldData>
        </w:fldChar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4E7CBB" w:rsidRPr="00237F39">
        <w:rPr>
          <w:rFonts w:ascii="Times New Roman" w:hAnsi="Times New Roman"/>
          <w:sz w:val="24"/>
          <w:szCs w:val="24"/>
        </w:rPr>
      </w:r>
      <w:r w:rsidR="004E7CBB" w:rsidRPr="00237F39">
        <w:rPr>
          <w:rFonts w:ascii="Times New Roman" w:hAnsi="Times New Roman"/>
          <w:sz w:val="24"/>
          <w:szCs w:val="24"/>
        </w:rPr>
        <w:fldChar w:fldCharType="end"/>
      </w:r>
      <w:r w:rsidR="00F061D5" w:rsidRPr="00237F39">
        <w:rPr>
          <w:rFonts w:ascii="Times New Roman" w:hAnsi="Times New Roman"/>
          <w:sz w:val="24"/>
          <w:szCs w:val="24"/>
        </w:rPr>
      </w:r>
      <w:r w:rsidR="00F061D5" w:rsidRPr="00237F39">
        <w:rPr>
          <w:rFonts w:ascii="Times New Roman" w:hAnsi="Times New Roman"/>
          <w:sz w:val="24"/>
          <w:szCs w:val="24"/>
        </w:rPr>
        <w:fldChar w:fldCharType="separate"/>
      </w:r>
      <w:r w:rsidR="004E7CBB" w:rsidRPr="00237F39">
        <w:rPr>
          <w:rFonts w:ascii="Times New Roman" w:hAnsi="Times New Roman"/>
          <w:noProof/>
          <w:sz w:val="24"/>
          <w:szCs w:val="24"/>
        </w:rPr>
        <w:t>[46]</w:t>
      </w:r>
      <w:r w:rsidR="00F061D5" w:rsidRPr="00237F39">
        <w:rPr>
          <w:rFonts w:ascii="Times New Roman" w:hAnsi="Times New Roman"/>
          <w:sz w:val="24"/>
          <w:szCs w:val="24"/>
        </w:rPr>
        <w:fldChar w:fldCharType="end"/>
      </w:r>
      <w:r w:rsidR="00213974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061D5" w:rsidRPr="00237F39">
        <w:rPr>
          <w:rFonts w:ascii="Times New Roman" w:hAnsi="Times New Roman"/>
          <w:sz w:val="24"/>
          <w:szCs w:val="24"/>
        </w:rPr>
        <w:t>O</w:t>
      </w:r>
      <w:r w:rsidR="00926B37" w:rsidRPr="00237F39">
        <w:rPr>
          <w:rFonts w:ascii="Times New Roman" w:hAnsi="Times New Roman"/>
          <w:sz w:val="24"/>
          <w:szCs w:val="24"/>
        </w:rPr>
        <w:t>neCur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26B37" w:rsidRPr="00237F39">
        <w:rPr>
          <w:rFonts w:ascii="Times New Roman" w:hAnsi="Times New Roman"/>
          <w:sz w:val="24"/>
          <w:szCs w:val="24"/>
        </w:rPr>
        <w:t>eğ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26B37"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10DA7" w:rsidRPr="00237F39">
        <w:rPr>
          <w:rFonts w:ascii="Times New Roman" w:hAnsi="Times New Roman"/>
          <w:sz w:val="24"/>
          <w:szCs w:val="24"/>
        </w:rPr>
        <w:t>üreti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10DA7" w:rsidRPr="00237F39">
        <w:rPr>
          <w:rFonts w:ascii="Times New Roman" w:hAnsi="Times New Roman"/>
          <w:sz w:val="24"/>
          <w:szCs w:val="24"/>
        </w:rPr>
        <w:t>tekniğ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10DA7"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10DA7" w:rsidRPr="00237F39">
        <w:rPr>
          <w:rFonts w:ascii="Times New Roman" w:hAnsi="Times New Roman"/>
          <w:sz w:val="24"/>
          <w:szCs w:val="24"/>
        </w:rPr>
        <w:t>geliştirilmişt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43EB2"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43EB2" w:rsidRPr="00237F39">
        <w:rPr>
          <w:rFonts w:ascii="Times New Roman" w:hAnsi="Times New Roman"/>
          <w:sz w:val="24"/>
          <w:szCs w:val="24"/>
        </w:rPr>
        <w:t>ısı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43EB2" w:rsidRPr="00237F39">
        <w:rPr>
          <w:rFonts w:ascii="Times New Roman" w:hAnsi="Times New Roman"/>
          <w:sz w:val="24"/>
          <w:szCs w:val="24"/>
        </w:rPr>
        <w:t>işle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43EB2" w:rsidRPr="00237F39">
        <w:rPr>
          <w:rFonts w:ascii="Times New Roman" w:hAnsi="Times New Roman"/>
          <w:sz w:val="24"/>
          <w:szCs w:val="24"/>
        </w:rPr>
        <w:t>sonucu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F0064" w:rsidRPr="00237F39">
        <w:rPr>
          <w:rFonts w:ascii="Times New Roman" w:hAnsi="Times New Roman"/>
          <w:sz w:val="24"/>
          <w:szCs w:val="24"/>
        </w:rPr>
        <w:t>eğe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F0064" w:rsidRPr="00237F39">
        <w:rPr>
          <w:rFonts w:ascii="Times New Roman" w:hAnsi="Times New Roman"/>
          <w:sz w:val="24"/>
          <w:szCs w:val="24"/>
        </w:rPr>
        <w:t>kazandı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F0064" w:rsidRPr="00237F39">
        <w:rPr>
          <w:rFonts w:ascii="Times New Roman" w:hAnsi="Times New Roman"/>
          <w:sz w:val="24"/>
          <w:szCs w:val="24"/>
        </w:rPr>
        <w:t>kontrollü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F0064" w:rsidRPr="00237F39">
        <w:rPr>
          <w:rFonts w:ascii="Times New Roman" w:hAnsi="Times New Roman"/>
          <w:sz w:val="24"/>
          <w:szCs w:val="24"/>
        </w:rPr>
        <w:t>hafız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F0064" w:rsidRPr="00237F39">
        <w:rPr>
          <w:rFonts w:ascii="Times New Roman" w:hAnsi="Times New Roman"/>
          <w:sz w:val="24"/>
          <w:szCs w:val="24"/>
        </w:rPr>
        <w:t>yeteneğ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F0064" w:rsidRPr="00237F39">
        <w:rPr>
          <w:rFonts w:ascii="Times New Roman" w:hAnsi="Times New Roman"/>
          <w:sz w:val="24"/>
          <w:szCs w:val="24"/>
        </w:rPr>
        <w:t>sayes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46DE6" w:rsidRPr="00237F39">
        <w:rPr>
          <w:rFonts w:ascii="Times New Roman" w:hAnsi="Times New Roman"/>
          <w:sz w:val="24"/>
          <w:szCs w:val="24"/>
        </w:rPr>
        <w:t>erişilm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46DE6" w:rsidRPr="00237F39">
        <w:rPr>
          <w:rFonts w:ascii="Times New Roman" w:hAnsi="Times New Roman"/>
          <w:sz w:val="24"/>
          <w:szCs w:val="24"/>
        </w:rPr>
        <w:t>zo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46DE6" w:rsidRPr="00237F39">
        <w:rPr>
          <w:rFonts w:ascii="Times New Roman" w:hAnsi="Times New Roman"/>
          <w:sz w:val="24"/>
          <w:szCs w:val="24"/>
        </w:rPr>
        <w:t>alanlar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46DE6" w:rsidRPr="00237F39">
        <w:rPr>
          <w:rFonts w:ascii="Times New Roman" w:hAnsi="Times New Roman"/>
          <w:sz w:val="24"/>
          <w:szCs w:val="24"/>
        </w:rPr>
        <w:t>ö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46DE6" w:rsidRPr="00237F39">
        <w:rPr>
          <w:rFonts w:ascii="Times New Roman" w:hAnsi="Times New Roman"/>
          <w:sz w:val="24"/>
          <w:szCs w:val="24"/>
        </w:rPr>
        <w:t>eği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46DE6" w:rsidRPr="00237F39">
        <w:rPr>
          <w:rFonts w:ascii="Times New Roman" w:hAnsi="Times New Roman"/>
          <w:sz w:val="24"/>
          <w:szCs w:val="24"/>
        </w:rPr>
        <w:t>verilebil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46DE6" w:rsidRPr="00237F39">
        <w:rPr>
          <w:rFonts w:ascii="Times New Roman" w:hAnsi="Times New Roman"/>
          <w:sz w:val="24"/>
          <w:szCs w:val="24"/>
        </w:rPr>
        <w:t>özelliğ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46DE6" w:rsidRPr="00237F39">
        <w:rPr>
          <w:rFonts w:ascii="Times New Roman" w:hAnsi="Times New Roman"/>
          <w:sz w:val="24"/>
          <w:szCs w:val="24"/>
        </w:rPr>
        <w:t>kazanmaktadı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30CCB" w:rsidRPr="00237F39">
        <w:rPr>
          <w:rFonts w:ascii="Times New Roman" w:hAnsi="Times New Roman"/>
          <w:sz w:val="24"/>
          <w:szCs w:val="24"/>
        </w:rPr>
        <w:fldChar w:fldCharType="begin"/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 &lt;EndNote&gt;&lt;Cite&gt;&lt;RecNum&gt;161&lt;/RecNum&gt;&lt;DisplayText&gt;[45]&lt;/DisplayText&gt;&lt;record&gt;&lt;rec-number&gt;161&lt;/rec-number&gt;&lt;foreign-keys&gt;&lt;key app="EN" db-id="00d9ve5eaf9f0lezs2ov50dqvdpe0xr0t2z2" timestamp="1681766487"&gt;161&lt;/key&gt;&lt;/foreign-keys&gt;&lt;ref-type name="Web Page"&gt;12&lt;/ref-type&gt;&lt;contributors&gt;&lt;/contributors&gt;&lt;titles&gt;&lt;title&gt;&lt;style face="normal" font="default" charset="162" size="100%"&gt;onecurve&lt;/style&gt;&lt;/title&gt;&lt;/titles&gt;&lt;dates&gt;&lt;/dates&gt;&lt;urls&gt;&lt;related-urls&gt;&lt;url&gt;https://micro-mega.com/shaping/one-curve/?lang=en&lt;/url&gt;&lt;/related-urls&gt;&lt;/urls&gt;&lt;/record&gt;&lt;/Cite&gt;&lt;/EndNote&gt;</w:instrText>
      </w:r>
      <w:r w:rsidR="00F30CCB" w:rsidRPr="00237F39">
        <w:rPr>
          <w:rFonts w:ascii="Times New Roman" w:hAnsi="Times New Roman"/>
          <w:sz w:val="24"/>
          <w:szCs w:val="24"/>
        </w:rPr>
        <w:fldChar w:fldCharType="separate"/>
      </w:r>
      <w:r w:rsidR="004E7CBB" w:rsidRPr="00237F39">
        <w:rPr>
          <w:rFonts w:ascii="Times New Roman" w:hAnsi="Times New Roman"/>
          <w:noProof/>
          <w:sz w:val="24"/>
          <w:szCs w:val="24"/>
        </w:rPr>
        <w:t>[45]</w:t>
      </w:r>
      <w:r w:rsidR="00F30CCB" w:rsidRPr="00237F39">
        <w:rPr>
          <w:rFonts w:ascii="Times New Roman" w:hAnsi="Times New Roman"/>
          <w:sz w:val="24"/>
          <w:szCs w:val="24"/>
        </w:rPr>
        <w:fldChar w:fldCharType="end"/>
      </w:r>
      <w:r w:rsidR="00646DE6" w:rsidRPr="00237F39">
        <w:rPr>
          <w:rFonts w:ascii="Times New Roman" w:hAnsi="Times New Roman"/>
          <w:sz w:val="24"/>
          <w:szCs w:val="24"/>
        </w:rPr>
        <w:t>.</w:t>
      </w:r>
    </w:p>
    <w:p w14:paraId="273C243F" w14:textId="12BC855D" w:rsidR="000B18EF" w:rsidRPr="00237F39" w:rsidRDefault="000B18EF" w:rsidP="00052E58">
      <w:pPr>
        <w:pStyle w:val="Balk4"/>
      </w:pPr>
      <w:r w:rsidRPr="00237F39">
        <w:t>Fire</w:t>
      </w:r>
      <w:r w:rsidR="00E4403D" w:rsidRPr="00237F39">
        <w:t xml:space="preserve"> </w:t>
      </w:r>
      <w:r w:rsidRPr="00237F39">
        <w:t>Wire</w:t>
      </w:r>
    </w:p>
    <w:p w14:paraId="455A25CC" w14:textId="0F4802BC" w:rsidR="00D17C17" w:rsidRPr="00237F39" w:rsidRDefault="007747D9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Edge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irke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Albuquerque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BD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560B3" w:rsidRPr="00237F39">
        <w:rPr>
          <w:rFonts w:ascii="Times New Roman" w:hAnsi="Times New Roman"/>
          <w:sz w:val="24"/>
          <w:szCs w:val="24"/>
        </w:rPr>
        <w:t>Fire-Wi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560B3" w:rsidRPr="00237F39">
        <w:rPr>
          <w:rFonts w:ascii="Times New Roman" w:hAnsi="Times New Roman"/>
          <w:sz w:val="24"/>
          <w:szCs w:val="24"/>
        </w:rPr>
        <w:t>t</w:t>
      </w:r>
      <w:r w:rsidR="00D73C98" w:rsidRPr="00237F39">
        <w:rPr>
          <w:rFonts w:ascii="Times New Roman" w:hAnsi="Times New Roman"/>
          <w:sz w:val="24"/>
          <w:szCs w:val="24"/>
        </w:rPr>
        <w:t>eknolojisiy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3C98" w:rsidRPr="00237F39">
        <w:rPr>
          <w:rFonts w:ascii="Times New Roman" w:hAnsi="Times New Roman"/>
          <w:sz w:val="24"/>
          <w:szCs w:val="24"/>
        </w:rPr>
        <w:t>üretilmi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3C98" w:rsidRPr="00237F39">
        <w:rPr>
          <w:rFonts w:ascii="Times New Roman" w:hAnsi="Times New Roman"/>
          <w:sz w:val="24"/>
          <w:szCs w:val="24"/>
        </w:rPr>
        <w:t>EdgeF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3C98" w:rsidRPr="00237F39">
        <w:rPr>
          <w:rFonts w:ascii="Times New Roman" w:hAnsi="Times New Roman"/>
          <w:sz w:val="24"/>
          <w:szCs w:val="24"/>
        </w:rPr>
        <w:t>eğeler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3C98" w:rsidRPr="00237F39">
        <w:rPr>
          <w:rFonts w:ascii="Times New Roman" w:hAnsi="Times New Roman"/>
          <w:sz w:val="24"/>
          <w:szCs w:val="24"/>
        </w:rPr>
        <w:t>piyasay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3C98" w:rsidRPr="00237F39">
        <w:rPr>
          <w:rFonts w:ascii="Times New Roman" w:hAnsi="Times New Roman"/>
          <w:sz w:val="24"/>
          <w:szCs w:val="24"/>
        </w:rPr>
        <w:t>sürmüştü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33387" w:rsidRPr="00237F39">
        <w:rPr>
          <w:rFonts w:ascii="Times New Roman" w:hAnsi="Times New Roman"/>
          <w:sz w:val="24"/>
          <w:szCs w:val="24"/>
        </w:rPr>
        <w:t>Ü</w:t>
      </w:r>
      <w:r w:rsidRPr="00237F39">
        <w:rPr>
          <w:rFonts w:ascii="Times New Roman" w:hAnsi="Times New Roman"/>
          <w:sz w:val="24"/>
          <w:szCs w:val="24"/>
        </w:rPr>
        <w:t>retic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33387" w:rsidRPr="00237F39">
        <w:rPr>
          <w:rFonts w:ascii="Times New Roman" w:hAnsi="Times New Roman"/>
          <w:sz w:val="24"/>
          <w:szCs w:val="24"/>
        </w:rPr>
        <w:t>fir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33387" w:rsidRPr="00237F39">
        <w:rPr>
          <w:rFonts w:ascii="Times New Roman" w:hAnsi="Times New Roman"/>
          <w:sz w:val="24"/>
          <w:szCs w:val="24"/>
        </w:rPr>
        <w:t>alaşım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33387" w:rsidRPr="00237F39">
        <w:rPr>
          <w:rFonts w:ascii="Times New Roman" w:hAnsi="Times New Roman"/>
          <w:sz w:val="24"/>
          <w:szCs w:val="24"/>
        </w:rPr>
        <w:t>gördüğü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33387" w:rsidRPr="00237F39">
        <w:rPr>
          <w:rFonts w:ascii="Times New Roman" w:hAnsi="Times New Roman"/>
          <w:sz w:val="24"/>
          <w:szCs w:val="24"/>
        </w:rPr>
        <w:t>ısı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33387" w:rsidRPr="00237F39">
        <w:rPr>
          <w:rFonts w:ascii="Times New Roman" w:hAnsi="Times New Roman"/>
          <w:sz w:val="24"/>
          <w:szCs w:val="24"/>
        </w:rPr>
        <w:t>işle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33387" w:rsidRPr="00237F39">
        <w:rPr>
          <w:rFonts w:ascii="Times New Roman" w:hAnsi="Times New Roman"/>
          <w:sz w:val="24"/>
          <w:szCs w:val="24"/>
        </w:rPr>
        <w:t>sonucu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26927" w:rsidRPr="00237F39">
        <w:rPr>
          <w:rFonts w:ascii="Times New Roman" w:hAnsi="Times New Roman"/>
          <w:sz w:val="24"/>
          <w:szCs w:val="24"/>
        </w:rPr>
        <w:t>döngü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26927" w:rsidRPr="00237F39">
        <w:rPr>
          <w:rFonts w:ascii="Times New Roman" w:hAnsi="Times New Roman"/>
          <w:sz w:val="24"/>
          <w:szCs w:val="24"/>
        </w:rPr>
        <w:t>yorgunlu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26927" w:rsidRPr="00237F39">
        <w:rPr>
          <w:rFonts w:ascii="Times New Roman" w:hAnsi="Times New Roman"/>
          <w:sz w:val="24"/>
          <w:szCs w:val="24"/>
        </w:rPr>
        <w:t>direnc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26927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26927" w:rsidRPr="00237F39">
        <w:rPr>
          <w:rFonts w:ascii="Times New Roman" w:hAnsi="Times New Roman"/>
          <w:sz w:val="24"/>
          <w:szCs w:val="24"/>
        </w:rPr>
        <w:t>dayanıklılığ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26927" w:rsidRPr="00237F39">
        <w:rPr>
          <w:rFonts w:ascii="Times New Roman" w:hAnsi="Times New Roman"/>
          <w:sz w:val="24"/>
          <w:szCs w:val="24"/>
        </w:rPr>
        <w:t>arttığı</w:t>
      </w:r>
      <w:r w:rsidR="00BE6D5F" w:rsidRPr="00237F39">
        <w:rPr>
          <w:rFonts w:ascii="Times New Roman" w:hAnsi="Times New Roman"/>
          <w:sz w:val="24"/>
          <w:szCs w:val="24"/>
        </w:rPr>
        <w:t>n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E6D5F" w:rsidRPr="00237F39">
        <w:rPr>
          <w:rFonts w:ascii="Times New Roman" w:hAnsi="Times New Roman"/>
          <w:sz w:val="24"/>
          <w:szCs w:val="24"/>
        </w:rPr>
        <w:t>belirtmişt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055B3" w:rsidRPr="00237F39">
        <w:rPr>
          <w:rFonts w:ascii="Times New Roman" w:hAnsi="Times New Roman"/>
          <w:sz w:val="24"/>
          <w:szCs w:val="24"/>
        </w:rPr>
        <w:fldChar w:fldCharType="begin"/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Bueno&lt;/Author&gt;&lt;Year&gt;2019&lt;/Year&gt;&lt;RecNum&gt;158&lt;/RecNum&gt;&lt;DisplayText&gt;[47]&lt;/DisplayText&gt;&lt;record&gt;&lt;rec-number&gt;158&lt;/rec-number&gt;&lt;foreign-keys&gt;&lt;key app="EN" db-id="00d9ve5eaf9f0lezs2ov50dqvdpe0xr0t2z2" timestamp="1681763378"&gt;158&lt;/key&gt;&lt;/foreign-keys&gt;&lt;ref-type name="Journal Article"&gt;17&lt;/ref-type&gt;&lt;contributors&gt;&lt;authors&gt;&lt;author&gt;Bueno, C. R. E.&lt;/author&gt;&lt;author&gt;Cury, M. T. S.&lt;/author&gt;&lt;author&gt;Vasques, A. M. V.&lt;/author&gt;&lt;author&gt;Sivieri-Araújo, G.&lt;/author&gt;&lt;author&gt;Jacinto, R. C.&lt;/author&gt;&lt;author&gt;Gomes-Filho, J. E.&lt;/author&gt;&lt;author&gt;Cintra, L. T. A.&lt;/author&gt;&lt;author&gt;Dezan-Júnior, E.&lt;/author&gt;&lt;/authors&gt;&lt;/contributors&gt;&lt;auth-address&gt;Universidade Estadual Paulista- UNESP, Araçatuba School of Dentistry, Department of Endodontics, Araçatuba, SP, Brazil.&lt;/auth-address&gt;&lt;titles&gt;&lt;title&gt;Cyclic fatigue resistance of novel Genius and Edgefile nickel-titanium reciprocating instruments&lt;/title&gt;&lt;secondary-title&gt;Braz Oral Res&lt;/secondary-title&gt;&lt;/titles&gt;&lt;periodical&gt;&lt;full-title&gt;Braz Oral Res&lt;/full-title&gt;&lt;/periodical&gt;&lt;pages&gt;e028&lt;/pages&gt;&lt;volume&gt;33&lt;/volume&gt;&lt;edition&gt;2019/04/18&lt;/edition&gt;&lt;keywords&gt;&lt;keyword&gt;Dental Instruments/*standards&lt;/keyword&gt;&lt;keyword&gt;Equipment Design&lt;/keyword&gt;&lt;keyword&gt;Equipment Failure Analysis&lt;/keyword&gt;&lt;keyword&gt;Materials Testing&lt;/keyword&gt;&lt;keyword&gt;Microscopy, Electron, Scanning&lt;/keyword&gt;&lt;keyword&gt;Nickel/*chemistry&lt;/keyword&gt;&lt;keyword&gt;Reference Values&lt;/keyword&gt;&lt;keyword&gt;Root Canal Preparation/*instrumentation&lt;/keyword&gt;&lt;keyword&gt;Statistics, Nonparametric&lt;/keyword&gt;&lt;keyword&gt;Stress, Mechanical&lt;/keyword&gt;&lt;keyword&gt;Surface Properties&lt;/keyword&gt;&lt;keyword&gt;Time Factors&lt;/keyword&gt;&lt;keyword&gt;Titanium/*chemistry&lt;/keyword&gt;&lt;/keywords&gt;&lt;dates&gt;&lt;year&gt;2019&lt;/year&gt;&lt;/dates&gt;&lt;isbn&gt;1806-8324&lt;/isbn&gt;&lt;accession-num&gt;30994706&lt;/accession-num&gt;&lt;urls&gt;&lt;/urls&gt;&lt;electronic-resource-num&gt;10.1590/1807-3107bor-2019.vol33.0028&lt;/electronic-resource-num&gt;&lt;remote-database-provider&gt;NLM&lt;/remote-database-provider&gt;&lt;language&gt;eng&lt;/language&gt;&lt;/record&gt;&lt;/Cite&gt;&lt;/EndNote&gt;</w:instrText>
      </w:r>
      <w:r w:rsidR="00C055B3" w:rsidRPr="00237F39">
        <w:rPr>
          <w:rFonts w:ascii="Times New Roman" w:hAnsi="Times New Roman"/>
          <w:sz w:val="24"/>
          <w:szCs w:val="24"/>
        </w:rPr>
        <w:fldChar w:fldCharType="separate"/>
      </w:r>
      <w:r w:rsidR="004E7CBB" w:rsidRPr="00237F39">
        <w:rPr>
          <w:rFonts w:ascii="Times New Roman" w:hAnsi="Times New Roman"/>
          <w:noProof/>
          <w:sz w:val="24"/>
          <w:szCs w:val="24"/>
        </w:rPr>
        <w:t>[47]</w:t>
      </w:r>
      <w:r w:rsidR="00C055B3" w:rsidRPr="00237F39">
        <w:rPr>
          <w:rFonts w:ascii="Times New Roman" w:hAnsi="Times New Roman"/>
          <w:sz w:val="24"/>
          <w:szCs w:val="24"/>
        </w:rPr>
        <w:fldChar w:fldCharType="end"/>
      </w:r>
      <w:r w:rsidR="00774A7C" w:rsidRPr="00237F39">
        <w:rPr>
          <w:rFonts w:ascii="Times New Roman" w:hAnsi="Times New Roman"/>
          <w:sz w:val="24"/>
          <w:szCs w:val="24"/>
        </w:rPr>
        <w:t>.</w:t>
      </w:r>
    </w:p>
    <w:p w14:paraId="790472A7" w14:textId="589DA0D1" w:rsidR="00781BB9" w:rsidRPr="00237F39" w:rsidRDefault="00781BB9" w:rsidP="00052E58">
      <w:pPr>
        <w:pStyle w:val="Balk4"/>
      </w:pPr>
      <w:r w:rsidRPr="00237F39">
        <w:t>T</w:t>
      </w:r>
      <w:r w:rsidR="00CC6D0D" w:rsidRPr="00237F39">
        <w:t>M</w:t>
      </w:r>
      <w:r w:rsidRPr="00237F39">
        <w:t>-Wire</w:t>
      </w:r>
    </w:p>
    <w:p w14:paraId="274D7BEF" w14:textId="480D4777" w:rsidR="00CC6D0D" w:rsidRPr="00237F39" w:rsidRDefault="006577EF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Dentac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İstanbul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ürkiye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irm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raf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M-Wi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aşımı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scil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ısı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öntem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eliştirilmiştir</w:t>
      </w:r>
      <w:r w:rsidR="00CB51F6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74097" w:rsidRPr="00237F39">
        <w:rPr>
          <w:rFonts w:ascii="Times New Roman" w:hAnsi="Times New Roman"/>
          <w:sz w:val="24"/>
          <w:szCs w:val="24"/>
        </w:rPr>
        <w:t>T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74097" w:rsidRPr="00237F39">
        <w:rPr>
          <w:rFonts w:ascii="Times New Roman" w:hAnsi="Times New Roman"/>
          <w:sz w:val="24"/>
          <w:szCs w:val="24"/>
        </w:rPr>
        <w:t>M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74097" w:rsidRPr="00237F39">
        <w:rPr>
          <w:rFonts w:ascii="Times New Roman" w:hAnsi="Times New Roman"/>
          <w:sz w:val="24"/>
          <w:szCs w:val="24"/>
        </w:rPr>
        <w:t>resiprok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74097" w:rsidRPr="00237F39">
        <w:rPr>
          <w:rFonts w:ascii="Times New Roman" w:hAnsi="Times New Roman"/>
          <w:sz w:val="24"/>
          <w:szCs w:val="24"/>
        </w:rPr>
        <w:t>hareketiy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74097" w:rsidRPr="00237F39">
        <w:rPr>
          <w:rFonts w:ascii="Times New Roman" w:hAnsi="Times New Roman"/>
          <w:sz w:val="24"/>
          <w:szCs w:val="24"/>
        </w:rPr>
        <w:t>çalış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74097" w:rsidRPr="00237F39">
        <w:rPr>
          <w:rFonts w:ascii="Times New Roman" w:hAnsi="Times New Roman"/>
          <w:sz w:val="24"/>
          <w:szCs w:val="24"/>
        </w:rPr>
        <w:t>t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39E5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74097" w:rsidRPr="00237F39">
        <w:rPr>
          <w:rFonts w:ascii="Times New Roman" w:hAnsi="Times New Roman"/>
          <w:sz w:val="24"/>
          <w:szCs w:val="24"/>
        </w:rPr>
        <w:t>siste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74097" w:rsidRPr="00237F39">
        <w:rPr>
          <w:rFonts w:ascii="Times New Roman" w:hAnsi="Times New Roman"/>
          <w:sz w:val="24"/>
          <w:szCs w:val="24"/>
        </w:rPr>
        <w:t>döngü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74097" w:rsidRPr="00237F39">
        <w:rPr>
          <w:rFonts w:ascii="Times New Roman" w:hAnsi="Times New Roman"/>
          <w:sz w:val="24"/>
          <w:szCs w:val="24"/>
        </w:rPr>
        <w:t>yorgunluğ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74097" w:rsidRPr="00237F39">
        <w:rPr>
          <w:rFonts w:ascii="Times New Roman" w:hAnsi="Times New Roman"/>
          <w:sz w:val="24"/>
          <w:szCs w:val="24"/>
        </w:rPr>
        <w:t>direnc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74097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74097" w:rsidRPr="00237F39">
        <w:rPr>
          <w:rFonts w:ascii="Times New Roman" w:hAnsi="Times New Roman"/>
          <w:sz w:val="24"/>
          <w:szCs w:val="24"/>
        </w:rPr>
        <w:t>dayanım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74097" w:rsidRPr="00237F39">
        <w:rPr>
          <w:rFonts w:ascii="Times New Roman" w:hAnsi="Times New Roman"/>
          <w:sz w:val="24"/>
          <w:szCs w:val="24"/>
        </w:rPr>
        <w:t>arttırm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74097"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74097" w:rsidRPr="00237F39">
        <w:rPr>
          <w:rFonts w:ascii="Times New Roman" w:hAnsi="Times New Roman"/>
          <w:sz w:val="24"/>
          <w:szCs w:val="24"/>
        </w:rPr>
        <w:t>TM-Wi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74097" w:rsidRPr="00237F39">
        <w:rPr>
          <w:rFonts w:ascii="Times New Roman" w:hAnsi="Times New Roman"/>
          <w:sz w:val="24"/>
          <w:szCs w:val="24"/>
        </w:rPr>
        <w:t>alaşım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74097" w:rsidRPr="00237F39">
        <w:rPr>
          <w:rFonts w:ascii="Times New Roman" w:hAnsi="Times New Roman"/>
          <w:sz w:val="24"/>
          <w:szCs w:val="24"/>
        </w:rPr>
        <w:t>üretilmişt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fldChar w:fldCharType="begin"/>
      </w:r>
      <w:r w:rsidRPr="00237F39">
        <w:rPr>
          <w:rFonts w:ascii="Times New Roman" w:hAnsi="Times New Roman"/>
          <w:sz w:val="24"/>
          <w:szCs w:val="24"/>
        </w:rPr>
        <w:instrText xml:space="preserve"> ADDIN EN.CITE &lt;EndNote&gt;&lt;Cite&gt;&lt;RecNum&gt;177&lt;/RecNum&gt;&lt;DisplayText&gt;[48]&lt;/DisplayText&gt;&lt;record&gt;&lt;rec-number&gt;177&lt;/rec-number&gt;&lt;foreign-keys&gt;&lt;key app="EN" db-id="00d9ve5eaf9f0lezs2ov50dqvdpe0xr0t2z2" timestamp="1682869297"&gt;177&lt;/key&gt;&lt;/foreign-keys&gt;&lt;ref-type name="Web Page"&gt;12&lt;/ref-type&gt;&lt;contributors&gt;&lt;/contributors&gt;&lt;titles&gt;&lt;title&gt;&lt;style face="normal" font="default" charset="162" size="100%"&gt;t- endo must&lt;/style&gt;&lt;/title&gt;&lt;/titles&gt;&lt;dates&gt;&lt;/dates&gt;&lt;urls&gt;&lt;related-urls&gt;&lt;url&gt;https://dentac.com/en/must/&lt;/url&gt;&lt;/related-urls&gt;&lt;/urls&gt;&lt;/record&gt;&lt;/Cite&gt;&lt;/EndNote&gt;</w:instrText>
      </w:r>
      <w:r w:rsidRPr="00237F39">
        <w:rPr>
          <w:rFonts w:ascii="Times New Roman" w:hAnsi="Times New Roman"/>
          <w:sz w:val="24"/>
          <w:szCs w:val="24"/>
        </w:rPr>
        <w:fldChar w:fldCharType="separate"/>
      </w:r>
      <w:r w:rsidRPr="00237F39">
        <w:rPr>
          <w:rFonts w:ascii="Times New Roman" w:hAnsi="Times New Roman"/>
          <w:noProof/>
          <w:sz w:val="24"/>
          <w:szCs w:val="24"/>
        </w:rPr>
        <w:t>[48]</w:t>
      </w:r>
      <w:r w:rsidRPr="00237F39">
        <w:rPr>
          <w:rFonts w:ascii="Times New Roman" w:hAnsi="Times New Roman"/>
          <w:sz w:val="24"/>
          <w:szCs w:val="24"/>
        </w:rPr>
        <w:fldChar w:fldCharType="end"/>
      </w:r>
      <w:r w:rsidR="00D05477" w:rsidRPr="00237F39">
        <w:rPr>
          <w:rFonts w:ascii="Times New Roman" w:hAnsi="Times New Roman"/>
          <w:sz w:val="24"/>
          <w:szCs w:val="24"/>
        </w:rPr>
        <w:t>.</w:t>
      </w:r>
    </w:p>
    <w:p w14:paraId="56C12B90" w14:textId="56F738C2" w:rsidR="002A211C" w:rsidRPr="00237F39" w:rsidRDefault="003F7286" w:rsidP="00052E58">
      <w:pPr>
        <w:pStyle w:val="Balk3"/>
      </w:pPr>
      <w:bookmarkStart w:id="14" w:name="_Toc134102382"/>
      <w:r w:rsidRPr="00237F39">
        <w:t>2.1.3.</w:t>
      </w:r>
      <w:r w:rsidR="00052E58" w:rsidRPr="00237F39">
        <w:t xml:space="preserve"> </w:t>
      </w:r>
      <w:r w:rsidR="002A211C" w:rsidRPr="00237F39">
        <w:t>Ni</w:t>
      </w:r>
      <w:r w:rsidR="001C0D86" w:rsidRPr="00237F39">
        <w:t>-</w:t>
      </w:r>
      <w:r w:rsidR="002A211C" w:rsidRPr="00237F39">
        <w:t>Ti</w:t>
      </w:r>
      <w:r w:rsidR="00E4403D" w:rsidRPr="00237F39">
        <w:t xml:space="preserve"> </w:t>
      </w:r>
      <w:r w:rsidR="00052E58" w:rsidRPr="00237F39">
        <w:t>eğelerin avantaj ve dezavantajları</w:t>
      </w:r>
      <w:bookmarkEnd w:id="14"/>
    </w:p>
    <w:p w14:paraId="644F2BF2" w14:textId="57ED918D" w:rsidR="002A211C" w:rsidRPr="00237F39" w:rsidRDefault="000967AD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Ni-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strüman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aslanm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el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ler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snekt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ereksi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E025F" w:rsidRPr="00237F39">
        <w:rPr>
          <w:rFonts w:ascii="Times New Roman" w:hAnsi="Times New Roman"/>
          <w:sz w:val="24"/>
          <w:szCs w:val="24"/>
        </w:rPr>
        <w:t>preparasyon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ma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E025F" w:rsidRPr="00237F39">
        <w:rPr>
          <w:rFonts w:ascii="Times New Roman" w:hAnsi="Times New Roman"/>
          <w:sz w:val="24"/>
          <w:szCs w:val="24"/>
        </w:rPr>
        <w:t>hız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E025F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E025F" w:rsidRPr="00237F39">
        <w:rPr>
          <w:rFonts w:ascii="Times New Roman" w:hAnsi="Times New Roman"/>
          <w:sz w:val="24"/>
          <w:szCs w:val="24"/>
        </w:rPr>
        <w:t>şeki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azırla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biliyet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hi</w:t>
      </w:r>
      <w:r w:rsidR="003E025F" w:rsidRPr="00237F39">
        <w:rPr>
          <w:rFonts w:ascii="Times New Roman" w:hAnsi="Times New Roman"/>
          <w:sz w:val="24"/>
          <w:szCs w:val="24"/>
        </w:rPr>
        <w:t>pt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671B8"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Glossen&lt;/Author&gt;&lt;Year&gt;1995&lt;/Year&gt;&lt;RecNum&gt;47&lt;/RecNum&gt;&lt;DisplayText&gt;[49]&lt;/DisplayText&gt;&lt;record&gt;&lt;rec-number&gt;47&lt;/rec-number&gt;&lt;foreign-keys&gt;&lt;key app="EN" db-id="00d9ve5eaf9f0lezs2ov50dqvdpe0xr0t2z2" timestamp="1670484342"&gt;47&lt;/key&gt;&lt;/foreign-keys&gt;&lt;ref-type name="Journal Article"&gt;17&lt;/ref-type&gt;&lt;contributors&gt;&lt;authors&gt;&lt;author&gt;Glossen, C. R.&lt;/author&gt;&lt;author&gt;Haller, R. H.&lt;/author&gt;&lt;author&gt;Dove, S. B.&lt;/author&gt;&lt;author&gt;del Rio, C. E.&lt;/author&gt;&lt;/authors&gt;&lt;/contributors&gt;&lt;auth-address&gt;Department of Endodontics, Wilford Hall USAF Medical Center, Lackland Air Force Base, Texas, USA.&lt;/auth-address&gt;&lt;titles&gt;&lt;title&gt;A comparison of root canal preparations using Ni-Ti hand, Ni-Ti engine-driven, and K-Flex endodontic instruments&lt;/title&gt;&lt;secondary-title&gt;J Endod&lt;/secondary-title&gt;&lt;/titles&gt;&lt;periodical&gt;&lt;full-title&gt;J Endod&lt;/full-title&gt;&lt;/periodical&gt;&lt;pages&gt;146-51&lt;/pages&gt;&lt;volume&gt;21&lt;/volume&gt;&lt;number&gt;3&lt;/number&gt;&lt;edition&gt;1995/03/01&lt;/edition&gt;&lt;keywords&gt;&lt;keyword&gt;Analysis of Variance&lt;/keyword&gt;&lt;keyword&gt;Dental Pulp Cavity/pathology&lt;/keyword&gt;&lt;keyword&gt;Evaluation Studies as Topic&lt;/keyword&gt;&lt;keyword&gt;Humans&lt;/keyword&gt;&lt;keyword&gt;Molar&lt;/keyword&gt;&lt;keyword&gt;Nickel&lt;/keyword&gt;&lt;keyword&gt;Observer Variation&lt;/keyword&gt;&lt;keyword&gt;Radiographic Image Enhancement&lt;/keyword&gt;&lt;keyword&gt;Root Canal Preparation/*instrumentation/*methods&lt;/keyword&gt;&lt;keyword&gt;Stainless Steel&lt;/keyword&gt;&lt;keyword&gt;Subtraction Technique&lt;/keyword&gt;&lt;keyword&gt;Titanium&lt;/keyword&gt;&lt;/keywords&gt;&lt;dates&gt;&lt;year&gt;1995&lt;/year&gt;&lt;pub-dates&gt;&lt;date&gt;Mar&lt;/date&gt;&lt;/pub-dates&gt;&lt;/dates&gt;&lt;isbn&gt;0099-2399 (Print)&amp;#xD;0099-2399&lt;/isbn&gt;&lt;accession-num&gt;7561658&lt;/accession-num&gt;&lt;urls&gt;&lt;/urls&gt;&lt;electronic-resource-num&gt;10.1016/s0099-2399(06)80441-3&lt;/electronic-resource-num&gt;&lt;remote-database-provider&gt;NLM&lt;/remote-database-provider&gt;&lt;language&gt;eng&lt;/language&gt;&lt;/record&gt;&lt;/Cite&gt;&lt;/EndNote&gt;</w:instrText>
      </w:r>
      <w:r w:rsidR="00B671B8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49]</w:t>
      </w:r>
      <w:r w:rsidR="00B671B8" w:rsidRPr="00237F39">
        <w:rPr>
          <w:rFonts w:ascii="Times New Roman" w:hAnsi="Times New Roman"/>
          <w:sz w:val="24"/>
          <w:szCs w:val="24"/>
        </w:rPr>
        <w:fldChar w:fldCharType="end"/>
      </w:r>
      <w:r w:rsidR="00B671B8" w:rsidRPr="00237F39">
        <w:rPr>
          <w:rFonts w:ascii="Times New Roman" w:hAnsi="Times New Roman"/>
          <w:sz w:val="24"/>
          <w:szCs w:val="24"/>
        </w:rPr>
        <w:t>.</w:t>
      </w:r>
    </w:p>
    <w:p w14:paraId="3D4A5856" w14:textId="3D24A554" w:rsidR="004A0806" w:rsidRPr="00237F39" w:rsidRDefault="00D73685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Ni</w:t>
      </w:r>
      <w:r w:rsidR="00E05875" w:rsidRPr="00237F39">
        <w:rPr>
          <w:rFonts w:ascii="Times New Roman" w:hAnsi="Times New Roman"/>
          <w:sz w:val="24"/>
          <w:szCs w:val="24"/>
        </w:rPr>
        <w:t>-</w:t>
      </w:r>
      <w:r w:rsidRPr="00237F39">
        <w:rPr>
          <w:rFonts w:ascii="Times New Roman" w:hAnsi="Times New Roman"/>
          <w:sz w:val="24"/>
          <w:szCs w:val="24"/>
        </w:rPr>
        <w:t>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aşım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en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aslanm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elikt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4482B" w:rsidRPr="00237F39">
        <w:rPr>
          <w:rFonts w:ascii="Times New Roman" w:hAnsi="Times New Roman"/>
          <w:sz w:val="24"/>
          <w:szCs w:val="24"/>
        </w:rPr>
        <w:t>esnektir</w:t>
      </w:r>
      <w:r w:rsidRPr="00237F39">
        <w:rPr>
          <w:rFonts w:ascii="Times New Roman" w:hAnsi="Times New Roman"/>
          <w:sz w:val="24"/>
          <w:szCs w:val="24"/>
        </w:rPr>
        <w:t>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üşü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C046B" w:rsidRPr="00237F39">
        <w:rPr>
          <w:rFonts w:ascii="Times New Roman" w:hAnsi="Times New Roman"/>
          <w:sz w:val="24"/>
          <w:szCs w:val="24"/>
        </w:rPr>
        <w:t>elast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odülü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26F7E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üyü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C046B" w:rsidRPr="00237F39">
        <w:rPr>
          <w:rFonts w:ascii="Times New Roman" w:hAnsi="Times New Roman"/>
          <w:sz w:val="24"/>
          <w:szCs w:val="24"/>
        </w:rPr>
        <w:t>dayanıklılığ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hiptir</w:t>
      </w:r>
      <w:r w:rsidR="003C046B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C046B" w:rsidRPr="00237F39">
        <w:rPr>
          <w:rFonts w:ascii="Times New Roman" w:hAnsi="Times New Roman"/>
          <w:sz w:val="24"/>
          <w:szCs w:val="24"/>
        </w:rPr>
        <w:t>Paslanm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C046B" w:rsidRPr="00237F39">
        <w:rPr>
          <w:rFonts w:ascii="Times New Roman" w:hAnsi="Times New Roman"/>
          <w:sz w:val="24"/>
          <w:szCs w:val="24"/>
        </w:rPr>
        <w:t>çel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C046B" w:rsidRPr="00237F39">
        <w:rPr>
          <w:rFonts w:ascii="Times New Roman" w:hAnsi="Times New Roman"/>
          <w:sz w:val="24"/>
          <w:szCs w:val="24"/>
        </w:rPr>
        <w:t>eğeler</w:t>
      </w:r>
      <w:r w:rsidR="00E93CC0">
        <w:rPr>
          <w:rFonts w:ascii="Times New Roman" w:hAnsi="Times New Roman"/>
          <w:sz w:val="24"/>
          <w:szCs w:val="24"/>
        </w:rPr>
        <w:t>d</w:t>
      </w:r>
      <w:r w:rsidR="003C046B" w:rsidRPr="00237F39">
        <w:rPr>
          <w:rFonts w:ascii="Times New Roman" w:hAnsi="Times New Roman"/>
          <w:sz w:val="24"/>
          <w:szCs w:val="24"/>
        </w:rPr>
        <w:t>e</w:t>
      </w:r>
      <w:r w:rsidR="00E93CC0">
        <w:rPr>
          <w:rFonts w:ascii="Times New Roman" w:hAnsi="Times New Roman"/>
          <w:sz w:val="24"/>
          <w:szCs w:val="24"/>
        </w:rPr>
        <w:t>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C046B" w:rsidRPr="00237F39">
        <w:rPr>
          <w:rFonts w:ascii="Times New Roman" w:hAnsi="Times New Roman"/>
          <w:sz w:val="24"/>
          <w:szCs w:val="24"/>
        </w:rPr>
        <w:t>üstü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C046B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afız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üp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snekl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österir</w:t>
      </w:r>
      <w:r w:rsidR="003C046B" w:rsidRPr="00237F39">
        <w:rPr>
          <w:rFonts w:ascii="Times New Roman" w:hAnsi="Times New Roman"/>
          <w:sz w:val="24"/>
          <w:szCs w:val="24"/>
        </w:rPr>
        <w:t>ler</w:t>
      </w:r>
      <w:r w:rsidR="00226F7E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i</w:t>
      </w:r>
      <w:r w:rsidR="003C046B" w:rsidRPr="00237F39">
        <w:rPr>
          <w:rFonts w:ascii="Times New Roman" w:hAnsi="Times New Roman"/>
          <w:sz w:val="24"/>
          <w:szCs w:val="24"/>
        </w:rPr>
        <w:t>-</w:t>
      </w:r>
      <w:r w:rsidRPr="00237F39">
        <w:rPr>
          <w:rFonts w:ascii="Times New Roman" w:hAnsi="Times New Roman"/>
          <w:sz w:val="24"/>
          <w:szCs w:val="24"/>
        </w:rPr>
        <w:t>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aşımlar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dodon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i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az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C046B" w:rsidRPr="00237F39">
        <w:rPr>
          <w:rFonts w:ascii="Times New Roman" w:hAnsi="Times New Roman"/>
          <w:sz w:val="24"/>
          <w:szCs w:val="24"/>
        </w:rPr>
        <w:t>dent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isiplinler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aşarı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mas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eden</w:t>
      </w:r>
      <w:r w:rsidR="001B7B12" w:rsidRPr="00237F39">
        <w:rPr>
          <w:rFonts w:ascii="Times New Roman" w:hAnsi="Times New Roman"/>
          <w:sz w:val="24"/>
          <w:szCs w:val="24"/>
        </w:rPr>
        <w:t>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B7B12"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B7B12" w:rsidRPr="00237F39">
        <w:rPr>
          <w:rFonts w:ascii="Times New Roman" w:hAnsi="Times New Roman"/>
          <w:sz w:val="24"/>
          <w:szCs w:val="24"/>
        </w:rPr>
        <w:t>i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B7B12" w:rsidRPr="00237F39">
        <w:rPr>
          <w:rFonts w:ascii="Times New Roman" w:hAnsi="Times New Roman"/>
          <w:sz w:val="24"/>
          <w:szCs w:val="24"/>
        </w:rPr>
        <w:t>özellikt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B7B12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rist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apıda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işiklikt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ynaklanı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17EE0"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Baumann&lt;/Author&gt;&lt;Year&gt;2004&lt;/Year&gt;&lt;RecNum&gt;48&lt;/RecNum&gt;&lt;DisplayText&gt;[50]&lt;/DisplayText&gt;&lt;record&gt;&lt;rec-number&gt;48&lt;/rec-number&gt;&lt;foreign-keys&gt;&lt;key app="EN" db-id="00d9ve5eaf9f0lezs2ov50dqvdpe0xr0t2z2" timestamp="1670484967"&gt;48&lt;/key&gt;&lt;/foreign-keys&gt;&lt;ref-type name="Journal Article"&gt;17&lt;/ref-type&gt;&lt;contributors&gt;&lt;authors&gt;&lt;author&gt;Baumann, M. A.&lt;/author&gt;&lt;/authors&gt;&lt;/contributors&gt;&lt;auth-address&gt;Department of Operative Dentistry and Periodontology, Dental School, University of Cologne, Kerpener Strasse 32, D-50931 Köln, Germany.&lt;/auth-address&gt;&lt;titles&gt;&lt;title&gt;Nickel-titanium: options and challenges&lt;/title&gt;&lt;secondary-title&gt;Dent Clin North Am&lt;/secondary-title&gt;&lt;/titles&gt;&lt;periodical&gt;&lt;full-title&gt;Dent Clin North Am&lt;/full-title&gt;&lt;/periodical&gt;&lt;pages&gt;55-67&lt;/pages&gt;&lt;volume&gt;48&lt;/volume&gt;&lt;number&gt;1&lt;/number&gt;&lt;edition&gt;2004/04/07&lt;/edition&gt;&lt;keywords&gt;&lt;keyword&gt;Biocompatible Materials/chemistry&lt;/keyword&gt;&lt;keyword&gt;Dental Alloys/*chemistry&lt;/keyword&gt;&lt;keyword&gt;Equipment Design&lt;/keyword&gt;&lt;keyword&gt;Humans&lt;/keyword&gt;&lt;keyword&gt;Nickel/*chemistry&lt;/keyword&gt;&lt;keyword&gt;Root Canal Preparation/*instrumentation/standards&lt;/keyword&gt;&lt;keyword&gt;Technology, Dental&lt;/keyword&gt;&lt;keyword&gt;Titanium/*chemistry&lt;/keyword&gt;&lt;/keywords&gt;&lt;dates&gt;&lt;year&gt;2004&lt;/year&gt;&lt;pub-dates&gt;&lt;date&gt;Jan&lt;/date&gt;&lt;/pub-dates&gt;&lt;/dates&gt;&lt;isbn&gt;0011-8532 (Print)&amp;#xD;0011-8532&lt;/isbn&gt;&lt;accession-num&gt;15066507&lt;/accession-num&gt;&lt;urls&gt;&lt;/urls&gt;&lt;electronic-resource-num&gt;10.1016/j.cden.2003.11.001&lt;/electronic-resource-num&gt;&lt;remote-database-provider&gt;NLM&lt;/remote-database-provider&gt;&lt;language&gt;eng&lt;/language&gt;&lt;/record&gt;&lt;/Cite&gt;&lt;/EndNote&gt;</w:instrText>
      </w:r>
      <w:r w:rsidR="00517EE0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50]</w:t>
      </w:r>
      <w:r w:rsidR="00517EE0" w:rsidRPr="00237F39">
        <w:rPr>
          <w:rFonts w:ascii="Times New Roman" w:hAnsi="Times New Roman"/>
          <w:sz w:val="24"/>
          <w:szCs w:val="24"/>
        </w:rPr>
        <w:fldChar w:fldCharType="end"/>
      </w:r>
      <w:r w:rsidR="00517EE0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967AD" w:rsidRPr="00237F39">
        <w:rPr>
          <w:rFonts w:ascii="Times New Roman" w:hAnsi="Times New Roman"/>
          <w:sz w:val="24"/>
          <w:szCs w:val="24"/>
        </w:rPr>
        <w:t>Şeki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967AD" w:rsidRPr="00237F39">
        <w:rPr>
          <w:rFonts w:ascii="Times New Roman" w:hAnsi="Times New Roman"/>
          <w:sz w:val="24"/>
          <w:szCs w:val="24"/>
        </w:rPr>
        <w:t>hafız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967AD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967AD" w:rsidRPr="00237F39">
        <w:rPr>
          <w:rFonts w:ascii="Times New Roman" w:hAnsi="Times New Roman"/>
          <w:sz w:val="24"/>
          <w:szCs w:val="24"/>
        </w:rPr>
        <w:t>süp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967AD" w:rsidRPr="00237F39">
        <w:rPr>
          <w:rFonts w:ascii="Times New Roman" w:hAnsi="Times New Roman"/>
          <w:sz w:val="24"/>
          <w:szCs w:val="24"/>
        </w:rPr>
        <w:t>esnekl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967AD" w:rsidRPr="00237F39">
        <w:rPr>
          <w:rFonts w:ascii="Times New Roman" w:hAnsi="Times New Roman"/>
          <w:sz w:val="24"/>
          <w:szCs w:val="24"/>
        </w:rPr>
        <w:t>özelliğ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967AD" w:rsidRPr="00237F39">
        <w:rPr>
          <w:rFonts w:ascii="Times New Roman" w:hAnsi="Times New Roman"/>
          <w:sz w:val="24"/>
          <w:szCs w:val="24"/>
        </w:rPr>
        <w:t>Ni-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81836" w:rsidRPr="00237F39">
        <w:rPr>
          <w:rFonts w:ascii="Times New Roman" w:hAnsi="Times New Roman"/>
          <w:sz w:val="24"/>
          <w:szCs w:val="24"/>
        </w:rPr>
        <w:t>eğe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81836" w:rsidRPr="00237F39">
        <w:rPr>
          <w:rFonts w:ascii="Times New Roman" w:hAnsi="Times New Roman"/>
          <w:sz w:val="24"/>
          <w:szCs w:val="24"/>
        </w:rPr>
        <w:t>eğ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81836"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81836" w:rsidRPr="00237F39">
        <w:rPr>
          <w:rFonts w:ascii="Times New Roman" w:hAnsi="Times New Roman"/>
          <w:sz w:val="24"/>
          <w:szCs w:val="24"/>
        </w:rPr>
        <w:t>kanallar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81836" w:rsidRPr="00237F39">
        <w:rPr>
          <w:rFonts w:ascii="Times New Roman" w:hAnsi="Times New Roman"/>
          <w:sz w:val="24"/>
          <w:szCs w:val="24"/>
        </w:rPr>
        <w:t>şekillendirilmes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A0806" w:rsidRPr="00237F39">
        <w:rPr>
          <w:rFonts w:ascii="Times New Roman" w:hAnsi="Times New Roman"/>
          <w:sz w:val="24"/>
          <w:szCs w:val="24"/>
        </w:rPr>
        <w:t>avantaj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A0806" w:rsidRPr="00237F39">
        <w:rPr>
          <w:rFonts w:ascii="Times New Roman" w:hAnsi="Times New Roman"/>
          <w:sz w:val="24"/>
          <w:szCs w:val="24"/>
        </w:rPr>
        <w:t>sağla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3637" w:rsidRPr="00237F39">
        <w:rPr>
          <w:rFonts w:ascii="Times New Roman" w:hAnsi="Times New Roman"/>
          <w:sz w:val="24"/>
          <w:szCs w:val="24"/>
        </w:rPr>
        <w:t>Ni-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3637" w:rsidRPr="00237F39">
        <w:rPr>
          <w:rFonts w:ascii="Times New Roman" w:hAnsi="Times New Roman"/>
          <w:sz w:val="24"/>
          <w:szCs w:val="24"/>
        </w:rPr>
        <w:t>enstrümanlar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3637" w:rsidRPr="00237F39">
        <w:rPr>
          <w:rFonts w:ascii="Times New Roman" w:hAnsi="Times New Roman"/>
          <w:sz w:val="24"/>
          <w:szCs w:val="24"/>
        </w:rPr>
        <w:t>di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3637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3637" w:rsidRPr="00237F39">
        <w:rPr>
          <w:rFonts w:ascii="Times New Roman" w:hAnsi="Times New Roman"/>
          <w:sz w:val="24"/>
          <w:szCs w:val="24"/>
        </w:rPr>
        <w:t>önem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3637" w:rsidRPr="00237F39">
        <w:rPr>
          <w:rFonts w:ascii="Times New Roman" w:hAnsi="Times New Roman"/>
          <w:sz w:val="24"/>
          <w:szCs w:val="24"/>
        </w:rPr>
        <w:t>avantajı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3637" w:rsidRPr="00237F39">
        <w:rPr>
          <w:rFonts w:ascii="Times New Roman" w:hAnsi="Times New Roman"/>
          <w:sz w:val="24"/>
          <w:szCs w:val="24"/>
        </w:rPr>
        <w:t>esnekliğ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3637" w:rsidRPr="00237F39">
        <w:rPr>
          <w:rFonts w:ascii="Times New Roman" w:hAnsi="Times New Roman"/>
          <w:sz w:val="24"/>
          <w:szCs w:val="24"/>
        </w:rPr>
        <w:t>korurk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3637" w:rsidRPr="00237F39">
        <w:rPr>
          <w:rFonts w:ascii="Times New Roman" w:hAnsi="Times New Roman"/>
          <w:sz w:val="24"/>
          <w:szCs w:val="24"/>
        </w:rPr>
        <w:t>art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3637" w:rsidRPr="00237F39">
        <w:rPr>
          <w:rFonts w:ascii="Times New Roman" w:hAnsi="Times New Roman"/>
          <w:sz w:val="24"/>
          <w:szCs w:val="24"/>
        </w:rPr>
        <w:t>konikli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3637" w:rsidRPr="00237F39">
        <w:rPr>
          <w:rFonts w:ascii="Times New Roman" w:hAnsi="Times New Roman"/>
          <w:sz w:val="24"/>
          <w:szCs w:val="24"/>
        </w:rPr>
        <w:t>sahip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85CB9" w:rsidRPr="00237F39">
        <w:rPr>
          <w:rFonts w:ascii="Times New Roman" w:hAnsi="Times New Roman"/>
          <w:sz w:val="24"/>
          <w:szCs w:val="24"/>
        </w:rPr>
        <w:t>olabilmelerid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11CF7"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Waplington&lt;/Author&gt;&lt;Year&gt;2014&lt;/Year&gt;&lt;RecNum&gt;49&lt;/RecNum&gt;&lt;DisplayText&gt;[51]&lt;/DisplayText&gt;&lt;record&gt;&lt;rec-number&gt;49&lt;/rec-number&gt;&lt;foreign-keys&gt;&lt;key app="EN" db-id="00d9ve5eaf9f0lezs2ov50dqvdpe0xr0t2z2" timestamp="1670486341"&gt;49&lt;/key&gt;&lt;/foreign-keys&gt;&lt;ref-type name="Journal Article"&gt;17&lt;/ref-type&gt;&lt;contributors&gt;&lt;authors&gt;&lt;author&gt;Waplington, M.&lt;/author&gt;&lt;author&gt;McRobert, A. S.&lt;/author&gt;&lt;/authors&gt;&lt;/contributors&gt;&lt;auth-address&gt;Albert Road Dental Practice, Evesham, Worcestershire.&lt;/auth-address&gt;&lt;titles&gt;&lt;title&gt;Shaping the root canal system&lt;/title&gt;&lt;secondary-title&gt;Br Dent J&lt;/secondary-title&gt;&lt;/titles&gt;&lt;periodical&gt;&lt;full-title&gt;Br Dent J&lt;/full-title&gt;&lt;/periodical&gt;&lt;pages&gt;293-7&lt;/pages&gt;&lt;volume&gt;216&lt;/volume&gt;&lt;number&gt;6&lt;/number&gt;&lt;edition&gt;2014/03/22&lt;/edition&gt;&lt;keywords&gt;&lt;keyword&gt;Dental Alloys&lt;/keyword&gt;&lt;keyword&gt;*Dental Instruments&lt;/keyword&gt;&lt;keyword&gt;Equipment Design&lt;/keyword&gt;&lt;keyword&gt;Humans&lt;/keyword&gt;&lt;keyword&gt;Root Canal Preparation/*instrumentation&lt;/keyword&gt;&lt;/keywords&gt;&lt;dates&gt;&lt;year&gt;2014&lt;/year&gt;&lt;pub-dates&gt;&lt;date&gt;Mar&lt;/date&gt;&lt;/pub-dates&gt;&lt;/dates&gt;&lt;isbn&gt;0007-0610&lt;/isbn&gt;&lt;accession-num&gt;24651334&lt;/accession-num&gt;&lt;urls&gt;&lt;/urls&gt;&lt;electronic-resource-num&gt;10.1038/sj.bdj.2014.203&lt;/electronic-resource-num&gt;&lt;remote-database-provider&gt;NLM&lt;/remote-database-provider&gt;&lt;language&gt;eng&lt;/language&gt;&lt;/record&gt;&lt;/Cite&gt;&lt;/EndNote&gt;</w:instrText>
      </w:r>
      <w:r w:rsidR="00611CF7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51]</w:t>
      </w:r>
      <w:r w:rsidR="00611CF7" w:rsidRPr="00237F39">
        <w:rPr>
          <w:rFonts w:ascii="Times New Roman" w:hAnsi="Times New Roman"/>
          <w:sz w:val="24"/>
          <w:szCs w:val="24"/>
        </w:rPr>
        <w:fldChar w:fldCharType="end"/>
      </w:r>
      <w:r w:rsidR="00611CF7" w:rsidRPr="00237F39">
        <w:rPr>
          <w:rFonts w:ascii="Times New Roman" w:hAnsi="Times New Roman"/>
          <w:sz w:val="24"/>
          <w:szCs w:val="24"/>
        </w:rPr>
        <w:t>.</w:t>
      </w:r>
    </w:p>
    <w:p w14:paraId="4F32F39A" w14:textId="6E2C6DDD" w:rsidR="009848A8" w:rsidRPr="00237F39" w:rsidRDefault="009E3A31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Ni-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aslanm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el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ler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i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stünlüğü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80998" w:rsidRPr="00237F39">
        <w:rPr>
          <w:rFonts w:ascii="Times New Roman" w:hAnsi="Times New Roman"/>
          <w:sz w:val="24"/>
          <w:szCs w:val="24"/>
        </w:rPr>
        <w:t>düşü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80998" w:rsidRPr="00237F39">
        <w:rPr>
          <w:rFonts w:ascii="Times New Roman" w:hAnsi="Times New Roman"/>
          <w:sz w:val="24"/>
          <w:szCs w:val="24"/>
        </w:rPr>
        <w:t>elast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56A16" w:rsidRPr="00237F39">
        <w:rPr>
          <w:rFonts w:ascii="Times New Roman" w:hAnsi="Times New Roman"/>
          <w:sz w:val="24"/>
          <w:szCs w:val="24"/>
        </w:rPr>
        <w:t>modülü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56A16" w:rsidRPr="00237F39">
        <w:rPr>
          <w:rFonts w:ascii="Times New Roman" w:hAnsi="Times New Roman"/>
          <w:sz w:val="24"/>
          <w:szCs w:val="24"/>
        </w:rPr>
        <w:t>sayes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56A16"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56A16" w:rsidRPr="00237F39">
        <w:rPr>
          <w:rFonts w:ascii="Times New Roman" w:hAnsi="Times New Roman"/>
          <w:sz w:val="24"/>
          <w:szCs w:val="24"/>
        </w:rPr>
        <w:t>ettiğ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56A16" w:rsidRPr="00237F39">
        <w:rPr>
          <w:rFonts w:ascii="Times New Roman" w:hAnsi="Times New Roman"/>
          <w:sz w:val="24"/>
          <w:szCs w:val="24"/>
        </w:rPr>
        <w:t>yüks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56A16" w:rsidRPr="00237F39">
        <w:rPr>
          <w:rFonts w:ascii="Times New Roman" w:hAnsi="Times New Roman"/>
          <w:sz w:val="24"/>
          <w:szCs w:val="24"/>
        </w:rPr>
        <w:t>esnekl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56A16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56A16" w:rsidRPr="00237F39">
        <w:rPr>
          <w:rFonts w:ascii="Times New Roman" w:hAnsi="Times New Roman"/>
          <w:sz w:val="24"/>
          <w:szCs w:val="24"/>
        </w:rPr>
        <w:t>kola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56A16" w:rsidRPr="00237F39">
        <w:rPr>
          <w:rFonts w:ascii="Times New Roman" w:hAnsi="Times New Roman"/>
          <w:sz w:val="24"/>
          <w:szCs w:val="24"/>
        </w:rPr>
        <w:t>şeki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56A16" w:rsidRPr="00237F39">
        <w:rPr>
          <w:rFonts w:ascii="Times New Roman" w:hAnsi="Times New Roman"/>
          <w:sz w:val="24"/>
          <w:szCs w:val="24"/>
        </w:rPr>
        <w:t>alabil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56A16" w:rsidRPr="00237F39">
        <w:rPr>
          <w:rFonts w:ascii="Times New Roman" w:hAnsi="Times New Roman"/>
          <w:sz w:val="24"/>
          <w:szCs w:val="24"/>
        </w:rPr>
        <w:t>yeteneğ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64448" w:rsidRPr="00237F39">
        <w:rPr>
          <w:rFonts w:ascii="Times New Roman" w:hAnsi="Times New Roman"/>
          <w:sz w:val="24"/>
          <w:szCs w:val="24"/>
        </w:rPr>
        <w:t>sayes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64448" w:rsidRPr="00237F39">
        <w:rPr>
          <w:rFonts w:ascii="Times New Roman" w:hAnsi="Times New Roman"/>
          <w:sz w:val="24"/>
          <w:szCs w:val="24"/>
        </w:rPr>
        <w:t>eğe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56A16" w:rsidRPr="00237F39">
        <w:rPr>
          <w:rFonts w:ascii="Times New Roman" w:hAnsi="Times New Roman"/>
          <w:sz w:val="24"/>
          <w:szCs w:val="24"/>
        </w:rPr>
        <w:t>torsiyon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56A16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56A16" w:rsidRPr="00237F39">
        <w:rPr>
          <w:rFonts w:ascii="Times New Roman" w:hAnsi="Times New Roman"/>
          <w:sz w:val="24"/>
          <w:szCs w:val="24"/>
        </w:rPr>
        <w:t>döngü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56A16" w:rsidRPr="00237F39">
        <w:rPr>
          <w:rFonts w:ascii="Times New Roman" w:hAnsi="Times New Roman"/>
          <w:sz w:val="24"/>
          <w:szCs w:val="24"/>
        </w:rPr>
        <w:t>kırılmay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56A16" w:rsidRPr="00237F39">
        <w:rPr>
          <w:rFonts w:ascii="Times New Roman" w:hAnsi="Times New Roman"/>
          <w:sz w:val="24"/>
          <w:szCs w:val="24"/>
        </w:rPr>
        <w:t>kar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56A16" w:rsidRPr="00237F39">
        <w:rPr>
          <w:rFonts w:ascii="Times New Roman" w:hAnsi="Times New Roman"/>
          <w:sz w:val="24"/>
          <w:szCs w:val="24"/>
        </w:rPr>
        <w:t>yüks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56A16" w:rsidRPr="00237F39">
        <w:rPr>
          <w:rFonts w:ascii="Times New Roman" w:hAnsi="Times New Roman"/>
          <w:sz w:val="24"/>
          <w:szCs w:val="24"/>
        </w:rPr>
        <w:t>diren</w:t>
      </w:r>
      <w:r w:rsidR="008C7722" w:rsidRPr="00237F39">
        <w:rPr>
          <w:rFonts w:ascii="Times New Roman" w:hAnsi="Times New Roman"/>
          <w:sz w:val="24"/>
          <w:szCs w:val="24"/>
        </w:rPr>
        <w:t>c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C7722" w:rsidRPr="00237F39">
        <w:rPr>
          <w:rFonts w:ascii="Times New Roman" w:hAnsi="Times New Roman"/>
          <w:sz w:val="24"/>
          <w:szCs w:val="24"/>
        </w:rPr>
        <w:t>sahip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40947" w:rsidRPr="00237F39">
        <w:rPr>
          <w:rFonts w:ascii="Times New Roman" w:hAnsi="Times New Roman"/>
          <w:sz w:val="24"/>
          <w:szCs w:val="24"/>
        </w:rPr>
        <w:t>olmasıdı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45095"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Jamleh&lt;/Author&gt;&lt;Year&gt;2012&lt;/Year&gt;&lt;RecNum&gt;50&lt;/RecNum&gt;&lt;DisplayText&gt;[52]&lt;/DisplayText&gt;&lt;record&gt;&lt;rec-number&gt;50&lt;/rec-number&gt;&lt;foreign-keys&gt;&lt;key app="EN" db-id="00d9ve5eaf9f0lezs2ov50dqvdpe0xr0t2z2" timestamp="1670489960"&gt;50&lt;/key&gt;&lt;/foreign-keys&gt;&lt;ref-type name="Journal Article"&gt;17&lt;/ref-type&gt;&lt;contributors&gt;&lt;authors&gt;&lt;author&gt;Jamleh, A.&lt;/author&gt;&lt;author&gt;Sadr, A.&lt;/author&gt;&lt;author&gt;Nomura, N.&lt;/author&gt;&lt;author&gt;Yahata, Y.&lt;/author&gt;&lt;author&gt;Ebihara, A.&lt;/author&gt;&lt;author&gt;Hanawa, T.&lt;/author&gt;&lt;author&gt;Tagami, J.&lt;/author&gt;&lt;author&gt;Suda, H.&lt;/author&gt;&lt;/authors&gt;&lt;/contributors&gt;&lt;auth-address&gt;Pulp Biology and Endodontics, Department of Restorative Sciences, Graduate School of Medical and Dental Sciences, Tokyo Medical and Dental University, Tokyo, Japan.&lt;/auth-address&gt;&lt;titles&gt;&lt;title&gt;Nano-indentation testing of new and fractured nickel-titanium endodontic instruments&lt;/title&gt;&lt;secondary-title&gt;Int Endod J&lt;/secondary-title&gt;&lt;/titles&gt;&lt;periodical&gt;&lt;full-title&gt;Int Endod J&lt;/full-title&gt;&lt;/periodical&gt;&lt;pages&gt;462-8&lt;/pages&gt;&lt;volume&gt;45&lt;/volume&gt;&lt;number&gt;5&lt;/number&gt;&lt;edition&gt;2012/01/04&lt;/edition&gt;&lt;keywords&gt;&lt;keyword&gt;Dental Alloys/*chemistry&lt;/keyword&gt;&lt;keyword&gt;Dental Stress Analysis/instrumentation&lt;/keyword&gt;&lt;keyword&gt;Elastic Modulus&lt;/keyword&gt;&lt;keyword&gt;Equipment Design&lt;/keyword&gt;&lt;keyword&gt;Equipment Failure&lt;/keyword&gt;&lt;keyword&gt;Hardness&lt;/keyword&gt;&lt;keyword&gt;Humans&lt;/keyword&gt;&lt;keyword&gt;Materials Testing&lt;/keyword&gt;&lt;keyword&gt;Nanotechnology&lt;/keyword&gt;&lt;keyword&gt;Nickel/*chemistry&lt;/keyword&gt;&lt;keyword&gt;Root Canal Preparation/*instrumentation&lt;/keyword&gt;&lt;keyword&gt;Rotation&lt;/keyword&gt;&lt;keyword&gt;Stress, Mechanical&lt;/keyword&gt;&lt;keyword&gt;Surface Properties&lt;/keyword&gt;&lt;keyword&gt;Time Factors&lt;/keyword&gt;&lt;keyword&gt;Titanium/*chemistry&lt;/keyword&gt;&lt;/keywords&gt;&lt;dates&gt;&lt;year&gt;2012&lt;/year&gt;&lt;pub-dates&gt;&lt;date&gt;May&lt;/date&gt;&lt;/pub-dates&gt;&lt;/dates&gt;&lt;isbn&gt;0143-2885&lt;/isbn&gt;&lt;accession-num&gt;22211861&lt;/accession-num&gt;&lt;urls&gt;&lt;/urls&gt;&lt;electronic-resource-num&gt;10.1111/j.1365-2591.2011.01997.x&lt;/electronic-resource-num&gt;&lt;remote-database-provider&gt;NLM&lt;/remote-database-provider&gt;&lt;language&gt;eng&lt;/language&gt;&lt;/record&gt;&lt;/Cite&gt;&lt;/EndNote&gt;</w:instrText>
      </w:r>
      <w:r w:rsidR="00E45095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52]</w:t>
      </w:r>
      <w:r w:rsidR="00E45095" w:rsidRPr="00237F39">
        <w:rPr>
          <w:rFonts w:ascii="Times New Roman" w:hAnsi="Times New Roman"/>
          <w:sz w:val="24"/>
          <w:szCs w:val="24"/>
        </w:rPr>
        <w:fldChar w:fldCharType="end"/>
      </w:r>
      <w:r w:rsidR="00E45095" w:rsidRPr="00237F39">
        <w:rPr>
          <w:rFonts w:ascii="Times New Roman" w:hAnsi="Times New Roman"/>
          <w:sz w:val="24"/>
          <w:szCs w:val="24"/>
        </w:rPr>
        <w:t>.</w:t>
      </w:r>
    </w:p>
    <w:p w14:paraId="3B7DFE57" w14:textId="762A009F" w:rsidR="0089516D" w:rsidRPr="00237F39" w:rsidRDefault="0043403C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lastRenderedPageBreak/>
        <w:t>Klin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848A8" w:rsidRPr="00237F39">
        <w:rPr>
          <w:rFonts w:ascii="Times New Roman" w:hAnsi="Times New Roman"/>
          <w:sz w:val="24"/>
          <w:szCs w:val="24"/>
        </w:rPr>
        <w:t>uygulama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848A8" w:rsidRPr="00237F39">
        <w:rPr>
          <w:rFonts w:ascii="Times New Roman" w:hAnsi="Times New Roman"/>
          <w:sz w:val="24"/>
          <w:szCs w:val="24"/>
        </w:rPr>
        <w:t>sı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848A8" w:rsidRPr="00237F39">
        <w:rPr>
          <w:rFonts w:ascii="Times New Roman" w:hAnsi="Times New Roman"/>
          <w:sz w:val="24"/>
          <w:szCs w:val="24"/>
        </w:rPr>
        <w:t>Ni-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848A8" w:rsidRPr="00237F39">
        <w:rPr>
          <w:rFonts w:ascii="Times New Roman" w:hAnsi="Times New Roman"/>
          <w:sz w:val="24"/>
          <w:szCs w:val="24"/>
        </w:rPr>
        <w:t>eğeler</w:t>
      </w:r>
      <w:r w:rsidR="0045775B" w:rsidRPr="00237F39">
        <w:rPr>
          <w:rFonts w:ascii="Times New Roman" w:hAnsi="Times New Roman"/>
          <w:sz w:val="24"/>
          <w:szCs w:val="24"/>
        </w:rPr>
        <w:t>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848A8" w:rsidRPr="00237F39">
        <w:rPr>
          <w:rFonts w:ascii="Times New Roman" w:hAnsi="Times New Roman"/>
          <w:sz w:val="24"/>
          <w:szCs w:val="24"/>
        </w:rPr>
        <w:t>torsiyon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848A8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848A8" w:rsidRPr="00237F39">
        <w:rPr>
          <w:rFonts w:ascii="Times New Roman" w:hAnsi="Times New Roman"/>
          <w:sz w:val="24"/>
          <w:szCs w:val="24"/>
        </w:rPr>
        <w:t>döngü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848A8" w:rsidRPr="00237F39">
        <w:rPr>
          <w:rFonts w:ascii="Times New Roman" w:hAnsi="Times New Roman"/>
          <w:sz w:val="24"/>
          <w:szCs w:val="24"/>
        </w:rPr>
        <w:t>stres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848A8" w:rsidRPr="00237F39">
        <w:rPr>
          <w:rFonts w:ascii="Times New Roman" w:hAnsi="Times New Roman"/>
          <w:sz w:val="24"/>
          <w:szCs w:val="24"/>
        </w:rPr>
        <w:t>nedeniy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848A8" w:rsidRPr="00237F39">
        <w:rPr>
          <w:rFonts w:ascii="Times New Roman" w:hAnsi="Times New Roman"/>
          <w:sz w:val="24"/>
          <w:szCs w:val="24"/>
        </w:rPr>
        <w:t>hi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848A8" w:rsidRPr="00237F39">
        <w:rPr>
          <w:rFonts w:ascii="Times New Roman" w:hAnsi="Times New Roman"/>
          <w:sz w:val="24"/>
          <w:szCs w:val="24"/>
        </w:rPr>
        <w:t>belir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848A8" w:rsidRPr="00237F39">
        <w:rPr>
          <w:rFonts w:ascii="Times New Roman" w:hAnsi="Times New Roman"/>
          <w:sz w:val="24"/>
          <w:szCs w:val="24"/>
        </w:rPr>
        <w:t>verme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848A8" w:rsidRPr="00237F39">
        <w:rPr>
          <w:rFonts w:ascii="Times New Roman" w:hAnsi="Times New Roman"/>
          <w:sz w:val="24"/>
          <w:szCs w:val="24"/>
        </w:rPr>
        <w:t>kırılm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848A8" w:rsidRPr="00237F39">
        <w:rPr>
          <w:rFonts w:ascii="Times New Roman" w:hAnsi="Times New Roman"/>
          <w:sz w:val="24"/>
          <w:szCs w:val="24"/>
        </w:rPr>
        <w:t>önem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848A8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848A8" w:rsidRPr="00237F39">
        <w:rPr>
          <w:rFonts w:ascii="Times New Roman" w:hAnsi="Times New Roman"/>
          <w:sz w:val="24"/>
          <w:szCs w:val="24"/>
        </w:rPr>
        <w:t>dezavantajdı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848A8" w:rsidRPr="00237F39">
        <w:rPr>
          <w:rFonts w:ascii="Times New Roman" w:hAnsi="Times New Roman"/>
          <w:sz w:val="24"/>
          <w:szCs w:val="24"/>
        </w:rPr>
        <w:t>Torsiyon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848A8" w:rsidRPr="00237F39">
        <w:rPr>
          <w:rFonts w:ascii="Times New Roman" w:hAnsi="Times New Roman"/>
          <w:sz w:val="24"/>
          <w:szCs w:val="24"/>
        </w:rPr>
        <w:t>stresler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848A8"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848A8" w:rsidRPr="00237F39">
        <w:rPr>
          <w:rFonts w:ascii="Times New Roman" w:hAnsi="Times New Roman"/>
          <w:sz w:val="24"/>
          <w:szCs w:val="24"/>
        </w:rPr>
        <w:t>duvar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848A8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848A8" w:rsidRPr="00237F39">
        <w:rPr>
          <w:rFonts w:ascii="Times New Roman" w:hAnsi="Times New Roman"/>
          <w:sz w:val="24"/>
          <w:szCs w:val="24"/>
        </w:rPr>
        <w:t>enstrüma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848A8" w:rsidRPr="00237F39">
        <w:rPr>
          <w:rFonts w:ascii="Times New Roman" w:hAnsi="Times New Roman"/>
          <w:sz w:val="24"/>
          <w:szCs w:val="24"/>
        </w:rPr>
        <w:t>kesic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848A8" w:rsidRPr="00237F39">
        <w:rPr>
          <w:rFonts w:ascii="Times New Roman" w:hAnsi="Times New Roman"/>
          <w:sz w:val="24"/>
          <w:szCs w:val="24"/>
        </w:rPr>
        <w:t>ken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848A8" w:rsidRPr="00237F39">
        <w:rPr>
          <w:rFonts w:ascii="Times New Roman" w:hAnsi="Times New Roman"/>
          <w:sz w:val="24"/>
          <w:szCs w:val="24"/>
        </w:rPr>
        <w:t>arasında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848A8" w:rsidRPr="00237F39">
        <w:rPr>
          <w:rFonts w:ascii="Times New Roman" w:hAnsi="Times New Roman"/>
          <w:sz w:val="24"/>
          <w:szCs w:val="24"/>
        </w:rPr>
        <w:t>temas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848A8" w:rsidRPr="00237F39">
        <w:rPr>
          <w:rFonts w:ascii="Times New Roman" w:hAnsi="Times New Roman"/>
          <w:sz w:val="24"/>
          <w:szCs w:val="24"/>
        </w:rPr>
        <w:t>alan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848A8" w:rsidRPr="00237F39">
        <w:rPr>
          <w:rFonts w:ascii="Times New Roman" w:hAnsi="Times New Roman"/>
          <w:sz w:val="24"/>
          <w:szCs w:val="24"/>
        </w:rPr>
        <w:t>artmasıy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848A8" w:rsidRPr="00237F39">
        <w:rPr>
          <w:rFonts w:ascii="Times New Roman" w:hAnsi="Times New Roman"/>
          <w:sz w:val="24"/>
          <w:szCs w:val="24"/>
        </w:rPr>
        <w:t>oluşu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45AF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QZXRlcnM8L0F1dGhvcj48WWVhcj4yMDAzPC9ZZWFyPjxS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</w:instrText>
      </w:r>
      <w:r w:rsidR="006577EF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QZXRlcnM8L0F1dGhvcj48WWVhcj4yMDAzPC9ZZWFyPjxS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6577EF" w:rsidRPr="00237F39">
        <w:rPr>
          <w:rFonts w:ascii="Times New Roman" w:hAnsi="Times New Roman"/>
          <w:sz w:val="24"/>
          <w:szCs w:val="24"/>
        </w:rPr>
      </w:r>
      <w:r w:rsidR="006577EF" w:rsidRPr="00237F39">
        <w:rPr>
          <w:rFonts w:ascii="Times New Roman" w:hAnsi="Times New Roman"/>
          <w:sz w:val="24"/>
          <w:szCs w:val="24"/>
        </w:rPr>
        <w:fldChar w:fldCharType="end"/>
      </w:r>
      <w:r w:rsidR="00E145AF" w:rsidRPr="00237F39">
        <w:rPr>
          <w:rFonts w:ascii="Times New Roman" w:hAnsi="Times New Roman"/>
          <w:sz w:val="24"/>
          <w:szCs w:val="24"/>
        </w:rPr>
      </w:r>
      <w:r w:rsidR="00E145AF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53,</w:t>
      </w:r>
      <w:r w:rsidR="00E4403D" w:rsidRPr="00237F39">
        <w:rPr>
          <w:rFonts w:ascii="Times New Roman" w:hAnsi="Times New Roman"/>
          <w:noProof/>
          <w:sz w:val="24"/>
          <w:szCs w:val="24"/>
        </w:rPr>
        <w:t xml:space="preserve"> </w:t>
      </w:r>
      <w:r w:rsidR="006577EF" w:rsidRPr="00237F39">
        <w:rPr>
          <w:rFonts w:ascii="Times New Roman" w:hAnsi="Times New Roman"/>
          <w:noProof/>
          <w:sz w:val="24"/>
          <w:szCs w:val="24"/>
        </w:rPr>
        <w:t>54]</w:t>
      </w:r>
      <w:r w:rsidR="00E145AF" w:rsidRPr="00237F39">
        <w:rPr>
          <w:rFonts w:ascii="Times New Roman" w:hAnsi="Times New Roman"/>
          <w:sz w:val="24"/>
          <w:szCs w:val="24"/>
        </w:rPr>
        <w:fldChar w:fldCharType="end"/>
      </w:r>
    </w:p>
    <w:p w14:paraId="2403834E" w14:textId="0B177E83" w:rsidR="00E70E33" w:rsidRPr="00237F39" w:rsidRDefault="00636782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Klinisyen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i-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ön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et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10165" w:rsidRPr="00237F39">
        <w:rPr>
          <w:rFonts w:ascii="Times New Roman" w:hAnsi="Times New Roman"/>
          <w:sz w:val="24"/>
          <w:szCs w:val="24"/>
        </w:rPr>
        <w:t>çokl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ullanımın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üşünürk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dişey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r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rşıy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</w:t>
      </w:r>
      <w:r w:rsidR="008233BC">
        <w:rPr>
          <w:rFonts w:ascii="Times New Roman" w:hAnsi="Times New Roman"/>
          <w:sz w:val="24"/>
          <w:szCs w:val="24"/>
        </w:rPr>
        <w:t>labili</w:t>
      </w:r>
      <w:r w:rsidRPr="00237F39">
        <w:rPr>
          <w:rFonts w:ascii="Times New Roman" w:hAnsi="Times New Roman"/>
          <w:sz w:val="24"/>
          <w:szCs w:val="24"/>
        </w:rPr>
        <w:t>r:</w:t>
      </w:r>
    </w:p>
    <w:p w14:paraId="2783F39D" w14:textId="50F7A9E8" w:rsidR="00E70E33" w:rsidRPr="00237F39" w:rsidRDefault="0045775B" w:rsidP="00485CE1">
      <w:pPr>
        <w:numPr>
          <w:ilvl w:val="0"/>
          <w:numId w:val="9"/>
        </w:numPr>
        <w:spacing w:after="360" w:line="360" w:lineRule="auto"/>
        <w:ind w:left="425" w:hanging="425"/>
        <w:contextualSpacing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Tekrarlan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36782" w:rsidRPr="00237F39">
        <w:rPr>
          <w:rFonts w:ascii="Times New Roman" w:hAnsi="Times New Roman"/>
          <w:sz w:val="24"/>
          <w:szCs w:val="24"/>
        </w:rPr>
        <w:t>kullanım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36782" w:rsidRPr="00237F39">
        <w:rPr>
          <w:rFonts w:ascii="Times New Roman" w:hAnsi="Times New Roman"/>
          <w:sz w:val="24"/>
          <w:szCs w:val="24"/>
        </w:rPr>
        <w:t>kaynaklan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36782" w:rsidRPr="00237F39">
        <w:rPr>
          <w:rFonts w:ascii="Times New Roman" w:hAnsi="Times New Roman"/>
          <w:sz w:val="24"/>
          <w:szCs w:val="24"/>
        </w:rPr>
        <w:t>art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36782" w:rsidRPr="00237F39">
        <w:rPr>
          <w:rFonts w:ascii="Times New Roman" w:hAnsi="Times New Roman"/>
          <w:sz w:val="24"/>
          <w:szCs w:val="24"/>
        </w:rPr>
        <w:t>ale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36782" w:rsidRPr="00237F39">
        <w:rPr>
          <w:rFonts w:ascii="Times New Roman" w:hAnsi="Times New Roman"/>
          <w:sz w:val="24"/>
          <w:szCs w:val="24"/>
        </w:rPr>
        <w:t>yorgunluğuy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36782" w:rsidRPr="00237F39">
        <w:rPr>
          <w:rFonts w:ascii="Times New Roman" w:hAnsi="Times New Roman"/>
          <w:sz w:val="24"/>
          <w:szCs w:val="24"/>
        </w:rPr>
        <w:t>ilişki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36782" w:rsidRPr="00237F39">
        <w:rPr>
          <w:rFonts w:ascii="Times New Roman" w:hAnsi="Times New Roman"/>
          <w:sz w:val="24"/>
          <w:szCs w:val="24"/>
        </w:rPr>
        <w:t>ale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36782" w:rsidRPr="00237F39">
        <w:rPr>
          <w:rFonts w:ascii="Times New Roman" w:hAnsi="Times New Roman"/>
          <w:sz w:val="24"/>
          <w:szCs w:val="24"/>
        </w:rPr>
        <w:t>kırıl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36782" w:rsidRPr="00237F39">
        <w:rPr>
          <w:rFonts w:ascii="Times New Roman" w:hAnsi="Times New Roman"/>
          <w:sz w:val="24"/>
          <w:szCs w:val="24"/>
        </w:rPr>
        <w:t>olasılığı</w:t>
      </w:r>
    </w:p>
    <w:p w14:paraId="47213921" w14:textId="1F5D306C" w:rsidR="00E70E33" w:rsidRPr="00237F39" w:rsidRDefault="0045775B" w:rsidP="00485CE1">
      <w:pPr>
        <w:numPr>
          <w:ilvl w:val="0"/>
          <w:numId w:val="9"/>
        </w:numPr>
        <w:spacing w:after="360" w:line="360" w:lineRule="auto"/>
        <w:ind w:left="426" w:hanging="426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Yeterinc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36782" w:rsidRPr="00237F39">
        <w:rPr>
          <w:rFonts w:ascii="Times New Roman" w:hAnsi="Times New Roman"/>
          <w:sz w:val="24"/>
          <w:szCs w:val="24"/>
        </w:rPr>
        <w:t>temizlenmemey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36782" w:rsidRPr="00237F39">
        <w:rPr>
          <w:rFonts w:ascii="Times New Roman" w:hAnsi="Times New Roman"/>
          <w:sz w:val="24"/>
          <w:szCs w:val="24"/>
        </w:rPr>
        <w:t>ilişki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36782" w:rsidRPr="00237F39">
        <w:rPr>
          <w:rFonts w:ascii="Times New Roman" w:hAnsi="Times New Roman"/>
          <w:sz w:val="24"/>
          <w:szCs w:val="24"/>
        </w:rPr>
        <w:t>çapr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36782" w:rsidRPr="00237F39">
        <w:rPr>
          <w:rFonts w:ascii="Times New Roman" w:hAnsi="Times New Roman"/>
          <w:sz w:val="24"/>
          <w:szCs w:val="24"/>
        </w:rPr>
        <w:t>kontamin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36782" w:rsidRPr="00237F39">
        <w:rPr>
          <w:rFonts w:ascii="Times New Roman" w:hAnsi="Times New Roman"/>
          <w:sz w:val="24"/>
          <w:szCs w:val="24"/>
        </w:rPr>
        <w:t>olasılığı</w:t>
      </w:r>
    </w:p>
    <w:p w14:paraId="061B6760" w14:textId="53C2A326" w:rsidR="00DB3708" w:rsidRPr="00237F39" w:rsidRDefault="0003371F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Yapılan çalışmalarda </w:t>
      </w:r>
      <w:r w:rsidR="001C6275" w:rsidRPr="00237F39">
        <w:rPr>
          <w:rFonts w:ascii="Times New Roman" w:hAnsi="Times New Roman"/>
          <w:sz w:val="24"/>
          <w:szCs w:val="24"/>
        </w:rPr>
        <w:t>Ni-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C6275" w:rsidRPr="00237F39">
        <w:rPr>
          <w:rFonts w:ascii="Times New Roman" w:hAnsi="Times New Roman"/>
          <w:sz w:val="24"/>
          <w:szCs w:val="24"/>
        </w:rPr>
        <w:t>dön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C6275" w:rsidRPr="00237F39">
        <w:rPr>
          <w:rFonts w:ascii="Times New Roman" w:hAnsi="Times New Roman"/>
          <w:sz w:val="24"/>
          <w:szCs w:val="24"/>
        </w:rPr>
        <w:t>aletler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C6275" w:rsidRPr="00237F39">
        <w:rPr>
          <w:rFonts w:ascii="Times New Roman" w:hAnsi="Times New Roman"/>
          <w:sz w:val="24"/>
          <w:szCs w:val="24"/>
        </w:rPr>
        <w:t>t</w:t>
      </w:r>
      <w:r w:rsidR="00464CDE" w:rsidRPr="00237F39">
        <w:rPr>
          <w:rFonts w:ascii="Times New Roman" w:hAnsi="Times New Roman"/>
          <w:sz w:val="24"/>
          <w:szCs w:val="24"/>
        </w:rPr>
        <w:t>iti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64CDE" w:rsidRPr="00237F39">
        <w:rPr>
          <w:rFonts w:ascii="Times New Roman" w:hAnsi="Times New Roman"/>
          <w:sz w:val="24"/>
          <w:szCs w:val="24"/>
        </w:rPr>
        <w:t>ultrason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64CDE" w:rsidRPr="00237F39">
        <w:rPr>
          <w:rFonts w:ascii="Times New Roman" w:hAnsi="Times New Roman"/>
          <w:sz w:val="24"/>
          <w:szCs w:val="24"/>
        </w:rPr>
        <w:t>temizle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E64BE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E64BE" w:rsidRPr="00237F39">
        <w:rPr>
          <w:rFonts w:ascii="Times New Roman" w:hAnsi="Times New Roman"/>
          <w:sz w:val="24"/>
          <w:szCs w:val="24"/>
        </w:rPr>
        <w:t>dekontaminasyonu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E64BE" w:rsidRPr="00237F39">
        <w:rPr>
          <w:rFonts w:ascii="Times New Roman" w:hAnsi="Times New Roman"/>
          <w:sz w:val="24"/>
          <w:szCs w:val="24"/>
        </w:rPr>
        <w:t>rağm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E64BE" w:rsidRPr="00237F39">
        <w:rPr>
          <w:rFonts w:ascii="Times New Roman" w:hAnsi="Times New Roman"/>
          <w:sz w:val="24"/>
          <w:szCs w:val="24"/>
        </w:rPr>
        <w:t>yüze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E64BE" w:rsidRPr="00237F39">
        <w:rPr>
          <w:rFonts w:ascii="Times New Roman" w:hAnsi="Times New Roman"/>
          <w:sz w:val="24"/>
          <w:szCs w:val="24"/>
        </w:rPr>
        <w:t>çatlakları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E64BE" w:rsidRPr="00237F39">
        <w:rPr>
          <w:rFonts w:ascii="Times New Roman" w:hAnsi="Times New Roman"/>
          <w:sz w:val="24"/>
          <w:szCs w:val="24"/>
        </w:rPr>
        <w:t>di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E64BE" w:rsidRPr="00237F39">
        <w:rPr>
          <w:rFonts w:ascii="Times New Roman" w:hAnsi="Times New Roman"/>
          <w:sz w:val="24"/>
          <w:szCs w:val="24"/>
        </w:rPr>
        <w:t>dokular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254E1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44D72" w:rsidRPr="00237F39">
        <w:rPr>
          <w:rFonts w:ascii="Times New Roman" w:hAnsi="Times New Roman"/>
          <w:sz w:val="24"/>
          <w:szCs w:val="24"/>
        </w:rPr>
        <w:t>organ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254E1" w:rsidRPr="00237F39">
        <w:rPr>
          <w:rFonts w:ascii="Times New Roman" w:hAnsi="Times New Roman"/>
          <w:sz w:val="24"/>
          <w:szCs w:val="24"/>
        </w:rPr>
        <w:t>artıklar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254E1" w:rsidRPr="00237F39">
        <w:rPr>
          <w:rFonts w:ascii="Times New Roman" w:hAnsi="Times New Roman"/>
          <w:sz w:val="24"/>
          <w:szCs w:val="24"/>
        </w:rPr>
        <w:t>yapıştığı</w:t>
      </w:r>
      <w:r>
        <w:rPr>
          <w:rFonts w:ascii="Times New Roman" w:hAnsi="Times New Roman"/>
          <w:sz w:val="24"/>
          <w:szCs w:val="24"/>
        </w:rPr>
        <w:t xml:space="preserve"> </w:t>
      </w:r>
      <w:r w:rsidR="00E254E1" w:rsidRPr="00237F39">
        <w:rPr>
          <w:rFonts w:ascii="Times New Roman" w:hAnsi="Times New Roman"/>
          <w:sz w:val="24"/>
          <w:szCs w:val="24"/>
        </w:rPr>
        <w:t>gösterilmişt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94540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BbGFwYXRpPC9BdXRob3I+PFllYXI+MjAwMzwvWWVhcj48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</w:instrText>
      </w:r>
      <w:r w:rsidR="006577EF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BbGFwYXRpPC9BdXRob3I+PFllYXI+MjAwMzwvWWVhcj48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6577EF" w:rsidRPr="00237F39">
        <w:rPr>
          <w:rFonts w:ascii="Times New Roman" w:hAnsi="Times New Roman"/>
          <w:sz w:val="24"/>
          <w:szCs w:val="24"/>
        </w:rPr>
      </w:r>
      <w:r w:rsidR="006577EF" w:rsidRPr="00237F39">
        <w:rPr>
          <w:rFonts w:ascii="Times New Roman" w:hAnsi="Times New Roman"/>
          <w:sz w:val="24"/>
          <w:szCs w:val="24"/>
        </w:rPr>
        <w:fldChar w:fldCharType="end"/>
      </w:r>
      <w:r w:rsidR="00B94540" w:rsidRPr="00237F39">
        <w:rPr>
          <w:rFonts w:ascii="Times New Roman" w:hAnsi="Times New Roman"/>
          <w:sz w:val="24"/>
          <w:szCs w:val="24"/>
        </w:rPr>
      </w:r>
      <w:r w:rsidR="00B94540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55,</w:t>
      </w:r>
      <w:r w:rsidR="00E4403D" w:rsidRPr="00237F39">
        <w:rPr>
          <w:rFonts w:ascii="Times New Roman" w:hAnsi="Times New Roman"/>
          <w:noProof/>
          <w:sz w:val="24"/>
          <w:szCs w:val="24"/>
        </w:rPr>
        <w:t xml:space="preserve"> </w:t>
      </w:r>
      <w:r w:rsidR="006577EF" w:rsidRPr="00237F39">
        <w:rPr>
          <w:rFonts w:ascii="Times New Roman" w:hAnsi="Times New Roman"/>
          <w:noProof/>
          <w:sz w:val="24"/>
          <w:szCs w:val="24"/>
        </w:rPr>
        <w:t>56]</w:t>
      </w:r>
      <w:r w:rsidR="00B94540" w:rsidRPr="00237F39">
        <w:rPr>
          <w:rFonts w:ascii="Times New Roman" w:hAnsi="Times New Roman"/>
          <w:sz w:val="24"/>
          <w:szCs w:val="24"/>
        </w:rPr>
        <w:fldChar w:fldCharType="end"/>
      </w:r>
      <w:r w:rsidR="00F44D72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36782"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36782" w:rsidRPr="00237F39">
        <w:rPr>
          <w:rFonts w:ascii="Times New Roman" w:hAnsi="Times New Roman"/>
          <w:sz w:val="24"/>
          <w:szCs w:val="24"/>
        </w:rPr>
        <w:t>nedenle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36782" w:rsidRPr="00237F39">
        <w:rPr>
          <w:rFonts w:ascii="Times New Roman" w:hAnsi="Times New Roman"/>
          <w:sz w:val="24"/>
          <w:szCs w:val="24"/>
        </w:rPr>
        <w:t>ale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36782" w:rsidRPr="00237F39">
        <w:rPr>
          <w:rFonts w:ascii="Times New Roman" w:hAnsi="Times New Roman"/>
          <w:sz w:val="24"/>
          <w:szCs w:val="24"/>
        </w:rPr>
        <w:t>yorgunluğun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36782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36782" w:rsidRPr="00237F39">
        <w:rPr>
          <w:rFonts w:ascii="Times New Roman" w:hAnsi="Times New Roman"/>
          <w:sz w:val="24"/>
          <w:szCs w:val="24"/>
        </w:rPr>
        <w:t>ol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36782" w:rsidRPr="00237F39">
        <w:rPr>
          <w:rFonts w:ascii="Times New Roman" w:hAnsi="Times New Roman"/>
          <w:sz w:val="24"/>
          <w:szCs w:val="24"/>
        </w:rPr>
        <w:t>çapr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36782" w:rsidRPr="00237F39">
        <w:rPr>
          <w:rFonts w:ascii="Times New Roman" w:hAnsi="Times New Roman"/>
          <w:sz w:val="24"/>
          <w:szCs w:val="24"/>
        </w:rPr>
        <w:t>kontaminasyon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36782" w:rsidRPr="00237F39">
        <w:rPr>
          <w:rFonts w:ascii="Times New Roman" w:hAnsi="Times New Roman"/>
          <w:sz w:val="24"/>
          <w:szCs w:val="24"/>
        </w:rPr>
        <w:t>azaltm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36782"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36782" w:rsidRPr="00237F39">
        <w:rPr>
          <w:rFonts w:ascii="Times New Roman" w:hAnsi="Times New Roman"/>
          <w:sz w:val="24"/>
          <w:szCs w:val="24"/>
        </w:rPr>
        <w:t>endodont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36782" w:rsidRPr="00237F39">
        <w:rPr>
          <w:rFonts w:ascii="Times New Roman" w:hAnsi="Times New Roman"/>
          <w:sz w:val="24"/>
          <w:szCs w:val="24"/>
        </w:rPr>
        <w:t>alet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36782" w:rsidRPr="00237F39">
        <w:rPr>
          <w:rFonts w:ascii="Times New Roman" w:hAnsi="Times New Roman"/>
          <w:sz w:val="24"/>
          <w:szCs w:val="24"/>
        </w:rPr>
        <w:t>t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sefer </w:t>
      </w:r>
      <w:r w:rsidR="00636782" w:rsidRPr="00237F39">
        <w:rPr>
          <w:rFonts w:ascii="Times New Roman" w:hAnsi="Times New Roman"/>
          <w:sz w:val="24"/>
          <w:szCs w:val="24"/>
        </w:rPr>
        <w:t>kullanım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36782" w:rsidRPr="00237F39">
        <w:rPr>
          <w:rFonts w:ascii="Times New Roman" w:hAnsi="Times New Roman"/>
          <w:sz w:val="24"/>
          <w:szCs w:val="24"/>
        </w:rPr>
        <w:t>öneril</w:t>
      </w:r>
      <w:r w:rsidR="00910165" w:rsidRPr="00237F39">
        <w:rPr>
          <w:rFonts w:ascii="Times New Roman" w:hAnsi="Times New Roman"/>
          <w:sz w:val="24"/>
          <w:szCs w:val="24"/>
        </w:rPr>
        <w:t>mekted</w:t>
      </w:r>
      <w:r w:rsidR="00636782" w:rsidRPr="00237F39">
        <w:rPr>
          <w:rFonts w:ascii="Times New Roman" w:hAnsi="Times New Roman"/>
          <w:sz w:val="24"/>
          <w:szCs w:val="24"/>
        </w:rPr>
        <w:t>i</w:t>
      </w:r>
      <w:r w:rsidR="00910165" w:rsidRPr="00237F39">
        <w:rPr>
          <w:rFonts w:ascii="Times New Roman" w:hAnsi="Times New Roman"/>
          <w:sz w:val="24"/>
          <w:szCs w:val="24"/>
        </w:rPr>
        <w:t>r</w:t>
      </w:r>
      <w:r w:rsidR="00636782" w:rsidRPr="00237F39">
        <w:rPr>
          <w:rFonts w:ascii="Times New Roman" w:hAnsi="Times New Roman"/>
          <w:sz w:val="24"/>
          <w:szCs w:val="24"/>
        </w:rPr>
        <w:t>.</w:t>
      </w:r>
    </w:p>
    <w:p w14:paraId="1FC82F08" w14:textId="6CEE8C67" w:rsidR="00B33FB4" w:rsidRPr="00237F39" w:rsidRDefault="00636782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Bunun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likte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dodont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et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zellik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aha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i-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ön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et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7727C" w:rsidRPr="00237F39">
        <w:rPr>
          <w:rFonts w:ascii="Times New Roman" w:hAnsi="Times New Roman"/>
          <w:sz w:val="24"/>
          <w:szCs w:val="24"/>
        </w:rPr>
        <w:t>sef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ullanımı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zellik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evcu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knik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l</w:t>
      </w:r>
      <w:r w:rsidR="0003371F">
        <w:rPr>
          <w:rFonts w:ascii="Times New Roman" w:hAnsi="Times New Roman"/>
          <w:sz w:val="24"/>
          <w:szCs w:val="24"/>
        </w:rPr>
        <w:t>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ör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i-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ön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et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ullanımın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çerdiğinden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dodonti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en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i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eki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konom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ü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al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elebil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onu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ekan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yoloj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edefle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ulaşm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erek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et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yısın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zaltac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371F">
        <w:rPr>
          <w:rFonts w:ascii="Times New Roman" w:hAnsi="Times New Roman"/>
          <w:sz w:val="24"/>
          <w:szCs w:val="24"/>
        </w:rPr>
        <w:t>prepar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knik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etirilm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yda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caktı</w:t>
      </w:r>
      <w:r w:rsidR="00992DE2" w:rsidRPr="00237F39">
        <w:rPr>
          <w:rFonts w:ascii="Times New Roman" w:hAnsi="Times New Roman"/>
          <w:sz w:val="24"/>
          <w:szCs w:val="24"/>
        </w:rPr>
        <w:t>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92DE2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LZW5uZXRoIE0uIEhhcmdyZWF2ZXM8L0F1dGhvcj48WWVh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</w:instrText>
      </w:r>
      <w:r w:rsidR="006577EF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LZW5uZXRoIE0uIEhhcmdyZWF2ZXM8L0F1dGhvcj48WWVh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6577EF" w:rsidRPr="00237F39">
        <w:rPr>
          <w:rFonts w:ascii="Times New Roman" w:hAnsi="Times New Roman"/>
          <w:sz w:val="24"/>
          <w:szCs w:val="24"/>
        </w:rPr>
      </w:r>
      <w:r w:rsidR="006577EF" w:rsidRPr="00237F39">
        <w:rPr>
          <w:rFonts w:ascii="Times New Roman" w:hAnsi="Times New Roman"/>
          <w:sz w:val="24"/>
          <w:szCs w:val="24"/>
        </w:rPr>
        <w:fldChar w:fldCharType="end"/>
      </w:r>
      <w:r w:rsidR="00992DE2" w:rsidRPr="00237F39">
        <w:rPr>
          <w:rFonts w:ascii="Times New Roman" w:hAnsi="Times New Roman"/>
          <w:sz w:val="24"/>
          <w:szCs w:val="24"/>
        </w:rPr>
      </w:r>
      <w:r w:rsidR="00992DE2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57]</w:t>
      </w:r>
      <w:r w:rsidR="00992DE2" w:rsidRPr="00237F39">
        <w:rPr>
          <w:rFonts w:ascii="Times New Roman" w:hAnsi="Times New Roman"/>
          <w:sz w:val="24"/>
          <w:szCs w:val="24"/>
        </w:rPr>
        <w:fldChar w:fldCharType="end"/>
      </w:r>
      <w:r w:rsidR="00992DE2" w:rsidRPr="00237F39">
        <w:rPr>
          <w:rFonts w:ascii="Times New Roman" w:hAnsi="Times New Roman"/>
          <w:sz w:val="24"/>
          <w:szCs w:val="24"/>
        </w:rPr>
        <w:t>.</w:t>
      </w:r>
    </w:p>
    <w:p w14:paraId="5F334E6A" w14:textId="02897E62" w:rsidR="00D360FE" w:rsidRPr="00237F39" w:rsidRDefault="00CA2164" w:rsidP="00052E58">
      <w:pPr>
        <w:pStyle w:val="Balk2"/>
      </w:pPr>
      <w:bookmarkStart w:id="15" w:name="_Toc134102383"/>
      <w:r w:rsidRPr="00237F39">
        <w:t>2.2</w:t>
      </w:r>
      <w:r w:rsidR="004E257D" w:rsidRPr="00237F39">
        <w:t>.</w:t>
      </w:r>
      <w:r w:rsidR="00E4403D" w:rsidRPr="00237F39">
        <w:t xml:space="preserve"> </w:t>
      </w:r>
      <w:r w:rsidR="004748EB" w:rsidRPr="00237F39">
        <w:t>Döner</w:t>
      </w:r>
      <w:r w:rsidR="00E4403D" w:rsidRPr="00237F39">
        <w:t xml:space="preserve"> </w:t>
      </w:r>
      <w:r w:rsidR="004748EB" w:rsidRPr="00237F39">
        <w:t>Aletlerin</w:t>
      </w:r>
      <w:r w:rsidR="00E4403D" w:rsidRPr="00237F39">
        <w:t xml:space="preserve"> </w:t>
      </w:r>
      <w:r w:rsidR="004748EB" w:rsidRPr="00237F39">
        <w:t>Çalışma</w:t>
      </w:r>
      <w:r w:rsidR="00E4403D" w:rsidRPr="00237F39">
        <w:t xml:space="preserve"> </w:t>
      </w:r>
      <w:r w:rsidR="004748EB" w:rsidRPr="00237F39">
        <w:t>Şekilleri</w:t>
      </w:r>
      <w:bookmarkEnd w:id="15"/>
    </w:p>
    <w:p w14:paraId="4E08264E" w14:textId="09C10AA2" w:rsidR="004748EB" w:rsidRPr="00237F39" w:rsidRDefault="00CA2164" w:rsidP="00052E58">
      <w:pPr>
        <w:pStyle w:val="Balk3"/>
      </w:pPr>
      <w:bookmarkStart w:id="16" w:name="_Toc134102384"/>
      <w:r w:rsidRPr="00237F39">
        <w:t>2.2.1</w:t>
      </w:r>
      <w:r w:rsidR="004E257D" w:rsidRPr="00237F39">
        <w:t>.</w:t>
      </w:r>
      <w:r w:rsidR="00E4403D" w:rsidRPr="00237F39">
        <w:t xml:space="preserve"> </w:t>
      </w:r>
      <w:r w:rsidR="00E327ED" w:rsidRPr="00237F39">
        <w:t>Rotasyonel</w:t>
      </w:r>
      <w:r w:rsidR="00E4403D" w:rsidRPr="00237F39">
        <w:t xml:space="preserve"> </w:t>
      </w:r>
      <w:r w:rsidR="00052E58" w:rsidRPr="00237F39">
        <w:t>hareket</w:t>
      </w:r>
      <w:bookmarkEnd w:id="16"/>
    </w:p>
    <w:p w14:paraId="30D50798" w14:textId="0E9B388B" w:rsidR="000B620F" w:rsidRPr="00237F39" w:rsidRDefault="009D1AE3" w:rsidP="000972CE">
      <w:pPr>
        <w:spacing w:after="360" w:line="360" w:lineRule="auto"/>
        <w:jc w:val="both"/>
        <w:rPr>
          <w:rFonts w:ascii="Times New Roman" w:hAnsi="Times New Roman"/>
          <w:color w:val="000000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Döner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A1B3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Ni</w:t>
      </w:r>
      <w:r w:rsidR="00D9537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-</w:t>
      </w:r>
      <w:r w:rsidR="008A1B3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Ti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A1B3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nstrümanları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A1B3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piyasay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A1B3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ürülmesi,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A1B3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çalışm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A1B3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üresind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A1B3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önemli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A1B3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ir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A1B3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azalm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A1B3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v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910165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klinisye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A1B3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üzerind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A1B3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dah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A1B3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az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A1B3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tres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A1B3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il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A1B3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klini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A1B3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ortamd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mekani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kö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kanal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hazırlığı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C33C30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ürecini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A1B3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dah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A1B3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öngörülebilir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A1B3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hal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A1B3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getir</w:t>
      </w:r>
      <w:r w:rsidR="001D0F0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m</w:t>
      </w:r>
      <w:r w:rsidR="008A1B3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i</w:t>
      </w:r>
      <w:r w:rsidR="001D0F0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ştir</w:t>
      </w:r>
      <w:r w:rsidR="008A1B3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.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A1B3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1980'leri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A1B3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onlarınd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A1B3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tanıtıla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A1B3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merkezi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C128B5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rotasyo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A1B3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hareketi,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A1B3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ugü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A1B3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hal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A1B3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piyasadaki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A1B3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mekani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152B53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preparasyo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A1B3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istemlerini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A1B3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çoğund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A1B3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kullanılmaktadır.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A1B3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Ni</w:t>
      </w:r>
      <w:r w:rsidR="00C128B5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-</w:t>
      </w:r>
      <w:r w:rsidR="008A1B3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Ti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A1B3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ğeleri</w:t>
      </w:r>
      <w:r w:rsidR="006558B9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ni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A1B3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kö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A1B3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kanalı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A1B3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iç</w:t>
      </w:r>
      <w:r w:rsidR="006558B9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risind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6558B9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devamlı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A1B3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360°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6558B9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dönüşler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6558B9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yapmas</w:t>
      </w:r>
      <w:r w:rsidR="004D7523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ıyl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4D7523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u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4D7523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hareket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6558B9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oluşur</w:t>
      </w:r>
      <w:r w:rsidR="006C18CC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.</w:t>
      </w:r>
    </w:p>
    <w:p w14:paraId="5621B7F3" w14:textId="30F68C7A" w:rsidR="000B620F" w:rsidRPr="00237F39" w:rsidRDefault="004E257D" w:rsidP="00052E58">
      <w:pPr>
        <w:pStyle w:val="Balk3"/>
        <w:rPr>
          <w:shd w:val="clear" w:color="auto" w:fill="FFFFFF"/>
        </w:rPr>
      </w:pPr>
      <w:bookmarkStart w:id="17" w:name="_Toc134102385"/>
      <w:r w:rsidRPr="00237F39">
        <w:rPr>
          <w:shd w:val="clear" w:color="auto" w:fill="FFFFFF"/>
        </w:rPr>
        <w:t>2.2.2.</w:t>
      </w:r>
      <w:r w:rsidR="00E4403D" w:rsidRPr="00237F39">
        <w:rPr>
          <w:shd w:val="clear" w:color="auto" w:fill="FFFFFF"/>
        </w:rPr>
        <w:t xml:space="preserve"> </w:t>
      </w:r>
      <w:r w:rsidR="006C18CC" w:rsidRPr="00237F39">
        <w:rPr>
          <w:shd w:val="clear" w:color="auto" w:fill="FFFFFF"/>
        </w:rPr>
        <w:t>Resiprokal</w:t>
      </w:r>
      <w:r w:rsidR="00E4403D" w:rsidRPr="00237F39">
        <w:rPr>
          <w:shd w:val="clear" w:color="auto" w:fill="FFFFFF"/>
        </w:rPr>
        <w:t xml:space="preserve"> </w:t>
      </w:r>
      <w:r w:rsidR="00052E58" w:rsidRPr="00237F39">
        <w:rPr>
          <w:shd w:val="clear" w:color="auto" w:fill="FFFFFF"/>
        </w:rPr>
        <w:t>hareket</w:t>
      </w:r>
      <w:bookmarkEnd w:id="17"/>
    </w:p>
    <w:p w14:paraId="460C7C5D" w14:textId="1C925B49" w:rsidR="001E7071" w:rsidRPr="00237F39" w:rsidRDefault="00F56EBF" w:rsidP="000972CE">
      <w:pPr>
        <w:spacing w:after="360" w:line="360" w:lineRule="auto"/>
        <w:jc w:val="both"/>
        <w:rPr>
          <w:rFonts w:ascii="Times New Roman" w:hAnsi="Times New Roman"/>
          <w:color w:val="000000"/>
          <w:sz w:val="24"/>
          <w:szCs w:val="24"/>
          <w:u w:val="single"/>
          <w:shd w:val="clear" w:color="auto" w:fill="FFFFFF"/>
        </w:rPr>
      </w:pP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lastRenderedPageBreak/>
        <w:t>Endodonti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aletleri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kırılm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riskini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az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indirme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amacıyl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yeni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CA2B5F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hareket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F9671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yöntemleri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önerilmiştir.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8619F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Yared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8619F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2008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DD1C0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fldChar w:fldCharType="begin"/>
      </w:r>
      <w:r w:rsidR="00DD1C0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instrText xml:space="preserve"> ADDIN EN.CITE &lt;EndNote&gt;&lt;Cite&gt;&lt;Author&gt;Yared&lt;/Author&gt;&lt;Year&gt;2008&lt;/Year&gt;&lt;RecNum&gt;44&lt;/RecNum&gt;&lt;DisplayText&gt;[58]&lt;/DisplayText&gt;&lt;record&gt;&lt;rec-number&gt;44&lt;/rec-number&gt;&lt;foreign-keys&gt;&lt;key app="EN" db-id="00d9ve5eaf9f0lezs2ov50dqvdpe0xr0t2z2" timestamp="1669287775"&gt;44&lt;/key&gt;&lt;/foreign-keys&gt;&lt;ref-type name="Journal Article"&gt;17&lt;/ref-type&gt;&lt;contributors&gt;&lt;authors&gt;&lt;author&gt;Yared, G.&lt;/author&gt;&lt;/authors&gt;&lt;/contributors&gt;&lt;auth-address&gt;ghassanyared@gmail.com&lt;/auth-address&gt;&lt;titles&gt;&lt;title&gt;Canal preparation using only one Ni-Ti rotary instrument: preliminary observations&lt;/title&gt;&lt;secondary-title&gt;Int Endod J&lt;/secondary-title&gt;&lt;/titles&gt;&lt;periodical&gt;&lt;full-title&gt;Int Endod J&lt;/full-title&gt;&lt;/periodical&gt;&lt;pages&gt;339-44&lt;/pages&gt;&lt;volume&gt;41&lt;/volume&gt;&lt;number&gt;4&lt;/number&gt;&lt;edition&gt;2007/12/18&lt;/edition&gt;&lt;keywords&gt;&lt;keyword&gt;Creutzfeldt-Jakob Syndrome/prevention &amp;amp; control&lt;/keyword&gt;&lt;keyword&gt;Dental Alloys&lt;/keyword&gt;&lt;keyword&gt;*Dental Instruments&lt;/keyword&gt;&lt;keyword&gt;Dental Pulp Cavity/anatomy &amp;amp; histology&lt;/keyword&gt;&lt;keyword&gt;Disease Transmission, Infectious/prevention &amp;amp; control&lt;/keyword&gt;&lt;keyword&gt;*Disposable Equipment&lt;/keyword&gt;&lt;keyword&gt;Humans&lt;/keyword&gt;&lt;keyword&gt;Nickel&lt;/keyword&gt;&lt;keyword&gt;Root Canal Preparation/economics/*instrumentation/*methods&lt;/keyword&gt;&lt;keyword&gt;Titanium&lt;/keyword&gt;&lt;/keywords&gt;&lt;dates&gt;&lt;year&gt;2008&lt;/year&gt;&lt;pub-dates&gt;&lt;date&gt;Apr&lt;/date&gt;&lt;/pub-dates&gt;&lt;/dates&gt;&lt;isbn&gt;0143-2885&lt;/isbn&gt;&lt;accession-num&gt;18081803&lt;/accession-num&gt;&lt;urls&gt;&lt;/urls&gt;&lt;electronic-resource-num&gt;10.1111/j.1365-2591.2007.01351.x&lt;/electronic-resource-num&gt;&lt;remote-database-provider&gt;NLM&lt;/remote-database-provider&gt;&lt;language&gt;eng&lt;/language&gt;&lt;/record&gt;&lt;/Cite&gt;&lt;/EndNote&gt;</w:instrText>
      </w:r>
      <w:r w:rsidR="00DD1C0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fldChar w:fldCharType="separate"/>
      </w:r>
      <w:r w:rsidR="00DD1C08" w:rsidRPr="00237F39">
        <w:rPr>
          <w:rFonts w:ascii="Times New Roman" w:hAnsi="Times New Roman"/>
          <w:noProof/>
          <w:color w:val="000000"/>
          <w:sz w:val="24"/>
          <w:szCs w:val="24"/>
          <w:shd w:val="clear" w:color="auto" w:fill="FFFFFF"/>
        </w:rPr>
        <w:t>[58]</w:t>
      </w:r>
      <w:r w:rsidR="00DD1C0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fldChar w:fldCharType="end"/>
      </w:r>
      <w:r w:rsidR="00DD1C08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8619F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yılınd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DA0F1C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yaptığı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DA0F1C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çalışmada</w:t>
      </w:r>
      <w:r w:rsidR="00247B23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,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DA0F1C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tüm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DA0F1C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kanal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DA0F1C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hazırlığını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8619F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te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8619F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ir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8619F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F2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8619F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ProTaper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8619F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ğesi</w:t>
      </w:r>
      <w:r w:rsidR="00E82102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ni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B118B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resiprokal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B118B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hareket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B118B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il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E82102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aat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E82102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yönünü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E82102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tersin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E82102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v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E82102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aat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E82102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yönünd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E82102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farklı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E82102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dönüş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E82102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açıla</w:t>
      </w:r>
      <w:r w:rsidR="00247B23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rıyl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E82102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kullanıldığınd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E82102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ğeni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E82102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apikal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E82102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ço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E82102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az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E82102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asınçl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E82102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ilerlediğini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E82102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göstermiştir.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8619F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u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8619F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dönüm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8619F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noktası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8619F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niteliğindeki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8619F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çalışma,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8619F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kö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8619F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kanal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8619F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istemini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8619F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koni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8619F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şekillendirilmesini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8619F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ağlama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8619F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içi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8619F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artı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8619F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ıralı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8619F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ğeleri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8619F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kullanılması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8619F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gerekmeyeceğinden,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8619F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ndodonti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8619F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alet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8619F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kinematiğind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8619F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ir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8619F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vrimi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8619F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temsil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6D047C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tmektedir</w:t>
      </w:r>
      <w:r w:rsidR="005906D7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.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2A3B85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u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2A3B85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çalışmad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6D047C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te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6D047C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ir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6D047C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döner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6D047C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aleti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6D047C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</w:t>
      </w:r>
      <w:r w:rsidR="005906D7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aat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906D7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yönünd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906D7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v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906D7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aat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906D7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yönünü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906D7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tersin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906D7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hareket</w:t>
      </w:r>
      <w:r w:rsidR="001218AA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l</w:t>
      </w:r>
      <w:r w:rsidR="005906D7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906D7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kullanıl</w:t>
      </w:r>
      <w:r w:rsidR="001218AA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dığı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906D7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yeni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906D7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ir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906D7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kanal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906D7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hazırlam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906D7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tekniği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906D7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anlatılmakt</w:t>
      </w:r>
      <w:r w:rsidR="001218AA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ad</w:t>
      </w:r>
      <w:r w:rsidR="000214C5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ı</w:t>
      </w:r>
      <w:r w:rsidR="001218AA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r</w:t>
      </w:r>
      <w:r w:rsidR="00D7021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.</w:t>
      </w:r>
    </w:p>
    <w:p w14:paraId="76B3841D" w14:textId="4F3E954C" w:rsidR="00574CE1" w:rsidRPr="00237F39" w:rsidRDefault="002640D9" w:rsidP="000972CE">
      <w:pPr>
        <w:spacing w:after="360" w:line="360" w:lineRule="auto"/>
        <w:jc w:val="both"/>
        <w:rPr>
          <w:rFonts w:ascii="Times New Roman" w:hAnsi="Times New Roman"/>
          <w:color w:val="000000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Her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ikisi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d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M-Wir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alaşımında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yapıla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Reciproc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46384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(VDW)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v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WaveOn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(Dentsply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irona)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162E53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ğ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istemleri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gibi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te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ğ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il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kullanıla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yeni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25130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resiprokal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25130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ğeler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geliştiril</w:t>
      </w:r>
      <w:r w:rsidR="00CD0E93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m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i</w:t>
      </w:r>
      <w:r w:rsidR="00CD0E93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ştir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.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u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iki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ğ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istemi,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dentini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kesme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içi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aşlangıçt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aat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yönünü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tersin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(Reciproc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150°,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Wav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On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170°)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v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vidalamayı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önleme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A04922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amacıyl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aat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yönünd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(Reciproc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30°,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WaveOn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50°)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dönere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EE5B29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rotasyo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hareket</w:t>
      </w:r>
      <w:r w:rsidR="00EE5B29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iyl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çalışır.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Dönm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açıları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FE4F7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ğeni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dentin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FE4F7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aplanara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kırılması</w:t>
      </w:r>
      <w:r w:rsidR="00FE4F7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nı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FE4F7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önleme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FE4F7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içi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hesaplanara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dah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güvenli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ir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tekni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ld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dilmiştir.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6F35F3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Çoğu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4B6620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istem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4B6620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aat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4B6620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yönünü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4B6620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tersin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166284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kesm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166284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şeklind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166284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çalışır</w:t>
      </w:r>
      <w:r w:rsidR="00DD1C08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. Buna </w:t>
      </w:r>
      <w:r w:rsidR="00166284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örne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166284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olarak;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Recipro</w:t>
      </w:r>
      <w:r w:rsidR="00FB1713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c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FB1713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v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Reciproc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lu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46384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(VDW)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;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Wav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On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46384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v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Wav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On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Gold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1217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(Dentsply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1217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irona)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;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Pro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Desig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R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F36CC9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(Easy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F36CC9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quipamentos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F36CC9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Odontológicos,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F36CC9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elo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F36CC9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Horizonte,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F36CC9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MG,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F36CC9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rezilya)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;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Unicon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12532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v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X1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lu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Fil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40362E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(M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40362E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Life,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40362E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Porto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40362E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Alegre,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40362E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RS,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40362E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rezilya)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166284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verilebilir.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166284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aat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yönünd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kesm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hareketi</w:t>
      </w:r>
      <w:r w:rsidR="004B6620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yl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166284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çalışa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166284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istemler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166284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is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Genius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0C0197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(Ultradent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0C0197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Products,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0C0197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Inc,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0C0197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outh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0C0197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Jordan,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0C0197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ABD)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166284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v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Pro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Desig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74CE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12532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(Easy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12532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quipamentos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12532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Odontológicos,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12532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elo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12532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Horizonte,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12532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MG,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12532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rezilya)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166284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örne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166284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verilebilir.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302B6C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D</w:t>
      </w:r>
      <w:r w:rsidR="00E810FC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önm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E810FC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açıları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E810FC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aat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E810FC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yönünd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E810FC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yaklaşı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E810FC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60°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E810FC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il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E810FC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90°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E810FC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v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E810FC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aat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E810FC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yönünü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E810FC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tersin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E810FC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120°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E810FC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il</w:t>
      </w:r>
      <w:r w:rsidR="00E044E5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E810FC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270°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E810FC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aralığındadır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302B6C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fldChar w:fldCharType="begin"/>
      </w:r>
      <w:r w:rsidR="004E7CB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instrText xml:space="preserve"> ADDIN EN.CITE &lt;EndNote&gt;&lt;Cite&gt;&lt;Author&gt;Gavini&lt;/Author&gt;&lt;Year&gt;2018&lt;/Year&gt;&lt;RecNum&gt;43&lt;/RecNum&gt;&lt;DisplayText&gt;[42]&lt;/DisplayText&gt;&lt;record&gt;&lt;rec-number&gt;43&lt;/rec-number&gt;&lt;foreign-keys&gt;&lt;key app="EN" db-id="00d9ve5eaf9f0lezs2ov50dqvdpe0xr0t2z2" timestamp="1669276905"&gt;43&lt;/key&gt;&lt;/foreign-keys&gt;&lt;ref-type name="Journal Article"&gt;17&lt;/ref-type&gt;&lt;contributors&gt;&lt;authors&gt;&lt;author&gt;Gavini, G.&lt;/author&gt;&lt;author&gt;Santos, M. D.&lt;/author&gt;&lt;author&gt;Caldeira, C. L.&lt;/author&gt;&lt;author&gt;Machado, M. E. L.&lt;/author&gt;&lt;author&gt;Freire, L. G.&lt;/author&gt;&lt;author&gt;Iglecias, E. F.&lt;/author&gt;&lt;author&gt;Peters, O. A.&lt;/author&gt;&lt;author&gt;Candeiro, G. T. M.&lt;/author&gt;&lt;/authors&gt;&lt;/contributors&gt;&lt;auth-address&gt;Universidade de São Paulo - USP, School of Dentistry, Discipline of Endodontics, São Paulo, SP, Brazil.&amp;#xD;University of the Pacific, Arthur A. Dugoni School of Dentistry, Department of Endodontics, San Francisco, CA, United States.&amp;#xD;Universidade Christus, Department of Dentistry, Post graduation Program in Dental Sciences, Fortaleza, CE, Brazil.&lt;/auth-address&gt;&lt;titles&gt;&lt;title&gt;Nickel-titanium instruments in endodontics: a concise review of the state of the art&lt;/title&gt;&lt;secondary-title&gt;Braz Oral Res&lt;/secondary-title&gt;&lt;/titles&gt;&lt;periodical&gt;&lt;full-title&gt;Braz Oral Res&lt;/full-title&gt;&lt;/periodical&gt;&lt;pages&gt;e67&lt;/pages&gt;&lt;volume&gt;32&lt;/volume&gt;&lt;number&gt;suppl 1&lt;/number&gt;&lt;edition&gt;2018/10/27&lt;/edition&gt;&lt;keywords&gt;&lt;keyword&gt;Alloys/*chemistry&lt;/keyword&gt;&lt;keyword&gt;Dental Alloys/chemistry&lt;/keyword&gt;&lt;keyword&gt;Dental Instruments&lt;/keyword&gt;&lt;keyword&gt;*Equipment Design&lt;/keyword&gt;&lt;keyword&gt;Humans&lt;/keyword&gt;&lt;keyword&gt;Root Canal Preparation/*instrumentation/methods&lt;/keyword&gt;&lt;keyword&gt;Surface Properties&lt;/keyword&gt;&lt;/keywords&gt;&lt;dates&gt;&lt;year&gt;2018&lt;/year&gt;&lt;pub-dates&gt;&lt;date&gt;Oct 18&lt;/date&gt;&lt;/pub-dates&gt;&lt;/dates&gt;&lt;isbn&gt;1806-8324&lt;/isbn&gt;&lt;accession-num&gt;30365608&lt;/accession-num&gt;&lt;urls&gt;&lt;/urls&gt;&lt;electronic-resource-num&gt;10.1590/1807-3107bor-2018.vol32.0067&lt;/electronic-resource-num&gt;&lt;remote-database-provider&gt;NLM&lt;/remote-database-provider&gt;&lt;language&gt;eng&lt;/language&gt;&lt;/record&gt;&lt;/Cite&gt;&lt;/EndNote&gt;</w:instrText>
      </w:r>
      <w:r w:rsidR="00302B6C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fldChar w:fldCharType="separate"/>
      </w:r>
      <w:r w:rsidR="004E7CBB" w:rsidRPr="00237F39">
        <w:rPr>
          <w:rFonts w:ascii="Times New Roman" w:hAnsi="Times New Roman"/>
          <w:noProof/>
          <w:color w:val="000000"/>
          <w:sz w:val="24"/>
          <w:szCs w:val="24"/>
          <w:shd w:val="clear" w:color="auto" w:fill="FFFFFF"/>
        </w:rPr>
        <w:t>[42]</w:t>
      </w:r>
      <w:r w:rsidR="00302B6C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fldChar w:fldCharType="end"/>
      </w:r>
      <w:r w:rsidR="00302B6C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.</w:t>
      </w:r>
    </w:p>
    <w:p w14:paraId="26C7A70D" w14:textId="0189B82C" w:rsidR="001E7071" w:rsidRPr="00237F39" w:rsidRDefault="005906D7" w:rsidP="000972CE">
      <w:pPr>
        <w:spacing w:after="360" w:line="360" w:lineRule="auto"/>
        <w:jc w:val="both"/>
        <w:rPr>
          <w:rFonts w:ascii="Times New Roman" w:hAnsi="Times New Roman"/>
          <w:color w:val="000000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u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tekni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önemli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avantaj</w:t>
      </w:r>
      <w:r w:rsidR="00EB31EA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lar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un</w:t>
      </w:r>
      <w:r w:rsidR="000214C5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m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akt</w:t>
      </w:r>
      <w:r w:rsidR="000214C5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ad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ır:</w:t>
      </w:r>
    </w:p>
    <w:p w14:paraId="4ADB2C1F" w14:textId="64163015" w:rsidR="001E7071" w:rsidRPr="00237F39" w:rsidRDefault="007E6B56" w:rsidP="00485CE1">
      <w:pPr>
        <w:pStyle w:val="ListeParagraf"/>
        <w:numPr>
          <w:ilvl w:val="0"/>
          <w:numId w:val="10"/>
        </w:numPr>
        <w:spacing w:after="360" w:line="360" w:lineRule="auto"/>
        <w:ind w:left="425" w:hanging="425"/>
        <w:contextualSpacing/>
        <w:jc w:val="both"/>
        <w:rPr>
          <w:color w:val="000000"/>
          <w:shd w:val="clear" w:color="auto" w:fill="FFFFFF"/>
        </w:rPr>
      </w:pPr>
      <w:r>
        <w:rPr>
          <w:color w:val="000000"/>
          <w:shd w:val="clear" w:color="auto" w:fill="FFFFFF"/>
        </w:rPr>
        <w:t xml:space="preserve">Tek </w:t>
      </w:r>
      <w:proofErr w:type="spellStart"/>
      <w:r>
        <w:rPr>
          <w:color w:val="000000"/>
          <w:shd w:val="clear" w:color="auto" w:fill="FFFFFF"/>
        </w:rPr>
        <w:t>bir</w:t>
      </w:r>
      <w:proofErr w:type="spellEnd"/>
      <w:r>
        <w:rPr>
          <w:color w:val="000000"/>
          <w:shd w:val="clear" w:color="auto" w:fill="FFFFFF"/>
        </w:rPr>
        <w:t xml:space="preserve"> </w:t>
      </w:r>
      <w:proofErr w:type="spellStart"/>
      <w:r>
        <w:rPr>
          <w:color w:val="000000"/>
          <w:shd w:val="clear" w:color="auto" w:fill="FFFFFF"/>
        </w:rPr>
        <w:t>endodontik</w:t>
      </w:r>
      <w:proofErr w:type="spellEnd"/>
      <w:r>
        <w:rPr>
          <w:color w:val="000000"/>
          <w:shd w:val="clear" w:color="auto" w:fill="FFFFFF"/>
        </w:rPr>
        <w:t xml:space="preserve"> </w:t>
      </w:r>
      <w:proofErr w:type="spellStart"/>
      <w:r>
        <w:rPr>
          <w:color w:val="000000"/>
          <w:shd w:val="clear" w:color="auto" w:fill="FFFFFF"/>
        </w:rPr>
        <w:t>alet</w:t>
      </w:r>
      <w:proofErr w:type="spellEnd"/>
      <w:r>
        <w:rPr>
          <w:color w:val="000000"/>
          <w:shd w:val="clear" w:color="auto" w:fill="FFFFFF"/>
        </w:rPr>
        <w:t xml:space="preserve"> </w:t>
      </w:r>
      <w:proofErr w:type="spellStart"/>
      <w:r>
        <w:rPr>
          <w:color w:val="000000"/>
          <w:shd w:val="clear" w:color="auto" w:fill="FFFFFF"/>
        </w:rPr>
        <w:t>kullanımı</w:t>
      </w:r>
      <w:r w:rsidR="006460C6">
        <w:rPr>
          <w:color w:val="000000"/>
          <w:shd w:val="clear" w:color="auto" w:fill="FFFFFF"/>
        </w:rPr>
        <w:t>nın</w:t>
      </w:r>
      <w:proofErr w:type="spellEnd"/>
      <w:r>
        <w:rPr>
          <w:color w:val="000000"/>
          <w:shd w:val="clear" w:color="auto" w:fill="FFFFFF"/>
        </w:rPr>
        <w:t xml:space="preserve"> </w:t>
      </w:r>
      <w:proofErr w:type="spellStart"/>
      <w:r>
        <w:rPr>
          <w:color w:val="000000"/>
          <w:shd w:val="clear" w:color="auto" w:fill="FFFFFF"/>
        </w:rPr>
        <w:t>daha</w:t>
      </w:r>
      <w:proofErr w:type="spellEnd"/>
      <w:r>
        <w:rPr>
          <w:color w:val="000000"/>
          <w:shd w:val="clear" w:color="auto" w:fill="FFFFFF"/>
        </w:rPr>
        <w:t xml:space="preserve"> </w:t>
      </w:r>
      <w:proofErr w:type="spellStart"/>
      <w:r>
        <w:rPr>
          <w:color w:val="000000"/>
          <w:shd w:val="clear" w:color="auto" w:fill="FFFFFF"/>
        </w:rPr>
        <w:t>az</w:t>
      </w:r>
      <w:proofErr w:type="spellEnd"/>
      <w:r>
        <w:rPr>
          <w:color w:val="000000"/>
          <w:shd w:val="clear" w:color="auto" w:fill="FFFFFF"/>
        </w:rPr>
        <w:t xml:space="preserve"> </w:t>
      </w:r>
      <w:proofErr w:type="spellStart"/>
      <w:r>
        <w:rPr>
          <w:color w:val="000000"/>
          <w:shd w:val="clear" w:color="auto" w:fill="FFFFFF"/>
        </w:rPr>
        <w:t>maliyetli</w:t>
      </w:r>
      <w:proofErr w:type="spellEnd"/>
      <w:r w:rsidR="006460C6">
        <w:rPr>
          <w:color w:val="000000"/>
          <w:shd w:val="clear" w:color="auto" w:fill="FFFFFF"/>
        </w:rPr>
        <w:t xml:space="preserve"> </w:t>
      </w:r>
      <w:proofErr w:type="spellStart"/>
      <w:r w:rsidR="006460C6">
        <w:rPr>
          <w:color w:val="000000"/>
          <w:shd w:val="clear" w:color="auto" w:fill="FFFFFF"/>
        </w:rPr>
        <w:t>olması</w:t>
      </w:r>
      <w:proofErr w:type="spellEnd"/>
    </w:p>
    <w:p w14:paraId="28AC5E39" w14:textId="0736CBB9" w:rsidR="00EB31EA" w:rsidRPr="00237F39" w:rsidRDefault="001E7071" w:rsidP="00485CE1">
      <w:pPr>
        <w:pStyle w:val="ListeParagraf"/>
        <w:numPr>
          <w:ilvl w:val="0"/>
          <w:numId w:val="10"/>
        </w:numPr>
        <w:spacing w:after="360" w:line="360" w:lineRule="auto"/>
        <w:ind w:left="425" w:hanging="425"/>
        <w:contextualSpacing/>
        <w:jc w:val="both"/>
        <w:rPr>
          <w:color w:val="000000"/>
          <w:shd w:val="clear" w:color="auto" w:fill="FFFFFF"/>
        </w:rPr>
      </w:pPr>
      <w:r w:rsidRPr="00237F39">
        <w:rPr>
          <w:color w:val="000000"/>
          <w:shd w:val="clear" w:color="auto" w:fill="FFFFFF"/>
        </w:rPr>
        <w:t>O</w:t>
      </w:r>
      <w:r w:rsidR="005906D7" w:rsidRPr="00237F39">
        <w:rPr>
          <w:color w:val="000000"/>
          <w:shd w:val="clear" w:color="auto" w:fill="FFFFFF"/>
        </w:rPr>
        <w:t>lası</w:t>
      </w:r>
      <w:r w:rsidR="00E4403D" w:rsidRPr="00237F39">
        <w:rPr>
          <w:color w:val="000000"/>
          <w:shd w:val="clear" w:color="auto" w:fill="FFFFFF"/>
        </w:rPr>
        <w:t xml:space="preserve"> </w:t>
      </w:r>
      <w:r w:rsidR="005906D7" w:rsidRPr="00237F39">
        <w:rPr>
          <w:color w:val="000000"/>
          <w:shd w:val="clear" w:color="auto" w:fill="FFFFFF"/>
        </w:rPr>
        <w:t>prion</w:t>
      </w:r>
      <w:r w:rsidR="00E4403D" w:rsidRPr="00237F39">
        <w:rPr>
          <w:color w:val="000000"/>
          <w:shd w:val="clear" w:color="auto" w:fill="FFFFFF"/>
        </w:rPr>
        <w:t xml:space="preserve"> </w:t>
      </w:r>
      <w:r w:rsidR="005906D7" w:rsidRPr="00237F39">
        <w:rPr>
          <w:color w:val="000000"/>
          <w:shd w:val="clear" w:color="auto" w:fill="FFFFFF"/>
        </w:rPr>
        <w:t>çapraz</w:t>
      </w:r>
      <w:r w:rsidR="00E4403D" w:rsidRPr="00237F39">
        <w:rPr>
          <w:color w:val="000000"/>
          <w:shd w:val="clear" w:color="auto" w:fill="FFFFFF"/>
        </w:rPr>
        <w:t xml:space="preserve"> </w:t>
      </w:r>
      <w:r w:rsidR="005906D7" w:rsidRPr="00237F39">
        <w:rPr>
          <w:color w:val="000000"/>
          <w:shd w:val="clear" w:color="auto" w:fill="FFFFFF"/>
        </w:rPr>
        <w:t>kontaminasyonunun</w:t>
      </w:r>
      <w:r w:rsidR="00E4403D" w:rsidRPr="00237F39">
        <w:rPr>
          <w:color w:val="000000"/>
          <w:shd w:val="clear" w:color="auto" w:fill="FFFFFF"/>
        </w:rPr>
        <w:t xml:space="preserve"> </w:t>
      </w:r>
      <w:r w:rsidR="005906D7" w:rsidRPr="00237F39">
        <w:rPr>
          <w:color w:val="000000"/>
          <w:shd w:val="clear" w:color="auto" w:fill="FFFFFF"/>
        </w:rPr>
        <w:t>ortadan</w:t>
      </w:r>
      <w:r w:rsidR="00E4403D" w:rsidRPr="00237F39">
        <w:rPr>
          <w:color w:val="000000"/>
          <w:shd w:val="clear" w:color="auto" w:fill="FFFFFF"/>
        </w:rPr>
        <w:t xml:space="preserve"> </w:t>
      </w:r>
      <w:r w:rsidR="005906D7" w:rsidRPr="00237F39">
        <w:rPr>
          <w:color w:val="000000"/>
          <w:shd w:val="clear" w:color="auto" w:fill="FFFFFF"/>
        </w:rPr>
        <w:t>kaldırılması</w:t>
      </w:r>
    </w:p>
    <w:p w14:paraId="63DEBEA2" w14:textId="48A75A95" w:rsidR="005906D7" w:rsidRPr="00237F39" w:rsidRDefault="00EB31EA" w:rsidP="00485CE1">
      <w:pPr>
        <w:pStyle w:val="ListeParagraf"/>
        <w:numPr>
          <w:ilvl w:val="0"/>
          <w:numId w:val="10"/>
        </w:numPr>
        <w:spacing w:after="360" w:line="360" w:lineRule="auto"/>
        <w:ind w:left="425" w:hanging="425"/>
        <w:contextualSpacing/>
        <w:jc w:val="both"/>
        <w:rPr>
          <w:color w:val="000000"/>
          <w:shd w:val="clear" w:color="auto" w:fill="FFFFFF"/>
        </w:rPr>
      </w:pPr>
      <w:r w:rsidRPr="00237F39">
        <w:rPr>
          <w:color w:val="000000"/>
          <w:shd w:val="clear" w:color="auto" w:fill="FFFFFF"/>
        </w:rPr>
        <w:t>E</w:t>
      </w:r>
      <w:r w:rsidR="005906D7" w:rsidRPr="00237F39">
        <w:rPr>
          <w:color w:val="000000"/>
          <w:shd w:val="clear" w:color="auto" w:fill="FFFFFF"/>
        </w:rPr>
        <w:t>ndodontik</w:t>
      </w:r>
      <w:r w:rsidR="00E4403D" w:rsidRPr="00237F39">
        <w:rPr>
          <w:color w:val="000000"/>
          <w:shd w:val="clear" w:color="auto" w:fill="FFFFFF"/>
        </w:rPr>
        <w:t xml:space="preserve"> </w:t>
      </w:r>
      <w:r w:rsidR="005906D7" w:rsidRPr="00237F39">
        <w:rPr>
          <w:color w:val="000000"/>
          <w:shd w:val="clear" w:color="auto" w:fill="FFFFFF"/>
        </w:rPr>
        <w:t>döner</w:t>
      </w:r>
      <w:r w:rsidR="00E4403D" w:rsidRPr="00237F39">
        <w:rPr>
          <w:color w:val="000000"/>
          <w:shd w:val="clear" w:color="auto" w:fill="FFFFFF"/>
        </w:rPr>
        <w:t xml:space="preserve"> </w:t>
      </w:r>
      <w:r w:rsidR="00220474" w:rsidRPr="00237F39">
        <w:rPr>
          <w:color w:val="000000"/>
          <w:shd w:val="clear" w:color="auto" w:fill="FFFFFF"/>
        </w:rPr>
        <w:t>aletlerin</w:t>
      </w:r>
      <w:r w:rsidR="00E4403D" w:rsidRPr="00237F39">
        <w:rPr>
          <w:color w:val="000000"/>
          <w:shd w:val="clear" w:color="auto" w:fill="FFFFFF"/>
        </w:rPr>
        <w:t xml:space="preserve"> </w:t>
      </w:r>
      <w:r w:rsidR="005906D7" w:rsidRPr="00237F39">
        <w:rPr>
          <w:color w:val="000000"/>
          <w:shd w:val="clear" w:color="auto" w:fill="FFFFFF"/>
        </w:rPr>
        <w:t>tek</w:t>
      </w:r>
      <w:r w:rsidR="00E4403D" w:rsidRPr="00237F39">
        <w:rPr>
          <w:color w:val="000000"/>
          <w:shd w:val="clear" w:color="auto" w:fill="FFFFFF"/>
        </w:rPr>
        <w:t xml:space="preserve"> </w:t>
      </w:r>
      <w:r w:rsidR="00C1386D">
        <w:rPr>
          <w:color w:val="000000"/>
          <w:shd w:val="clear" w:color="auto" w:fill="FFFFFF"/>
        </w:rPr>
        <w:t xml:space="preserve">sefer </w:t>
      </w:r>
      <w:r w:rsidR="005906D7" w:rsidRPr="00237F39">
        <w:rPr>
          <w:color w:val="000000"/>
          <w:shd w:val="clear" w:color="auto" w:fill="FFFFFF"/>
        </w:rPr>
        <w:t>kullanımına</w:t>
      </w:r>
      <w:r w:rsidR="00E4403D" w:rsidRPr="00237F39">
        <w:rPr>
          <w:color w:val="000000"/>
          <w:shd w:val="clear" w:color="auto" w:fill="FFFFFF"/>
        </w:rPr>
        <w:t xml:space="preserve"> </w:t>
      </w:r>
      <w:r w:rsidR="005906D7" w:rsidRPr="00237F39">
        <w:rPr>
          <w:color w:val="000000"/>
          <w:shd w:val="clear" w:color="auto" w:fill="FFFFFF"/>
        </w:rPr>
        <w:t>bağlı</w:t>
      </w:r>
      <w:r w:rsidR="00E4403D" w:rsidRPr="00237F39">
        <w:rPr>
          <w:color w:val="000000"/>
          <w:shd w:val="clear" w:color="auto" w:fill="FFFFFF"/>
        </w:rPr>
        <w:t xml:space="preserve"> </w:t>
      </w:r>
      <w:r w:rsidR="005906D7" w:rsidRPr="00237F39">
        <w:rPr>
          <w:color w:val="000000"/>
          <w:shd w:val="clear" w:color="auto" w:fill="FFFFFF"/>
        </w:rPr>
        <w:t>alet</w:t>
      </w:r>
      <w:r w:rsidR="00E4403D" w:rsidRPr="00237F39">
        <w:rPr>
          <w:color w:val="000000"/>
          <w:shd w:val="clear" w:color="auto" w:fill="FFFFFF"/>
        </w:rPr>
        <w:t xml:space="preserve"> </w:t>
      </w:r>
      <w:r w:rsidR="005906D7" w:rsidRPr="00237F39">
        <w:rPr>
          <w:color w:val="000000"/>
          <w:shd w:val="clear" w:color="auto" w:fill="FFFFFF"/>
        </w:rPr>
        <w:t>yorgunluğunun</w:t>
      </w:r>
      <w:r w:rsidR="00E4403D" w:rsidRPr="00237F39">
        <w:rPr>
          <w:color w:val="000000"/>
          <w:shd w:val="clear" w:color="auto" w:fill="FFFFFF"/>
        </w:rPr>
        <w:t xml:space="preserve"> </w:t>
      </w:r>
      <w:r w:rsidR="005906D7" w:rsidRPr="00237F39">
        <w:rPr>
          <w:color w:val="000000"/>
          <w:shd w:val="clear" w:color="auto" w:fill="FFFFFF"/>
        </w:rPr>
        <w:t>azalması</w:t>
      </w:r>
      <w:r w:rsidR="00442326">
        <w:rPr>
          <w:color w:val="000000"/>
          <w:shd w:val="clear" w:color="auto" w:fill="FFFFFF"/>
        </w:rPr>
        <w:t xml:space="preserve"> </w:t>
      </w:r>
      <w:r w:rsidR="00DB37C3" w:rsidRPr="00237F39">
        <w:rPr>
          <w:color w:val="000000"/>
          <w:shd w:val="clear" w:color="auto" w:fill="FFFFFF"/>
        </w:rPr>
        <w:fldChar w:fldCharType="begin"/>
      </w:r>
      <w:r w:rsidR="006577EF" w:rsidRPr="00237F39">
        <w:rPr>
          <w:color w:val="000000"/>
          <w:shd w:val="clear" w:color="auto" w:fill="FFFFFF"/>
        </w:rPr>
        <w:instrText xml:space="preserve"> ADDIN EN.CITE &lt;EndNote&gt;&lt;Cite&gt;&lt;Author&gt;Yared&lt;/Author&gt;&lt;Year&gt;2008&lt;/Year&gt;&lt;RecNum&gt;44&lt;/RecNum&gt;&lt;DisplayText&gt;[58]&lt;/DisplayText&gt;&lt;record&gt;&lt;rec-number&gt;44&lt;/rec-number&gt;&lt;foreign-keys&gt;&lt;key app="EN" db-id="00d9ve5eaf9f0lezs2ov50dqvdpe0xr0t2z2" timestamp="1669287775"&gt;44&lt;/key&gt;&lt;/foreign-keys&gt;&lt;ref-type name="Journal Article"&gt;17&lt;/ref-type&gt;&lt;contributors&gt;&lt;authors&gt;&lt;author&gt;Yared, G.&lt;/author&gt;&lt;/authors&gt;&lt;/contributors&gt;&lt;auth-address&gt;ghassanyared@gmail.com&lt;/auth-address&gt;&lt;titles&gt;&lt;title&gt;Canal preparation using only one Ni-Ti rotary instrument: preliminary observations&lt;/title&gt;&lt;secondary-title&gt;Int Endod J&lt;/secondary-title&gt;&lt;/titles&gt;&lt;periodical&gt;&lt;full-title&gt;Int Endod J&lt;/full-title&gt;&lt;/periodical&gt;&lt;pages&gt;339-44&lt;/pages&gt;&lt;volume&gt;41&lt;/volume&gt;&lt;number&gt;4&lt;/number&gt;&lt;edition&gt;2007/12/18&lt;/edition&gt;&lt;keywords&gt;&lt;keyword&gt;Creutzfeldt-Jakob Syndrome/prevention &amp;amp; control&lt;/keyword&gt;&lt;keyword&gt;Dental Alloys&lt;/keyword&gt;&lt;keyword&gt;*Dental Instruments&lt;/keyword&gt;&lt;keyword&gt;Dental Pulp Cavity/anatomy &amp;amp; histology&lt;/keyword&gt;&lt;keyword&gt;Disease Transmission, Infectious/prevention &amp;amp; control&lt;/keyword&gt;&lt;keyword&gt;*Disposable Equipment&lt;/keyword&gt;&lt;keyword&gt;Humans&lt;/keyword&gt;&lt;keyword&gt;Nickel&lt;/keyword&gt;&lt;keyword&gt;Root Canal Preparation/economics/*instrumentation/*methods&lt;/keyword&gt;&lt;keyword&gt;Titanium&lt;/keyword&gt;&lt;/keywords&gt;&lt;dates&gt;&lt;year&gt;2008&lt;/year&gt;&lt;pub-dates&gt;&lt;date&gt;Apr&lt;/date&gt;&lt;/pub-dates&gt;&lt;/dates&gt;&lt;isbn&gt;0143-2885&lt;/isbn&gt;&lt;accession-num&gt;18081803&lt;/accession-num&gt;&lt;urls&gt;&lt;/urls&gt;&lt;electronic-resource-num&gt;10.1111/j.1365-2591.2007.01351.x&lt;/electronic-resource-num&gt;&lt;remote-database-provider&gt;NLM&lt;/remote-database-provider&gt;&lt;language&gt;eng&lt;/language&gt;&lt;/record&gt;&lt;/Cite&gt;&lt;/EndNote&gt;</w:instrText>
      </w:r>
      <w:r w:rsidR="00DB37C3" w:rsidRPr="00237F39">
        <w:rPr>
          <w:color w:val="000000"/>
          <w:shd w:val="clear" w:color="auto" w:fill="FFFFFF"/>
        </w:rPr>
        <w:fldChar w:fldCharType="separate"/>
      </w:r>
      <w:r w:rsidR="006577EF" w:rsidRPr="00237F39">
        <w:rPr>
          <w:noProof/>
          <w:color w:val="000000"/>
          <w:shd w:val="clear" w:color="auto" w:fill="FFFFFF"/>
        </w:rPr>
        <w:t>[58]</w:t>
      </w:r>
      <w:r w:rsidR="00DB37C3" w:rsidRPr="00237F39">
        <w:rPr>
          <w:color w:val="000000"/>
          <w:shd w:val="clear" w:color="auto" w:fill="FFFFFF"/>
        </w:rPr>
        <w:fldChar w:fldCharType="end"/>
      </w:r>
      <w:r w:rsidR="00DB37C3" w:rsidRPr="00237F39">
        <w:rPr>
          <w:color w:val="000000"/>
          <w:shd w:val="clear" w:color="auto" w:fill="FFFFFF"/>
        </w:rPr>
        <w:t>.</w:t>
      </w:r>
    </w:p>
    <w:p w14:paraId="2A74B84A" w14:textId="5DCB7D4F" w:rsidR="00DB37C3" w:rsidRPr="00237F39" w:rsidRDefault="004E257D" w:rsidP="00052E58">
      <w:pPr>
        <w:pStyle w:val="Balk3"/>
        <w:rPr>
          <w:shd w:val="clear" w:color="auto" w:fill="FFFFFF"/>
        </w:rPr>
      </w:pPr>
      <w:bookmarkStart w:id="18" w:name="_Toc134102386"/>
      <w:r w:rsidRPr="00237F39">
        <w:rPr>
          <w:shd w:val="clear" w:color="auto" w:fill="FFFFFF"/>
        </w:rPr>
        <w:t>2.2.3.</w:t>
      </w:r>
      <w:r w:rsidR="00E4403D" w:rsidRPr="00237F39">
        <w:rPr>
          <w:shd w:val="clear" w:color="auto" w:fill="FFFFFF"/>
        </w:rPr>
        <w:t xml:space="preserve"> </w:t>
      </w:r>
      <w:r w:rsidR="00170E0A" w:rsidRPr="00237F39">
        <w:rPr>
          <w:shd w:val="clear" w:color="auto" w:fill="FFFFFF"/>
        </w:rPr>
        <w:t>Kombine</w:t>
      </w:r>
      <w:r w:rsidR="00E4403D" w:rsidRPr="00237F39">
        <w:rPr>
          <w:shd w:val="clear" w:color="auto" w:fill="FFFFFF"/>
        </w:rPr>
        <w:t xml:space="preserve"> </w:t>
      </w:r>
      <w:r w:rsidR="000D7543" w:rsidRPr="00237F39">
        <w:rPr>
          <w:shd w:val="clear" w:color="auto" w:fill="FFFFFF"/>
        </w:rPr>
        <w:t xml:space="preserve">hareket </w:t>
      </w:r>
      <w:r w:rsidR="00170E0A" w:rsidRPr="00237F39">
        <w:rPr>
          <w:shd w:val="clear" w:color="auto" w:fill="FFFFFF"/>
        </w:rPr>
        <w:t>(</w:t>
      </w:r>
      <w:r w:rsidR="000D7543" w:rsidRPr="00237F39">
        <w:rPr>
          <w:shd w:val="clear" w:color="auto" w:fill="FFFFFF"/>
        </w:rPr>
        <w:t>merkezi rotasyon + resiprokasyon</w:t>
      </w:r>
      <w:r w:rsidR="00E92987" w:rsidRPr="00237F39">
        <w:rPr>
          <w:shd w:val="clear" w:color="auto" w:fill="FFFFFF"/>
        </w:rPr>
        <w:t>)</w:t>
      </w:r>
      <w:bookmarkEnd w:id="18"/>
    </w:p>
    <w:p w14:paraId="36637643" w14:textId="1E67AB78" w:rsidR="00E92987" w:rsidRPr="00237F39" w:rsidRDefault="00E30688" w:rsidP="000972CE">
      <w:pPr>
        <w:spacing w:after="360" w:line="360" w:lineRule="auto"/>
        <w:jc w:val="both"/>
        <w:rPr>
          <w:rFonts w:ascii="Times New Roman" w:hAnsi="Times New Roman"/>
          <w:color w:val="000000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azı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istemler,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D1AE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hareketleri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her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irinde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yararlanara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rotasyo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v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resiprokal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hareketleri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irleştirme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üzer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tasarlanmıştır.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Ultradent,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ybro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ndo,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asy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v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J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Morita,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her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iki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lastRenderedPageBreak/>
        <w:t>kinemati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il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kö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kanalınd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çalışabile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motor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vey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alet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istemleri</w:t>
      </w:r>
      <w:r w:rsidR="008D1AE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ni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D1AE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piyasay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unmuşlardır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D725E3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fldChar w:fldCharType="begin"/>
      </w:r>
      <w:r w:rsidR="004E7CB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instrText xml:space="preserve"> ADDIN EN.CITE &lt;EndNote&gt;&lt;Cite&gt;&lt;Author&gt;Gavini&lt;/Author&gt;&lt;Year&gt;2018&lt;/Year&gt;&lt;RecNum&gt;43&lt;/RecNum&gt;&lt;DisplayText&gt;[42]&lt;/DisplayText&gt;&lt;record&gt;&lt;rec-number&gt;43&lt;/rec-number&gt;&lt;foreign-keys&gt;&lt;key app="EN" db-id="00d9ve5eaf9f0lezs2ov50dqvdpe0xr0t2z2" timestamp="1669276905"&gt;43&lt;/key&gt;&lt;/foreign-keys&gt;&lt;ref-type name="Journal Article"&gt;17&lt;/ref-type&gt;&lt;contributors&gt;&lt;authors&gt;&lt;author&gt;Gavini, G.&lt;/author&gt;&lt;author&gt;Santos, M. D.&lt;/author&gt;&lt;author&gt;Caldeira, C. L.&lt;/author&gt;&lt;author&gt;Machado, M. E. L.&lt;/author&gt;&lt;author&gt;Freire, L. G.&lt;/author&gt;&lt;author&gt;Iglecias, E. F.&lt;/author&gt;&lt;author&gt;Peters, O. A.&lt;/author&gt;&lt;author&gt;Candeiro, G. T. M.&lt;/author&gt;&lt;/authors&gt;&lt;/contributors&gt;&lt;auth-address&gt;Universidade de São Paulo - USP, School of Dentistry, Discipline of Endodontics, São Paulo, SP, Brazil.&amp;#xD;University of the Pacific, Arthur A. Dugoni School of Dentistry, Department of Endodontics, San Francisco, CA, United States.&amp;#xD;Universidade Christus, Department of Dentistry, Post graduation Program in Dental Sciences, Fortaleza, CE, Brazil.&lt;/auth-address&gt;&lt;titles&gt;&lt;title&gt;Nickel-titanium instruments in endodontics: a concise review of the state of the art&lt;/title&gt;&lt;secondary-title&gt;Braz Oral Res&lt;/secondary-title&gt;&lt;/titles&gt;&lt;periodical&gt;&lt;full-title&gt;Braz Oral Res&lt;/full-title&gt;&lt;/periodical&gt;&lt;pages&gt;e67&lt;/pages&gt;&lt;volume&gt;32&lt;/volume&gt;&lt;number&gt;suppl 1&lt;/number&gt;&lt;edition&gt;2018/10/27&lt;/edition&gt;&lt;keywords&gt;&lt;keyword&gt;Alloys/*chemistry&lt;/keyword&gt;&lt;keyword&gt;Dental Alloys/chemistry&lt;/keyword&gt;&lt;keyword&gt;Dental Instruments&lt;/keyword&gt;&lt;keyword&gt;*Equipment Design&lt;/keyword&gt;&lt;keyword&gt;Humans&lt;/keyword&gt;&lt;keyword&gt;Root Canal Preparation/*instrumentation/methods&lt;/keyword&gt;&lt;keyword&gt;Surface Properties&lt;/keyword&gt;&lt;/keywords&gt;&lt;dates&gt;&lt;year&gt;2018&lt;/year&gt;&lt;pub-dates&gt;&lt;date&gt;Oct 18&lt;/date&gt;&lt;/pub-dates&gt;&lt;/dates&gt;&lt;isbn&gt;1806-8324&lt;/isbn&gt;&lt;accession-num&gt;30365608&lt;/accession-num&gt;&lt;urls&gt;&lt;/urls&gt;&lt;electronic-resource-num&gt;10.1590/1807-3107bor-2018.vol32.0067&lt;/electronic-resource-num&gt;&lt;remote-database-provider&gt;NLM&lt;/remote-database-provider&gt;&lt;language&gt;eng&lt;/language&gt;&lt;/record&gt;&lt;/Cite&gt;&lt;/EndNote&gt;</w:instrText>
      </w:r>
      <w:r w:rsidR="00D725E3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fldChar w:fldCharType="separate"/>
      </w:r>
      <w:r w:rsidR="004E7CBB" w:rsidRPr="00237F39">
        <w:rPr>
          <w:rFonts w:ascii="Times New Roman" w:hAnsi="Times New Roman"/>
          <w:noProof/>
          <w:color w:val="000000"/>
          <w:sz w:val="24"/>
          <w:szCs w:val="24"/>
          <w:shd w:val="clear" w:color="auto" w:fill="FFFFFF"/>
        </w:rPr>
        <w:t>[42]</w:t>
      </w:r>
      <w:r w:rsidR="00D725E3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fldChar w:fldCharType="end"/>
      </w:r>
      <w:r w:rsidR="00D725E3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.</w:t>
      </w:r>
    </w:p>
    <w:p w14:paraId="35B20C0D" w14:textId="40A851E6" w:rsidR="006F629B" w:rsidRPr="00237F39" w:rsidRDefault="003275B1" w:rsidP="000972CE">
      <w:pPr>
        <w:spacing w:after="360" w:line="360" w:lineRule="auto"/>
        <w:jc w:val="both"/>
        <w:rPr>
          <w:rFonts w:ascii="Times New Roman" w:hAnsi="Times New Roman"/>
          <w:color w:val="000000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Kanal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442326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preparasyonu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önc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resiprokal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hareketl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yapılır,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u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d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kanalı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dah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güvenli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ir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şekild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aşılmasını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ağlar</w:t>
      </w:r>
      <w:r w:rsidR="00442326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. D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ah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onra,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preparasyonu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itirme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içi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imetri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D146B0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rotasyonel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hareket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kullanılır,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u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d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kanalda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dentini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çıkarılmasınd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dah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yükse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verimlili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v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dah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az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6D2C84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debris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kstrüzyonunu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6D2C84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ağla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r.</w:t>
      </w:r>
    </w:p>
    <w:p w14:paraId="6A3FAF53" w14:textId="2D789584" w:rsidR="00DB5311" w:rsidRPr="00237F39" w:rsidRDefault="000C4390" w:rsidP="000972CE">
      <w:pPr>
        <w:spacing w:after="360" w:line="360" w:lineRule="auto"/>
        <w:jc w:val="both"/>
        <w:rPr>
          <w:rFonts w:ascii="Times New Roman" w:hAnsi="Times New Roman"/>
          <w:color w:val="000000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Yeni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tanıtıla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TF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istemi,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Adaptiv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Motio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özelliğin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ahip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yeni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lements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Motor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EC2F79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il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Twisted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Files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adlı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mevcut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ir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9C624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ğ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</w:t>
      </w:r>
      <w:r w:rsidR="009C624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istemini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kullan</w:t>
      </w:r>
      <w:r w:rsidR="00F91FC7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maktadı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r.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Üreticiy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göre,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Adaptiv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Motion,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uygulana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yük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gör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ğeni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hareketini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değiştire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patentli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ir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algoritmay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dayan</w:t>
      </w:r>
      <w:r w:rsidR="00F91FC7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maktadı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r.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u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patentli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algoritma,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ğ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üzerindeki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asınç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miktarın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ağlı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olara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kanal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koşulların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"adapt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olur"</w:t>
      </w:r>
      <w:r w:rsidR="00235C57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.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24BB3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TF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24BB3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istemi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24BB3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il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24BB3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ğeler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24BB3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kö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24BB3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kanalınd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24BB3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yükse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24BB3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ir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24BB3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direnc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24BB3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maruz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24BB3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kaldıklarınd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24BB3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rotasyonel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24BB3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harekette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24BB3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resiprokal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24BB3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hareket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24BB3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geçere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1B0CD4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ğ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24BB3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üzerind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24BB3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irike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24BB3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tresleri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24BB3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azaltılması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24BB3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amaçlanmıştır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235C57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fldChar w:fldCharType="begin"/>
      </w:r>
      <w:r w:rsidR="004E7CB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instrText xml:space="preserve"> ADDIN EN.CITE &lt;EndNote&gt;&lt;Cite&gt;&lt;Author&gt;Gavini&lt;/Author&gt;&lt;Year&gt;2018&lt;/Year&gt;&lt;RecNum&gt;43&lt;/RecNum&gt;&lt;DisplayText&gt;[42]&lt;/DisplayText&gt;&lt;record&gt;&lt;rec-number&gt;43&lt;/rec-number&gt;&lt;foreign-keys&gt;&lt;key app="EN" db-id="00d9ve5eaf9f0lezs2ov50dqvdpe0xr0t2z2" timestamp="1669276905"&gt;43&lt;/key&gt;&lt;/foreign-keys&gt;&lt;ref-type name="Journal Article"&gt;17&lt;/ref-type&gt;&lt;contributors&gt;&lt;authors&gt;&lt;author&gt;Gavini, G.&lt;/author&gt;&lt;author&gt;Santos, M. D.&lt;/author&gt;&lt;author&gt;Caldeira, C. L.&lt;/author&gt;&lt;author&gt;Machado, M. E. L.&lt;/author&gt;&lt;author&gt;Freire, L. G.&lt;/author&gt;&lt;author&gt;Iglecias, E. F.&lt;/author&gt;&lt;author&gt;Peters, O. A.&lt;/author&gt;&lt;author&gt;Candeiro, G. T. M.&lt;/author&gt;&lt;/authors&gt;&lt;/contributors&gt;&lt;auth-address&gt;Universidade de São Paulo - USP, School of Dentistry, Discipline of Endodontics, São Paulo, SP, Brazil.&amp;#xD;University of the Pacific, Arthur A. Dugoni School of Dentistry, Department of Endodontics, San Francisco, CA, United States.&amp;#xD;Universidade Christus, Department of Dentistry, Post graduation Program in Dental Sciences, Fortaleza, CE, Brazil.&lt;/auth-address&gt;&lt;titles&gt;&lt;title&gt;Nickel-titanium instruments in endodontics: a concise review of the state of the art&lt;/title&gt;&lt;secondary-title&gt;Braz Oral Res&lt;/secondary-title&gt;&lt;/titles&gt;&lt;periodical&gt;&lt;full-title&gt;Braz Oral Res&lt;/full-title&gt;&lt;/periodical&gt;&lt;pages&gt;e67&lt;/pages&gt;&lt;volume&gt;32&lt;/volume&gt;&lt;number&gt;suppl 1&lt;/number&gt;&lt;edition&gt;2018/10/27&lt;/edition&gt;&lt;keywords&gt;&lt;keyword&gt;Alloys/*chemistry&lt;/keyword&gt;&lt;keyword&gt;Dental Alloys/chemistry&lt;/keyword&gt;&lt;keyword&gt;Dental Instruments&lt;/keyword&gt;&lt;keyword&gt;*Equipment Design&lt;/keyword&gt;&lt;keyword&gt;Humans&lt;/keyword&gt;&lt;keyword&gt;Root Canal Preparation/*instrumentation/methods&lt;/keyword&gt;&lt;keyword&gt;Surface Properties&lt;/keyword&gt;&lt;/keywords&gt;&lt;dates&gt;&lt;year&gt;2018&lt;/year&gt;&lt;pub-dates&gt;&lt;date&gt;Oct 18&lt;/date&gt;&lt;/pub-dates&gt;&lt;/dates&gt;&lt;isbn&gt;1806-8324&lt;/isbn&gt;&lt;accession-num&gt;30365608&lt;/accession-num&gt;&lt;urls&gt;&lt;/urls&gt;&lt;electronic-resource-num&gt;10.1590/1807-3107bor-2018.vol32.0067&lt;/electronic-resource-num&gt;&lt;remote-database-provider&gt;NLM&lt;/remote-database-provider&gt;&lt;language&gt;eng&lt;/language&gt;&lt;/record&gt;&lt;/Cite&gt;&lt;/EndNote&gt;</w:instrText>
      </w:r>
      <w:r w:rsidR="00235C57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fldChar w:fldCharType="separate"/>
      </w:r>
      <w:r w:rsidR="004E7CBB" w:rsidRPr="00237F39">
        <w:rPr>
          <w:rFonts w:ascii="Times New Roman" w:hAnsi="Times New Roman"/>
          <w:noProof/>
          <w:color w:val="000000"/>
          <w:sz w:val="24"/>
          <w:szCs w:val="24"/>
          <w:shd w:val="clear" w:color="auto" w:fill="FFFFFF"/>
        </w:rPr>
        <w:t>[42]</w:t>
      </w:r>
      <w:r w:rsidR="00235C57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fldChar w:fldCharType="end"/>
      </w:r>
      <w:r w:rsidR="00824BB3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.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1B0CD4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ğ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1B0CD4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rotasyonel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1B0CD4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hareket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1B0CD4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yaparke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1B0CD4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600°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2B451E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dönüş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2B451E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yapar.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2B451E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R</w:t>
      </w:r>
      <w:r w:rsidR="00E02F65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siprokal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D4189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hareket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açıları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ğ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yükün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gör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370°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ileriy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v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20°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il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50°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B32F0A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geriy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E311AF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hareket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E311AF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der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2D7C37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fldChar w:fldCharType="begin"/>
      </w:r>
      <w:r w:rsidR="006577EF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instrText xml:space="preserve"> ADDIN EN.CITE &lt;EndNote&gt;&lt;Cite&gt;&lt;Author&gt;Gergi&lt;/Author&gt;&lt;Year&gt;2015&lt;/Year&gt;&lt;RecNum&gt;45&lt;/RecNum&gt;&lt;DisplayText&gt;[59]&lt;/DisplayText&gt;&lt;record&gt;&lt;rec-number&gt;45&lt;/rec-number&gt;&lt;foreign-keys&gt;&lt;key app="EN" db-id="00d9ve5eaf9f0lezs2ov50dqvdpe0xr0t2z2" timestamp="1669296317"&gt;45&lt;/key&gt;&lt;/foreign-keys&gt;&lt;ref-type name="Journal Article"&gt;17&lt;/ref-type&gt;&lt;contributors&gt;&lt;authors&gt;&lt;author&gt;Gergi, R.&lt;/author&gt;&lt;author&gt;Osta, N.&lt;/author&gt;&lt;author&gt;Bourbouze, G.&lt;/author&gt;&lt;author&gt;Zgheib, C.&lt;/author&gt;&lt;author&gt;Arbab-Chirani, R.&lt;/author&gt;&lt;author&gt;Naaman, A.&lt;/author&gt;&lt;/authors&gt;&lt;/contributors&gt;&lt;auth-address&gt;Department of Endodontics, Saint-Joseph University, Beirut, Lebanon.&lt;/auth-address&gt;&lt;titles&gt;&lt;title&gt;Effects of three nickel titanium instrument systems on root canal geometry assessed by micro-computed tomography&lt;/title&gt;&lt;secondary-title&gt;Int Endod J&lt;/secondary-title&gt;&lt;/titles&gt;&lt;periodical&gt;&lt;full-title&gt;Int Endod J&lt;/full-title&gt;&lt;/periodical&gt;&lt;pages&gt;162-70&lt;/pages&gt;&lt;volume&gt;48&lt;/volume&gt;&lt;number&gt;2&lt;/number&gt;&lt;edition&gt;2014/04/11&lt;/edition&gt;&lt;keywords&gt;&lt;keyword&gt;*Dental Instruments&lt;/keyword&gt;&lt;keyword&gt;Humans&lt;/keyword&gt;&lt;keyword&gt;In Vitro Techniques&lt;/keyword&gt;&lt;keyword&gt;Mandible&lt;/keyword&gt;&lt;keyword&gt;Molar/diagnostic imaging/*surgery&lt;/keyword&gt;&lt;keyword&gt;Nickel&lt;/keyword&gt;&lt;keyword&gt;Root Canal Preparation/*instrumentation&lt;/keyword&gt;&lt;keyword&gt;Titanium&lt;/keyword&gt;&lt;keyword&gt;X-Ray Microtomography&lt;/keyword&gt;&lt;keyword&gt;canal transportation&lt;/keyword&gt;&lt;keyword&gt;micro-CT&lt;/keyword&gt;&lt;keyword&gt;reciprocating&lt;/keyword&gt;&lt;keyword&gt;shaping&lt;/keyword&gt;&lt;/keywords&gt;&lt;dates&gt;&lt;year&gt;2015&lt;/year&gt;&lt;pub-dates&gt;&lt;date&gt;Feb&lt;/date&gt;&lt;/pub-dates&gt;&lt;/dates&gt;&lt;isbn&gt;0143-2885&lt;/isbn&gt;&lt;accession-num&gt;24717063&lt;/accession-num&gt;&lt;urls&gt;&lt;/urls&gt;&lt;electronic-resource-num&gt;10.1111/iej.12296&lt;/electronic-resource-num&gt;&lt;remote-database-provider&gt;NLM&lt;/remote-database-provider&gt;&lt;language&gt;eng&lt;/language&gt;&lt;/record&gt;&lt;/Cite&gt;&lt;/EndNote&gt;</w:instrText>
      </w:r>
      <w:r w:rsidR="002D7C37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fldChar w:fldCharType="separate"/>
      </w:r>
      <w:r w:rsidR="006577EF" w:rsidRPr="00237F39">
        <w:rPr>
          <w:rFonts w:ascii="Times New Roman" w:hAnsi="Times New Roman"/>
          <w:noProof/>
          <w:color w:val="000000"/>
          <w:sz w:val="24"/>
          <w:szCs w:val="24"/>
          <w:shd w:val="clear" w:color="auto" w:fill="FFFFFF"/>
        </w:rPr>
        <w:t>[59]</w:t>
      </w:r>
      <w:r w:rsidR="002D7C37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fldChar w:fldCharType="end"/>
      </w:r>
      <w:r w:rsidR="002D7C37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.</w:t>
      </w:r>
    </w:p>
    <w:p w14:paraId="3522C7F7" w14:textId="6E8C5F4D" w:rsidR="002D7C37" w:rsidRPr="00237F39" w:rsidRDefault="004E257D" w:rsidP="00641233">
      <w:pPr>
        <w:pStyle w:val="Balk3"/>
        <w:rPr>
          <w:shd w:val="clear" w:color="auto" w:fill="FFFFFF"/>
        </w:rPr>
      </w:pPr>
      <w:bookmarkStart w:id="19" w:name="_Toc134102387"/>
      <w:r w:rsidRPr="00237F39">
        <w:rPr>
          <w:shd w:val="clear" w:color="auto" w:fill="FFFFFF"/>
        </w:rPr>
        <w:t>2.2.4.</w:t>
      </w:r>
      <w:r w:rsidR="00E4403D" w:rsidRPr="00237F39">
        <w:rPr>
          <w:shd w:val="clear" w:color="auto" w:fill="FFFFFF"/>
        </w:rPr>
        <w:t xml:space="preserve"> </w:t>
      </w:r>
      <w:r w:rsidR="00774712" w:rsidRPr="00237F39">
        <w:rPr>
          <w:shd w:val="clear" w:color="auto" w:fill="FFFFFF"/>
        </w:rPr>
        <w:t>Eksentrik</w:t>
      </w:r>
      <w:r w:rsidR="00E4403D" w:rsidRPr="00237F39">
        <w:rPr>
          <w:shd w:val="clear" w:color="auto" w:fill="FFFFFF"/>
        </w:rPr>
        <w:t xml:space="preserve"> </w:t>
      </w:r>
      <w:r w:rsidR="00641233" w:rsidRPr="00237F39">
        <w:rPr>
          <w:shd w:val="clear" w:color="auto" w:fill="FFFFFF"/>
        </w:rPr>
        <w:t>rotasyon hareketi</w:t>
      </w:r>
      <w:bookmarkEnd w:id="19"/>
    </w:p>
    <w:p w14:paraId="06556A75" w14:textId="181CE084" w:rsidR="00CB2F0D" w:rsidRPr="00237F39" w:rsidRDefault="006550B4" w:rsidP="000972CE">
      <w:pPr>
        <w:spacing w:after="360" w:line="360" w:lineRule="auto"/>
        <w:jc w:val="both"/>
        <w:rPr>
          <w:rFonts w:ascii="Times New Roman" w:hAnsi="Times New Roman"/>
          <w:color w:val="000000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Aletleri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özelliklerinde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dolayı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azı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istemler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ksantri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vey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asimetri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4C00B9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(merkez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4C00B9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dışınd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4C00B9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dönm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4C00B9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kseni)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olara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döner</w:t>
      </w:r>
      <w:r w:rsidR="00923247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.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9F0AEF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u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9F0AEF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hareketle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,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asimetri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dikdörtge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kesitli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ProTaper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Next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istemi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v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XP-</w:t>
      </w:r>
      <w:r w:rsidR="00764A08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ndo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haper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6C15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eğeleri </w:t>
      </w:r>
      <w:r w:rsidR="009F0AEF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çalışmaktadır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0B454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fldChar w:fldCharType="begin"/>
      </w:r>
      <w:r w:rsidR="004E7CBB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instrText xml:space="preserve"> ADDIN EN.CITE &lt;EndNote&gt;&lt;Cite&gt;&lt;Author&gt;Gavini&lt;/Author&gt;&lt;Year&gt;2018&lt;/Year&gt;&lt;RecNum&gt;43&lt;/RecNum&gt;&lt;DisplayText&gt;[42]&lt;/DisplayText&gt;&lt;record&gt;&lt;rec-number&gt;43&lt;/rec-number&gt;&lt;foreign-keys&gt;&lt;key app="EN" db-id="00d9ve5eaf9f0lezs2ov50dqvdpe0xr0t2z2" timestamp="1669276905"&gt;43&lt;/key&gt;&lt;/foreign-keys&gt;&lt;ref-type name="Journal Article"&gt;17&lt;/ref-type&gt;&lt;contributors&gt;&lt;authors&gt;&lt;author&gt;Gavini, G.&lt;/author&gt;&lt;author&gt;Santos, M. D.&lt;/author&gt;&lt;author&gt;Caldeira, C. L.&lt;/author&gt;&lt;author&gt;Machado, M. E. L.&lt;/author&gt;&lt;author&gt;Freire, L. G.&lt;/author&gt;&lt;author&gt;Iglecias, E. F.&lt;/author&gt;&lt;author&gt;Peters, O. A.&lt;/author&gt;&lt;author&gt;Candeiro, G. T. M.&lt;/author&gt;&lt;/authors&gt;&lt;/contributors&gt;&lt;auth-address&gt;Universidade de São Paulo - USP, School of Dentistry, Discipline of Endodontics, São Paulo, SP, Brazil.&amp;#xD;University of the Pacific, Arthur A. Dugoni School of Dentistry, Department of Endodontics, San Francisco, CA, United States.&amp;#xD;Universidade Christus, Department of Dentistry, Post graduation Program in Dental Sciences, Fortaleza, CE, Brazil.&lt;/auth-address&gt;&lt;titles&gt;&lt;title&gt;Nickel-titanium instruments in endodontics: a concise review of the state of the art&lt;/title&gt;&lt;secondary-title&gt;Braz Oral Res&lt;/secondary-title&gt;&lt;/titles&gt;&lt;periodical&gt;&lt;full-title&gt;Braz Oral Res&lt;/full-title&gt;&lt;/periodical&gt;&lt;pages&gt;e67&lt;/pages&gt;&lt;volume&gt;32&lt;/volume&gt;&lt;number&gt;suppl 1&lt;/number&gt;&lt;edition&gt;2018/10/27&lt;/edition&gt;&lt;keywords&gt;&lt;keyword&gt;Alloys/*chemistry&lt;/keyword&gt;&lt;keyword&gt;Dental Alloys/chemistry&lt;/keyword&gt;&lt;keyword&gt;Dental Instruments&lt;/keyword&gt;&lt;keyword&gt;*Equipment Design&lt;/keyword&gt;&lt;keyword&gt;Humans&lt;/keyword&gt;&lt;keyword&gt;Root Canal Preparation/*instrumentation/methods&lt;/keyword&gt;&lt;keyword&gt;Surface Properties&lt;/keyword&gt;&lt;/keywords&gt;&lt;dates&gt;&lt;year&gt;2018&lt;/year&gt;&lt;pub-dates&gt;&lt;date&gt;Oct 18&lt;/date&gt;&lt;/pub-dates&gt;&lt;/dates&gt;&lt;isbn&gt;1806-8324&lt;/isbn&gt;&lt;accession-num&gt;30365608&lt;/accession-num&gt;&lt;urls&gt;&lt;/urls&gt;&lt;electronic-resource-num&gt;10.1590/1807-3107bor-2018.vol32.0067&lt;/electronic-resource-num&gt;&lt;remote-database-provider&gt;NLM&lt;/remote-database-provider&gt;&lt;language&gt;eng&lt;/language&gt;&lt;/record&gt;&lt;/Cite&gt;&lt;/EndNote&gt;</w:instrText>
      </w:r>
      <w:r w:rsidR="000B454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fldChar w:fldCharType="separate"/>
      </w:r>
      <w:r w:rsidR="004E7CBB" w:rsidRPr="00237F39">
        <w:rPr>
          <w:rFonts w:ascii="Times New Roman" w:hAnsi="Times New Roman"/>
          <w:noProof/>
          <w:color w:val="000000"/>
          <w:sz w:val="24"/>
          <w:szCs w:val="24"/>
          <w:shd w:val="clear" w:color="auto" w:fill="FFFFFF"/>
        </w:rPr>
        <w:t>[42]</w:t>
      </w:r>
      <w:r w:rsidR="000B454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fldChar w:fldCharType="end"/>
      </w:r>
      <w:r w:rsidR="000B454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.</w:t>
      </w:r>
      <w:r w:rsidR="00764A08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764A0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XP-</w:t>
      </w:r>
      <w:r w:rsidR="00764A08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</w:t>
      </w:r>
      <w:r w:rsidR="00764A0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ndo Shaper</w:t>
      </w:r>
      <w:r w:rsidR="00764A08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35</w:t>
      </w:r>
      <w:r w:rsidR="00764A0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°</w:t>
      </w:r>
      <w:r w:rsidR="00764A08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C’ye </w:t>
      </w:r>
      <w:r w:rsidR="006C15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şit veya daha yüksek</w:t>
      </w:r>
      <w:r w:rsidR="00113CC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sıcaklıklarda çekirdeğinin boyutunun öte</w:t>
      </w:r>
      <w:r w:rsidR="00EE32E5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in</w:t>
      </w:r>
      <w:r w:rsidR="00113CC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e </w:t>
      </w:r>
      <w:r w:rsidR="00EE32E5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genişleyen bir eğe sistemidir.</w:t>
      </w:r>
    </w:p>
    <w:p w14:paraId="0AF60902" w14:textId="3F041896" w:rsidR="004A225A" w:rsidRPr="00237F39" w:rsidRDefault="004E257D" w:rsidP="00641233">
      <w:pPr>
        <w:pStyle w:val="Balk3"/>
      </w:pPr>
      <w:bookmarkStart w:id="20" w:name="_Toc134102388"/>
      <w:r w:rsidRPr="00237F39">
        <w:t>2.2.5.</w:t>
      </w:r>
      <w:r w:rsidR="00E4403D" w:rsidRPr="00237F39">
        <w:t xml:space="preserve"> </w:t>
      </w:r>
      <w:r w:rsidR="00516EF8" w:rsidRPr="00237F39">
        <w:t>Transaksiyal</w:t>
      </w:r>
      <w:r w:rsidR="00E4403D" w:rsidRPr="00237F39">
        <w:t xml:space="preserve"> </w:t>
      </w:r>
      <w:r w:rsidR="00641233" w:rsidRPr="00237F39">
        <w:t>hareket</w:t>
      </w:r>
      <w:bookmarkEnd w:id="20"/>
    </w:p>
    <w:p w14:paraId="3C1BD82D" w14:textId="3541D092" w:rsidR="008356F2" w:rsidRPr="00237F39" w:rsidRDefault="00BB3CC4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2010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ıl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eDent-Nov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Ra'anana</w:t>
      </w:r>
      <w:r w:rsidR="00223C7D" w:rsidRPr="00237F39">
        <w:rPr>
          <w:rFonts w:ascii="Times New Roman" w:hAnsi="Times New Roman"/>
          <w:sz w:val="24"/>
          <w:szCs w:val="24"/>
        </w:rPr>
        <w:t>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raf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B2F54" w:rsidRPr="00237F39">
        <w:rPr>
          <w:rFonts w:ascii="Times New Roman" w:hAnsi="Times New Roman"/>
          <w:sz w:val="24"/>
          <w:szCs w:val="24"/>
        </w:rPr>
        <w:t>üretil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B2F54" w:rsidRPr="00237F39">
        <w:rPr>
          <w:rFonts w:ascii="Times New Roman" w:hAnsi="Times New Roman"/>
          <w:sz w:val="24"/>
          <w:szCs w:val="24"/>
        </w:rPr>
        <w:t>SAF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B2F54" w:rsidRPr="00237F39">
        <w:rPr>
          <w:rFonts w:ascii="Times New Roman" w:hAnsi="Times New Roman"/>
          <w:sz w:val="24"/>
          <w:szCs w:val="24"/>
        </w:rPr>
        <w:t>(Self-Adjusting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B2F54" w:rsidRPr="00237F39">
        <w:rPr>
          <w:rFonts w:ascii="Times New Roman" w:hAnsi="Times New Roman"/>
          <w:sz w:val="24"/>
          <w:szCs w:val="24"/>
        </w:rPr>
        <w:t>File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95058" w:rsidRPr="00237F39">
        <w:rPr>
          <w:rFonts w:ascii="Times New Roman" w:hAnsi="Times New Roman"/>
          <w:sz w:val="24"/>
          <w:szCs w:val="24"/>
        </w:rPr>
        <w:t>eğ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95058" w:rsidRPr="00237F39">
        <w:rPr>
          <w:rFonts w:ascii="Times New Roman" w:hAnsi="Times New Roman"/>
          <w:sz w:val="24"/>
          <w:szCs w:val="24"/>
        </w:rPr>
        <w:t>m</w:t>
      </w:r>
      <w:r w:rsidR="00A03C08" w:rsidRPr="00237F39">
        <w:rPr>
          <w:rFonts w:ascii="Times New Roman" w:hAnsi="Times New Roman"/>
          <w:sz w:val="24"/>
          <w:szCs w:val="24"/>
        </w:rPr>
        <w:t>evcu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sistemler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tamam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fark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tasarı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kinemat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05CC0" w:rsidRPr="00237F39">
        <w:rPr>
          <w:rFonts w:ascii="Times New Roman" w:hAnsi="Times New Roman"/>
          <w:sz w:val="24"/>
          <w:szCs w:val="24"/>
        </w:rPr>
        <w:t>çalışır</w:t>
      </w:r>
      <w:r w:rsidR="00A03C08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alet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silind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şekl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iç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bo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eğed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05CC0"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kanal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duvarları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uyu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sağlayabil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aşındırıc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yüzey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sahip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inc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Ni</w:t>
      </w:r>
      <w:r w:rsidR="001430A2" w:rsidRPr="00237F39">
        <w:rPr>
          <w:rFonts w:ascii="Times New Roman" w:hAnsi="Times New Roman"/>
          <w:sz w:val="24"/>
          <w:szCs w:val="24"/>
        </w:rPr>
        <w:t>-</w:t>
      </w:r>
      <w:r w:rsidR="00A03C08" w:rsidRPr="00237F39">
        <w:rPr>
          <w:rFonts w:ascii="Times New Roman" w:hAnsi="Times New Roman"/>
          <w:sz w:val="24"/>
          <w:szCs w:val="24"/>
        </w:rPr>
        <w:t>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95058" w:rsidRPr="00237F39">
        <w:rPr>
          <w:rFonts w:ascii="Times New Roman" w:hAnsi="Times New Roman"/>
          <w:sz w:val="24"/>
          <w:szCs w:val="24"/>
        </w:rPr>
        <w:t>telin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yapılmı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a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örgüsü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03559" w:rsidRPr="00237F39">
        <w:rPr>
          <w:rFonts w:ascii="Times New Roman" w:hAnsi="Times New Roman"/>
          <w:sz w:val="24"/>
          <w:szCs w:val="24"/>
        </w:rPr>
        <w:t>şekl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03559" w:rsidRPr="00237F39">
        <w:rPr>
          <w:rFonts w:ascii="Times New Roman" w:hAnsi="Times New Roman"/>
          <w:sz w:val="24"/>
          <w:szCs w:val="24"/>
        </w:rPr>
        <w:t>tasarlanmıştı</w:t>
      </w:r>
      <w:r w:rsidR="00C73A0B" w:rsidRPr="00237F39">
        <w:rPr>
          <w:rFonts w:ascii="Times New Roman" w:hAnsi="Times New Roman"/>
          <w:sz w:val="24"/>
          <w:szCs w:val="24"/>
        </w:rPr>
        <w:t>r</w:t>
      </w:r>
      <w:r w:rsidR="00E03559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Eğe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enstrüman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sı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sürek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irrig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akı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sağlay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silik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irrig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cihazı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(VATEA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ReDent-Nova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bağ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çalışır</w:t>
      </w:r>
      <w:r w:rsidR="00C33E41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3E41" w:rsidRPr="00237F39">
        <w:rPr>
          <w:rFonts w:ascii="Times New Roman" w:hAnsi="Times New Roman"/>
          <w:sz w:val="24"/>
          <w:szCs w:val="24"/>
        </w:rPr>
        <w:t>Cih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dakika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3000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i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5000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titreşi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frekan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0,4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m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genl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dike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titreşirken,</w:t>
      </w:r>
      <w:r w:rsidR="00EE32E5">
        <w:rPr>
          <w:rFonts w:ascii="Times New Roman" w:hAnsi="Times New Roman"/>
          <w:sz w:val="24"/>
          <w:szCs w:val="24"/>
        </w:rPr>
        <w:t xml:space="preserve"> eğe </w:t>
      </w:r>
      <w:r w:rsidR="00A03C08" w:rsidRPr="00237F39">
        <w:rPr>
          <w:rFonts w:ascii="Times New Roman" w:hAnsi="Times New Roman"/>
          <w:sz w:val="24"/>
          <w:szCs w:val="24"/>
        </w:rPr>
        <w:t>iç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dış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gagala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hareketi</w:t>
      </w:r>
      <w:r w:rsidR="00815886" w:rsidRPr="00237F39">
        <w:rPr>
          <w:rFonts w:ascii="Times New Roman" w:hAnsi="Times New Roman"/>
          <w:sz w:val="24"/>
          <w:szCs w:val="24"/>
        </w:rPr>
        <w:t>yle</w:t>
      </w:r>
      <w:r w:rsidR="00EE32E5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çalışı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Kanal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çevres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yaklaşı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60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i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75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m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kalınlığ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dent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lastRenderedPageBreak/>
        <w:t>tabakas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çıkarılması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i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veren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başı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topla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4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dakikalı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enstrüman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sür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i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ade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2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dakikalı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döngü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gerçekleştiril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Eğe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duvar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yak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çevre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tem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C1075" w:rsidRPr="00237F39">
        <w:rPr>
          <w:rFonts w:ascii="Times New Roman" w:hAnsi="Times New Roman"/>
          <w:sz w:val="24"/>
          <w:szCs w:val="24"/>
        </w:rPr>
        <w:t>gerçekleş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gagala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hareketi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dent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aşındır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yoluy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C08" w:rsidRPr="00237F39">
        <w:rPr>
          <w:rFonts w:ascii="Times New Roman" w:hAnsi="Times New Roman"/>
          <w:sz w:val="24"/>
          <w:szCs w:val="24"/>
        </w:rPr>
        <w:t>uzaklaştırı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D481C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QZXRlcnM8L0F1dGhvcj48WWVhcj4yMDEwPC9ZZWFyPjxS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=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</w:instrText>
      </w:r>
      <w:r w:rsidR="006577EF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QZXRlcnM8L0F1dGhvcj48WWVhcj4yMDEwPC9ZZWFyPjxS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=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6577EF" w:rsidRPr="00237F39">
        <w:rPr>
          <w:rFonts w:ascii="Times New Roman" w:hAnsi="Times New Roman"/>
          <w:sz w:val="24"/>
          <w:szCs w:val="24"/>
        </w:rPr>
      </w:r>
      <w:r w:rsidR="006577EF" w:rsidRPr="00237F39">
        <w:rPr>
          <w:rFonts w:ascii="Times New Roman" w:hAnsi="Times New Roman"/>
          <w:sz w:val="24"/>
          <w:szCs w:val="24"/>
        </w:rPr>
        <w:fldChar w:fldCharType="end"/>
      </w:r>
      <w:r w:rsidR="00AD481C" w:rsidRPr="00237F39">
        <w:rPr>
          <w:rFonts w:ascii="Times New Roman" w:hAnsi="Times New Roman"/>
          <w:sz w:val="24"/>
          <w:szCs w:val="24"/>
        </w:rPr>
      </w:r>
      <w:r w:rsidR="00AD481C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60]</w:t>
      </w:r>
      <w:r w:rsidR="00AD481C" w:rsidRPr="00237F39">
        <w:rPr>
          <w:rFonts w:ascii="Times New Roman" w:hAnsi="Times New Roman"/>
          <w:sz w:val="24"/>
          <w:szCs w:val="24"/>
        </w:rPr>
        <w:fldChar w:fldCharType="end"/>
      </w:r>
      <w:r w:rsidR="00AD481C" w:rsidRPr="00237F39">
        <w:rPr>
          <w:rFonts w:ascii="Times New Roman" w:hAnsi="Times New Roman"/>
          <w:sz w:val="24"/>
          <w:szCs w:val="24"/>
        </w:rPr>
        <w:t>.</w:t>
      </w:r>
    </w:p>
    <w:p w14:paraId="558693B8" w14:textId="77777777" w:rsidR="00E01EE6" w:rsidRPr="00237F39" w:rsidRDefault="00E01EE6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</w:p>
    <w:p w14:paraId="6FBB2D84" w14:textId="2F1BD2CB" w:rsidR="00884223" w:rsidRPr="00237F39" w:rsidRDefault="00796C51" w:rsidP="00E01EE6">
      <w:pPr>
        <w:pStyle w:val="Balk2"/>
      </w:pPr>
      <w:bookmarkStart w:id="21" w:name="_Toc134102389"/>
      <w:r w:rsidRPr="00237F39">
        <w:t>2.3.</w:t>
      </w:r>
      <w:r w:rsidR="00E4403D" w:rsidRPr="00237F39">
        <w:t xml:space="preserve"> </w:t>
      </w:r>
      <w:r w:rsidR="00884223" w:rsidRPr="00237F39">
        <w:t>Çalışmada</w:t>
      </w:r>
      <w:r w:rsidR="00E4403D" w:rsidRPr="00237F39">
        <w:t xml:space="preserve"> </w:t>
      </w:r>
      <w:r w:rsidR="00884223" w:rsidRPr="00237F39">
        <w:t>Kullandığımız</w:t>
      </w:r>
      <w:r w:rsidR="00E4403D" w:rsidRPr="00237F39">
        <w:t xml:space="preserve"> </w:t>
      </w:r>
      <w:r w:rsidR="00884223" w:rsidRPr="00237F39">
        <w:t>Eğe</w:t>
      </w:r>
      <w:r w:rsidR="00E4403D" w:rsidRPr="00237F39">
        <w:t xml:space="preserve"> </w:t>
      </w:r>
      <w:r w:rsidR="00884223" w:rsidRPr="00237F39">
        <w:t>Sistemleri</w:t>
      </w:r>
      <w:bookmarkEnd w:id="21"/>
    </w:p>
    <w:p w14:paraId="5670AEB3" w14:textId="06C9A376" w:rsidR="00884223" w:rsidRPr="00237F39" w:rsidRDefault="00DC5247" w:rsidP="000972C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Te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alışmamızda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lendirmes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sz w:val="24"/>
          <w:szCs w:val="24"/>
        </w:rPr>
        <w:t>resiprok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sz w:val="24"/>
          <w:szCs w:val="24"/>
        </w:rPr>
        <w:t>hareket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sz w:val="24"/>
          <w:szCs w:val="24"/>
        </w:rPr>
        <w:t>kullan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sz w:val="24"/>
          <w:szCs w:val="24"/>
        </w:rPr>
        <w:t>yer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sz w:val="24"/>
          <w:szCs w:val="24"/>
        </w:rPr>
        <w:t>üreti</w:t>
      </w:r>
      <w:r w:rsidR="00442A71" w:rsidRPr="00237F39">
        <w:rPr>
          <w:rFonts w:ascii="Times New Roman" w:hAnsi="Times New Roman"/>
          <w:sz w:val="24"/>
          <w:szCs w:val="24"/>
        </w:rPr>
        <w:t>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T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M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sz w:val="24"/>
          <w:szCs w:val="24"/>
        </w:rPr>
        <w:t>(Dentac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sz w:val="24"/>
          <w:szCs w:val="24"/>
        </w:rPr>
        <w:t>sistemi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dodon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linikler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ayg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ullan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6177A" w:rsidRPr="00237F39">
        <w:rPr>
          <w:rFonts w:ascii="Times New Roman" w:hAnsi="Times New Roman"/>
          <w:sz w:val="24"/>
          <w:szCs w:val="24"/>
        </w:rPr>
        <w:t>resiprokas</w:t>
      </w:r>
      <w:r w:rsidR="00680458" w:rsidRPr="00237F39">
        <w:rPr>
          <w:rFonts w:ascii="Times New Roman" w:hAnsi="Times New Roman"/>
          <w:sz w:val="24"/>
          <w:szCs w:val="24"/>
        </w:rPr>
        <w:t>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6177A" w:rsidRPr="00237F39">
        <w:rPr>
          <w:rFonts w:ascii="Times New Roman" w:hAnsi="Times New Roman"/>
          <w:sz w:val="24"/>
          <w:szCs w:val="24"/>
        </w:rPr>
        <w:t>hareket</w:t>
      </w:r>
      <w:r w:rsidR="00680458" w:rsidRPr="00237F39">
        <w:rPr>
          <w:rFonts w:ascii="Times New Roman" w:hAnsi="Times New Roman"/>
          <w:sz w:val="24"/>
          <w:szCs w:val="24"/>
        </w:rPr>
        <w:t>i</w:t>
      </w:r>
      <w:r w:rsidR="00314148" w:rsidRPr="00237F39">
        <w:rPr>
          <w:rFonts w:ascii="Times New Roman" w:hAnsi="Times New Roman"/>
          <w:sz w:val="24"/>
          <w:szCs w:val="24"/>
        </w:rPr>
        <w:t>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B41F7" w:rsidRPr="00237F39">
        <w:rPr>
          <w:rFonts w:ascii="Times New Roman" w:hAnsi="Times New Roman"/>
          <w:sz w:val="24"/>
          <w:szCs w:val="24"/>
        </w:rPr>
        <w:t>kullan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6177A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6177A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F107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(Dentsply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7F1071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irona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B41F7" w:rsidRPr="00237F39">
        <w:rPr>
          <w:rFonts w:ascii="Times New Roman" w:hAnsi="Times New Roman"/>
          <w:sz w:val="24"/>
          <w:szCs w:val="24"/>
        </w:rPr>
        <w:t>s</w:t>
      </w:r>
      <w:r w:rsidRPr="00237F39">
        <w:rPr>
          <w:rFonts w:ascii="Times New Roman" w:hAnsi="Times New Roman"/>
          <w:sz w:val="24"/>
          <w:szCs w:val="24"/>
        </w:rPr>
        <w:t>iste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42C7F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42C7F" w:rsidRPr="00237F39">
        <w:rPr>
          <w:rFonts w:ascii="Times New Roman" w:hAnsi="Times New Roman"/>
          <w:sz w:val="24"/>
          <w:szCs w:val="24"/>
        </w:rPr>
        <w:t>ro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42C7F" w:rsidRPr="00237F39">
        <w:rPr>
          <w:rFonts w:ascii="Times New Roman" w:hAnsi="Times New Roman"/>
          <w:sz w:val="24"/>
          <w:szCs w:val="24"/>
        </w:rPr>
        <w:t>hare</w:t>
      </w:r>
      <w:r w:rsidR="008A0124" w:rsidRPr="00237F39">
        <w:rPr>
          <w:rFonts w:ascii="Times New Roman" w:hAnsi="Times New Roman"/>
          <w:sz w:val="24"/>
          <w:szCs w:val="24"/>
        </w:rPr>
        <w:t>ket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A0124" w:rsidRPr="00237F39">
        <w:rPr>
          <w:rFonts w:ascii="Times New Roman" w:hAnsi="Times New Roman"/>
          <w:sz w:val="24"/>
          <w:szCs w:val="24"/>
        </w:rPr>
        <w:t>kullan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93122" w:rsidRPr="00237F39">
        <w:rPr>
          <w:rFonts w:ascii="Times New Roman" w:hAnsi="Times New Roman"/>
          <w:sz w:val="24"/>
          <w:szCs w:val="24"/>
        </w:rPr>
        <w:t xml:space="preserve">TruNatomy </w:t>
      </w:r>
      <w:r w:rsidR="00801F64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(Dentsply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01F64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irona</w:t>
      </w:r>
      <w:r w:rsidR="00801F64" w:rsidRPr="00237F39">
        <w:rPr>
          <w:rFonts w:ascii="Times New Roman" w:hAnsi="Times New Roman"/>
          <w:sz w:val="24"/>
          <w:szCs w:val="24"/>
        </w:rPr>
        <w:t>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37F53" w:rsidRPr="00237F39">
        <w:rPr>
          <w:rFonts w:ascii="Times New Roman" w:hAnsi="Times New Roman"/>
          <w:sz w:val="24"/>
          <w:szCs w:val="24"/>
        </w:rPr>
        <w:t>siste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37F53" w:rsidRPr="00237F39">
        <w:rPr>
          <w:rFonts w:ascii="Times New Roman" w:hAnsi="Times New Roman"/>
          <w:sz w:val="24"/>
          <w:szCs w:val="24"/>
        </w:rPr>
        <w:t>kullanılmıştır.</w:t>
      </w:r>
    </w:p>
    <w:p w14:paraId="28390639" w14:textId="35328403" w:rsidR="00530890" w:rsidRPr="00237F39" w:rsidRDefault="00796C51" w:rsidP="00E01EE6">
      <w:pPr>
        <w:pStyle w:val="Balk3"/>
      </w:pPr>
      <w:bookmarkStart w:id="22" w:name="_Toc134102390"/>
      <w:r w:rsidRPr="00237F39">
        <w:t>2.3.1.</w:t>
      </w:r>
      <w:r w:rsidR="00E4403D" w:rsidRPr="00237F39">
        <w:t xml:space="preserve"> </w:t>
      </w:r>
      <w:r w:rsidR="00096214" w:rsidRPr="00237F39">
        <w:t>T-Endo</w:t>
      </w:r>
      <w:r w:rsidR="00E4403D" w:rsidRPr="00237F39">
        <w:t xml:space="preserve"> </w:t>
      </w:r>
      <w:r w:rsidR="00096214" w:rsidRPr="00237F39">
        <w:t>MUST</w:t>
      </w:r>
      <w:r w:rsidR="00E4403D" w:rsidRPr="00237F39">
        <w:t xml:space="preserve"> </w:t>
      </w:r>
      <w:r w:rsidR="00530890" w:rsidRPr="00237F39">
        <w:t>re</w:t>
      </w:r>
      <w:r w:rsidR="00C23822" w:rsidRPr="00237F39">
        <w:t>s</w:t>
      </w:r>
      <w:r w:rsidR="00530890" w:rsidRPr="00237F39">
        <w:t>ipro</w:t>
      </w:r>
      <w:r w:rsidR="00C23822" w:rsidRPr="00237F39">
        <w:t>k</w:t>
      </w:r>
      <w:r w:rsidR="00E4403D" w:rsidRPr="00237F39">
        <w:t xml:space="preserve"> </w:t>
      </w:r>
      <w:r w:rsidR="00530890" w:rsidRPr="00237F39">
        <w:t>eğe</w:t>
      </w:r>
      <w:r w:rsidR="00E4403D" w:rsidRPr="00237F39">
        <w:t xml:space="preserve"> </w:t>
      </w:r>
      <w:r w:rsidR="00530890" w:rsidRPr="00237F39">
        <w:t>sistemi</w:t>
      </w:r>
      <w:bookmarkEnd w:id="22"/>
    </w:p>
    <w:p w14:paraId="2EB07866" w14:textId="74214664" w:rsidR="00530890" w:rsidRPr="00237F39" w:rsidRDefault="00096214" w:rsidP="000972CE">
      <w:pPr>
        <w:shd w:val="clear" w:color="auto" w:fill="FFFFFF"/>
        <w:spacing w:after="360" w:line="360" w:lineRule="auto"/>
        <w:jc w:val="both"/>
        <w:rPr>
          <w:rFonts w:ascii="Times New Roman" w:hAnsi="Times New Roman"/>
          <w:color w:val="000000"/>
          <w:sz w:val="24"/>
          <w:szCs w:val="24"/>
        </w:rPr>
      </w:pP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T-Endo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MUST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31414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il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31414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yerli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314148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üretim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resiprokal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hareket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prensibi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il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çalışa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Ni-Ti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kö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kanal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ğesidir.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8438E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Üretici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8438E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firm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8438E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tarafından,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TM-wir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88438E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v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şsiz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ir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ısıl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işlem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teknolojis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il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88438E" w:rsidRPr="00237F39">
        <w:rPr>
          <w:rFonts w:ascii="Times New Roman" w:hAnsi="Times New Roman"/>
          <w:color w:val="000000"/>
          <w:sz w:val="24"/>
          <w:szCs w:val="24"/>
        </w:rPr>
        <w:t>üretile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88438E" w:rsidRPr="00237F39">
        <w:rPr>
          <w:rFonts w:ascii="Times New Roman" w:hAnsi="Times New Roman"/>
          <w:color w:val="000000"/>
          <w:sz w:val="24"/>
          <w:szCs w:val="24"/>
        </w:rPr>
        <w:t>eğeleri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kırılma</w:t>
      </w:r>
      <w:r w:rsidR="0069261C" w:rsidRPr="00237F39">
        <w:rPr>
          <w:rFonts w:ascii="Times New Roman" w:hAnsi="Times New Roman"/>
          <w:color w:val="000000"/>
          <w:sz w:val="24"/>
          <w:szCs w:val="24"/>
        </w:rPr>
        <w:t>y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karşı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dayanıklı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69261C" w:rsidRPr="00237F39">
        <w:rPr>
          <w:rFonts w:ascii="Times New Roman" w:hAnsi="Times New Roman"/>
          <w:color w:val="000000"/>
          <w:sz w:val="24"/>
          <w:szCs w:val="24"/>
        </w:rPr>
        <w:t>olduğu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v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e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kıvrımlı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kanallar</w:t>
      </w:r>
      <w:r w:rsidR="0069261C" w:rsidRPr="00237F39">
        <w:rPr>
          <w:rFonts w:ascii="Times New Roman" w:hAnsi="Times New Roman"/>
          <w:color w:val="000000"/>
          <w:sz w:val="24"/>
          <w:szCs w:val="24"/>
        </w:rPr>
        <w:t>d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bil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esneklik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özelliğin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sahip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olduğu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ön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sürülmektedir.</w:t>
      </w:r>
    </w:p>
    <w:p w14:paraId="171E9CF5" w14:textId="39A9BA18" w:rsidR="00530890" w:rsidRPr="00237F39" w:rsidRDefault="00530890" w:rsidP="000972CE">
      <w:pPr>
        <w:shd w:val="clear" w:color="auto" w:fill="FFFFFF"/>
        <w:spacing w:after="360" w:line="360" w:lineRule="auto"/>
        <w:jc w:val="both"/>
        <w:rPr>
          <w:rFonts w:ascii="Times New Roman" w:hAnsi="Times New Roman"/>
          <w:color w:val="000000"/>
          <w:sz w:val="24"/>
          <w:szCs w:val="24"/>
        </w:rPr>
      </w:pPr>
      <w:r w:rsidRPr="00237F39">
        <w:rPr>
          <w:rFonts w:ascii="Times New Roman" w:hAnsi="Times New Roman"/>
          <w:color w:val="000000"/>
          <w:sz w:val="24"/>
          <w:szCs w:val="24"/>
        </w:rPr>
        <w:t>160</w:t>
      </w:r>
      <w:r w:rsidR="00EE32E5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°</w:t>
      </w:r>
      <w:r w:rsidR="00EE32E5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saat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yönü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tersinde,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40</w:t>
      </w:r>
      <w:r w:rsidR="00EE32E5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°</w:t>
      </w:r>
      <w:r w:rsidR="00EE32E5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saat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yönünd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dönüş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yaparak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605B5F" w:rsidRPr="00237F39">
        <w:rPr>
          <w:rFonts w:ascii="Times New Roman" w:hAnsi="Times New Roman"/>
          <w:color w:val="000000"/>
          <w:sz w:val="24"/>
          <w:szCs w:val="24"/>
        </w:rPr>
        <w:t>preparasyo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yapar.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300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rpm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v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4.0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torkt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kullanı</w:t>
      </w:r>
      <w:r w:rsidR="00314148" w:rsidRPr="00237F39">
        <w:rPr>
          <w:rFonts w:ascii="Times New Roman" w:hAnsi="Times New Roman"/>
          <w:color w:val="000000"/>
          <w:sz w:val="24"/>
          <w:szCs w:val="24"/>
        </w:rPr>
        <w:t>mı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14148" w:rsidRPr="00237F39">
        <w:rPr>
          <w:rFonts w:ascii="Times New Roman" w:hAnsi="Times New Roman"/>
          <w:color w:val="000000"/>
          <w:sz w:val="24"/>
          <w:szCs w:val="24"/>
        </w:rPr>
        <w:t>önerilmektedir</w:t>
      </w:r>
      <w:r w:rsidRPr="00237F39">
        <w:rPr>
          <w:rFonts w:ascii="Times New Roman" w:hAnsi="Times New Roman"/>
          <w:color w:val="000000"/>
          <w:sz w:val="24"/>
          <w:szCs w:val="24"/>
        </w:rPr>
        <w:t>.</w:t>
      </w:r>
    </w:p>
    <w:p w14:paraId="650A30EB" w14:textId="6FF49659" w:rsidR="00530890" w:rsidRPr="00BF770F" w:rsidRDefault="00530890" w:rsidP="000972CE">
      <w:pPr>
        <w:shd w:val="clear" w:color="auto" w:fill="FFFFFF"/>
        <w:spacing w:after="360" w:line="360" w:lineRule="auto"/>
        <w:jc w:val="both"/>
        <w:rPr>
          <w:rFonts w:ascii="Times New Roman" w:hAnsi="Times New Roman"/>
          <w:color w:val="000000"/>
          <w:sz w:val="24"/>
          <w:szCs w:val="24"/>
          <w:shd w:val="clear" w:color="auto" w:fill="FFFFFF"/>
        </w:rPr>
      </w:pPr>
      <w:proofErr w:type="spellStart"/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Must</w:t>
      </w:r>
      <w:proofErr w:type="spellEnd"/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(</w:t>
      </w:r>
      <w:proofErr w:type="spellStart"/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multi</w:t>
      </w:r>
      <w:proofErr w:type="spellEnd"/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use</w:t>
      </w:r>
      <w:proofErr w:type="spellEnd"/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ingle</w:t>
      </w:r>
      <w:proofErr w:type="spellEnd"/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technique</w:t>
      </w:r>
      <w:proofErr w:type="spellEnd"/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)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te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ğ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şekillendirm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tekniğind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çoklu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kullanım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ahiptir.</w:t>
      </w:r>
      <w:r w:rsidR="00103E0B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0.04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v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0.06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taper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açıları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il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minimal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invaziv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şekillendirm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imkânı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ağlar.</w:t>
      </w:r>
      <w:r w:rsidR="00103E0B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103E0B">
        <w:rPr>
          <w:rFonts w:ascii="Times New Roman" w:hAnsi="Times New Roman"/>
          <w:color w:val="000000"/>
          <w:sz w:val="24"/>
          <w:szCs w:val="24"/>
        </w:rPr>
        <w:t>Enine</w:t>
      </w:r>
      <w:r w:rsidR="00E4403D" w:rsidRPr="00103E0B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103E0B">
        <w:rPr>
          <w:rFonts w:ascii="Times New Roman" w:hAnsi="Times New Roman"/>
          <w:color w:val="000000"/>
          <w:sz w:val="24"/>
          <w:szCs w:val="24"/>
        </w:rPr>
        <w:t>kesitinin</w:t>
      </w:r>
      <w:r w:rsidR="00E4403D" w:rsidRPr="00103E0B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BF770F">
        <w:rPr>
          <w:rFonts w:ascii="Times New Roman" w:hAnsi="Times New Roman"/>
          <w:color w:val="000000"/>
          <w:sz w:val="24"/>
          <w:szCs w:val="24"/>
        </w:rPr>
        <w:t>s</w:t>
      </w:r>
      <w:r w:rsidR="00E4403D" w:rsidRPr="00103E0B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14148" w:rsidRPr="00103E0B">
        <w:rPr>
          <w:rFonts w:ascii="Times New Roman" w:hAnsi="Times New Roman"/>
          <w:color w:val="000000"/>
          <w:sz w:val="24"/>
          <w:szCs w:val="24"/>
        </w:rPr>
        <w:t>şekline</w:t>
      </w:r>
      <w:r w:rsidR="00E4403D" w:rsidRPr="00103E0B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103E0B">
        <w:rPr>
          <w:rFonts w:ascii="Times New Roman" w:hAnsi="Times New Roman"/>
          <w:color w:val="000000"/>
          <w:sz w:val="24"/>
          <w:szCs w:val="24"/>
        </w:rPr>
        <w:t>sahip</w:t>
      </w:r>
      <w:r w:rsidR="00E4403D" w:rsidRPr="00103E0B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103E0B">
        <w:rPr>
          <w:rFonts w:ascii="Times New Roman" w:hAnsi="Times New Roman"/>
          <w:color w:val="000000"/>
          <w:sz w:val="24"/>
          <w:szCs w:val="24"/>
        </w:rPr>
        <w:t>olması</w:t>
      </w:r>
      <w:r w:rsidR="00E4403D" w:rsidRPr="00103E0B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BF770F">
        <w:rPr>
          <w:rFonts w:ascii="Times New Roman" w:hAnsi="Times New Roman"/>
          <w:color w:val="000000"/>
          <w:sz w:val="24"/>
          <w:szCs w:val="24"/>
        </w:rPr>
        <w:t xml:space="preserve">ile </w:t>
      </w:r>
      <w:r w:rsidRPr="00103E0B">
        <w:rPr>
          <w:rFonts w:ascii="Times New Roman" w:hAnsi="Times New Roman"/>
          <w:color w:val="000000"/>
          <w:sz w:val="24"/>
          <w:szCs w:val="24"/>
        </w:rPr>
        <w:t>kök</w:t>
      </w:r>
      <w:r w:rsidR="00E4403D" w:rsidRPr="00103E0B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103E0B">
        <w:rPr>
          <w:rFonts w:ascii="Times New Roman" w:hAnsi="Times New Roman"/>
          <w:color w:val="000000"/>
          <w:sz w:val="24"/>
          <w:szCs w:val="24"/>
        </w:rPr>
        <w:t>kanalını</w:t>
      </w:r>
      <w:r w:rsidR="00E4403D" w:rsidRPr="00103E0B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103E0B">
        <w:rPr>
          <w:rFonts w:ascii="Times New Roman" w:hAnsi="Times New Roman"/>
          <w:color w:val="000000"/>
          <w:sz w:val="24"/>
          <w:szCs w:val="24"/>
        </w:rPr>
        <w:t>gerektiği</w:t>
      </w:r>
      <w:r w:rsidR="00E4403D" w:rsidRPr="00103E0B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103E0B">
        <w:rPr>
          <w:rFonts w:ascii="Times New Roman" w:hAnsi="Times New Roman"/>
          <w:color w:val="000000"/>
          <w:sz w:val="24"/>
          <w:szCs w:val="24"/>
        </w:rPr>
        <w:t>kadar</w:t>
      </w:r>
      <w:r w:rsidR="00E4403D" w:rsidRPr="00103E0B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103E0B">
        <w:rPr>
          <w:rFonts w:ascii="Times New Roman" w:hAnsi="Times New Roman"/>
          <w:color w:val="000000"/>
          <w:sz w:val="24"/>
          <w:szCs w:val="24"/>
        </w:rPr>
        <w:t>şekillendirerek</w:t>
      </w:r>
      <w:r w:rsidR="00E4403D" w:rsidRPr="00103E0B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103E0B">
        <w:rPr>
          <w:rFonts w:ascii="Times New Roman" w:hAnsi="Times New Roman"/>
          <w:color w:val="000000"/>
          <w:sz w:val="24"/>
          <w:szCs w:val="24"/>
        </w:rPr>
        <w:t>gereksiz</w:t>
      </w:r>
      <w:r w:rsidR="00E4403D" w:rsidRPr="00103E0B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103E0B">
        <w:rPr>
          <w:rFonts w:ascii="Times New Roman" w:hAnsi="Times New Roman"/>
          <w:color w:val="000000"/>
          <w:sz w:val="24"/>
          <w:szCs w:val="24"/>
        </w:rPr>
        <w:t>madde</w:t>
      </w:r>
      <w:r w:rsidR="00E4403D" w:rsidRPr="00103E0B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103E0B">
        <w:rPr>
          <w:rFonts w:ascii="Times New Roman" w:hAnsi="Times New Roman"/>
          <w:color w:val="000000"/>
          <w:sz w:val="24"/>
          <w:szCs w:val="24"/>
        </w:rPr>
        <w:t>kaybının</w:t>
      </w:r>
      <w:r w:rsidR="00E4403D" w:rsidRPr="00103E0B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103E0B">
        <w:rPr>
          <w:rFonts w:ascii="Times New Roman" w:hAnsi="Times New Roman"/>
          <w:color w:val="000000"/>
          <w:sz w:val="24"/>
          <w:szCs w:val="24"/>
        </w:rPr>
        <w:t>önüne</w:t>
      </w:r>
      <w:r w:rsidR="00E4403D" w:rsidRPr="00103E0B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103E0B">
        <w:rPr>
          <w:rFonts w:ascii="Times New Roman" w:hAnsi="Times New Roman"/>
          <w:color w:val="000000"/>
          <w:sz w:val="24"/>
          <w:szCs w:val="24"/>
        </w:rPr>
        <w:t>geçer.</w:t>
      </w:r>
      <w:r w:rsidR="00BF770F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T-Endo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096214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MUST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ğeleri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aşağı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v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yukarıy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doğru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2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mm’li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hareketler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il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kullanılmalıdır.</w:t>
      </w:r>
      <w:r w:rsidR="00BF770F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096214" w:rsidRPr="00237F39">
        <w:rPr>
          <w:rFonts w:ascii="Times New Roman" w:hAnsi="Times New Roman"/>
          <w:color w:val="000000"/>
          <w:sz w:val="24"/>
          <w:szCs w:val="24"/>
        </w:rPr>
        <w:t>T-Endo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color w:val="000000"/>
          <w:sz w:val="24"/>
          <w:szCs w:val="24"/>
        </w:rPr>
        <w:t>MUST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eğ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sistem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1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adet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rehber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yol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oluştura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(Tg)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v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kanal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içi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12516E" w:rsidRPr="00237F39">
        <w:rPr>
          <w:rFonts w:ascii="Times New Roman" w:hAnsi="Times New Roman"/>
          <w:color w:val="000000"/>
          <w:sz w:val="24"/>
          <w:szCs w:val="24"/>
        </w:rPr>
        <w:t>3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12516E" w:rsidRPr="00237F39">
        <w:rPr>
          <w:rFonts w:ascii="Times New Roman" w:hAnsi="Times New Roman"/>
          <w:color w:val="000000"/>
          <w:sz w:val="24"/>
          <w:szCs w:val="24"/>
        </w:rPr>
        <w:t>adet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alternatif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ola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eğelerde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oluşa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bir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sistemdir</w:t>
      </w:r>
      <w:r w:rsidR="006E0ACC">
        <w:rPr>
          <w:rFonts w:ascii="Times New Roman" w:hAnsi="Times New Roman"/>
          <w:color w:val="000000"/>
          <w:sz w:val="24"/>
          <w:szCs w:val="24"/>
        </w:rPr>
        <w:t xml:space="preserve"> (Resim 2.1)</w:t>
      </w:r>
      <w:r w:rsidRPr="00237F39">
        <w:rPr>
          <w:rFonts w:ascii="Times New Roman" w:hAnsi="Times New Roman"/>
          <w:color w:val="000000"/>
          <w:sz w:val="24"/>
          <w:szCs w:val="24"/>
        </w:rPr>
        <w:t>.</w:t>
      </w:r>
      <w:r w:rsidR="00BF770F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Sistemde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tek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bir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eğ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seçilerek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d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genişletm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bitirebilir.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Bu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d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zamanda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v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maliyette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tasarruf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sağlar.</w:t>
      </w:r>
    </w:p>
    <w:p w14:paraId="4AEACA7C" w14:textId="1D5E34C0" w:rsidR="00530890" w:rsidRPr="00237F39" w:rsidRDefault="00096214" w:rsidP="000972CE">
      <w:pPr>
        <w:shd w:val="clear" w:color="auto" w:fill="FFFFFF"/>
        <w:spacing w:after="360" w:line="360" w:lineRule="auto"/>
        <w:jc w:val="both"/>
        <w:rPr>
          <w:rFonts w:ascii="Times New Roman" w:hAnsi="Times New Roman"/>
          <w:color w:val="000000"/>
          <w:sz w:val="24"/>
          <w:szCs w:val="24"/>
        </w:rPr>
      </w:pPr>
      <w:r w:rsidRPr="00237F39">
        <w:rPr>
          <w:rFonts w:ascii="Times New Roman" w:hAnsi="Times New Roman"/>
          <w:color w:val="000000"/>
          <w:sz w:val="24"/>
          <w:szCs w:val="24"/>
        </w:rPr>
        <w:t>T-Endo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MUST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Tg: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13.04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sabit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açılıdır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enin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kesit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kar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şeklindedir.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Glid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path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eğesin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yenilikç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yaklaşım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il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geliştirile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8B42D1" w:rsidRPr="00237F39">
        <w:rPr>
          <w:rFonts w:ascii="Times New Roman" w:hAnsi="Times New Roman"/>
          <w:color w:val="000000"/>
          <w:sz w:val="24"/>
          <w:szCs w:val="24"/>
        </w:rPr>
        <w:t>resiprokasyo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8B42D1" w:rsidRPr="00237F39">
        <w:rPr>
          <w:rFonts w:ascii="Times New Roman" w:hAnsi="Times New Roman"/>
          <w:color w:val="000000"/>
          <w:sz w:val="24"/>
          <w:szCs w:val="24"/>
        </w:rPr>
        <w:t>hareket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8B42D1" w:rsidRPr="00237F39">
        <w:rPr>
          <w:rFonts w:ascii="Times New Roman" w:hAnsi="Times New Roman"/>
          <w:color w:val="000000"/>
          <w:sz w:val="24"/>
          <w:szCs w:val="24"/>
        </w:rPr>
        <w:t>il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T-Endo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MUST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"tg”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eğes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hızlı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lastRenderedPageBreak/>
        <w:t>v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veriml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8B42D1" w:rsidRPr="00237F39">
        <w:rPr>
          <w:rFonts w:ascii="Times New Roman" w:hAnsi="Times New Roman"/>
          <w:color w:val="000000"/>
          <w:sz w:val="24"/>
          <w:szCs w:val="24"/>
        </w:rPr>
        <w:t>bir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8B42D1" w:rsidRPr="00237F39">
        <w:rPr>
          <w:rFonts w:ascii="Times New Roman" w:hAnsi="Times New Roman"/>
          <w:color w:val="000000"/>
          <w:sz w:val="24"/>
          <w:szCs w:val="24"/>
        </w:rPr>
        <w:t>şekild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gl</w:t>
      </w:r>
      <w:r w:rsidR="008B42D1" w:rsidRPr="00237F39">
        <w:rPr>
          <w:rFonts w:ascii="Times New Roman" w:hAnsi="Times New Roman"/>
          <w:color w:val="000000"/>
          <w:sz w:val="24"/>
          <w:szCs w:val="24"/>
        </w:rPr>
        <w:t>i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d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path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E44FF6" w:rsidRPr="00237F39">
        <w:rPr>
          <w:rFonts w:ascii="Times New Roman" w:hAnsi="Times New Roman"/>
          <w:color w:val="000000"/>
          <w:sz w:val="24"/>
          <w:szCs w:val="24"/>
        </w:rPr>
        <w:t>oluşturur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.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Kar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kesitl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olması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kanallar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ilk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girişt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karşılaşılacak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dar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v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eğr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kanal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anatomilerind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dah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yüksek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tork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karşı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dayanıklı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olmasını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sağlar.</w:t>
      </w:r>
    </w:p>
    <w:p w14:paraId="2C66CCC4" w14:textId="1F2DF06E" w:rsidR="00530890" w:rsidRPr="00237F39" w:rsidRDefault="00096214" w:rsidP="000972CE">
      <w:pPr>
        <w:shd w:val="clear" w:color="auto" w:fill="FFFFFF"/>
        <w:spacing w:after="360" w:line="360" w:lineRule="auto"/>
        <w:jc w:val="both"/>
        <w:rPr>
          <w:rFonts w:ascii="Times New Roman" w:hAnsi="Times New Roman"/>
          <w:color w:val="000000"/>
          <w:sz w:val="24"/>
          <w:szCs w:val="24"/>
        </w:rPr>
      </w:pPr>
      <w:r w:rsidRPr="00237F39">
        <w:rPr>
          <w:rFonts w:ascii="Times New Roman" w:hAnsi="Times New Roman"/>
          <w:color w:val="000000"/>
          <w:sz w:val="24"/>
          <w:szCs w:val="24"/>
        </w:rPr>
        <w:t>T-Endo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MUST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M25</w:t>
      </w:r>
      <w:r w:rsidR="00530890" w:rsidRPr="00237F39">
        <w:rPr>
          <w:rFonts w:ascii="Times New Roman" w:hAnsi="Times New Roman"/>
          <w:i/>
          <w:iCs/>
          <w:color w:val="000000"/>
          <w:sz w:val="24"/>
          <w:szCs w:val="24"/>
        </w:rPr>
        <w:t>: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Apikal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çapı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0.25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v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E44FF6" w:rsidRPr="00237F39">
        <w:rPr>
          <w:rFonts w:ascii="Times New Roman" w:hAnsi="Times New Roman"/>
          <w:color w:val="000000"/>
          <w:sz w:val="24"/>
          <w:szCs w:val="24"/>
        </w:rPr>
        <w:t>sabit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koniklik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açısı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%6</w:t>
      </w:r>
      <w:r w:rsidR="00E44FF6" w:rsidRPr="00237F39">
        <w:rPr>
          <w:rFonts w:ascii="Times New Roman" w:hAnsi="Times New Roman"/>
          <w:color w:val="000000"/>
          <w:sz w:val="24"/>
          <w:szCs w:val="24"/>
        </w:rPr>
        <w:t>’dır.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975F5" w:rsidRPr="00237F39">
        <w:rPr>
          <w:rFonts w:ascii="Times New Roman" w:hAnsi="Times New Roman"/>
          <w:color w:val="000000"/>
          <w:sz w:val="24"/>
          <w:szCs w:val="24"/>
        </w:rPr>
        <w:t>Enin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kesit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s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şeklindedir.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Bu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enin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kesit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kanal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sırasınd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duvarlarda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dah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194052">
        <w:rPr>
          <w:rFonts w:ascii="Times New Roman" w:hAnsi="Times New Roman"/>
          <w:color w:val="000000"/>
          <w:sz w:val="24"/>
          <w:szCs w:val="24"/>
        </w:rPr>
        <w:t>fazl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debris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kaldırmayı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v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kanalları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dah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iy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temizlemey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sağlar.</w:t>
      </w:r>
    </w:p>
    <w:p w14:paraId="7ECA4D3F" w14:textId="3512EF8B" w:rsidR="00530890" w:rsidRPr="00237F39" w:rsidRDefault="00096214" w:rsidP="000972CE">
      <w:pPr>
        <w:shd w:val="clear" w:color="auto" w:fill="FFFFFF"/>
        <w:spacing w:after="360" w:line="360" w:lineRule="auto"/>
        <w:jc w:val="both"/>
        <w:rPr>
          <w:rFonts w:ascii="Times New Roman" w:hAnsi="Times New Roman"/>
          <w:color w:val="000000"/>
          <w:sz w:val="24"/>
          <w:szCs w:val="24"/>
        </w:rPr>
      </w:pPr>
      <w:r w:rsidRPr="00237F39">
        <w:rPr>
          <w:rFonts w:ascii="Times New Roman" w:hAnsi="Times New Roman"/>
          <w:color w:val="000000"/>
          <w:sz w:val="24"/>
          <w:szCs w:val="24"/>
        </w:rPr>
        <w:t>T-Endo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MUST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M40:</w:t>
      </w:r>
      <w:r w:rsidR="00E4403D" w:rsidRPr="00237F39">
        <w:rPr>
          <w:rFonts w:ascii="Times New Roman" w:hAnsi="Times New Roman"/>
          <w:i/>
          <w:iCs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Apikal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çapı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0.40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v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975F5" w:rsidRPr="00237F39">
        <w:rPr>
          <w:rFonts w:ascii="Times New Roman" w:hAnsi="Times New Roman"/>
          <w:color w:val="000000"/>
          <w:sz w:val="24"/>
          <w:szCs w:val="24"/>
        </w:rPr>
        <w:t>sabit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koniklik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açısı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975F5" w:rsidRPr="00237F39">
        <w:rPr>
          <w:rFonts w:ascii="Times New Roman" w:hAnsi="Times New Roman"/>
          <w:color w:val="000000"/>
          <w:sz w:val="24"/>
          <w:szCs w:val="24"/>
        </w:rPr>
        <w:t>%4’tür.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975F5" w:rsidRPr="00237F39">
        <w:rPr>
          <w:rFonts w:ascii="Times New Roman" w:hAnsi="Times New Roman"/>
          <w:color w:val="000000"/>
          <w:sz w:val="24"/>
          <w:szCs w:val="24"/>
        </w:rPr>
        <w:t>Enin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kesit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s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şeklindedir.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Koniklik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açısını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düşük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tutulmasını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sebeb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minimal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invaziv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sağlar.</w:t>
      </w:r>
    </w:p>
    <w:p w14:paraId="21146D09" w14:textId="61B8FEAE" w:rsidR="00530890" w:rsidRPr="00237F39" w:rsidRDefault="00096214" w:rsidP="000972CE">
      <w:pPr>
        <w:shd w:val="clear" w:color="auto" w:fill="FFFFFF"/>
        <w:spacing w:after="360" w:line="360" w:lineRule="auto"/>
        <w:jc w:val="both"/>
        <w:rPr>
          <w:rFonts w:ascii="Times New Roman" w:hAnsi="Times New Roman"/>
          <w:color w:val="000000"/>
          <w:sz w:val="24"/>
          <w:szCs w:val="24"/>
        </w:rPr>
      </w:pPr>
      <w:r w:rsidRPr="00237F39">
        <w:rPr>
          <w:rFonts w:ascii="Times New Roman" w:hAnsi="Times New Roman"/>
          <w:color w:val="000000"/>
          <w:sz w:val="24"/>
          <w:szCs w:val="24"/>
        </w:rPr>
        <w:t>T-Endo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MUST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M50</w:t>
      </w:r>
      <w:r w:rsidR="00530890" w:rsidRPr="00237F39">
        <w:rPr>
          <w:rFonts w:ascii="Times New Roman" w:hAnsi="Times New Roman"/>
          <w:i/>
          <w:iCs/>
          <w:color w:val="000000"/>
          <w:sz w:val="24"/>
          <w:szCs w:val="24"/>
        </w:rPr>
        <w:t>:</w:t>
      </w:r>
      <w:r w:rsidR="00E4403D" w:rsidRPr="00237F39">
        <w:rPr>
          <w:rFonts w:ascii="Times New Roman" w:hAnsi="Times New Roman"/>
          <w:i/>
          <w:iCs/>
          <w:color w:val="000000"/>
          <w:sz w:val="24"/>
          <w:szCs w:val="24"/>
        </w:rPr>
        <w:t xml:space="preserve"> </w:t>
      </w:r>
      <w:r w:rsidR="005975F5" w:rsidRPr="00237F39">
        <w:rPr>
          <w:rFonts w:ascii="Times New Roman" w:hAnsi="Times New Roman"/>
          <w:color w:val="000000"/>
          <w:sz w:val="24"/>
          <w:szCs w:val="24"/>
        </w:rPr>
        <w:t>A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pikal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çapı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0.50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v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975F5" w:rsidRPr="00237F39">
        <w:rPr>
          <w:rFonts w:ascii="Times New Roman" w:hAnsi="Times New Roman"/>
          <w:color w:val="000000"/>
          <w:sz w:val="24"/>
          <w:szCs w:val="24"/>
        </w:rPr>
        <w:t>sabit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koniklik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açısı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%4</w:t>
      </w:r>
      <w:r w:rsidR="005975F5" w:rsidRPr="00237F39">
        <w:rPr>
          <w:rFonts w:ascii="Times New Roman" w:hAnsi="Times New Roman"/>
          <w:color w:val="000000"/>
          <w:sz w:val="24"/>
          <w:szCs w:val="24"/>
        </w:rPr>
        <w:t>’tür.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A52F0D" w:rsidRPr="00237F39">
        <w:rPr>
          <w:rFonts w:ascii="Times New Roman" w:hAnsi="Times New Roman"/>
          <w:color w:val="000000"/>
          <w:sz w:val="24"/>
          <w:szCs w:val="24"/>
        </w:rPr>
        <w:t>Enin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kesit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s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şeklindedir.</w:t>
      </w:r>
    </w:p>
    <w:p w14:paraId="27A7A778" w14:textId="460A2D20" w:rsidR="00530890" w:rsidRPr="00237F39" w:rsidRDefault="00A52F0D" w:rsidP="000972CE">
      <w:pPr>
        <w:shd w:val="clear" w:color="auto" w:fill="FFFFFF"/>
        <w:spacing w:after="360" w:line="360" w:lineRule="auto"/>
        <w:jc w:val="both"/>
        <w:rPr>
          <w:rFonts w:ascii="Times New Roman" w:hAnsi="Times New Roman"/>
          <w:color w:val="000000"/>
          <w:sz w:val="24"/>
          <w:szCs w:val="24"/>
        </w:rPr>
      </w:pPr>
      <w:r w:rsidRPr="00237F39">
        <w:rPr>
          <w:rFonts w:ascii="Times New Roman" w:hAnsi="Times New Roman"/>
          <w:color w:val="000000"/>
          <w:sz w:val="24"/>
          <w:szCs w:val="24"/>
        </w:rPr>
        <w:t>Üretic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firm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talimatları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doğrultusund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ş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ekillendirm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protokolü;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color w:val="000000"/>
          <w:sz w:val="24"/>
          <w:szCs w:val="24"/>
        </w:rPr>
        <w:instrText xml:space="preserve"> ADDIN EN.CITE &lt;EndNote&gt;&lt;Cite&gt;&lt;Author&gt;must&lt;/Author&gt;&lt;RecNum&gt;85&lt;/RecNum&gt;&lt;DisplayText&gt;[61]&lt;/DisplayText&gt;&lt;record&gt;&lt;rec-number&gt;85&lt;/rec-number&gt;&lt;foreign-keys&gt;&lt;key app="EN" db-id="00d9ve5eaf9f0lezs2ov50dqvdpe0xr0t2z2" timestamp="1678969348"&gt;85&lt;/key&gt;&lt;/foreign-keys&gt;&lt;ref-type name="Web Page"&gt;12&lt;/ref-type&gt;&lt;contributors&gt;&lt;authors&gt;&lt;author&gt;&lt;style face="normal" font="default" charset="162" size="100%"&gt;t-endo must&lt;/style&gt;&lt;/author&gt;&lt;/authors&gt;&lt;/contributors&gt;&lt;titles&gt;&lt;/titles&gt;&lt;dates&gt;&lt;/dates&gt;&lt;urls&gt;&lt;related-urls&gt;&lt;url&gt;https://dentac.com/img/D/must-eng.pdf&lt;/url&gt;&lt;/related-urls&gt;&lt;/urls&gt;&lt;/record&gt;&lt;/Cite&gt;&lt;/EndNote&gt;</w:instrTex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color w:val="000000"/>
          <w:sz w:val="24"/>
          <w:szCs w:val="24"/>
        </w:rPr>
        <w:t>[61]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fldChar w:fldCharType="end"/>
      </w:r>
    </w:p>
    <w:p w14:paraId="4D388BAC" w14:textId="3167C4D5" w:rsidR="00A52F0D" w:rsidRPr="00237F39" w:rsidRDefault="00096214" w:rsidP="00485CE1">
      <w:pPr>
        <w:numPr>
          <w:ilvl w:val="0"/>
          <w:numId w:val="5"/>
        </w:numPr>
        <w:shd w:val="clear" w:color="auto" w:fill="FFFFFF"/>
        <w:spacing w:after="360" w:line="360" w:lineRule="auto"/>
        <w:ind w:left="425" w:hanging="425"/>
        <w:contextualSpacing/>
        <w:jc w:val="both"/>
        <w:rPr>
          <w:rFonts w:ascii="Times New Roman" w:hAnsi="Times New Roman"/>
          <w:color w:val="000000"/>
          <w:sz w:val="24"/>
          <w:szCs w:val="24"/>
        </w:rPr>
      </w:pPr>
      <w:r w:rsidRPr="00237F39">
        <w:rPr>
          <w:rFonts w:ascii="Times New Roman" w:hAnsi="Times New Roman"/>
          <w:color w:val="000000"/>
          <w:sz w:val="24"/>
          <w:szCs w:val="24"/>
        </w:rPr>
        <w:t>T-Endo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MUST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tg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eğeler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il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bir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giriş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yolu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oluşturulmalı</w:t>
      </w:r>
    </w:p>
    <w:p w14:paraId="0AA83654" w14:textId="71E2503C" w:rsidR="00530890" w:rsidRPr="00237F39" w:rsidRDefault="00096214" w:rsidP="00485CE1">
      <w:pPr>
        <w:numPr>
          <w:ilvl w:val="0"/>
          <w:numId w:val="5"/>
        </w:numPr>
        <w:shd w:val="clear" w:color="auto" w:fill="FFFFFF"/>
        <w:spacing w:after="360" w:line="360" w:lineRule="auto"/>
        <w:ind w:left="425" w:hanging="425"/>
        <w:contextualSpacing/>
        <w:jc w:val="both"/>
        <w:rPr>
          <w:rFonts w:ascii="Times New Roman" w:hAnsi="Times New Roman"/>
          <w:color w:val="000000"/>
          <w:sz w:val="24"/>
          <w:szCs w:val="24"/>
        </w:rPr>
      </w:pPr>
      <w:r w:rsidRPr="00237F39">
        <w:rPr>
          <w:rFonts w:ascii="Times New Roman" w:hAnsi="Times New Roman"/>
          <w:color w:val="000000"/>
          <w:sz w:val="24"/>
          <w:szCs w:val="24"/>
        </w:rPr>
        <w:t>T-Endo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MUST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eğeleri,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aşağı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v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yukarı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doğru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2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mm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gagalam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hareket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il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kullanılmalı</w:t>
      </w:r>
    </w:p>
    <w:p w14:paraId="7238E4FE" w14:textId="65BBC712" w:rsidR="00530890" w:rsidRPr="00237F39" w:rsidRDefault="00096214" w:rsidP="00485CE1">
      <w:pPr>
        <w:numPr>
          <w:ilvl w:val="0"/>
          <w:numId w:val="5"/>
        </w:numPr>
        <w:shd w:val="clear" w:color="auto" w:fill="FFFFFF"/>
        <w:spacing w:after="360" w:line="360" w:lineRule="auto"/>
        <w:ind w:left="425" w:hanging="425"/>
        <w:contextualSpacing/>
        <w:jc w:val="both"/>
        <w:rPr>
          <w:rFonts w:ascii="Times New Roman" w:hAnsi="Times New Roman"/>
          <w:color w:val="000000"/>
          <w:sz w:val="24"/>
          <w:szCs w:val="24"/>
        </w:rPr>
      </w:pPr>
      <w:r w:rsidRPr="00237F39">
        <w:rPr>
          <w:rFonts w:ascii="Times New Roman" w:hAnsi="Times New Roman"/>
          <w:color w:val="000000"/>
          <w:sz w:val="24"/>
          <w:szCs w:val="24"/>
        </w:rPr>
        <w:t>T-Endo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MUST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eğeler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pasif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olarak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kök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kanallarınd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çalıştırılarak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preparasyo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yapıl</w:t>
      </w:r>
      <w:r w:rsidR="00A52F0D" w:rsidRPr="00237F39">
        <w:rPr>
          <w:rFonts w:ascii="Times New Roman" w:hAnsi="Times New Roman"/>
          <w:color w:val="000000"/>
          <w:sz w:val="24"/>
          <w:szCs w:val="24"/>
        </w:rPr>
        <w:t>malı</w:t>
      </w:r>
    </w:p>
    <w:p w14:paraId="0BB5D21F" w14:textId="7988CF10" w:rsidR="00530890" w:rsidRPr="00237F39" w:rsidRDefault="00096214" w:rsidP="00485CE1">
      <w:pPr>
        <w:numPr>
          <w:ilvl w:val="0"/>
          <w:numId w:val="5"/>
        </w:numPr>
        <w:shd w:val="clear" w:color="auto" w:fill="FFFFFF"/>
        <w:spacing w:after="360" w:line="360" w:lineRule="auto"/>
        <w:ind w:left="425" w:hanging="425"/>
        <w:contextualSpacing/>
        <w:jc w:val="both"/>
        <w:rPr>
          <w:rFonts w:ascii="Times New Roman" w:hAnsi="Times New Roman"/>
          <w:color w:val="000000"/>
          <w:sz w:val="24"/>
          <w:szCs w:val="24"/>
        </w:rPr>
      </w:pPr>
      <w:r w:rsidRPr="00237F39">
        <w:rPr>
          <w:rFonts w:ascii="Times New Roman" w:hAnsi="Times New Roman"/>
          <w:color w:val="000000"/>
          <w:sz w:val="24"/>
          <w:szCs w:val="24"/>
        </w:rPr>
        <w:t>T-Endo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MUST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eğelerini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kullanımı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sırasınd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herhang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bir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deformasyo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olması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durumund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kök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kanal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işlem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içi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kullanılmay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devam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edilmemeli,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heme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30890" w:rsidRPr="00237F39">
        <w:rPr>
          <w:rFonts w:ascii="Times New Roman" w:hAnsi="Times New Roman"/>
          <w:color w:val="000000"/>
          <w:sz w:val="24"/>
          <w:szCs w:val="24"/>
        </w:rPr>
        <w:t>değiştirilmel</w:t>
      </w:r>
      <w:r w:rsidR="00A52F0D" w:rsidRPr="00237F39">
        <w:rPr>
          <w:rFonts w:ascii="Times New Roman" w:hAnsi="Times New Roman"/>
          <w:color w:val="000000"/>
          <w:sz w:val="24"/>
          <w:szCs w:val="24"/>
        </w:rPr>
        <w:t>i</w:t>
      </w:r>
    </w:p>
    <w:p w14:paraId="0E6733C0" w14:textId="605FF810" w:rsidR="00530890" w:rsidRPr="00237F39" w:rsidRDefault="00530890" w:rsidP="00485CE1">
      <w:pPr>
        <w:numPr>
          <w:ilvl w:val="0"/>
          <w:numId w:val="5"/>
        </w:numPr>
        <w:shd w:val="clear" w:color="auto" w:fill="FFFFFF"/>
        <w:spacing w:after="360" w:line="360" w:lineRule="auto"/>
        <w:ind w:left="425" w:hanging="425"/>
        <w:contextualSpacing/>
        <w:jc w:val="both"/>
        <w:rPr>
          <w:rFonts w:ascii="Times New Roman" w:hAnsi="Times New Roman"/>
          <w:color w:val="000000"/>
          <w:sz w:val="24"/>
          <w:szCs w:val="24"/>
        </w:rPr>
      </w:pPr>
      <w:r w:rsidRPr="00237F39">
        <w:rPr>
          <w:rFonts w:ascii="Times New Roman" w:hAnsi="Times New Roman"/>
          <w:color w:val="000000"/>
          <w:sz w:val="24"/>
          <w:szCs w:val="24"/>
        </w:rPr>
        <w:t>Kök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kanal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işlem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sırasında,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color w:val="000000"/>
          <w:sz w:val="24"/>
          <w:szCs w:val="24"/>
        </w:rPr>
        <w:t>T-Endo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color w:val="000000"/>
          <w:sz w:val="24"/>
          <w:szCs w:val="24"/>
        </w:rPr>
        <w:t>MUST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eğeler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kök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kanalında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çıkarıldığında,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kök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kanalları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bol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miktard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53C36" w:rsidRPr="00237F39">
        <w:rPr>
          <w:rFonts w:ascii="Times New Roman" w:hAnsi="Times New Roman"/>
          <w:color w:val="000000"/>
          <w:sz w:val="24"/>
          <w:szCs w:val="24"/>
        </w:rPr>
        <w:t>yıkanmalı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53C36" w:rsidRPr="00237F39">
        <w:rPr>
          <w:rFonts w:ascii="Times New Roman" w:hAnsi="Times New Roman"/>
          <w:color w:val="000000"/>
          <w:sz w:val="24"/>
          <w:szCs w:val="24"/>
        </w:rPr>
        <w:t>şeklindedir.</w:t>
      </w:r>
    </w:p>
    <w:p w14:paraId="0793F439" w14:textId="4CB3E501" w:rsidR="009F3E54" w:rsidRPr="00237F39" w:rsidRDefault="00C907A1" w:rsidP="00F7737B">
      <w:pPr>
        <w:pStyle w:val="Grseller"/>
      </w:pPr>
      <w:r w:rsidRPr="00237F39">
        <w:lastRenderedPageBreak/>
        <w:drawing>
          <wp:inline distT="0" distB="0" distL="0" distR="0" wp14:anchorId="364D63CC" wp14:editId="1CB35EFF">
            <wp:extent cx="3225804" cy="3420000"/>
            <wp:effectExtent l="0" t="0" r="0" b="9525"/>
            <wp:docPr id="1" name="Resi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25804" cy="34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EEB929" w14:textId="301B2DE8" w:rsidR="002D0948" w:rsidRPr="00237F39" w:rsidRDefault="0099303F" w:rsidP="0099303F">
      <w:pPr>
        <w:pStyle w:val="Resimler"/>
      </w:pPr>
      <w:bookmarkStart w:id="23" w:name="_Toc134102124"/>
      <w:r w:rsidRPr="00237F39">
        <w:t xml:space="preserve">Resim </w:t>
      </w:r>
      <w:fldSimple w:instr=" STYLEREF 1 \s ">
        <w:r w:rsidR="00CC711F" w:rsidRPr="00237F39">
          <w:rPr>
            <w:noProof/>
          </w:rPr>
          <w:t>2</w:t>
        </w:r>
      </w:fldSimple>
      <w:r w:rsidR="00DC2C30" w:rsidRPr="00237F39">
        <w:t>.</w:t>
      </w:r>
      <w:fldSimple w:instr=" SEQ Resim \* ARABIC \s 1 ">
        <w:r w:rsidR="00CC711F" w:rsidRPr="00237F39">
          <w:rPr>
            <w:noProof/>
          </w:rPr>
          <w:t>1</w:t>
        </w:r>
      </w:fldSimple>
      <w:r w:rsidRPr="00237F39">
        <w:t>.</w:t>
      </w:r>
      <w:r w:rsidRPr="00237F39">
        <w:tab/>
      </w:r>
      <w:r w:rsidR="00096214" w:rsidRPr="00237F39">
        <w:t>T-Endo</w:t>
      </w:r>
      <w:r w:rsidR="00E4403D" w:rsidRPr="00237F39">
        <w:t xml:space="preserve"> </w:t>
      </w:r>
      <w:r w:rsidR="00096214" w:rsidRPr="00237F39">
        <w:t>MUST</w:t>
      </w:r>
      <w:r w:rsidR="00E4403D" w:rsidRPr="00237F39">
        <w:t xml:space="preserve"> </w:t>
      </w:r>
      <w:r w:rsidR="002D0948" w:rsidRPr="00237F39">
        <w:t>eğe</w:t>
      </w:r>
      <w:r w:rsidR="00E4403D" w:rsidRPr="00237F39">
        <w:t xml:space="preserve"> </w:t>
      </w:r>
      <w:r w:rsidR="002D0948" w:rsidRPr="00237F39">
        <w:t>sistemi</w:t>
      </w:r>
      <w:bookmarkEnd w:id="23"/>
      <w:r w:rsidR="00E4403D" w:rsidRPr="00237F39">
        <w:t xml:space="preserve"> </w:t>
      </w:r>
    </w:p>
    <w:p w14:paraId="0CD196FD" w14:textId="29366C05" w:rsidR="00BA126A" w:rsidRPr="00237F39" w:rsidRDefault="00796C51" w:rsidP="00E01EE6">
      <w:pPr>
        <w:pStyle w:val="Balk3"/>
      </w:pPr>
      <w:bookmarkStart w:id="24" w:name="_Toc134102391"/>
      <w:r w:rsidRPr="00237F39">
        <w:t>2.3.2.</w:t>
      </w:r>
      <w:r w:rsidR="00E4403D" w:rsidRPr="00237F39">
        <w:t xml:space="preserve"> </w:t>
      </w:r>
      <w:r w:rsidR="00BA126A" w:rsidRPr="00237F39">
        <w:t>WaveOne</w:t>
      </w:r>
      <w:r w:rsidR="00E4403D" w:rsidRPr="00237F39">
        <w:t xml:space="preserve"> </w:t>
      </w:r>
      <w:r w:rsidR="00BA126A" w:rsidRPr="00237F39">
        <w:t>Gold</w:t>
      </w:r>
      <w:r w:rsidR="00E4403D" w:rsidRPr="00237F39">
        <w:t xml:space="preserve"> </w:t>
      </w:r>
      <w:r w:rsidR="00BA126A" w:rsidRPr="00237F39">
        <w:t>eğe</w:t>
      </w:r>
      <w:r w:rsidR="00E4403D" w:rsidRPr="00237F39">
        <w:t xml:space="preserve"> </w:t>
      </w:r>
      <w:r w:rsidR="00BA126A" w:rsidRPr="00237F39">
        <w:t>sistemi</w:t>
      </w:r>
      <w:bookmarkEnd w:id="24"/>
    </w:p>
    <w:p w14:paraId="5F9A2187" w14:textId="410125B1" w:rsidR="00BA126A" w:rsidRPr="00237F39" w:rsidRDefault="00BA126A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endisin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nc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retil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ib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esipro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areke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apa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-Wi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lin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retil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sin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rk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Wi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dlandır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aşım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retil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Ruddle&lt;/Author&gt;&lt;Year&gt;2016&lt;/Year&gt;&lt;RecNum&gt;71&lt;/RecNum&gt;&lt;DisplayText&gt;[62]&lt;/DisplayText&gt;&lt;record&gt;&lt;rec-number&gt;71&lt;/rec-number&gt;&lt;foreign-keys&gt;&lt;key app="EN" db-id="00d9ve5eaf9f0lezs2ov50dqvdpe0xr0t2z2" timestamp="1676443486"&gt;71&lt;/key&gt;&lt;/foreign-keys&gt;&lt;ref-type name="Journal Article"&gt;17&lt;/ref-type&gt;&lt;contributors&gt;&lt;authors&gt;&lt;author&gt;Ruddle, Clifford J&lt;/author&gt;&lt;/authors&gt;&lt;/contributors&gt;&lt;titles&gt;&lt;title&gt;Single-file shaping technique: achieving a gold medal result&lt;/title&gt;&lt;secondary-title&gt;Dent Today&lt;/secondary-title&gt;&lt;/titles&gt;&lt;periodical&gt;&lt;full-title&gt;Dent Today&lt;/full-title&gt;&lt;/periodical&gt;&lt;pages&gt;98-101&lt;/pages&gt;&lt;volume&gt;35&lt;/volume&gt;&lt;number&gt;1&lt;/number&gt;&lt;dates&gt;&lt;year&gt;2016&lt;/year&gt;&lt;/dates&gt;&lt;urls&gt;&lt;/urls&gt;&lt;/record&gt;&lt;/Cite&gt;&lt;/EndNote&gt;</w:instrText>
      </w:r>
      <w:r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62]</w:t>
      </w:r>
      <w:r w:rsidRPr="00237F39">
        <w:rPr>
          <w:rFonts w:ascii="Times New Roman" w:hAnsi="Times New Roman"/>
          <w:sz w:val="24"/>
          <w:szCs w:val="24"/>
        </w:rPr>
        <w:fldChar w:fldCharType="end"/>
      </w:r>
      <w:r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3389B" w:rsidRPr="00237F39">
        <w:rPr>
          <w:rFonts w:ascii="Times New Roman" w:hAnsi="Times New Roman"/>
          <w:sz w:val="24"/>
          <w:szCs w:val="24"/>
        </w:rPr>
        <w:t>W</w:t>
      </w:r>
      <w:r w:rsidRPr="00237F39">
        <w:rPr>
          <w:rFonts w:ascii="Times New Roman" w:hAnsi="Times New Roman"/>
          <w:sz w:val="24"/>
          <w:szCs w:val="24"/>
        </w:rPr>
        <w:t>i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retim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onr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z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ısıt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avaşç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oğut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şlemleriy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il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şle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onucu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t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eng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ı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şlemler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eç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ayanıklılı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snekliğ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nem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lçü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rt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Weber&lt;/Author&gt;&lt;Year&gt;2015&lt;/Year&gt;&lt;RecNum&gt;72&lt;/RecNum&gt;&lt;DisplayText&gt;[63]&lt;/DisplayText&gt;&lt;record&gt;&lt;rec-number&gt;72&lt;/rec-number&gt;&lt;foreign-keys&gt;&lt;key app="EN" db-id="00d9ve5eaf9f0lezs2ov50dqvdpe0xr0t2z2" timestamp="1676443556"&gt;72&lt;/key&gt;&lt;/foreign-keys&gt;&lt;ref-type name="Journal Article"&gt;17&lt;/ref-type&gt;&lt;contributors&gt;&lt;authors&gt;&lt;author&gt;Weber, Marie-Theres&lt;/author&gt;&lt;author&gt;Stratz, Nadja&lt;/author&gt;&lt;author&gt;Fleiner, Jonathan&lt;/author&gt;&lt;author&gt;Schulze, Dirk&lt;/author&gt;&lt;author&gt;Hannig, Christian&lt;/author&gt;&lt;/authors&gt;&lt;/contributors&gt;&lt;titles&gt;&lt;title&gt;Possibilities and limits of imaging endodontic structures with CBCT&lt;/title&gt;&lt;secondary-title&gt;Swiss Dental Journal&lt;/secondary-title&gt;&lt;/titles&gt;&lt;periodical&gt;&lt;full-title&gt;Swiss Dental Journal&lt;/full-title&gt;&lt;/periodical&gt;&lt;pages&gt;293-311&lt;/pages&gt;&lt;volume&gt;125&lt;/volume&gt;&lt;number&gt;3&lt;/number&gt;&lt;dates&gt;&lt;year&gt;2015&lt;/year&gt;&lt;/dates&gt;&lt;isbn&gt;2296-6498&lt;/isbn&gt;&lt;urls&gt;&lt;/urls&gt;&lt;/record&gt;&lt;/Cite&gt;&lt;/EndNote&gt;</w:instrText>
      </w:r>
      <w:r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63]</w:t>
      </w:r>
      <w:r w:rsidRPr="00237F39">
        <w:rPr>
          <w:rFonts w:ascii="Times New Roman" w:hAnsi="Times New Roman"/>
          <w:sz w:val="24"/>
          <w:szCs w:val="24"/>
        </w:rPr>
        <w:fldChar w:fldCharType="end"/>
      </w:r>
      <w:r w:rsidRPr="00237F39">
        <w:rPr>
          <w:rFonts w:ascii="Times New Roman" w:hAnsi="Times New Roman"/>
          <w:sz w:val="24"/>
          <w:szCs w:val="24"/>
        </w:rPr>
        <w:t>.</w:t>
      </w:r>
    </w:p>
    <w:p w14:paraId="5C770FA3" w14:textId="7398F7C1" w:rsidR="00BA126A" w:rsidRPr="00237F39" w:rsidRDefault="00BA126A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s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esi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okta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uvarlarıy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mast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aral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en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linded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areke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sn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erkez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may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apı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yes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uvarları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dec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en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mas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e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za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mas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okt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yes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bris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orona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şınabileceğ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oşlu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uşturulu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idala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tki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zaltılmı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u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a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önünü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rs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170</w:t>
      </w:r>
      <w:r w:rsidR="00F33F75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°</w:t>
      </w:r>
      <w:r w:rsidR="00F33F75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a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önü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50</w:t>
      </w:r>
      <w:r w:rsidR="00F33F75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°</w:t>
      </w:r>
      <w:r w:rsidR="00F33F75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areke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ap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alışır.</w:t>
      </w:r>
      <w:r w:rsidR="006C3473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oplam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3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esipro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öngüy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ur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mamlamı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ur.</w:t>
      </w:r>
    </w:p>
    <w:p w14:paraId="416900FF" w14:textId="284E205E" w:rsidR="005E728C" w:rsidRPr="00237F39" w:rsidRDefault="005E728C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lider</w:t>
      </w:r>
      <w:r w:rsidR="00E4403D" w:rsidRPr="00237F39">
        <w:rPr>
          <w:rFonts w:ascii="Times New Roman" w:hAnsi="Times New Roman"/>
          <w:i/>
          <w:iCs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si</w:t>
      </w:r>
      <w:r w:rsidR="0025435E" w:rsidRPr="00237F39">
        <w:rPr>
          <w:rFonts w:ascii="Times New Roman" w:hAnsi="Times New Roman"/>
          <w:sz w:val="24"/>
          <w:szCs w:val="24"/>
        </w:rPr>
        <w:t>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435E"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435E" w:rsidRPr="00237F39">
        <w:rPr>
          <w:rFonts w:ascii="Times New Roman" w:hAnsi="Times New Roman"/>
          <w:sz w:val="24"/>
          <w:szCs w:val="24"/>
        </w:rPr>
        <w:t>çap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435E" w:rsidRPr="00237F39">
        <w:rPr>
          <w:rFonts w:ascii="Times New Roman" w:hAnsi="Times New Roman"/>
          <w:sz w:val="24"/>
          <w:szCs w:val="24"/>
        </w:rPr>
        <w:t>0.15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435E" w:rsidRPr="00237F39">
        <w:rPr>
          <w:rFonts w:ascii="Times New Roman" w:hAnsi="Times New Roman"/>
          <w:sz w:val="24"/>
          <w:szCs w:val="24"/>
        </w:rPr>
        <w:t>mm</w:t>
      </w:r>
      <w:r w:rsidR="00F33F75">
        <w:rPr>
          <w:rFonts w:ascii="Times New Roman" w:hAnsi="Times New Roman"/>
          <w:sz w:val="24"/>
          <w:szCs w:val="24"/>
        </w:rPr>
        <w:t>’</w:t>
      </w:r>
      <w:r w:rsidR="0025435E" w:rsidRPr="00237F39">
        <w:rPr>
          <w:rFonts w:ascii="Times New Roman" w:hAnsi="Times New Roman"/>
          <w:sz w:val="24"/>
          <w:szCs w:val="24"/>
        </w:rPr>
        <w:t>d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F4D6E" w:rsidRPr="00237F39">
        <w:rPr>
          <w:rFonts w:ascii="Times New Roman" w:hAnsi="Times New Roman"/>
          <w:sz w:val="24"/>
          <w:szCs w:val="24"/>
        </w:rPr>
        <w:t>A</w:t>
      </w:r>
      <w:r w:rsidR="005C11FF" w:rsidRPr="00237F39">
        <w:rPr>
          <w:rFonts w:ascii="Times New Roman" w:hAnsi="Times New Roman"/>
          <w:sz w:val="24"/>
          <w:szCs w:val="24"/>
        </w:rPr>
        <w:t>pikal</w:t>
      </w:r>
      <w:r w:rsidR="006F4D6E" w:rsidRPr="00237F39">
        <w:rPr>
          <w:rFonts w:ascii="Times New Roman" w:hAnsi="Times New Roman"/>
          <w:sz w:val="24"/>
          <w:szCs w:val="24"/>
        </w:rPr>
        <w:t>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16991" w:rsidRPr="00237F39">
        <w:rPr>
          <w:rFonts w:ascii="Times New Roman" w:hAnsi="Times New Roman"/>
          <w:sz w:val="24"/>
          <w:szCs w:val="24"/>
        </w:rPr>
        <w:t>%2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F4D6E" w:rsidRPr="00237F39">
        <w:rPr>
          <w:rFonts w:ascii="Times New Roman" w:hAnsi="Times New Roman"/>
          <w:sz w:val="24"/>
          <w:szCs w:val="24"/>
        </w:rPr>
        <w:t>tap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F4D6E" w:rsidRPr="00237F39">
        <w:rPr>
          <w:rFonts w:ascii="Times New Roman" w:hAnsi="Times New Roman"/>
          <w:sz w:val="24"/>
          <w:szCs w:val="24"/>
        </w:rPr>
        <w:t>açı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2882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2882" w:rsidRPr="00237F39">
        <w:rPr>
          <w:rFonts w:ascii="Times New Roman" w:hAnsi="Times New Roman"/>
          <w:sz w:val="24"/>
          <w:szCs w:val="24"/>
        </w:rPr>
        <w:t>baş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2882" w:rsidRPr="00237F39">
        <w:rPr>
          <w:rFonts w:ascii="Times New Roman" w:hAnsi="Times New Roman"/>
          <w:sz w:val="24"/>
          <w:szCs w:val="24"/>
        </w:rPr>
        <w:t>korona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2882" w:rsidRPr="00237F39">
        <w:rPr>
          <w:rFonts w:ascii="Times New Roman" w:hAnsi="Times New Roman"/>
          <w:sz w:val="24"/>
          <w:szCs w:val="24"/>
        </w:rPr>
        <w:t>doğr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2882" w:rsidRPr="00237F39">
        <w:rPr>
          <w:rFonts w:ascii="Times New Roman" w:hAnsi="Times New Roman"/>
          <w:sz w:val="24"/>
          <w:szCs w:val="24"/>
        </w:rPr>
        <w:t>aza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2882" w:rsidRPr="00237F39">
        <w:rPr>
          <w:rFonts w:ascii="Times New Roman" w:hAnsi="Times New Roman"/>
          <w:sz w:val="24"/>
          <w:szCs w:val="24"/>
        </w:rPr>
        <w:t>deva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2882" w:rsidRPr="00237F39">
        <w:rPr>
          <w:rFonts w:ascii="Times New Roman" w:hAnsi="Times New Roman"/>
          <w:sz w:val="24"/>
          <w:szCs w:val="24"/>
        </w:rPr>
        <w:t>ede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92F00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92F00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92F00" w:rsidRPr="00237F39">
        <w:rPr>
          <w:rFonts w:ascii="Times New Roman" w:hAnsi="Times New Roman"/>
          <w:sz w:val="24"/>
          <w:szCs w:val="24"/>
        </w:rPr>
        <w:t>Primar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92F00"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92F00" w:rsidRPr="00237F39">
        <w:rPr>
          <w:rFonts w:ascii="Times New Roman" w:hAnsi="Times New Roman"/>
          <w:sz w:val="24"/>
          <w:szCs w:val="24"/>
        </w:rPr>
        <w:t>şekillendirme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92F00" w:rsidRPr="00237F39">
        <w:rPr>
          <w:rFonts w:ascii="Times New Roman" w:hAnsi="Times New Roman"/>
          <w:sz w:val="24"/>
          <w:szCs w:val="24"/>
        </w:rPr>
        <w:t>önc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A1DAF" w:rsidRPr="00237F39">
        <w:rPr>
          <w:rFonts w:ascii="Times New Roman" w:hAnsi="Times New Roman"/>
          <w:sz w:val="24"/>
          <w:szCs w:val="24"/>
        </w:rPr>
        <w:t>giri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A1DAF" w:rsidRPr="00237F39">
        <w:rPr>
          <w:rFonts w:ascii="Times New Roman" w:hAnsi="Times New Roman"/>
          <w:sz w:val="24"/>
          <w:szCs w:val="24"/>
        </w:rPr>
        <w:t>yolun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92F00" w:rsidRPr="00237F39">
        <w:rPr>
          <w:rFonts w:ascii="Times New Roman" w:hAnsi="Times New Roman"/>
          <w:sz w:val="24"/>
          <w:szCs w:val="24"/>
        </w:rPr>
        <w:t>optimiz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92F00" w:rsidRPr="00237F39">
        <w:rPr>
          <w:rFonts w:ascii="Times New Roman" w:hAnsi="Times New Roman"/>
          <w:sz w:val="24"/>
          <w:szCs w:val="24"/>
        </w:rPr>
        <w:t>eder.</w:t>
      </w:r>
    </w:p>
    <w:p w14:paraId="5E9FCD29" w14:textId="0E374B6D" w:rsidR="00BA126A" w:rsidRPr="00237F39" w:rsidRDefault="005E728C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lastRenderedPageBreak/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Small</w:t>
      </w:r>
      <w:r w:rsidR="00E4403D" w:rsidRPr="00237F39">
        <w:rPr>
          <w:rFonts w:ascii="Times New Roman" w:hAnsi="Times New Roman"/>
          <w:i/>
          <w:iCs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eğes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çap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0.20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mm’d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İl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3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mm’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16991" w:rsidRPr="00237F39">
        <w:rPr>
          <w:rFonts w:ascii="Times New Roman" w:hAnsi="Times New Roman"/>
          <w:sz w:val="24"/>
          <w:szCs w:val="24"/>
        </w:rPr>
        <w:t>%7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2B1A" w:rsidRPr="00237F39">
        <w:rPr>
          <w:rFonts w:ascii="Times New Roman" w:hAnsi="Times New Roman"/>
          <w:sz w:val="24"/>
          <w:szCs w:val="24"/>
        </w:rPr>
        <w:t>o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tap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açı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korona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doğr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aza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deva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eder.</w:t>
      </w:r>
    </w:p>
    <w:p w14:paraId="338E7BC8" w14:textId="26E21C25" w:rsidR="00BA126A" w:rsidRPr="00237F39" w:rsidRDefault="005E728C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Primary</w:t>
      </w:r>
      <w:r w:rsidR="00E4403D" w:rsidRPr="00237F39">
        <w:rPr>
          <w:rFonts w:ascii="Times New Roman" w:hAnsi="Times New Roman"/>
          <w:i/>
          <w:iCs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eğes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çap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0.25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mm’d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İl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3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mm’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16991" w:rsidRPr="00237F39">
        <w:rPr>
          <w:rFonts w:ascii="Times New Roman" w:hAnsi="Times New Roman"/>
          <w:sz w:val="24"/>
          <w:szCs w:val="24"/>
        </w:rPr>
        <w:t>%7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2B1A" w:rsidRPr="00237F39">
        <w:rPr>
          <w:rFonts w:ascii="Times New Roman" w:hAnsi="Times New Roman"/>
          <w:sz w:val="24"/>
          <w:szCs w:val="24"/>
        </w:rPr>
        <w:t>o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tap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açı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korona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doğr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aza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deva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eder.</w:t>
      </w:r>
    </w:p>
    <w:p w14:paraId="7C2F71FB" w14:textId="34AA2140" w:rsidR="00BA126A" w:rsidRPr="00237F39" w:rsidRDefault="005E728C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Medium</w:t>
      </w:r>
      <w:r w:rsidR="00E4403D" w:rsidRPr="00237F39">
        <w:rPr>
          <w:rFonts w:ascii="Times New Roman" w:hAnsi="Times New Roman"/>
          <w:i/>
          <w:iCs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eğes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çap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0.35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mm’d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İl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3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mm’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2B1A" w:rsidRPr="00237F39">
        <w:rPr>
          <w:rFonts w:ascii="Times New Roman" w:hAnsi="Times New Roman"/>
          <w:sz w:val="24"/>
          <w:szCs w:val="24"/>
        </w:rPr>
        <w:t>%</w:t>
      </w:r>
      <w:r w:rsidR="00EF61FC" w:rsidRPr="00237F39">
        <w:rPr>
          <w:rFonts w:ascii="Times New Roman" w:hAnsi="Times New Roman"/>
          <w:sz w:val="24"/>
          <w:szCs w:val="24"/>
        </w:rPr>
        <w:t>6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2B1A" w:rsidRPr="00237F39">
        <w:rPr>
          <w:rFonts w:ascii="Times New Roman" w:hAnsi="Times New Roman"/>
          <w:sz w:val="24"/>
          <w:szCs w:val="24"/>
        </w:rPr>
        <w:t>o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tap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açı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korona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doğr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aza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deva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eder.</w:t>
      </w:r>
    </w:p>
    <w:p w14:paraId="6A3AC6CD" w14:textId="47320D25" w:rsidR="001F26A4" w:rsidRPr="00237F39" w:rsidRDefault="005E728C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Large</w:t>
      </w:r>
      <w:r w:rsidR="00E4403D" w:rsidRPr="00237F39">
        <w:rPr>
          <w:rFonts w:ascii="Times New Roman" w:hAnsi="Times New Roman"/>
          <w:i/>
          <w:iCs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eğes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çap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0.45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mm’d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İl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3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mm’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2B1A" w:rsidRPr="00237F39">
        <w:rPr>
          <w:rFonts w:ascii="Times New Roman" w:hAnsi="Times New Roman"/>
          <w:sz w:val="24"/>
          <w:szCs w:val="24"/>
        </w:rPr>
        <w:t>%5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2B1A" w:rsidRPr="00237F39">
        <w:rPr>
          <w:rFonts w:ascii="Times New Roman" w:hAnsi="Times New Roman"/>
          <w:sz w:val="24"/>
          <w:szCs w:val="24"/>
        </w:rPr>
        <w:t>o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tap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açı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korona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doğr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aza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deva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eder</w:t>
      </w:r>
      <w:r w:rsidR="001F26A4">
        <w:rPr>
          <w:rFonts w:ascii="Times New Roman" w:hAnsi="Times New Roman"/>
          <w:sz w:val="24"/>
          <w:szCs w:val="24"/>
        </w:rPr>
        <w:t xml:space="preserve"> (Resim 2.2).</w:t>
      </w:r>
    </w:p>
    <w:p w14:paraId="578D5D4C" w14:textId="3A98342C" w:rsidR="00BA126A" w:rsidRPr="00237F39" w:rsidRDefault="00320543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color w:val="000000"/>
          <w:sz w:val="24"/>
          <w:szCs w:val="24"/>
        </w:rPr>
        <w:t>Üretic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firm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talimatları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doğrultusund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</w:t>
      </w:r>
      <w:r w:rsidR="00BA126A" w:rsidRPr="00237F39">
        <w:rPr>
          <w:rFonts w:ascii="Times New Roman" w:hAnsi="Times New Roman"/>
          <w:sz w:val="24"/>
          <w:szCs w:val="24"/>
        </w:rPr>
        <w:t>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C3473" w:rsidRPr="00237F39">
        <w:rPr>
          <w:rFonts w:ascii="Times New Roman" w:hAnsi="Times New Roman"/>
          <w:sz w:val="24"/>
          <w:szCs w:val="24"/>
        </w:rPr>
        <w:t>p</w:t>
      </w:r>
      <w:r w:rsidR="00BA126A" w:rsidRPr="00237F39">
        <w:rPr>
          <w:rFonts w:ascii="Times New Roman" w:hAnsi="Times New Roman"/>
          <w:sz w:val="24"/>
          <w:szCs w:val="24"/>
        </w:rPr>
        <w:t>rotokolü;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gold&lt;/Author&gt;&lt;RecNum&gt;86&lt;/RecNum&gt;&lt;DisplayText&gt;[64]&lt;/DisplayText&gt;&lt;record&gt;&lt;rec-number&gt;86&lt;/rec-number&gt;&lt;foreign-keys&gt;&lt;key app="EN" db-id="00d9ve5eaf9f0lezs2ov50dqvdpe0xr0t2z2" timestamp="1678969478"&gt;86&lt;/key&gt;&lt;/foreign-keys&gt;&lt;ref-type name="Web Page"&gt;12&lt;/ref-type&gt;&lt;contributors&gt;&lt;authors&gt;&lt;author&gt;&lt;style face="normal" font="default" charset="162" size="100%"&gt;waveone gold&lt;/style&gt;&lt;/author&gt;&lt;/authors&gt;&lt;/contributors&gt;&lt;titles&gt;&lt;/titles&gt;&lt;dates&gt;&lt;/dates&gt;&lt;urls&gt;&lt;related-urls&gt;&lt;url&gt;https://www.dentsplysirona.com/content/dam/dentsply/web/Endodontics/global-page-templates-assets/download-pdf%27s/waveonegold/WaveOne%20Gold%20ROW%20DFU%20EN.pdf&lt;/url&gt;&lt;/related-urls&gt;&lt;/urls&gt;&lt;/record&gt;&lt;/Cite&gt;&lt;/EndNote&gt;</w:instrText>
      </w:r>
      <w:r w:rsidR="00BA126A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64]</w:t>
      </w:r>
      <w:r w:rsidR="00BA126A" w:rsidRPr="00237F39">
        <w:rPr>
          <w:rFonts w:ascii="Times New Roman" w:hAnsi="Times New Roman"/>
          <w:sz w:val="24"/>
          <w:szCs w:val="24"/>
        </w:rPr>
        <w:fldChar w:fldCharType="end"/>
      </w:r>
    </w:p>
    <w:p w14:paraId="654100FA" w14:textId="2DA7D6EE" w:rsidR="00BA126A" w:rsidRPr="00237F39" w:rsidRDefault="00BA126A" w:rsidP="00485CE1">
      <w:pPr>
        <w:numPr>
          <w:ilvl w:val="0"/>
          <w:numId w:val="4"/>
        </w:numPr>
        <w:spacing w:after="360" w:line="360" w:lineRule="auto"/>
        <w:ind w:left="425" w:hanging="425"/>
        <w:contextualSpacing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Giri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vit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lar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oğrus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iri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ğlayac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çıl</w:t>
      </w:r>
      <w:r w:rsidR="00F33F75">
        <w:rPr>
          <w:rFonts w:ascii="Times New Roman" w:hAnsi="Times New Roman"/>
          <w:sz w:val="24"/>
          <w:szCs w:val="24"/>
        </w:rPr>
        <w:t>ır,</w:t>
      </w:r>
    </w:p>
    <w:p w14:paraId="09CF64E5" w14:textId="59FBD85A" w:rsidR="00BA126A" w:rsidRPr="00237F39" w:rsidRDefault="00BA126A" w:rsidP="00485CE1">
      <w:pPr>
        <w:numPr>
          <w:ilvl w:val="0"/>
          <w:numId w:val="4"/>
        </w:numPr>
        <w:spacing w:after="360" w:line="360" w:lineRule="auto"/>
        <w:ind w:left="425" w:hanging="425"/>
        <w:contextualSpacing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vites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rrig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olüsyon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arlığ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#10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ip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siy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çıklı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ontro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il</w:t>
      </w:r>
      <w:r w:rsidR="00320543" w:rsidRPr="00237F39">
        <w:rPr>
          <w:rFonts w:ascii="Times New Roman" w:hAnsi="Times New Roman"/>
          <w:sz w:val="24"/>
          <w:szCs w:val="24"/>
        </w:rPr>
        <w:t>meli</w:t>
      </w:r>
      <w:r w:rsidR="00F33F75">
        <w:rPr>
          <w:rFonts w:ascii="Times New Roman" w:hAnsi="Times New Roman"/>
          <w:sz w:val="24"/>
          <w:szCs w:val="24"/>
        </w:rPr>
        <w:t>,</w:t>
      </w:r>
    </w:p>
    <w:p w14:paraId="745E5225" w14:textId="19A1A8CE" w:rsidR="00BA126A" w:rsidRPr="00237F39" w:rsidRDefault="00DF4EAE" w:rsidP="00485CE1">
      <w:pPr>
        <w:numPr>
          <w:ilvl w:val="0"/>
          <w:numId w:val="4"/>
        </w:numPr>
        <w:spacing w:after="360" w:line="360" w:lineRule="auto"/>
        <w:ind w:left="425" w:hanging="425"/>
        <w:contextualSpacing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İ</w:t>
      </w:r>
      <w:r w:rsidR="00BA126A" w:rsidRPr="00237F39">
        <w:rPr>
          <w:rFonts w:ascii="Times New Roman" w:hAnsi="Times New Roman"/>
          <w:sz w:val="24"/>
          <w:szCs w:val="24"/>
        </w:rPr>
        <w:t>şle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önces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radyograf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ve/vey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apeks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buluc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yardımıy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çalış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uzunluğ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belirlenmi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ol</w:t>
      </w:r>
      <w:r w:rsidR="00AF5FD4">
        <w:rPr>
          <w:rFonts w:ascii="Times New Roman" w:hAnsi="Times New Roman"/>
          <w:sz w:val="24"/>
          <w:szCs w:val="24"/>
        </w:rPr>
        <w:t>ur,</w:t>
      </w:r>
    </w:p>
    <w:p w14:paraId="6182550B" w14:textId="3FCEFE62" w:rsidR="00BA126A" w:rsidRPr="00237F39" w:rsidRDefault="00BA126A" w:rsidP="00485CE1">
      <w:pPr>
        <w:numPr>
          <w:ilvl w:val="0"/>
          <w:numId w:val="4"/>
        </w:numPr>
        <w:spacing w:after="360" w:line="360" w:lineRule="auto"/>
        <w:ind w:left="425" w:hanging="425"/>
        <w:contextualSpacing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vites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oğr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afifç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astırarak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lid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siy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E2DFC" w:rsidRPr="00237F39">
        <w:rPr>
          <w:rFonts w:ascii="Times New Roman" w:hAnsi="Times New Roman"/>
          <w:sz w:val="24"/>
          <w:szCs w:val="24"/>
        </w:rPr>
        <w:t>içeris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asif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lerlen</w:t>
      </w:r>
      <w:r w:rsidR="00E20A28" w:rsidRPr="00237F39">
        <w:rPr>
          <w:rFonts w:ascii="Times New Roman" w:hAnsi="Times New Roman"/>
          <w:sz w:val="24"/>
          <w:szCs w:val="24"/>
        </w:rPr>
        <w:t>meli</w:t>
      </w:r>
      <w:r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alış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uzunluğu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ulaşıla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d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lid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y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z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eçişt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ullanıl</w:t>
      </w:r>
      <w:r w:rsidR="00E20A28" w:rsidRPr="00237F39">
        <w:rPr>
          <w:rFonts w:ascii="Times New Roman" w:hAnsi="Times New Roman"/>
          <w:sz w:val="24"/>
          <w:szCs w:val="24"/>
        </w:rPr>
        <w:t>malı</w:t>
      </w:r>
      <w:r w:rsidR="00A36E9E">
        <w:rPr>
          <w:rFonts w:ascii="Times New Roman" w:hAnsi="Times New Roman"/>
          <w:sz w:val="24"/>
          <w:szCs w:val="24"/>
        </w:rPr>
        <w:t>,</w:t>
      </w:r>
    </w:p>
    <w:p w14:paraId="60056DB9" w14:textId="0301D13E" w:rsidR="00BA126A" w:rsidRPr="00237F39" w:rsidRDefault="00BA126A" w:rsidP="00485CE1">
      <w:pPr>
        <w:numPr>
          <w:ilvl w:val="0"/>
          <w:numId w:val="4"/>
        </w:numPr>
        <w:spacing w:after="360" w:line="360" w:lineRule="auto"/>
        <w:ind w:left="425" w:hanging="425"/>
        <w:contextualSpacing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Kana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iste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lendirme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nc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alış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uzunluğ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kr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ontro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il</w:t>
      </w:r>
      <w:r w:rsidR="00E85671" w:rsidRPr="00237F39">
        <w:rPr>
          <w:rFonts w:ascii="Times New Roman" w:hAnsi="Times New Roman"/>
          <w:sz w:val="24"/>
          <w:szCs w:val="24"/>
        </w:rPr>
        <w:t>meli</w:t>
      </w:r>
      <w:r w:rsidR="00A36E9E">
        <w:rPr>
          <w:rFonts w:ascii="Times New Roman" w:hAnsi="Times New Roman"/>
          <w:sz w:val="24"/>
          <w:szCs w:val="24"/>
        </w:rPr>
        <w:t>,</w:t>
      </w:r>
    </w:p>
    <w:p w14:paraId="4B4F2D2B" w14:textId="435B2C84" w:rsidR="00BA126A" w:rsidRPr="00237F39" w:rsidRDefault="00BA126A" w:rsidP="00485CE1">
      <w:pPr>
        <w:numPr>
          <w:ilvl w:val="0"/>
          <w:numId w:val="4"/>
        </w:numPr>
        <w:spacing w:after="360" w:line="360" w:lineRule="auto"/>
        <w:ind w:left="425" w:hanging="425"/>
        <w:contextualSpacing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rrig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il</w:t>
      </w:r>
      <w:r w:rsidR="008F3BA4">
        <w:rPr>
          <w:rFonts w:ascii="Times New Roman" w:hAnsi="Times New Roman"/>
          <w:sz w:val="24"/>
          <w:szCs w:val="24"/>
        </w:rPr>
        <w:t>meli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lid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07F67" w:rsidRPr="00237F39">
        <w:rPr>
          <w:rFonts w:ascii="Times New Roman" w:hAnsi="Times New Roman"/>
          <w:sz w:val="24"/>
          <w:szCs w:val="24"/>
        </w:rPr>
        <w:t>kullanı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07F67"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0,15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m'y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d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enişletil</w:t>
      </w:r>
      <w:r w:rsidR="00907F67" w:rsidRPr="00237F39">
        <w:rPr>
          <w:rFonts w:ascii="Times New Roman" w:hAnsi="Times New Roman"/>
          <w:sz w:val="24"/>
          <w:szCs w:val="24"/>
        </w:rPr>
        <w:t>meli</w:t>
      </w:r>
      <w:r w:rsidR="008F3BA4">
        <w:rPr>
          <w:rFonts w:ascii="Times New Roman" w:hAnsi="Times New Roman"/>
          <w:sz w:val="24"/>
          <w:szCs w:val="24"/>
        </w:rPr>
        <w:t>,</w:t>
      </w:r>
    </w:p>
    <w:p w14:paraId="3784B818" w14:textId="2A2C0203" w:rsidR="00BA126A" w:rsidRPr="00237F39" w:rsidRDefault="00BA126A" w:rsidP="00485CE1">
      <w:pPr>
        <w:numPr>
          <w:ilvl w:val="0"/>
          <w:numId w:val="4"/>
        </w:numPr>
        <w:spacing w:after="360" w:line="360" w:lineRule="auto"/>
        <w:ind w:left="425" w:hanging="425"/>
        <w:contextualSpacing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rosedürün</w:t>
      </w:r>
      <w:r w:rsidR="00FE526D" w:rsidRPr="00237F39">
        <w:rPr>
          <w:rFonts w:ascii="Times New Roman" w:hAnsi="Times New Roman"/>
          <w:sz w:val="24"/>
          <w:szCs w:val="24"/>
        </w:rPr>
        <w:t>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odyu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ipoklori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arlığ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F7AD7" w:rsidRPr="00237F39">
        <w:rPr>
          <w:rFonts w:ascii="Times New Roman" w:hAnsi="Times New Roman"/>
          <w:sz w:val="24"/>
          <w:szCs w:val="24"/>
        </w:rPr>
        <w:t>Primar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025/07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ırmızı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aşla</w:t>
      </w:r>
      <w:r w:rsidR="00FE526D" w:rsidRPr="00237F39">
        <w:rPr>
          <w:rFonts w:ascii="Times New Roman" w:hAnsi="Times New Roman"/>
          <w:sz w:val="24"/>
          <w:szCs w:val="24"/>
        </w:rPr>
        <w:t>nmalı</w:t>
      </w:r>
    </w:p>
    <w:p w14:paraId="799732A7" w14:textId="1BC7A237" w:rsidR="00BA126A" w:rsidRPr="00237F39" w:rsidRDefault="00BA126A" w:rsidP="00485CE1">
      <w:pPr>
        <w:numPr>
          <w:ilvl w:val="0"/>
          <w:numId w:val="4"/>
        </w:numPr>
        <w:spacing w:after="360" w:line="360" w:lineRule="auto"/>
        <w:ind w:left="425" w:hanging="425"/>
        <w:contextualSpacing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İçeriy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oğr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afif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ask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uygulay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E526D" w:rsidRPr="00237F39">
        <w:rPr>
          <w:rFonts w:ascii="Times New Roman" w:hAnsi="Times New Roman"/>
          <w:sz w:val="24"/>
          <w:szCs w:val="24"/>
        </w:rPr>
        <w:t>Primar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si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elirlenmi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alış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oyu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asif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lerletil</w:t>
      </w:r>
      <w:r w:rsidR="00FE526D" w:rsidRPr="00237F39">
        <w:rPr>
          <w:rFonts w:ascii="Times New Roman" w:hAnsi="Times New Roman"/>
          <w:sz w:val="24"/>
          <w:szCs w:val="24"/>
        </w:rPr>
        <w:t>meli</w:t>
      </w:r>
      <w:r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41583" w:rsidRPr="00237F39">
        <w:rPr>
          <w:rFonts w:ascii="Times New Roman" w:hAnsi="Times New Roman"/>
          <w:sz w:val="24"/>
          <w:szCs w:val="24"/>
        </w:rPr>
        <w:t>K</w:t>
      </w:r>
      <w:r w:rsidRPr="00237F39">
        <w:rPr>
          <w:rFonts w:ascii="Times New Roman" w:hAnsi="Times New Roman"/>
          <w:sz w:val="24"/>
          <w:szCs w:val="24"/>
        </w:rPr>
        <w:t>anal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2-3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m'l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ısmın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lendirdikt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onra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41583" w:rsidRPr="00237F39">
        <w:rPr>
          <w:rFonts w:ascii="Times New Roman" w:hAnsi="Times New Roman"/>
          <w:sz w:val="24"/>
          <w:szCs w:val="24"/>
        </w:rPr>
        <w:t>Primar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ıkarı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mizlen</w:t>
      </w:r>
      <w:r w:rsidR="00D41583" w:rsidRPr="00237F39">
        <w:rPr>
          <w:rFonts w:ascii="Times New Roman" w:hAnsi="Times New Roman"/>
          <w:sz w:val="24"/>
          <w:szCs w:val="24"/>
        </w:rPr>
        <w:t>me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rd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307CB"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rrig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il</w:t>
      </w:r>
      <w:r w:rsidR="007307CB" w:rsidRPr="00237F39">
        <w:rPr>
          <w:rFonts w:ascii="Times New Roman" w:hAnsi="Times New Roman"/>
          <w:sz w:val="24"/>
          <w:szCs w:val="24"/>
        </w:rPr>
        <w:t>me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#10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oyutl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D2F4F" w:rsidRPr="00237F39">
        <w:rPr>
          <w:rFonts w:ascii="Times New Roman" w:hAnsi="Times New Roman"/>
          <w:sz w:val="24"/>
          <w:szCs w:val="24"/>
        </w:rPr>
        <w:t>reka</w:t>
      </w:r>
      <w:r w:rsidR="00ED2F4F">
        <w:rPr>
          <w:rFonts w:ascii="Times New Roman" w:hAnsi="Times New Roman"/>
          <w:sz w:val="24"/>
          <w:szCs w:val="24"/>
        </w:rPr>
        <w:t>p</w:t>
      </w:r>
      <w:r w:rsidR="00ED2F4F" w:rsidRPr="00237F39">
        <w:rPr>
          <w:rFonts w:ascii="Times New Roman" w:hAnsi="Times New Roman"/>
          <w:sz w:val="24"/>
          <w:szCs w:val="24"/>
        </w:rPr>
        <w:t>itül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apı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rrig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apıl</w:t>
      </w:r>
      <w:r w:rsidR="007307CB" w:rsidRPr="00237F39">
        <w:rPr>
          <w:rFonts w:ascii="Times New Roman" w:hAnsi="Times New Roman"/>
          <w:sz w:val="24"/>
          <w:szCs w:val="24"/>
        </w:rPr>
        <w:t>malı</w:t>
      </w:r>
      <w:r w:rsidR="008F3BA4">
        <w:rPr>
          <w:rFonts w:ascii="Times New Roman" w:hAnsi="Times New Roman"/>
          <w:sz w:val="24"/>
          <w:szCs w:val="24"/>
        </w:rPr>
        <w:t>,</w:t>
      </w:r>
    </w:p>
    <w:p w14:paraId="74295794" w14:textId="4CBA7133" w:rsidR="00BA126A" w:rsidRPr="00237F39" w:rsidRDefault="00213DD8" w:rsidP="00485CE1">
      <w:pPr>
        <w:numPr>
          <w:ilvl w:val="0"/>
          <w:numId w:val="4"/>
        </w:numPr>
        <w:spacing w:after="360" w:line="360" w:lineRule="auto"/>
        <w:ind w:left="425" w:hanging="425"/>
        <w:contextualSpacing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Primar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eğ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vey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faz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geçişt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ta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çalış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uzunluğu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kullanıl</w:t>
      </w:r>
      <w:r w:rsidR="008B2DEC" w:rsidRPr="00237F39">
        <w:rPr>
          <w:rFonts w:ascii="Times New Roman" w:hAnsi="Times New Roman"/>
          <w:sz w:val="24"/>
          <w:szCs w:val="24"/>
        </w:rPr>
        <w:t>malı</w:t>
      </w:r>
      <w:r w:rsidR="00BA126A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Uzunluğ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ulaştıkt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sonr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foramen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aşı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büyütmem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çıkarıl</w:t>
      </w:r>
      <w:r w:rsidR="008B2DEC" w:rsidRPr="00237F39">
        <w:rPr>
          <w:rFonts w:ascii="Times New Roman" w:hAnsi="Times New Roman"/>
          <w:sz w:val="24"/>
          <w:szCs w:val="24"/>
        </w:rPr>
        <w:t>malı</w:t>
      </w:r>
      <w:r w:rsidR="008F3BA4">
        <w:rPr>
          <w:rFonts w:ascii="Times New Roman" w:hAnsi="Times New Roman"/>
          <w:sz w:val="24"/>
          <w:szCs w:val="24"/>
        </w:rPr>
        <w:t>,</w:t>
      </w:r>
    </w:p>
    <w:p w14:paraId="7111C1A0" w14:textId="2EC5AA2F" w:rsidR="00BA126A" w:rsidRPr="00237F39" w:rsidRDefault="008B2DEC" w:rsidP="00485CE1">
      <w:pPr>
        <w:numPr>
          <w:ilvl w:val="0"/>
          <w:numId w:val="4"/>
        </w:numPr>
        <w:spacing w:after="360" w:line="360" w:lineRule="auto"/>
        <w:ind w:left="425" w:hanging="425"/>
        <w:contextualSpacing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lastRenderedPageBreak/>
        <w:t>Primar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ilerlemezse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mal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(020/07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sarı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çalış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uzunluğu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vey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faz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geçişt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kullanıl</w:t>
      </w:r>
      <w:r w:rsidRPr="00237F39">
        <w:rPr>
          <w:rFonts w:ascii="Times New Roman" w:hAnsi="Times New Roman"/>
          <w:sz w:val="24"/>
          <w:szCs w:val="24"/>
        </w:rPr>
        <w:t>ma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ard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şek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optimiz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etm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27FB2" w:rsidRPr="00237F39">
        <w:rPr>
          <w:rFonts w:ascii="Times New Roman" w:hAnsi="Times New Roman"/>
          <w:sz w:val="24"/>
          <w:szCs w:val="24"/>
        </w:rPr>
        <w:t>Primar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çalış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uzunluğu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kad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kullanıl</w:t>
      </w:r>
      <w:r w:rsidR="00627FB2" w:rsidRPr="00237F39">
        <w:rPr>
          <w:rFonts w:ascii="Times New Roman" w:hAnsi="Times New Roman"/>
          <w:sz w:val="24"/>
          <w:szCs w:val="24"/>
        </w:rPr>
        <w:t>malı</w:t>
      </w:r>
      <w:r w:rsidR="00BA126A" w:rsidRPr="00237F39">
        <w:rPr>
          <w:rFonts w:ascii="Times New Roman" w:hAnsi="Times New Roman"/>
          <w:sz w:val="24"/>
          <w:szCs w:val="24"/>
        </w:rPr>
        <w:t>.</w:t>
      </w:r>
    </w:p>
    <w:p w14:paraId="513DFC0D" w14:textId="05FF1863" w:rsidR="00BA126A" w:rsidRPr="00237F39" w:rsidRDefault="00BA126A" w:rsidP="00485CE1">
      <w:pPr>
        <w:numPr>
          <w:ilvl w:val="0"/>
          <w:numId w:val="4"/>
        </w:numPr>
        <w:spacing w:after="360" w:line="360" w:lineRule="auto"/>
        <w:ind w:left="426" w:hanging="426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mamlandığ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rrig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apı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onlandırıl</w:t>
      </w:r>
      <w:r w:rsidR="00627FB2" w:rsidRPr="00237F39">
        <w:rPr>
          <w:rFonts w:ascii="Times New Roman" w:hAnsi="Times New Roman"/>
          <w:sz w:val="24"/>
          <w:szCs w:val="24"/>
        </w:rPr>
        <w:t>ma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27FB2" w:rsidRPr="00237F39">
        <w:rPr>
          <w:rFonts w:ascii="Times New Roman" w:hAnsi="Times New Roman"/>
          <w:sz w:val="24"/>
          <w:szCs w:val="24"/>
        </w:rPr>
        <w:t>şeklindedir</w:t>
      </w:r>
      <w:r w:rsidRPr="00237F39">
        <w:rPr>
          <w:rFonts w:ascii="Times New Roman" w:hAnsi="Times New Roman"/>
          <w:sz w:val="24"/>
          <w:szCs w:val="24"/>
        </w:rPr>
        <w:t>.</w:t>
      </w:r>
    </w:p>
    <w:p w14:paraId="51FB7256" w14:textId="12ADF734" w:rsidR="00BA126A" w:rsidRPr="00237F39" w:rsidRDefault="00627FB2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Primar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eğesiy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sı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F3BA4">
        <w:rPr>
          <w:rFonts w:ascii="Times New Roman" w:hAnsi="Times New Roman"/>
          <w:sz w:val="24"/>
          <w:szCs w:val="24"/>
        </w:rPr>
        <w:t xml:space="preserve">eğe </w:t>
      </w:r>
      <w:r w:rsidR="00BA126A" w:rsidRPr="00237F39">
        <w:rPr>
          <w:rFonts w:ascii="Times New Roman" w:hAnsi="Times New Roman"/>
          <w:sz w:val="24"/>
          <w:szCs w:val="24"/>
        </w:rPr>
        <w:t>kanal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rahatlık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hareke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edebiliyors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yivler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dent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kalıntı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yoksa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duvarlar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dent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kaldırıla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kad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52C45" w:rsidRPr="00237F39">
        <w:rPr>
          <w:rFonts w:ascii="Times New Roman" w:hAnsi="Times New Roman"/>
          <w:sz w:val="24"/>
          <w:szCs w:val="24"/>
        </w:rPr>
        <w:t>Mediu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(035/06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yeşil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ve/vey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52C45" w:rsidRPr="00237F39">
        <w:rPr>
          <w:rFonts w:ascii="Times New Roman" w:hAnsi="Times New Roman"/>
          <w:sz w:val="24"/>
          <w:szCs w:val="24"/>
        </w:rPr>
        <w:t>Larg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(045/05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beyaz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şekillendirmey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deva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126A" w:rsidRPr="00237F39">
        <w:rPr>
          <w:rFonts w:ascii="Times New Roman" w:hAnsi="Times New Roman"/>
          <w:sz w:val="24"/>
          <w:szCs w:val="24"/>
        </w:rPr>
        <w:t>edilir.</w:t>
      </w:r>
    </w:p>
    <w:p w14:paraId="2FD82CD9" w14:textId="681AE75D" w:rsidR="006D3688" w:rsidRPr="00237F39" w:rsidRDefault="00C907A1" w:rsidP="00F7737B">
      <w:pPr>
        <w:pStyle w:val="Grseller"/>
      </w:pPr>
      <w:r w:rsidRPr="00237F39">
        <w:drawing>
          <wp:inline distT="0" distB="0" distL="0" distR="0" wp14:anchorId="3A467974" wp14:editId="40244A01">
            <wp:extent cx="3171079" cy="3420000"/>
            <wp:effectExtent l="0" t="0" r="0" b="0"/>
            <wp:docPr id="2" name="Resim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71079" cy="34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0962F25" w14:textId="1F55F987" w:rsidR="006D3688" w:rsidRPr="00237F39" w:rsidRDefault="0099303F" w:rsidP="0070395E">
      <w:pPr>
        <w:pStyle w:val="Resimler"/>
      </w:pPr>
      <w:bookmarkStart w:id="25" w:name="_Toc134102125"/>
      <w:r w:rsidRPr="00237F39">
        <w:t xml:space="preserve">Resim </w:t>
      </w:r>
      <w:fldSimple w:instr=" STYLEREF 1 \s ">
        <w:r w:rsidR="00CC711F" w:rsidRPr="00237F39">
          <w:rPr>
            <w:noProof/>
          </w:rPr>
          <w:t>2</w:t>
        </w:r>
      </w:fldSimple>
      <w:r w:rsidR="00DC2C30" w:rsidRPr="00237F39">
        <w:t>.</w:t>
      </w:r>
      <w:fldSimple w:instr=" SEQ Resim \* ARABIC \s 1 ">
        <w:r w:rsidR="00CC711F" w:rsidRPr="00237F39">
          <w:rPr>
            <w:noProof/>
          </w:rPr>
          <w:t>2</w:t>
        </w:r>
      </w:fldSimple>
      <w:r w:rsidRPr="00237F39">
        <w:t>.</w:t>
      </w:r>
      <w:r w:rsidRPr="00237F39">
        <w:tab/>
      </w:r>
      <w:r w:rsidR="00336151" w:rsidRPr="00237F39">
        <w:t>WaveOne</w:t>
      </w:r>
      <w:r w:rsidR="00E4403D" w:rsidRPr="00237F39">
        <w:t xml:space="preserve"> </w:t>
      </w:r>
      <w:r w:rsidR="00336151" w:rsidRPr="00237F39">
        <w:t>Gold</w:t>
      </w:r>
      <w:r w:rsidR="00E4403D" w:rsidRPr="00237F39">
        <w:t xml:space="preserve"> </w:t>
      </w:r>
      <w:r w:rsidR="00336151" w:rsidRPr="00237F39">
        <w:t>eğe</w:t>
      </w:r>
      <w:r w:rsidR="00E4403D" w:rsidRPr="00237F39">
        <w:t xml:space="preserve"> </w:t>
      </w:r>
      <w:r w:rsidR="00336151" w:rsidRPr="00237F39">
        <w:t>sistemi</w:t>
      </w:r>
      <w:bookmarkEnd w:id="25"/>
    </w:p>
    <w:p w14:paraId="3794F94D" w14:textId="39AF4C95" w:rsidR="00F90BDC" w:rsidRPr="00237F39" w:rsidRDefault="00796C51" w:rsidP="00F7737B">
      <w:pPr>
        <w:pStyle w:val="Balk3"/>
      </w:pPr>
      <w:bookmarkStart w:id="26" w:name="_Toc134102392"/>
      <w:r w:rsidRPr="00237F39">
        <w:t>2.3.3.</w:t>
      </w:r>
      <w:r w:rsidR="00E4403D" w:rsidRPr="00237F39">
        <w:t xml:space="preserve"> </w:t>
      </w:r>
      <w:r w:rsidR="00F90BDC" w:rsidRPr="00237F39">
        <w:t>TruNatomy</w:t>
      </w:r>
      <w:r w:rsidR="00E4403D" w:rsidRPr="00237F39">
        <w:t xml:space="preserve"> </w:t>
      </w:r>
      <w:r w:rsidR="00F90BDC" w:rsidRPr="00237F39">
        <w:t>rotary</w:t>
      </w:r>
      <w:r w:rsidR="00E4403D" w:rsidRPr="00237F39">
        <w:t xml:space="preserve"> </w:t>
      </w:r>
      <w:r w:rsidR="00F90BDC" w:rsidRPr="00237F39">
        <w:t>eğe</w:t>
      </w:r>
      <w:r w:rsidR="00E4403D" w:rsidRPr="00237F39">
        <w:t xml:space="preserve"> </w:t>
      </w:r>
      <w:r w:rsidR="00F90BDC" w:rsidRPr="00237F39">
        <w:t>sistemi</w:t>
      </w:r>
      <w:bookmarkEnd w:id="26"/>
    </w:p>
    <w:p w14:paraId="692CC674" w14:textId="659E9495" w:rsidR="00F90BDC" w:rsidRPr="00237F39" w:rsidRDefault="00F90BDC" w:rsidP="0070395E">
      <w:pPr>
        <w:tabs>
          <w:tab w:val="left" w:pos="1656"/>
        </w:tabs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Dentspl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irona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endin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nc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retilmi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ullan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1</w:t>
      </w:r>
      <w:r w:rsidR="006D3688" w:rsidRPr="00237F39">
        <w:rPr>
          <w:rFonts w:ascii="Times New Roman" w:hAnsi="Times New Roman"/>
          <w:sz w:val="24"/>
          <w:szCs w:val="24"/>
        </w:rPr>
        <w:t>,</w:t>
      </w:r>
      <w:r w:rsidRPr="00237F39">
        <w:rPr>
          <w:rFonts w:ascii="Times New Roman" w:hAnsi="Times New Roman"/>
          <w:sz w:val="24"/>
          <w:szCs w:val="24"/>
        </w:rPr>
        <w:t>2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i</w:t>
      </w:r>
      <w:r w:rsidR="00DF4EAE" w:rsidRPr="00237F39">
        <w:rPr>
          <w:rFonts w:ascii="Times New Roman" w:hAnsi="Times New Roman"/>
          <w:sz w:val="24"/>
          <w:szCs w:val="24"/>
        </w:rPr>
        <w:t>-</w:t>
      </w:r>
      <w:r w:rsidRPr="00237F39">
        <w:rPr>
          <w:rFonts w:ascii="Times New Roman" w:hAnsi="Times New Roman"/>
          <w:sz w:val="24"/>
          <w:szCs w:val="24"/>
        </w:rPr>
        <w:t>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er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0</w:t>
      </w:r>
      <w:r w:rsidR="006D3688" w:rsidRPr="00237F39">
        <w:rPr>
          <w:rFonts w:ascii="Times New Roman" w:hAnsi="Times New Roman"/>
          <w:sz w:val="24"/>
          <w:szCs w:val="24"/>
        </w:rPr>
        <w:t>,</w:t>
      </w:r>
      <w:r w:rsidRPr="00237F39">
        <w:rPr>
          <w:rFonts w:ascii="Times New Roman" w:hAnsi="Times New Roman"/>
          <w:sz w:val="24"/>
          <w:szCs w:val="24"/>
        </w:rPr>
        <w:t>8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i</w:t>
      </w:r>
      <w:r w:rsidR="006D3688" w:rsidRPr="00237F39">
        <w:rPr>
          <w:rFonts w:ascii="Times New Roman" w:hAnsi="Times New Roman"/>
          <w:sz w:val="24"/>
          <w:szCs w:val="24"/>
        </w:rPr>
        <w:t>-</w:t>
      </w:r>
      <w:r w:rsidRPr="00237F39">
        <w:rPr>
          <w:rFonts w:ascii="Times New Roman" w:hAnsi="Times New Roman"/>
          <w:sz w:val="24"/>
          <w:szCs w:val="24"/>
        </w:rPr>
        <w:t>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l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retil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rd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z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ısı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şle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uygulan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ullanı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e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ıkmı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istemid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sarım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olay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sn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orulmay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r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ayanık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duğ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retic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ir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raf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ldirilmiştir.</w:t>
      </w:r>
    </w:p>
    <w:p w14:paraId="75C634EB" w14:textId="08743C43" w:rsidR="00F90BDC" w:rsidRPr="00237F39" w:rsidRDefault="00F90BDC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lastRenderedPageBreak/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s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esi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erke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ı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aralelken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linded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i-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aşım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ısı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şlem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e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eometrisi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za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F4EAE" w:rsidRPr="00237F39">
        <w:rPr>
          <w:rFonts w:ascii="Times New Roman" w:hAnsi="Times New Roman"/>
          <w:sz w:val="24"/>
          <w:szCs w:val="24"/>
        </w:rPr>
        <w:t>konikl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çı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nceltilmi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sarım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edeniy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nt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apısın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i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ütünlüğünü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oruduğ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ürülmüştür.</w:t>
      </w:r>
    </w:p>
    <w:p w14:paraId="2776CBB0" w14:textId="26FD25A8" w:rsidR="00B54ADC" w:rsidRPr="00237F39" w:rsidRDefault="00F90BDC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yır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ic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zelliği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bris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uzaklaştırılm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z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ğlay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y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apmasıdır.</w:t>
      </w:r>
      <w:r w:rsidR="00A14E51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iste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sarım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ereğ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erv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nt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orurk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pika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eter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apmay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rir.</w:t>
      </w:r>
      <w:r w:rsidR="00A14E51">
        <w:rPr>
          <w:rFonts w:ascii="Times New Roman" w:hAnsi="Times New Roman"/>
          <w:sz w:val="24"/>
          <w:szCs w:val="24"/>
        </w:rPr>
        <w:t xml:space="preserve"> </w:t>
      </w:r>
      <w:r w:rsidR="00B54ADC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54ADC" w:rsidRPr="00237F39">
        <w:rPr>
          <w:rFonts w:ascii="Times New Roman" w:hAnsi="Times New Roman"/>
          <w:sz w:val="24"/>
          <w:szCs w:val="24"/>
        </w:rPr>
        <w:t>eğeleri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54ADC" w:rsidRPr="00237F39">
        <w:rPr>
          <w:rFonts w:ascii="Times New Roman" w:hAnsi="Times New Roman"/>
          <w:sz w:val="24"/>
          <w:szCs w:val="24"/>
        </w:rPr>
        <w:t>Ni-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54ADC" w:rsidRPr="00237F39">
        <w:rPr>
          <w:rFonts w:ascii="Times New Roman" w:hAnsi="Times New Roman"/>
          <w:sz w:val="24"/>
          <w:szCs w:val="24"/>
        </w:rPr>
        <w:t>alaşımı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54ADC" w:rsidRPr="00237F39">
        <w:rPr>
          <w:rFonts w:ascii="Times New Roman" w:hAnsi="Times New Roman"/>
          <w:sz w:val="24"/>
          <w:szCs w:val="24"/>
        </w:rPr>
        <w:t>üreti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54ADC" w:rsidRPr="00237F39">
        <w:rPr>
          <w:rFonts w:ascii="Times New Roman" w:hAnsi="Times New Roman"/>
          <w:sz w:val="24"/>
          <w:szCs w:val="24"/>
        </w:rPr>
        <w:t>sonr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54ADC" w:rsidRPr="00237F39">
        <w:rPr>
          <w:rFonts w:ascii="Times New Roman" w:hAnsi="Times New Roman"/>
          <w:sz w:val="24"/>
          <w:szCs w:val="24"/>
        </w:rPr>
        <w:t>term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54ADC" w:rsidRPr="00237F39">
        <w:rPr>
          <w:rFonts w:ascii="Times New Roman" w:hAnsi="Times New Roman"/>
          <w:sz w:val="24"/>
          <w:szCs w:val="24"/>
        </w:rPr>
        <w:t>işle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54ADC" w:rsidRPr="00237F39">
        <w:rPr>
          <w:rFonts w:ascii="Times New Roman" w:hAnsi="Times New Roman"/>
          <w:sz w:val="24"/>
          <w:szCs w:val="24"/>
        </w:rPr>
        <w:t>uygulanmasıy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54ADC" w:rsidRPr="00237F39">
        <w:rPr>
          <w:rFonts w:ascii="Times New Roman" w:hAnsi="Times New Roman"/>
          <w:sz w:val="24"/>
          <w:szCs w:val="24"/>
        </w:rPr>
        <w:t>süp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54ADC" w:rsidRPr="00237F39">
        <w:rPr>
          <w:rFonts w:ascii="Times New Roman" w:hAnsi="Times New Roman"/>
          <w:sz w:val="24"/>
          <w:szCs w:val="24"/>
        </w:rPr>
        <w:t>elast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54ADC" w:rsidRPr="00237F39">
        <w:rPr>
          <w:rFonts w:ascii="Times New Roman" w:hAnsi="Times New Roman"/>
          <w:sz w:val="24"/>
          <w:szCs w:val="24"/>
        </w:rPr>
        <w:t>özelliğ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54ADC" w:rsidRPr="00237F39">
        <w:rPr>
          <w:rFonts w:ascii="Times New Roman" w:hAnsi="Times New Roman"/>
          <w:sz w:val="24"/>
          <w:szCs w:val="24"/>
        </w:rPr>
        <w:t>kazanmıştı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54ADC" w:rsidRPr="00237F39">
        <w:rPr>
          <w:rFonts w:ascii="Times New Roman" w:hAnsi="Times New Roman"/>
          <w:sz w:val="24"/>
          <w:szCs w:val="24"/>
        </w:rPr>
        <w:t>Gelene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54ADC" w:rsidRPr="00237F39">
        <w:rPr>
          <w:rFonts w:ascii="Times New Roman" w:hAnsi="Times New Roman"/>
          <w:sz w:val="24"/>
          <w:szCs w:val="24"/>
        </w:rPr>
        <w:t>Ni-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54ADC" w:rsidRPr="00237F39">
        <w:rPr>
          <w:rFonts w:ascii="Times New Roman" w:hAnsi="Times New Roman"/>
          <w:sz w:val="24"/>
          <w:szCs w:val="24"/>
        </w:rPr>
        <w:t>vey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54ADC" w:rsidRPr="00237F39">
        <w:rPr>
          <w:rFonts w:ascii="Times New Roman" w:hAnsi="Times New Roman"/>
          <w:sz w:val="24"/>
          <w:szCs w:val="24"/>
        </w:rPr>
        <w:t>M-Wi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54ADC"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54ADC" w:rsidRPr="00237F39">
        <w:rPr>
          <w:rFonts w:ascii="Times New Roman" w:hAnsi="Times New Roman"/>
          <w:sz w:val="24"/>
          <w:szCs w:val="24"/>
        </w:rPr>
        <w:t>karşılaştırıldığ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54ADC"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54ADC" w:rsidRPr="00237F39">
        <w:rPr>
          <w:rFonts w:ascii="Times New Roman" w:hAnsi="Times New Roman"/>
          <w:sz w:val="24"/>
          <w:szCs w:val="24"/>
        </w:rPr>
        <w:t>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54ADC" w:rsidRPr="00237F39">
        <w:rPr>
          <w:rFonts w:ascii="Times New Roman" w:hAnsi="Times New Roman"/>
          <w:sz w:val="24"/>
          <w:szCs w:val="24"/>
        </w:rPr>
        <w:t>şeki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54ADC" w:rsidRPr="00237F39">
        <w:rPr>
          <w:rFonts w:ascii="Times New Roman" w:hAnsi="Times New Roman"/>
          <w:sz w:val="24"/>
          <w:szCs w:val="24"/>
        </w:rPr>
        <w:t>hafız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54ADC" w:rsidRPr="00237F39">
        <w:rPr>
          <w:rFonts w:ascii="Times New Roman" w:hAnsi="Times New Roman"/>
          <w:sz w:val="24"/>
          <w:szCs w:val="24"/>
        </w:rPr>
        <w:t>özelliğ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54ADC" w:rsidRPr="00237F39">
        <w:rPr>
          <w:rFonts w:ascii="Times New Roman" w:hAnsi="Times New Roman"/>
          <w:sz w:val="24"/>
          <w:szCs w:val="24"/>
        </w:rPr>
        <w:t>gösterdiğinden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54ADC" w:rsidRPr="00237F39">
        <w:rPr>
          <w:rFonts w:ascii="Times New Roman" w:hAnsi="Times New Roman"/>
          <w:sz w:val="24"/>
          <w:szCs w:val="24"/>
        </w:rPr>
        <w:t>kavis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54ADC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54ADC"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54ADC" w:rsidRPr="00237F39">
        <w:rPr>
          <w:rFonts w:ascii="Times New Roman" w:hAnsi="Times New Roman"/>
          <w:sz w:val="24"/>
          <w:szCs w:val="24"/>
        </w:rPr>
        <w:t>kanal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54ADC" w:rsidRPr="00237F39">
        <w:rPr>
          <w:rFonts w:ascii="Times New Roman" w:hAnsi="Times New Roman"/>
          <w:sz w:val="24"/>
          <w:szCs w:val="24"/>
        </w:rPr>
        <w:t>çıkarıldığ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54ADC" w:rsidRPr="00237F39">
        <w:rPr>
          <w:rFonts w:ascii="Times New Roman" w:hAnsi="Times New Roman"/>
          <w:sz w:val="24"/>
          <w:szCs w:val="24"/>
        </w:rPr>
        <w:t>eğe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54ADC" w:rsidRPr="00237F39">
        <w:rPr>
          <w:rFonts w:ascii="Times New Roman" w:hAnsi="Times New Roman"/>
          <w:sz w:val="24"/>
          <w:szCs w:val="24"/>
        </w:rPr>
        <w:t>hafifç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54ADC" w:rsidRPr="00237F39">
        <w:rPr>
          <w:rFonts w:ascii="Times New Roman" w:hAnsi="Times New Roman"/>
          <w:sz w:val="24"/>
          <w:szCs w:val="24"/>
        </w:rPr>
        <w:t>eğim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54ADC" w:rsidRPr="00237F39">
        <w:rPr>
          <w:rFonts w:ascii="Times New Roman" w:hAnsi="Times New Roman"/>
          <w:sz w:val="24"/>
          <w:szCs w:val="24"/>
        </w:rPr>
        <w:t>şeki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54ADC" w:rsidRPr="00237F39">
        <w:rPr>
          <w:rFonts w:ascii="Times New Roman" w:hAnsi="Times New Roman"/>
          <w:sz w:val="24"/>
          <w:szCs w:val="24"/>
        </w:rPr>
        <w:t>görülebil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54ADC"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Van der Vyver&lt;/Author&gt;&lt;Year&gt;2019&lt;/Year&gt;&lt;RecNum&gt;106&lt;/RecNum&gt;&lt;DisplayText&gt;[65]&lt;/DisplayText&gt;&lt;record&gt;&lt;rec-number&gt;106&lt;/rec-number&gt;&lt;foreign-keys&gt;&lt;key app="EN" db-id="00d9ve5eaf9f0lezs2ov50dqvdpe0xr0t2z2" timestamp="1680644183"&gt;106&lt;/key&gt;&lt;/foreign-keys&gt;&lt;ref-type name="Journal Article"&gt;17&lt;/ref-type&gt;&lt;contributors&gt;&lt;authors&gt;&lt;author&gt;Van der Vyver, Peet J&lt;/author&gt;&lt;author&gt;Vorster, Martin&lt;/author&gt;&lt;author&gt;Peters, Ove A&lt;/author&gt;&lt;/authors&gt;&lt;/contributors&gt;&lt;titles&gt;&lt;title&gt;Minimally invasive endodontics using a new single-file rotary system&lt;/title&gt;&lt;secondary-title&gt;Int Dent–African ed&lt;/secondary-title&gt;&lt;/titles&gt;&lt;periodical&gt;&lt;full-title&gt;Int Dent–African ed&lt;/full-title&gt;&lt;/periodical&gt;&lt;pages&gt;6-20&lt;/pages&gt;&lt;volume&gt;9&lt;/volume&gt;&lt;number&gt;4&lt;/number&gt;&lt;dates&gt;&lt;year&gt;2019&lt;/year&gt;&lt;/dates&gt;&lt;urls&gt;&lt;/urls&gt;&lt;/record&gt;&lt;/Cite&gt;&lt;/EndNote&gt;</w:instrText>
      </w:r>
      <w:r w:rsidR="00B54ADC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65]</w:t>
      </w:r>
      <w:r w:rsidR="00B54ADC" w:rsidRPr="00237F39">
        <w:rPr>
          <w:rFonts w:ascii="Times New Roman" w:hAnsi="Times New Roman"/>
          <w:sz w:val="24"/>
          <w:szCs w:val="24"/>
        </w:rPr>
        <w:fldChar w:fldCharType="end"/>
      </w:r>
      <w:r w:rsidR="00426224" w:rsidRPr="00237F39">
        <w:rPr>
          <w:rFonts w:ascii="Times New Roman" w:hAnsi="Times New Roman"/>
          <w:sz w:val="24"/>
          <w:szCs w:val="24"/>
        </w:rPr>
        <w:t>.</w:t>
      </w:r>
    </w:p>
    <w:p w14:paraId="0E9B657E" w14:textId="047779BD" w:rsidR="00F90BDC" w:rsidRPr="00237F39" w:rsidRDefault="00F90BDC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iste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oro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ğzın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odifiy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Orific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odifier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ehb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ol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Glider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azırlamay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aray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142BB" w:rsidRPr="00237F39">
        <w:rPr>
          <w:rFonts w:ascii="Times New Roman" w:hAnsi="Times New Roman"/>
          <w:sz w:val="24"/>
          <w:szCs w:val="24"/>
        </w:rPr>
        <w:t>2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142BB" w:rsidRPr="00237F39">
        <w:rPr>
          <w:rFonts w:ascii="Times New Roman" w:hAnsi="Times New Roman"/>
          <w:sz w:val="24"/>
          <w:szCs w:val="24"/>
        </w:rPr>
        <w:t>ade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142BB" w:rsidRPr="00237F39">
        <w:rPr>
          <w:rFonts w:ascii="Times New Roman" w:hAnsi="Times New Roman"/>
          <w:sz w:val="24"/>
          <w:szCs w:val="24"/>
        </w:rPr>
        <w:t>3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142BB" w:rsidRPr="00237F39">
        <w:rPr>
          <w:rFonts w:ascii="Times New Roman" w:hAnsi="Times New Roman"/>
          <w:sz w:val="24"/>
          <w:szCs w:val="24"/>
        </w:rPr>
        <w:t>ade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ternatif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142BB" w:rsidRPr="00237F39">
        <w:rPr>
          <w:rFonts w:ascii="Times New Roman" w:hAnsi="Times New Roman"/>
          <w:sz w:val="24"/>
          <w:szCs w:val="24"/>
        </w:rPr>
        <w:t>sistem</w:t>
      </w:r>
      <w:r w:rsidR="004C0A03" w:rsidRPr="00237F39">
        <w:rPr>
          <w:rFonts w:ascii="Times New Roman" w:hAnsi="Times New Roman"/>
          <w:sz w:val="24"/>
          <w:szCs w:val="24"/>
        </w:rPr>
        <w:t>i</w:t>
      </w:r>
      <w:r w:rsidR="004142BB" w:rsidRPr="00237F39">
        <w:rPr>
          <w:rFonts w:ascii="Times New Roman" w:hAnsi="Times New Roman"/>
          <w:sz w:val="24"/>
          <w:szCs w:val="24"/>
        </w:rPr>
        <w:t>dir</w:t>
      </w:r>
      <w:r w:rsidR="00137997">
        <w:rPr>
          <w:rFonts w:ascii="Times New Roman" w:hAnsi="Times New Roman"/>
          <w:sz w:val="24"/>
          <w:szCs w:val="24"/>
        </w:rPr>
        <w:t xml:space="preserve"> </w:t>
      </w:r>
      <w:r w:rsidR="00EC2A7A">
        <w:rPr>
          <w:rFonts w:ascii="Times New Roman" w:hAnsi="Times New Roman"/>
          <w:sz w:val="24"/>
          <w:szCs w:val="24"/>
        </w:rPr>
        <w:t>(Resim 2.3)</w:t>
      </w:r>
      <w:r w:rsidR="004142BB" w:rsidRPr="00237F39">
        <w:rPr>
          <w:rFonts w:ascii="Times New Roman" w:hAnsi="Times New Roman"/>
          <w:sz w:val="24"/>
          <w:szCs w:val="24"/>
        </w:rPr>
        <w:t>.</w:t>
      </w:r>
    </w:p>
    <w:p w14:paraId="7A914EB6" w14:textId="543E8D9B" w:rsidR="00F90BDC" w:rsidRPr="00237F39" w:rsidRDefault="00F90BDC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ific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odifier</w:t>
      </w:r>
      <w:r w:rsidR="00E4403D" w:rsidRPr="00237F39">
        <w:rPr>
          <w:rFonts w:ascii="Times New Roman" w:hAnsi="Times New Roman"/>
          <w:i/>
          <w:iCs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s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esic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ısm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7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up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uzunluğ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16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m</w:t>
      </w:r>
      <w:r w:rsidR="004C0A03" w:rsidRPr="00237F39">
        <w:rPr>
          <w:rFonts w:ascii="Times New Roman" w:hAnsi="Times New Roman"/>
          <w:sz w:val="24"/>
          <w:szCs w:val="24"/>
        </w:rPr>
        <w:t>’</w:t>
      </w:r>
      <w:r w:rsidRPr="00237F39">
        <w:rPr>
          <w:rFonts w:ascii="Times New Roman" w:hAnsi="Times New Roman"/>
          <w:sz w:val="24"/>
          <w:szCs w:val="24"/>
        </w:rPr>
        <w:t>d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bi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çı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ğz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odifiy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ic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d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ap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0.20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m’d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p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çı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%8’d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erv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nt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oruyac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sarlanmıştır.</w:t>
      </w:r>
    </w:p>
    <w:p w14:paraId="3385A84F" w14:textId="3599FE5A" w:rsidR="00F90BDC" w:rsidRPr="00237F39" w:rsidRDefault="00F90BDC" w:rsidP="0070395E">
      <w:pPr>
        <w:tabs>
          <w:tab w:val="center" w:pos="4536"/>
          <w:tab w:val="left" w:pos="4920"/>
        </w:tabs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lid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sinin</w:t>
      </w:r>
      <w:r w:rsidR="00E4403D" w:rsidRPr="00237F39">
        <w:rPr>
          <w:rFonts w:ascii="Times New Roman" w:hAnsi="Times New Roman"/>
          <w:i/>
          <w:iCs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esi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ata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üzlem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erkezlenmi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aral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en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</w:t>
      </w:r>
      <w:r w:rsidR="00E930E3" w:rsidRPr="00237F39">
        <w:rPr>
          <w:rFonts w:ascii="Times New Roman" w:hAnsi="Times New Roman"/>
          <w:sz w:val="24"/>
          <w:szCs w:val="24"/>
        </w:rPr>
        <w:t>l</w:t>
      </w:r>
      <w:r w:rsidRPr="00237F39">
        <w:rPr>
          <w:rFonts w:ascii="Times New Roman" w:hAnsi="Times New Roman"/>
          <w:sz w:val="24"/>
          <w:szCs w:val="24"/>
        </w:rPr>
        <w:t>inded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ap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0</w:t>
      </w:r>
      <w:r w:rsidR="00A14E51">
        <w:rPr>
          <w:rFonts w:ascii="Times New Roman" w:hAnsi="Times New Roman"/>
          <w:sz w:val="24"/>
          <w:szCs w:val="24"/>
        </w:rPr>
        <w:t>.</w:t>
      </w:r>
      <w:r w:rsidRPr="00237F39">
        <w:rPr>
          <w:rFonts w:ascii="Times New Roman" w:hAnsi="Times New Roman"/>
          <w:sz w:val="24"/>
          <w:szCs w:val="24"/>
        </w:rPr>
        <w:t>17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m’d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p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çı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%2’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aşlay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orona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oğr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EC2A7A">
        <w:rPr>
          <w:rFonts w:ascii="Times New Roman" w:hAnsi="Times New Roman"/>
          <w:sz w:val="24"/>
          <w:szCs w:val="24"/>
        </w:rPr>
        <w:t>a</w:t>
      </w:r>
      <w:r w:rsidR="0095520E" w:rsidRPr="00EC2A7A">
        <w:rPr>
          <w:rFonts w:ascii="Times New Roman" w:hAnsi="Times New Roman"/>
          <w:sz w:val="24"/>
          <w:szCs w:val="24"/>
        </w:rPr>
        <w:t>zalarak</w:t>
      </w:r>
      <w:r w:rsidR="00E4403D" w:rsidRPr="00EC2A7A">
        <w:rPr>
          <w:rFonts w:ascii="Times New Roman" w:hAnsi="Times New Roman"/>
          <w:sz w:val="24"/>
          <w:szCs w:val="24"/>
        </w:rPr>
        <w:t xml:space="preserve"> </w:t>
      </w:r>
      <w:r w:rsidRPr="00EC2A7A">
        <w:rPr>
          <w:rFonts w:ascii="Times New Roman" w:hAnsi="Times New Roman"/>
          <w:sz w:val="24"/>
          <w:szCs w:val="24"/>
        </w:rPr>
        <w:t>devam</w:t>
      </w:r>
      <w:r w:rsidR="00E4403D" w:rsidRPr="00EC2A7A">
        <w:rPr>
          <w:rFonts w:ascii="Times New Roman" w:hAnsi="Times New Roman"/>
          <w:sz w:val="24"/>
          <w:szCs w:val="24"/>
        </w:rPr>
        <w:t xml:space="preserve"> </w:t>
      </w:r>
      <w:r w:rsidRPr="00EC2A7A">
        <w:rPr>
          <w:rFonts w:ascii="Times New Roman" w:hAnsi="Times New Roman"/>
          <w:sz w:val="24"/>
          <w:szCs w:val="24"/>
        </w:rPr>
        <w:t>eder.</w:t>
      </w:r>
    </w:p>
    <w:p w14:paraId="2996B2D8" w14:textId="25831E55" w:rsidR="00F90BDC" w:rsidRPr="00237F39" w:rsidRDefault="00F90BDC" w:rsidP="0070395E">
      <w:pPr>
        <w:tabs>
          <w:tab w:val="center" w:pos="4536"/>
          <w:tab w:val="left" w:pos="4920"/>
        </w:tabs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mal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sinin</w:t>
      </w:r>
      <w:r w:rsidR="00E4403D" w:rsidRPr="00237F39">
        <w:rPr>
          <w:rFonts w:ascii="Times New Roman" w:hAnsi="Times New Roman"/>
          <w:i/>
          <w:iCs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ap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0</w:t>
      </w:r>
      <w:r w:rsidR="00A14E51">
        <w:rPr>
          <w:rFonts w:ascii="Times New Roman" w:hAnsi="Times New Roman"/>
          <w:sz w:val="24"/>
          <w:szCs w:val="24"/>
        </w:rPr>
        <w:t>.</w:t>
      </w:r>
      <w:r w:rsidRPr="00237F39">
        <w:rPr>
          <w:rFonts w:ascii="Times New Roman" w:hAnsi="Times New Roman"/>
          <w:sz w:val="24"/>
          <w:szCs w:val="24"/>
        </w:rPr>
        <w:t>20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m’d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p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çı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%4’t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aşlay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orona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oğr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za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va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er.</w:t>
      </w:r>
    </w:p>
    <w:p w14:paraId="1557E1A3" w14:textId="5D896D4C" w:rsidR="00F90BDC" w:rsidRPr="00237F39" w:rsidRDefault="00F90BDC" w:rsidP="0070395E">
      <w:pPr>
        <w:tabs>
          <w:tab w:val="center" w:pos="4536"/>
          <w:tab w:val="left" w:pos="4920"/>
        </w:tabs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ri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sinin</w:t>
      </w:r>
      <w:r w:rsidR="00E4403D" w:rsidRPr="00237F39">
        <w:rPr>
          <w:rFonts w:ascii="Times New Roman" w:hAnsi="Times New Roman"/>
          <w:i/>
          <w:iCs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ap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0</w:t>
      </w:r>
      <w:r w:rsidR="00A14E51">
        <w:rPr>
          <w:rFonts w:ascii="Times New Roman" w:hAnsi="Times New Roman"/>
          <w:sz w:val="24"/>
          <w:szCs w:val="24"/>
        </w:rPr>
        <w:t>.</w:t>
      </w:r>
      <w:r w:rsidRPr="00237F39">
        <w:rPr>
          <w:rFonts w:ascii="Times New Roman" w:hAnsi="Times New Roman"/>
          <w:sz w:val="24"/>
          <w:szCs w:val="24"/>
        </w:rPr>
        <w:t>26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m’d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p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çı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%4’t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aşlay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orona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oğr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za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va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er.</w:t>
      </w:r>
    </w:p>
    <w:p w14:paraId="7D60D6E2" w14:textId="48172BE5" w:rsidR="00F90BDC" w:rsidRPr="00237F39" w:rsidRDefault="00F90BDC" w:rsidP="0070395E">
      <w:pPr>
        <w:tabs>
          <w:tab w:val="center" w:pos="4536"/>
          <w:tab w:val="left" w:pos="4920"/>
        </w:tabs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edium</w:t>
      </w:r>
      <w:r w:rsidR="00E4403D" w:rsidRPr="00237F39">
        <w:rPr>
          <w:rFonts w:ascii="Times New Roman" w:hAnsi="Times New Roman"/>
          <w:i/>
          <w:iCs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sinin</w:t>
      </w:r>
      <w:r w:rsidR="00E4403D" w:rsidRPr="00237F39">
        <w:rPr>
          <w:rFonts w:ascii="Times New Roman" w:hAnsi="Times New Roman"/>
          <w:i/>
          <w:iCs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ap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0</w:t>
      </w:r>
      <w:r w:rsidR="00A14E51">
        <w:rPr>
          <w:rFonts w:ascii="Times New Roman" w:hAnsi="Times New Roman"/>
          <w:sz w:val="24"/>
          <w:szCs w:val="24"/>
        </w:rPr>
        <w:t>.</w:t>
      </w:r>
      <w:r w:rsidRPr="00237F39">
        <w:rPr>
          <w:rFonts w:ascii="Times New Roman" w:hAnsi="Times New Roman"/>
          <w:sz w:val="24"/>
          <w:szCs w:val="24"/>
        </w:rPr>
        <w:t>36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m’d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p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çı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%3’t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aşlay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orona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oğr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za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va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er.</w:t>
      </w:r>
    </w:p>
    <w:p w14:paraId="07208D52" w14:textId="5A868E10" w:rsidR="00F90BDC" w:rsidRPr="00237F39" w:rsidRDefault="006E7A01" w:rsidP="0070395E">
      <w:pPr>
        <w:tabs>
          <w:tab w:val="center" w:pos="4536"/>
          <w:tab w:val="left" w:pos="4920"/>
        </w:tabs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color w:val="000000"/>
          <w:sz w:val="24"/>
          <w:szCs w:val="24"/>
        </w:rPr>
        <w:t>Üretic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firm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talimatları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doğrultusund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90BDC" w:rsidRPr="00237F39">
        <w:rPr>
          <w:rFonts w:ascii="Times New Roman" w:hAnsi="Times New Roman"/>
          <w:sz w:val="24"/>
          <w:szCs w:val="24"/>
        </w:rPr>
        <w:t>protokolü;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90BDC"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trunatomy&lt;/Author&gt;&lt;RecNum&gt;81&lt;/RecNum&gt;&lt;DisplayText&gt;[66]&lt;/DisplayText&gt;&lt;record&gt;&lt;rec-number&gt;81&lt;/rec-number&gt;&lt;foreign-keys&gt;&lt;key app="EN" db-id="00d9ve5eaf9f0lezs2ov50dqvdpe0xr0t2z2" timestamp="1678967621"&gt;81&lt;/key&gt;&lt;/foreign-keys&gt;&lt;ref-type name="Web Page"&gt;12&lt;/ref-type&gt;&lt;contributors&gt;&lt;authors&gt;&lt;author&gt;&lt;style face="normal" font="default" charset="162" size="100%"&gt;trunatomy&lt;/style&gt;&lt;/author&gt;&lt;/authors&gt;&lt;/contributors&gt;&lt;titles&gt;&lt;/titles&gt;&lt;dates&gt;&lt;/dates&gt;&lt;urls&gt;&lt;related-urls&gt;&lt;url&gt;https://www.dentsplysirona.com/tr-tr/kesfet/endodonti/trunatomy.html#shaping-files&lt;/url&gt;&lt;/related-urls&gt;&lt;/urls&gt;&lt;/record&gt;&lt;/Cite&gt;&lt;/EndNote&gt;</w:instrText>
      </w:r>
      <w:r w:rsidR="00F90BDC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66]</w:t>
      </w:r>
      <w:r w:rsidR="00F90BDC" w:rsidRPr="00237F39">
        <w:rPr>
          <w:rFonts w:ascii="Times New Roman" w:hAnsi="Times New Roman"/>
          <w:sz w:val="24"/>
          <w:szCs w:val="24"/>
        </w:rPr>
        <w:fldChar w:fldCharType="end"/>
      </w:r>
    </w:p>
    <w:p w14:paraId="06DA47F4" w14:textId="2F83AC8B" w:rsidR="00F90BDC" w:rsidRPr="00237F39" w:rsidRDefault="00F90BDC" w:rsidP="00485CE1">
      <w:pPr>
        <w:pStyle w:val="ListeParagraf"/>
        <w:numPr>
          <w:ilvl w:val="0"/>
          <w:numId w:val="11"/>
        </w:numPr>
        <w:spacing w:after="360" w:line="360" w:lineRule="auto"/>
        <w:ind w:left="425" w:hanging="425"/>
        <w:contextualSpacing/>
        <w:jc w:val="both"/>
      </w:pPr>
      <w:r w:rsidRPr="00237F39">
        <w:lastRenderedPageBreak/>
        <w:t>Tüm</w:t>
      </w:r>
      <w:r w:rsidR="00E4403D" w:rsidRPr="00237F39">
        <w:t xml:space="preserve"> </w:t>
      </w:r>
      <w:r w:rsidRPr="00237F39">
        <w:t>kök</w:t>
      </w:r>
      <w:r w:rsidR="00E4403D" w:rsidRPr="00237F39">
        <w:t xml:space="preserve"> </w:t>
      </w:r>
      <w:r w:rsidRPr="00237F39">
        <w:t>kanal</w:t>
      </w:r>
      <w:r w:rsidR="00E4403D" w:rsidRPr="00237F39">
        <w:t xml:space="preserve"> </w:t>
      </w:r>
      <w:r w:rsidRPr="00237F39">
        <w:t>girişlerini</w:t>
      </w:r>
      <w:r w:rsidR="00E4403D" w:rsidRPr="00237F39">
        <w:t xml:space="preserve"> </w:t>
      </w:r>
      <w:r w:rsidRPr="00237F39">
        <w:t>ortaya</w:t>
      </w:r>
      <w:r w:rsidR="00E4403D" w:rsidRPr="00237F39">
        <w:t xml:space="preserve"> </w:t>
      </w:r>
      <w:r w:rsidRPr="00237F39">
        <w:t>çıkarmaya</w:t>
      </w:r>
      <w:r w:rsidR="00E4403D" w:rsidRPr="00237F39">
        <w:t xml:space="preserve"> </w:t>
      </w:r>
      <w:r w:rsidRPr="00237F39">
        <w:t>yetecek</w:t>
      </w:r>
      <w:r w:rsidR="00E4403D" w:rsidRPr="00237F39">
        <w:t xml:space="preserve"> </w:t>
      </w:r>
      <w:r w:rsidRPr="00237F39">
        <w:t>kadar</w:t>
      </w:r>
      <w:r w:rsidR="00E4403D" w:rsidRPr="00237F39">
        <w:t xml:space="preserve"> </w:t>
      </w:r>
      <w:r w:rsidRPr="00237F39">
        <w:t>konservatif</w:t>
      </w:r>
      <w:r w:rsidR="00E4403D" w:rsidRPr="00237F39">
        <w:t xml:space="preserve"> </w:t>
      </w:r>
      <w:proofErr w:type="spellStart"/>
      <w:r w:rsidRPr="00237F39">
        <w:t>bir</w:t>
      </w:r>
      <w:proofErr w:type="spellEnd"/>
      <w:r w:rsidR="00E4403D" w:rsidRPr="00237F39">
        <w:t xml:space="preserve"> </w:t>
      </w:r>
      <w:proofErr w:type="spellStart"/>
      <w:r w:rsidRPr="00237F39">
        <w:t>giriş</w:t>
      </w:r>
      <w:proofErr w:type="spellEnd"/>
      <w:r w:rsidR="00E4403D" w:rsidRPr="00237F39">
        <w:t xml:space="preserve"> </w:t>
      </w:r>
      <w:proofErr w:type="spellStart"/>
      <w:r w:rsidRPr="00237F39">
        <w:t>kavitesi</w:t>
      </w:r>
      <w:proofErr w:type="spellEnd"/>
      <w:r w:rsidR="00E4403D" w:rsidRPr="00237F39">
        <w:t xml:space="preserve"> </w:t>
      </w:r>
      <w:proofErr w:type="spellStart"/>
      <w:r w:rsidRPr="00237F39">
        <w:t>hazırlan</w:t>
      </w:r>
      <w:r w:rsidR="00705556">
        <w:t>malı</w:t>
      </w:r>
      <w:proofErr w:type="spellEnd"/>
      <w:r w:rsidR="00705556">
        <w:t>,</w:t>
      </w:r>
    </w:p>
    <w:p w14:paraId="7F0701DA" w14:textId="697F27DC" w:rsidR="00F90BDC" w:rsidRPr="00237F39" w:rsidRDefault="00A341F4" w:rsidP="00485CE1">
      <w:pPr>
        <w:pStyle w:val="ListeParagraf"/>
        <w:numPr>
          <w:ilvl w:val="0"/>
          <w:numId w:val="11"/>
        </w:numPr>
        <w:spacing w:after="360" w:line="360" w:lineRule="auto"/>
        <w:ind w:left="425" w:hanging="425"/>
        <w:contextualSpacing/>
        <w:jc w:val="both"/>
      </w:pPr>
      <w:r w:rsidRPr="00237F39">
        <w:t>B</w:t>
      </w:r>
      <w:r w:rsidR="00766F9C" w:rsidRPr="00237F39">
        <w:t>ir</w:t>
      </w:r>
      <w:r w:rsidR="00E4403D" w:rsidRPr="00237F39">
        <w:t xml:space="preserve"> </w:t>
      </w:r>
      <w:r w:rsidR="00F90BDC" w:rsidRPr="00237F39">
        <w:t>lubrikant</w:t>
      </w:r>
      <w:r w:rsidR="00E4403D" w:rsidRPr="00237F39">
        <w:t xml:space="preserve"> </w:t>
      </w:r>
      <w:r w:rsidR="00F90BDC" w:rsidRPr="00237F39">
        <w:t>varlığında</w:t>
      </w:r>
      <w:r w:rsidR="00E4403D" w:rsidRPr="00237F39">
        <w:t xml:space="preserve"> </w:t>
      </w:r>
      <w:r w:rsidR="00F90BDC" w:rsidRPr="00237F39">
        <w:t>#10</w:t>
      </w:r>
      <w:r w:rsidR="00E4403D" w:rsidRPr="00237F39">
        <w:t xml:space="preserve"> </w:t>
      </w:r>
      <w:r w:rsidR="00F90BDC" w:rsidRPr="00237F39">
        <w:t>K-eğesi</w:t>
      </w:r>
      <w:r w:rsidR="00E4403D" w:rsidRPr="00237F39">
        <w:t xml:space="preserve"> </w:t>
      </w:r>
      <w:r w:rsidR="00F90BDC" w:rsidRPr="00237F39">
        <w:t>ile</w:t>
      </w:r>
      <w:r w:rsidR="00E4403D" w:rsidRPr="00237F39">
        <w:t xml:space="preserve"> </w:t>
      </w:r>
      <w:r w:rsidR="00F90BDC" w:rsidRPr="00237F39">
        <w:t>kanalların</w:t>
      </w:r>
      <w:r w:rsidR="00E4403D" w:rsidRPr="00237F39">
        <w:t xml:space="preserve"> </w:t>
      </w:r>
      <w:r w:rsidR="00F90BDC" w:rsidRPr="00237F39">
        <w:t>koronal</w:t>
      </w:r>
      <w:r w:rsidR="00E4403D" w:rsidRPr="00237F39">
        <w:t xml:space="preserve"> </w:t>
      </w:r>
      <w:r w:rsidR="00F90BDC" w:rsidRPr="00237F39">
        <w:t>2/3'ü</w:t>
      </w:r>
      <w:r w:rsidR="00E4403D" w:rsidRPr="00237F39">
        <w:t xml:space="preserve"> </w:t>
      </w:r>
      <w:r w:rsidR="00F90BDC" w:rsidRPr="00237F39">
        <w:t>kontrol</w:t>
      </w:r>
      <w:r w:rsidR="00E4403D" w:rsidRPr="00237F39">
        <w:t xml:space="preserve"> </w:t>
      </w:r>
      <w:r w:rsidR="00F90BDC" w:rsidRPr="00237F39">
        <w:t>edil</w:t>
      </w:r>
      <w:r w:rsidR="00766F9C" w:rsidRPr="00237F39">
        <w:t>meli</w:t>
      </w:r>
      <w:r w:rsidR="00E4403D" w:rsidRPr="00237F39">
        <w:t xml:space="preserve"> </w:t>
      </w:r>
      <w:r w:rsidR="00F90BDC" w:rsidRPr="00237F39">
        <w:t>ve</w:t>
      </w:r>
      <w:r w:rsidR="00E4403D" w:rsidRPr="00237F39">
        <w:t xml:space="preserve"> </w:t>
      </w:r>
      <w:r w:rsidR="00F90BDC" w:rsidRPr="00237F39">
        <w:t>kanallar</w:t>
      </w:r>
      <w:r w:rsidR="00E4403D" w:rsidRPr="00237F39">
        <w:t xml:space="preserve"> </w:t>
      </w:r>
      <w:r w:rsidR="00F90BDC" w:rsidRPr="00237F39">
        <w:t>yıkan</w:t>
      </w:r>
      <w:r w:rsidR="00D35245" w:rsidRPr="00237F39">
        <w:t>malı</w:t>
      </w:r>
      <w:r w:rsidR="00705556">
        <w:t>,</w:t>
      </w:r>
    </w:p>
    <w:p w14:paraId="4ADEFA76" w14:textId="0369E601" w:rsidR="00F90BDC" w:rsidRPr="00237F39" w:rsidRDefault="00F90BDC" w:rsidP="00485CE1">
      <w:pPr>
        <w:pStyle w:val="ListeParagraf"/>
        <w:numPr>
          <w:ilvl w:val="0"/>
          <w:numId w:val="11"/>
        </w:numPr>
        <w:spacing w:after="360" w:line="360" w:lineRule="auto"/>
        <w:ind w:left="425" w:hanging="425"/>
        <w:contextualSpacing/>
        <w:jc w:val="both"/>
      </w:pPr>
      <w:r w:rsidRPr="00237F39">
        <w:t>Ardından</w:t>
      </w:r>
      <w:r w:rsidR="00E4403D" w:rsidRPr="00237F39">
        <w:t xml:space="preserve"> </w:t>
      </w:r>
      <w:r w:rsidRPr="00237F39">
        <w:t>500</w:t>
      </w:r>
      <w:r w:rsidR="00E4403D" w:rsidRPr="00237F39">
        <w:t xml:space="preserve"> </w:t>
      </w:r>
      <w:r w:rsidRPr="00237F39">
        <w:t>rpm</w:t>
      </w:r>
      <w:r w:rsidR="00E4403D" w:rsidRPr="00237F39">
        <w:t xml:space="preserve"> </w:t>
      </w:r>
      <w:r w:rsidRPr="00237F39">
        <w:t>ve</w:t>
      </w:r>
      <w:r w:rsidR="00E4403D" w:rsidRPr="00237F39">
        <w:t xml:space="preserve"> </w:t>
      </w:r>
      <w:r w:rsidRPr="00237F39">
        <w:t>1,50</w:t>
      </w:r>
      <w:r w:rsidR="00E4403D" w:rsidRPr="00237F39">
        <w:t xml:space="preserve"> </w:t>
      </w:r>
      <w:r w:rsidRPr="00237F39">
        <w:t>Ncm'de</w:t>
      </w:r>
      <w:r w:rsidR="00E4403D" w:rsidRPr="00237F39">
        <w:t xml:space="preserve"> </w:t>
      </w:r>
      <w:r w:rsidRPr="00237F39">
        <w:t>bir</w:t>
      </w:r>
      <w:r w:rsidR="00E4403D" w:rsidRPr="00237F39">
        <w:t xml:space="preserve"> </w:t>
      </w:r>
      <w:r w:rsidRPr="00237F39">
        <w:t>TruNatom</w:t>
      </w:r>
      <w:r w:rsidR="00D35245" w:rsidRPr="00237F39">
        <w:t>y</w:t>
      </w:r>
      <w:r w:rsidR="00E4403D" w:rsidRPr="00237F39">
        <w:t xml:space="preserve"> </w:t>
      </w:r>
      <w:r w:rsidRPr="00237F39">
        <w:t>Orifi</w:t>
      </w:r>
      <w:r w:rsidR="00705556">
        <w:t>ce</w:t>
      </w:r>
      <w:r w:rsidR="00E4403D" w:rsidRPr="00237F39">
        <w:t xml:space="preserve"> </w:t>
      </w:r>
      <w:r w:rsidRPr="00237F39">
        <w:t>Modifier</w:t>
      </w:r>
      <w:r w:rsidR="00E4403D" w:rsidRPr="00237F39">
        <w:t xml:space="preserve"> </w:t>
      </w:r>
      <w:r w:rsidRPr="00237F39">
        <w:t>eğe</w:t>
      </w:r>
      <w:r w:rsidR="00E4403D" w:rsidRPr="00237F39">
        <w:t xml:space="preserve"> </w:t>
      </w:r>
      <w:r w:rsidRPr="00237F39">
        <w:t>ile</w:t>
      </w:r>
      <w:r w:rsidR="00E4403D" w:rsidRPr="00237F39">
        <w:t xml:space="preserve"> </w:t>
      </w:r>
      <w:r w:rsidRPr="00237F39">
        <w:t>kanalların</w:t>
      </w:r>
      <w:r w:rsidR="00E4403D" w:rsidRPr="00237F39">
        <w:t xml:space="preserve"> </w:t>
      </w:r>
      <w:r w:rsidRPr="00237F39">
        <w:t>genişletmesi</w:t>
      </w:r>
      <w:r w:rsidR="00E4403D" w:rsidRPr="00237F39">
        <w:t xml:space="preserve"> </w:t>
      </w:r>
      <w:r w:rsidRPr="00237F39">
        <w:t>yapılmaya</w:t>
      </w:r>
      <w:r w:rsidR="00E4403D" w:rsidRPr="00237F39">
        <w:t xml:space="preserve"> </w:t>
      </w:r>
      <w:r w:rsidRPr="00237F39">
        <w:t>başlan</w:t>
      </w:r>
      <w:r w:rsidR="00D35245" w:rsidRPr="00237F39">
        <w:t>malı</w:t>
      </w:r>
      <w:r w:rsidRPr="00237F39">
        <w:t>.</w:t>
      </w:r>
      <w:r w:rsidR="00E4403D" w:rsidRPr="00237F39">
        <w:t xml:space="preserve"> </w:t>
      </w:r>
      <w:r w:rsidRPr="00237F39">
        <w:t>Kanalda</w:t>
      </w:r>
      <w:r w:rsidR="00E4403D" w:rsidRPr="00237F39">
        <w:t xml:space="preserve"> </w:t>
      </w:r>
      <w:r w:rsidRPr="00237F39">
        <w:t>irrigasyon</w:t>
      </w:r>
      <w:r w:rsidR="00E4403D" w:rsidRPr="00237F39">
        <w:t xml:space="preserve"> </w:t>
      </w:r>
      <w:r w:rsidR="00D35245" w:rsidRPr="00237F39">
        <w:t>solüsyonu</w:t>
      </w:r>
      <w:r w:rsidR="00E4403D" w:rsidRPr="00237F39">
        <w:t xml:space="preserve"> </w:t>
      </w:r>
      <w:r w:rsidRPr="00237F39">
        <w:t>varken,</w:t>
      </w:r>
      <w:r w:rsidR="00E4403D" w:rsidRPr="00237F39">
        <w:t xml:space="preserve"> </w:t>
      </w:r>
      <w:r w:rsidRPr="00237F39">
        <w:t>TruNatom</w:t>
      </w:r>
      <w:r w:rsidR="00D35245" w:rsidRPr="00237F39">
        <w:t>y</w:t>
      </w:r>
      <w:r w:rsidR="00E4403D" w:rsidRPr="00237F39">
        <w:t xml:space="preserve"> </w:t>
      </w:r>
      <w:r w:rsidRPr="00237F39">
        <w:t>Orifis</w:t>
      </w:r>
      <w:r w:rsidR="00E4403D" w:rsidRPr="00237F39">
        <w:t xml:space="preserve"> </w:t>
      </w:r>
      <w:r w:rsidRPr="00237F39">
        <w:t>Modifier</w:t>
      </w:r>
      <w:r w:rsidR="00E4403D" w:rsidRPr="00237F39">
        <w:t xml:space="preserve"> </w:t>
      </w:r>
      <w:r w:rsidRPr="00237F39">
        <w:t>eğesi</w:t>
      </w:r>
      <w:r w:rsidR="00E4403D" w:rsidRPr="00237F39">
        <w:t xml:space="preserve"> </w:t>
      </w:r>
      <w:r w:rsidRPr="00237F39">
        <w:t>kanalın</w:t>
      </w:r>
      <w:r w:rsidR="00E4403D" w:rsidRPr="00237F39">
        <w:t xml:space="preserve"> </w:t>
      </w:r>
      <w:r w:rsidRPr="00237F39">
        <w:t>yaklaşık</w:t>
      </w:r>
      <w:r w:rsidR="00E4403D" w:rsidRPr="00237F39">
        <w:t xml:space="preserve"> </w:t>
      </w:r>
      <w:r w:rsidRPr="00237F39">
        <w:t>2-5</w:t>
      </w:r>
      <w:r w:rsidR="00E4403D" w:rsidRPr="00237F39">
        <w:t xml:space="preserve"> </w:t>
      </w:r>
      <w:r w:rsidRPr="00237F39">
        <w:t>mm</w:t>
      </w:r>
      <w:r w:rsidR="00E4403D" w:rsidRPr="00237F39">
        <w:t xml:space="preserve"> </w:t>
      </w:r>
      <w:r w:rsidRPr="00237F39">
        <w:t>içine</w:t>
      </w:r>
      <w:r w:rsidR="00E4403D" w:rsidRPr="00237F39">
        <w:t xml:space="preserve"> </w:t>
      </w:r>
      <w:r w:rsidRPr="00237F39">
        <w:t>ve</w:t>
      </w:r>
      <w:r w:rsidR="00E4403D" w:rsidRPr="00237F39">
        <w:t xml:space="preserve"> </w:t>
      </w:r>
      <w:r w:rsidRPr="00237F39">
        <w:t>dışına</w:t>
      </w:r>
      <w:r w:rsidR="00E4403D" w:rsidRPr="00237F39">
        <w:t xml:space="preserve"> </w:t>
      </w:r>
      <w:r w:rsidRPr="00237F39">
        <w:t>2-3</w:t>
      </w:r>
      <w:r w:rsidR="00E4403D" w:rsidRPr="00237F39">
        <w:t xml:space="preserve"> </w:t>
      </w:r>
      <w:r w:rsidRPr="00237F39">
        <w:t>hafif</w:t>
      </w:r>
      <w:r w:rsidR="00E4403D" w:rsidRPr="00237F39">
        <w:t xml:space="preserve"> </w:t>
      </w:r>
      <w:r w:rsidRPr="00237F39">
        <w:t>genlikte</w:t>
      </w:r>
      <w:r w:rsidR="00E4403D" w:rsidRPr="00237F39">
        <w:t xml:space="preserve"> </w:t>
      </w:r>
      <w:r w:rsidRPr="00237F39">
        <w:t>ilerle</w:t>
      </w:r>
      <w:r w:rsidR="002551B0" w:rsidRPr="00237F39">
        <w:t>tilmeli</w:t>
      </w:r>
      <w:r w:rsidRPr="00237F39">
        <w:t>.</w:t>
      </w:r>
      <w:r w:rsidR="00E4403D" w:rsidRPr="00237F39">
        <w:t xml:space="preserve"> </w:t>
      </w:r>
      <w:r w:rsidRPr="00237F39">
        <w:t>Koronal</w:t>
      </w:r>
      <w:r w:rsidR="00E4403D" w:rsidRPr="00237F39">
        <w:t xml:space="preserve"> </w:t>
      </w:r>
      <w:r w:rsidRPr="00237F39">
        <w:t>üçlü</w:t>
      </w:r>
      <w:r w:rsidR="00E4403D" w:rsidRPr="00237F39">
        <w:t xml:space="preserve"> </w:t>
      </w:r>
      <w:r w:rsidRPr="00237F39">
        <w:t>şekillenene</w:t>
      </w:r>
      <w:r w:rsidR="00E4403D" w:rsidRPr="00237F39">
        <w:t xml:space="preserve"> </w:t>
      </w:r>
      <w:r w:rsidRPr="00237F39">
        <w:t>kadar</w:t>
      </w:r>
      <w:r w:rsidR="00E4403D" w:rsidRPr="00237F39">
        <w:t xml:space="preserve"> </w:t>
      </w:r>
      <w:r w:rsidR="002551B0" w:rsidRPr="00237F39">
        <w:t>bu</w:t>
      </w:r>
      <w:r w:rsidR="00E4403D" w:rsidRPr="00237F39">
        <w:t xml:space="preserve"> </w:t>
      </w:r>
      <w:r w:rsidR="002551B0" w:rsidRPr="00237F39">
        <w:t>işlem</w:t>
      </w:r>
      <w:r w:rsidR="00E4403D" w:rsidRPr="00237F39">
        <w:t xml:space="preserve"> </w:t>
      </w:r>
      <w:r w:rsidRPr="00237F39">
        <w:t>tekrarlan</w:t>
      </w:r>
      <w:r w:rsidR="002551B0" w:rsidRPr="00237F39">
        <w:t>mal</w:t>
      </w:r>
      <w:r w:rsidR="00705556">
        <w:t>ı,</w:t>
      </w:r>
    </w:p>
    <w:p w14:paraId="673B5ADB" w14:textId="4B3894DA" w:rsidR="00F90BDC" w:rsidRPr="00237F39" w:rsidRDefault="00F90BDC" w:rsidP="00485CE1">
      <w:pPr>
        <w:pStyle w:val="ListeParagraf"/>
        <w:numPr>
          <w:ilvl w:val="0"/>
          <w:numId w:val="11"/>
        </w:numPr>
        <w:spacing w:after="360" w:line="360" w:lineRule="auto"/>
        <w:ind w:left="425" w:hanging="425"/>
        <w:contextualSpacing/>
        <w:jc w:val="both"/>
      </w:pPr>
      <w:r w:rsidRPr="00237F39">
        <w:t>#10</w:t>
      </w:r>
      <w:r w:rsidR="00E4403D" w:rsidRPr="00237F39">
        <w:t xml:space="preserve"> </w:t>
      </w:r>
      <w:r w:rsidRPr="00237F39">
        <w:t>K-eğesi</w:t>
      </w:r>
      <w:r w:rsidR="00E4403D" w:rsidRPr="00237F39">
        <w:t xml:space="preserve"> </w:t>
      </w:r>
      <w:r w:rsidRPr="00237F39">
        <w:t>ile</w:t>
      </w:r>
      <w:r w:rsidR="00E4403D" w:rsidRPr="00237F39">
        <w:t xml:space="preserve"> </w:t>
      </w:r>
      <w:r w:rsidR="00E60D62" w:rsidRPr="00237F39">
        <w:t>ç</w:t>
      </w:r>
      <w:r w:rsidRPr="00237F39">
        <w:t>alışma</w:t>
      </w:r>
      <w:r w:rsidR="00E4403D" w:rsidRPr="00237F39">
        <w:t xml:space="preserve"> </w:t>
      </w:r>
      <w:r w:rsidR="00E60D62" w:rsidRPr="00237F39">
        <w:t>u</w:t>
      </w:r>
      <w:r w:rsidRPr="00237F39">
        <w:t>zunluğunu</w:t>
      </w:r>
      <w:r w:rsidR="00E4403D" w:rsidRPr="00237F39">
        <w:t xml:space="preserve"> </w:t>
      </w:r>
      <w:r w:rsidRPr="00237F39">
        <w:t>belirlen</w:t>
      </w:r>
      <w:r w:rsidR="00E60D62" w:rsidRPr="00237F39">
        <w:t>meli</w:t>
      </w:r>
      <w:r w:rsidR="00E4403D" w:rsidRPr="00237F39">
        <w:t xml:space="preserve"> </w:t>
      </w:r>
      <w:r w:rsidR="00E60D62" w:rsidRPr="00237F39">
        <w:t>ve</w:t>
      </w:r>
      <w:r w:rsidR="00E4403D" w:rsidRPr="00237F39">
        <w:t xml:space="preserve"> </w:t>
      </w:r>
      <w:r w:rsidRPr="00237F39">
        <w:t>irigasyon</w:t>
      </w:r>
      <w:r w:rsidR="00E4403D" w:rsidRPr="00237F39">
        <w:t xml:space="preserve"> </w:t>
      </w:r>
      <w:r w:rsidRPr="00237F39">
        <w:t>yapıl</w:t>
      </w:r>
      <w:r w:rsidR="00E60D62" w:rsidRPr="00237F39">
        <w:t>malı</w:t>
      </w:r>
      <w:r w:rsidR="00705556">
        <w:t>,</w:t>
      </w:r>
    </w:p>
    <w:p w14:paraId="6B19632A" w14:textId="77A5E676" w:rsidR="00F90BDC" w:rsidRPr="00237F39" w:rsidRDefault="00F90BDC" w:rsidP="00485CE1">
      <w:pPr>
        <w:pStyle w:val="ListeParagraf"/>
        <w:numPr>
          <w:ilvl w:val="0"/>
          <w:numId w:val="11"/>
        </w:numPr>
        <w:spacing w:after="360" w:line="360" w:lineRule="auto"/>
        <w:ind w:left="425" w:hanging="425"/>
        <w:contextualSpacing/>
        <w:jc w:val="both"/>
      </w:pPr>
      <w:r w:rsidRPr="00237F39">
        <w:t>Kanalda</w:t>
      </w:r>
      <w:r w:rsidR="00E4403D" w:rsidRPr="00237F39">
        <w:t xml:space="preserve"> </w:t>
      </w:r>
      <w:r w:rsidRPr="00237F39">
        <w:t>irrigasyon</w:t>
      </w:r>
      <w:r w:rsidR="00E4403D" w:rsidRPr="00237F39">
        <w:t xml:space="preserve"> </w:t>
      </w:r>
      <w:r w:rsidR="006F63E3">
        <w:t>solüsyonu</w:t>
      </w:r>
      <w:r w:rsidR="00E4403D" w:rsidRPr="00237F39">
        <w:t xml:space="preserve"> </w:t>
      </w:r>
      <w:r w:rsidRPr="00237F39">
        <w:t>varken,</w:t>
      </w:r>
      <w:r w:rsidR="00E4403D" w:rsidRPr="00237F39">
        <w:t xml:space="preserve"> </w:t>
      </w:r>
      <w:r w:rsidRPr="00237F39">
        <w:t>yaklaşık</w:t>
      </w:r>
      <w:r w:rsidR="00E4403D" w:rsidRPr="00237F39">
        <w:t xml:space="preserve"> </w:t>
      </w:r>
      <w:r w:rsidRPr="00237F39">
        <w:t>2-5</w:t>
      </w:r>
      <w:r w:rsidR="00E4403D" w:rsidRPr="00237F39">
        <w:t xml:space="preserve"> </w:t>
      </w:r>
      <w:r w:rsidRPr="00237F39">
        <w:t>mm'lik</w:t>
      </w:r>
      <w:r w:rsidR="00E4403D" w:rsidRPr="00237F39">
        <w:t xml:space="preserve"> </w:t>
      </w:r>
      <w:r w:rsidR="000E7CED">
        <w:t xml:space="preserve">hafif </w:t>
      </w:r>
      <w:r w:rsidRPr="00237F39">
        <w:t>genlikte</w:t>
      </w:r>
      <w:r w:rsidR="00E4403D" w:rsidRPr="00237F39">
        <w:t xml:space="preserve"> </w:t>
      </w:r>
      <w:r w:rsidRPr="00237F39">
        <w:t>bir</w:t>
      </w:r>
      <w:r w:rsidR="00E4403D" w:rsidRPr="00237F39">
        <w:t xml:space="preserve"> </w:t>
      </w:r>
      <w:r w:rsidRPr="00237F39">
        <w:t>TruNatom</w:t>
      </w:r>
      <w:r w:rsidR="000E7CED">
        <w:t>y</w:t>
      </w:r>
      <w:r w:rsidR="00E4403D" w:rsidRPr="00237F39">
        <w:t xml:space="preserve"> </w:t>
      </w:r>
      <w:r w:rsidRPr="00237F39">
        <w:t>Glider</w:t>
      </w:r>
      <w:r w:rsidR="00E4403D" w:rsidRPr="00237F39">
        <w:t xml:space="preserve"> </w:t>
      </w:r>
      <w:r w:rsidRPr="00237F39">
        <w:t>eğesi</w:t>
      </w:r>
      <w:r w:rsidR="00E4403D" w:rsidRPr="00237F39">
        <w:t xml:space="preserve"> </w:t>
      </w:r>
      <w:r w:rsidRPr="00237F39">
        <w:t>kullanılarak</w:t>
      </w:r>
      <w:r w:rsidR="00E4403D" w:rsidRPr="00237F39">
        <w:t xml:space="preserve"> </w:t>
      </w:r>
      <w:r w:rsidRPr="00237F39">
        <w:t>tekrarlanabilir</w:t>
      </w:r>
      <w:r w:rsidR="00E4403D" w:rsidRPr="00237F39">
        <w:t xml:space="preserve"> </w:t>
      </w:r>
      <w:r w:rsidRPr="00237F39">
        <w:t>bir</w:t>
      </w:r>
      <w:r w:rsidR="00E4403D" w:rsidRPr="00237F39">
        <w:t xml:space="preserve"> </w:t>
      </w:r>
      <w:r w:rsidRPr="00237F39">
        <w:t>giriş</w:t>
      </w:r>
      <w:r w:rsidR="00E4403D" w:rsidRPr="00237F39">
        <w:t xml:space="preserve"> </w:t>
      </w:r>
      <w:r w:rsidRPr="00237F39">
        <w:t>yolu</w:t>
      </w:r>
      <w:r w:rsidR="00E4403D" w:rsidRPr="00237F39">
        <w:t xml:space="preserve"> </w:t>
      </w:r>
      <w:r w:rsidRPr="00237F39">
        <w:t>oluşturu</w:t>
      </w:r>
      <w:r w:rsidR="00E60D62" w:rsidRPr="00237F39">
        <w:t>lmalı</w:t>
      </w:r>
      <w:r w:rsidR="00E4403D" w:rsidRPr="00237F39">
        <w:t xml:space="preserve"> </w:t>
      </w:r>
      <w:r w:rsidRPr="00237F39">
        <w:t>ve</w:t>
      </w:r>
      <w:r w:rsidR="00E4403D" w:rsidRPr="00237F39">
        <w:t xml:space="preserve"> </w:t>
      </w:r>
      <w:r w:rsidRPr="00237F39">
        <w:t>çalışma</w:t>
      </w:r>
      <w:r w:rsidR="00E4403D" w:rsidRPr="00237F39">
        <w:t xml:space="preserve"> </w:t>
      </w:r>
      <w:r w:rsidRPr="00237F39">
        <w:t>boyuna</w:t>
      </w:r>
      <w:r w:rsidR="00E4403D" w:rsidRPr="00237F39">
        <w:t xml:space="preserve"> </w:t>
      </w:r>
      <w:r w:rsidRPr="00237F39">
        <w:t>ulaşana</w:t>
      </w:r>
      <w:r w:rsidR="00E4403D" w:rsidRPr="00237F39">
        <w:t xml:space="preserve"> </w:t>
      </w:r>
      <w:r w:rsidRPr="00237F39">
        <w:t>kadar</w:t>
      </w:r>
      <w:r w:rsidR="00E4403D" w:rsidRPr="00237F39">
        <w:t xml:space="preserve"> </w:t>
      </w:r>
      <w:r w:rsidRPr="00237F39">
        <w:t>eğe</w:t>
      </w:r>
      <w:r w:rsidR="00E4403D" w:rsidRPr="00237F39">
        <w:t xml:space="preserve"> </w:t>
      </w:r>
      <w:r w:rsidRPr="00237F39">
        <w:t>kanal</w:t>
      </w:r>
      <w:r w:rsidR="00E4403D" w:rsidRPr="00237F39">
        <w:t xml:space="preserve"> </w:t>
      </w:r>
      <w:r w:rsidRPr="00237F39">
        <w:t>içerisinde</w:t>
      </w:r>
      <w:r w:rsidR="00E4403D" w:rsidRPr="00237F39">
        <w:t xml:space="preserve"> </w:t>
      </w:r>
      <w:r w:rsidRPr="00237F39">
        <w:t>ilerletil</w:t>
      </w:r>
      <w:r w:rsidR="00A0350C" w:rsidRPr="00237F39">
        <w:t>meli</w:t>
      </w:r>
      <w:r w:rsidR="000E7CED">
        <w:t>,</w:t>
      </w:r>
    </w:p>
    <w:p w14:paraId="7EFB099D" w14:textId="3185C13D" w:rsidR="00F90BDC" w:rsidRPr="00237F39" w:rsidRDefault="00A0350C" w:rsidP="00485CE1">
      <w:pPr>
        <w:pStyle w:val="ListeParagraf"/>
        <w:numPr>
          <w:ilvl w:val="0"/>
          <w:numId w:val="11"/>
        </w:numPr>
        <w:spacing w:after="360" w:line="360" w:lineRule="auto"/>
        <w:ind w:left="425" w:hanging="425"/>
        <w:contextualSpacing/>
        <w:jc w:val="both"/>
      </w:pPr>
      <w:r w:rsidRPr="00237F39">
        <w:t>Her</w:t>
      </w:r>
      <w:r w:rsidR="00E4403D" w:rsidRPr="00237F39">
        <w:t xml:space="preserve"> </w:t>
      </w:r>
      <w:r w:rsidRPr="00237F39">
        <w:t>zaman</w:t>
      </w:r>
      <w:r w:rsidR="00E4403D" w:rsidRPr="00237F39">
        <w:t xml:space="preserve"> </w:t>
      </w:r>
      <w:r w:rsidR="00F90BDC" w:rsidRPr="00237F39">
        <w:t>TruNatom</w:t>
      </w:r>
      <w:r w:rsidR="00873E6E">
        <w:t>y</w:t>
      </w:r>
      <w:r w:rsidR="00E4403D" w:rsidRPr="00237F39">
        <w:t xml:space="preserve"> </w:t>
      </w:r>
      <w:r w:rsidR="00F90BDC" w:rsidRPr="00237F39">
        <w:t>P</w:t>
      </w:r>
      <w:r w:rsidR="00BF2E0B" w:rsidRPr="00237F39">
        <w:t>rime</w:t>
      </w:r>
      <w:r w:rsidR="00E4403D" w:rsidRPr="00237F39">
        <w:t xml:space="preserve"> </w:t>
      </w:r>
      <w:r w:rsidR="00F90BDC" w:rsidRPr="00237F39">
        <w:t>eğesi</w:t>
      </w:r>
      <w:r w:rsidR="00E4403D" w:rsidRPr="00237F39">
        <w:t xml:space="preserve"> </w:t>
      </w:r>
      <w:r w:rsidR="00F90BDC" w:rsidRPr="00237F39">
        <w:t>(500</w:t>
      </w:r>
      <w:r w:rsidR="00E4403D" w:rsidRPr="00237F39">
        <w:t xml:space="preserve"> </w:t>
      </w:r>
      <w:r w:rsidR="00F90BDC" w:rsidRPr="00237F39">
        <w:t>rpm/</w:t>
      </w:r>
      <w:r w:rsidR="00E4403D" w:rsidRPr="00237F39">
        <w:t xml:space="preserve"> </w:t>
      </w:r>
      <w:r w:rsidR="00F90BDC" w:rsidRPr="00237F39">
        <w:t>1,5</w:t>
      </w:r>
      <w:r w:rsidR="00E4403D" w:rsidRPr="00237F39">
        <w:t xml:space="preserve"> </w:t>
      </w:r>
      <w:r w:rsidR="00F90BDC" w:rsidRPr="00237F39">
        <w:t>Ncm)</w:t>
      </w:r>
      <w:r w:rsidR="00E4403D" w:rsidRPr="00237F39">
        <w:t xml:space="preserve"> </w:t>
      </w:r>
      <w:r w:rsidR="00F90BDC" w:rsidRPr="00237F39">
        <w:t>ile</w:t>
      </w:r>
      <w:r w:rsidR="00E4403D" w:rsidRPr="00237F39">
        <w:t xml:space="preserve"> </w:t>
      </w:r>
      <w:r w:rsidR="00F90BDC" w:rsidRPr="00237F39">
        <w:t>şekillendirmeye</w:t>
      </w:r>
      <w:r w:rsidR="00E4403D" w:rsidRPr="00237F39">
        <w:t xml:space="preserve"> </w:t>
      </w:r>
      <w:r w:rsidR="00F90BDC" w:rsidRPr="00237F39">
        <w:t>başlan</w:t>
      </w:r>
      <w:r w:rsidR="00BF2E0B" w:rsidRPr="00237F39">
        <w:t>malı</w:t>
      </w:r>
      <w:r w:rsidR="00E4403D" w:rsidRPr="00237F39">
        <w:t xml:space="preserve"> </w:t>
      </w:r>
      <w:r w:rsidR="00F90BDC" w:rsidRPr="00237F39">
        <w:t>ve</w:t>
      </w:r>
      <w:r w:rsidR="00E4403D" w:rsidRPr="00237F39">
        <w:t xml:space="preserve"> </w:t>
      </w:r>
      <w:r w:rsidR="00F90BDC" w:rsidRPr="00237F39">
        <w:t>çalışma</w:t>
      </w:r>
      <w:r w:rsidR="00E4403D" w:rsidRPr="00237F39">
        <w:t xml:space="preserve"> </w:t>
      </w:r>
      <w:r w:rsidR="00F90BDC" w:rsidRPr="00237F39">
        <w:t>boyuna</w:t>
      </w:r>
      <w:r w:rsidR="00E4403D" w:rsidRPr="00237F39">
        <w:t xml:space="preserve"> </w:t>
      </w:r>
      <w:r w:rsidR="00F90BDC" w:rsidRPr="00237F39">
        <w:t>ulaşana</w:t>
      </w:r>
      <w:r w:rsidR="00E4403D" w:rsidRPr="00237F39">
        <w:t xml:space="preserve"> </w:t>
      </w:r>
      <w:r w:rsidR="00F90BDC" w:rsidRPr="00237F39">
        <w:t>kadar</w:t>
      </w:r>
      <w:r w:rsidR="00E4403D" w:rsidRPr="00237F39">
        <w:t xml:space="preserve"> </w:t>
      </w:r>
      <w:r w:rsidR="00F90BDC" w:rsidRPr="00237F39">
        <w:t>eğe</w:t>
      </w:r>
      <w:r w:rsidR="00E4403D" w:rsidRPr="00237F39">
        <w:t xml:space="preserve"> </w:t>
      </w:r>
      <w:r w:rsidR="00F90BDC" w:rsidRPr="00237F39">
        <w:t>kanal</w:t>
      </w:r>
      <w:r w:rsidR="00E4403D" w:rsidRPr="00237F39">
        <w:t xml:space="preserve"> </w:t>
      </w:r>
      <w:r w:rsidR="00F90BDC" w:rsidRPr="00237F39">
        <w:t>içerisinde</w:t>
      </w:r>
      <w:r w:rsidR="00E4403D" w:rsidRPr="00237F39">
        <w:t xml:space="preserve"> </w:t>
      </w:r>
      <w:r w:rsidR="000E7CED" w:rsidRPr="00237F39">
        <w:t>ilerletilmeli</w:t>
      </w:r>
      <w:r w:rsidR="000E7CED">
        <w:t>,</w:t>
      </w:r>
    </w:p>
    <w:p w14:paraId="7FACBE13" w14:textId="5340033F" w:rsidR="00F90BDC" w:rsidRPr="00237F39" w:rsidRDefault="00F90BDC" w:rsidP="00485CE1">
      <w:pPr>
        <w:pStyle w:val="ListeParagraf"/>
        <w:numPr>
          <w:ilvl w:val="0"/>
          <w:numId w:val="11"/>
        </w:numPr>
        <w:spacing w:after="360" w:line="360" w:lineRule="auto"/>
        <w:ind w:left="425" w:hanging="425"/>
        <w:contextualSpacing/>
        <w:jc w:val="both"/>
      </w:pPr>
      <w:r w:rsidRPr="00237F39">
        <w:t>TruNatom</w:t>
      </w:r>
      <w:r w:rsidR="00A6196B" w:rsidRPr="00237F39">
        <w:t>y</w:t>
      </w:r>
      <w:r w:rsidR="00E4403D" w:rsidRPr="00237F39">
        <w:t xml:space="preserve"> </w:t>
      </w:r>
      <w:r w:rsidR="00A6196B" w:rsidRPr="00237F39">
        <w:t>Prime</w:t>
      </w:r>
      <w:r w:rsidR="00E4403D" w:rsidRPr="00237F39">
        <w:t xml:space="preserve"> </w:t>
      </w:r>
      <w:r w:rsidRPr="00237F39">
        <w:t>eğesi</w:t>
      </w:r>
      <w:r w:rsidR="00E4403D" w:rsidRPr="00237F39">
        <w:t xml:space="preserve"> </w:t>
      </w:r>
      <w:r w:rsidRPr="00237F39">
        <w:t>kanalda</w:t>
      </w:r>
      <w:r w:rsidR="00E4403D" w:rsidRPr="00237F39">
        <w:t xml:space="preserve"> </w:t>
      </w:r>
      <w:r w:rsidRPr="00237F39">
        <w:t>kolayca</w:t>
      </w:r>
      <w:r w:rsidR="00E4403D" w:rsidRPr="00237F39">
        <w:t xml:space="preserve"> </w:t>
      </w:r>
      <w:r w:rsidRPr="00237F39">
        <w:t>ilerlemiyorsa,</w:t>
      </w:r>
      <w:r w:rsidR="00E4403D" w:rsidRPr="00237F39">
        <w:t xml:space="preserve"> </w:t>
      </w:r>
      <w:r w:rsidRPr="00237F39">
        <w:t>kanalın</w:t>
      </w:r>
      <w:r w:rsidR="00E4403D" w:rsidRPr="00237F39">
        <w:t xml:space="preserve"> </w:t>
      </w:r>
      <w:r w:rsidRPr="00237F39">
        <w:t>açıklığı</w:t>
      </w:r>
      <w:r w:rsidR="00E4403D" w:rsidRPr="00237F39">
        <w:t xml:space="preserve"> </w:t>
      </w:r>
      <w:r w:rsidRPr="00237F39">
        <w:t>kontrol</w:t>
      </w:r>
      <w:r w:rsidR="00E4403D" w:rsidRPr="00237F39">
        <w:t xml:space="preserve"> </w:t>
      </w:r>
      <w:r w:rsidRPr="00237F39">
        <w:t>e</w:t>
      </w:r>
      <w:r w:rsidR="00167671" w:rsidRPr="00237F39">
        <w:t>dilmeli</w:t>
      </w:r>
      <w:r w:rsidR="00E4403D" w:rsidRPr="00237F39">
        <w:t xml:space="preserve"> </w:t>
      </w:r>
      <w:r w:rsidRPr="00237F39">
        <w:t>ve</w:t>
      </w:r>
      <w:r w:rsidR="00E4403D" w:rsidRPr="00237F39">
        <w:t xml:space="preserve"> </w:t>
      </w:r>
      <w:r w:rsidRPr="00237F39">
        <w:t>TruNato</w:t>
      </w:r>
      <w:r w:rsidR="00167671" w:rsidRPr="00237F39">
        <w:t>my</w:t>
      </w:r>
      <w:r w:rsidR="00E4403D" w:rsidRPr="00237F39">
        <w:t xml:space="preserve"> </w:t>
      </w:r>
      <w:r w:rsidR="00167671" w:rsidRPr="00237F39">
        <w:t>Small</w:t>
      </w:r>
      <w:r w:rsidR="00E4403D" w:rsidRPr="00237F39">
        <w:t xml:space="preserve"> </w:t>
      </w:r>
      <w:r w:rsidRPr="00237F39">
        <w:t>eğesiyle</w:t>
      </w:r>
      <w:r w:rsidR="00E4403D" w:rsidRPr="00237F39">
        <w:t xml:space="preserve"> </w:t>
      </w:r>
      <w:r w:rsidRPr="00237F39">
        <w:t>genişletme</w:t>
      </w:r>
      <w:r w:rsidR="00E4403D" w:rsidRPr="00237F39">
        <w:t xml:space="preserve"> </w:t>
      </w:r>
      <w:r w:rsidRPr="00237F39">
        <w:t>yapılmadan</w:t>
      </w:r>
      <w:r w:rsidR="00E4403D" w:rsidRPr="00237F39">
        <w:t xml:space="preserve"> </w:t>
      </w:r>
      <w:r w:rsidRPr="00237F39">
        <w:t>önce</w:t>
      </w:r>
      <w:r w:rsidR="00E4403D" w:rsidRPr="00237F39">
        <w:t xml:space="preserve"> </w:t>
      </w:r>
      <w:r w:rsidRPr="00237F39">
        <w:t>irigasyon</w:t>
      </w:r>
      <w:r w:rsidR="00E4403D" w:rsidRPr="00237F39">
        <w:t xml:space="preserve"> </w:t>
      </w:r>
      <w:r w:rsidRPr="00237F39">
        <w:t>yapıl</w:t>
      </w:r>
      <w:r w:rsidR="00167671" w:rsidRPr="00237F39">
        <w:t>malı</w:t>
      </w:r>
      <w:r w:rsidR="00E4403D" w:rsidRPr="00237F39">
        <w:t xml:space="preserve"> </w:t>
      </w:r>
      <w:r w:rsidRPr="00237F39">
        <w:t>ve</w:t>
      </w:r>
      <w:r w:rsidR="00E4403D" w:rsidRPr="00237F39">
        <w:t xml:space="preserve"> </w:t>
      </w:r>
      <w:r w:rsidRPr="00237F39">
        <w:t>bir</w:t>
      </w:r>
      <w:r w:rsidR="00E4403D" w:rsidRPr="00237F39">
        <w:t xml:space="preserve"> </w:t>
      </w:r>
      <w:r w:rsidRPr="00237F39">
        <w:t>#10</w:t>
      </w:r>
      <w:r w:rsidR="00E4403D" w:rsidRPr="00237F39">
        <w:t xml:space="preserve"> </w:t>
      </w:r>
      <w:r w:rsidRPr="00237F39">
        <w:t>K-eğesi</w:t>
      </w:r>
      <w:r w:rsidR="00E4403D" w:rsidRPr="00237F39">
        <w:t xml:space="preserve"> </w:t>
      </w:r>
      <w:r w:rsidRPr="00237F39">
        <w:t>ile</w:t>
      </w:r>
      <w:r w:rsidR="00E4403D" w:rsidRPr="00237F39">
        <w:t xml:space="preserve"> </w:t>
      </w:r>
      <w:r w:rsidR="00492AB1" w:rsidRPr="00237F39">
        <w:t>giriş</w:t>
      </w:r>
      <w:r w:rsidR="00E4403D" w:rsidRPr="00237F39">
        <w:t xml:space="preserve"> </w:t>
      </w:r>
      <w:r w:rsidR="00492AB1" w:rsidRPr="00237F39">
        <w:t>yolu</w:t>
      </w:r>
      <w:r w:rsidR="00E4403D" w:rsidRPr="00237F39">
        <w:t xml:space="preserve"> </w:t>
      </w:r>
      <w:r w:rsidRPr="00237F39">
        <w:t>kontrol</w:t>
      </w:r>
      <w:r w:rsidR="00E4403D" w:rsidRPr="00237F39">
        <w:t xml:space="preserve"> </w:t>
      </w:r>
      <w:r w:rsidRPr="00237F39">
        <w:t>edil</w:t>
      </w:r>
      <w:r w:rsidR="00492AB1" w:rsidRPr="00237F39">
        <w:t>meli</w:t>
      </w:r>
      <w:r w:rsidRPr="00237F39">
        <w:t>.</w:t>
      </w:r>
    </w:p>
    <w:p w14:paraId="2104CA6D" w14:textId="046FA292" w:rsidR="00F90BDC" w:rsidRPr="00237F39" w:rsidRDefault="00F90BDC" w:rsidP="00485CE1">
      <w:pPr>
        <w:pStyle w:val="ListeParagraf"/>
        <w:numPr>
          <w:ilvl w:val="0"/>
          <w:numId w:val="11"/>
        </w:numPr>
        <w:spacing w:after="360" w:line="360" w:lineRule="auto"/>
        <w:ind w:left="425" w:hanging="425"/>
        <w:contextualSpacing/>
        <w:jc w:val="both"/>
      </w:pPr>
      <w:r w:rsidRPr="00237F39">
        <w:t>TruNatom</w:t>
      </w:r>
      <w:r w:rsidR="002414E3" w:rsidRPr="00237F39">
        <w:t>y</w:t>
      </w:r>
      <w:r w:rsidR="00E4403D" w:rsidRPr="00237F39">
        <w:t xml:space="preserve"> </w:t>
      </w:r>
      <w:r w:rsidR="00492AB1" w:rsidRPr="00237F39">
        <w:t>Small</w:t>
      </w:r>
      <w:r w:rsidR="00E4403D" w:rsidRPr="00237F39">
        <w:t xml:space="preserve"> </w:t>
      </w:r>
      <w:r w:rsidRPr="00237F39">
        <w:t>eğesi</w:t>
      </w:r>
      <w:r w:rsidR="003F6342" w:rsidRPr="00237F39">
        <w:t>yle</w:t>
      </w:r>
      <w:r w:rsidR="00E4403D" w:rsidRPr="00237F39">
        <w:t xml:space="preserve"> </w:t>
      </w:r>
      <w:r w:rsidR="00492AB1" w:rsidRPr="00237F39">
        <w:t>NaOCl</w:t>
      </w:r>
      <w:r w:rsidR="00E4403D" w:rsidRPr="00237F39">
        <w:t xml:space="preserve"> </w:t>
      </w:r>
      <w:r w:rsidRPr="00237F39">
        <w:t>varlığında</w:t>
      </w:r>
      <w:r w:rsidR="00E4403D" w:rsidRPr="00237F39">
        <w:t xml:space="preserve"> </w:t>
      </w:r>
      <w:r w:rsidR="003F6342" w:rsidRPr="00237F39">
        <w:t>kanal</w:t>
      </w:r>
      <w:r w:rsidR="00E4403D" w:rsidRPr="00237F39">
        <w:t xml:space="preserve"> </w:t>
      </w:r>
      <w:r w:rsidR="003F6342" w:rsidRPr="00237F39">
        <w:t>içerisinde</w:t>
      </w:r>
      <w:r w:rsidR="00E4403D" w:rsidRPr="00237F39">
        <w:t xml:space="preserve"> </w:t>
      </w:r>
      <w:r w:rsidRPr="00237F39">
        <w:t>pasif</w:t>
      </w:r>
      <w:r w:rsidR="00E4403D" w:rsidRPr="00237F39">
        <w:t xml:space="preserve"> </w:t>
      </w:r>
      <w:r w:rsidRPr="00237F39">
        <w:t>olarak</w:t>
      </w:r>
      <w:r w:rsidR="00E4403D" w:rsidRPr="00237F39">
        <w:t xml:space="preserve"> </w:t>
      </w:r>
      <w:r w:rsidRPr="00237F39">
        <w:t>ilerlen</w:t>
      </w:r>
      <w:r w:rsidR="003F6342" w:rsidRPr="00237F39">
        <w:t>meli</w:t>
      </w:r>
      <w:r w:rsidR="00E4403D" w:rsidRPr="00237F39">
        <w:t xml:space="preserve"> </w:t>
      </w:r>
      <w:r w:rsidR="003F6342" w:rsidRPr="00237F39">
        <w:t>ve</w:t>
      </w:r>
      <w:r w:rsidR="00E4403D" w:rsidRPr="00237F39">
        <w:t xml:space="preserve"> </w:t>
      </w:r>
      <w:r w:rsidR="003F6342" w:rsidRPr="00237F39">
        <w:t>a</w:t>
      </w:r>
      <w:r w:rsidRPr="00237F39">
        <w:t>rdından</w:t>
      </w:r>
      <w:r w:rsidR="00E4403D" w:rsidRPr="00237F39">
        <w:t xml:space="preserve"> </w:t>
      </w:r>
      <w:r w:rsidRPr="00237F39">
        <w:t>şekli</w:t>
      </w:r>
      <w:r w:rsidR="00E4403D" w:rsidRPr="00237F39">
        <w:t xml:space="preserve"> </w:t>
      </w:r>
      <w:r w:rsidRPr="00237F39">
        <w:t>optimize</w:t>
      </w:r>
      <w:r w:rsidR="00E4403D" w:rsidRPr="00237F39">
        <w:t xml:space="preserve"> </w:t>
      </w:r>
      <w:r w:rsidRPr="00237F39">
        <w:t>etmek</w:t>
      </w:r>
      <w:r w:rsidR="00E4403D" w:rsidRPr="00237F39">
        <w:t xml:space="preserve"> </w:t>
      </w:r>
      <w:r w:rsidRPr="00237F39">
        <w:t>için</w:t>
      </w:r>
      <w:r w:rsidR="00E4403D" w:rsidRPr="00237F39">
        <w:t xml:space="preserve"> </w:t>
      </w:r>
      <w:r w:rsidRPr="00237F39">
        <w:t>çalışma</w:t>
      </w:r>
      <w:r w:rsidR="00E4403D" w:rsidRPr="00237F39">
        <w:t xml:space="preserve"> </w:t>
      </w:r>
      <w:r w:rsidRPr="00237F39">
        <w:t>uzunluğuna</w:t>
      </w:r>
      <w:r w:rsidR="00E4403D" w:rsidRPr="00237F39">
        <w:t xml:space="preserve"> </w:t>
      </w:r>
      <w:r w:rsidRPr="00237F39">
        <w:t>kadar</w:t>
      </w:r>
      <w:r w:rsidR="00E4403D" w:rsidRPr="00237F39">
        <w:t xml:space="preserve"> </w:t>
      </w:r>
      <w:r w:rsidRPr="00237F39">
        <w:t>TruNatom</w:t>
      </w:r>
      <w:r w:rsidR="002414E3" w:rsidRPr="00237F39">
        <w:t>y</w:t>
      </w:r>
      <w:r w:rsidR="00E4403D" w:rsidRPr="00237F39">
        <w:t xml:space="preserve"> </w:t>
      </w:r>
      <w:r w:rsidR="002414E3" w:rsidRPr="00237F39">
        <w:t>Prime</w:t>
      </w:r>
      <w:r w:rsidR="00E4403D" w:rsidRPr="00237F39">
        <w:t xml:space="preserve"> </w:t>
      </w:r>
      <w:r w:rsidRPr="00237F39">
        <w:t>eğesi</w:t>
      </w:r>
      <w:r w:rsidR="00E4403D" w:rsidRPr="00237F39">
        <w:t xml:space="preserve"> </w:t>
      </w:r>
      <w:r w:rsidRPr="00237F39">
        <w:t>kullanıl</w:t>
      </w:r>
      <w:r w:rsidR="002414E3" w:rsidRPr="00237F39">
        <w:t>malı</w:t>
      </w:r>
      <w:r w:rsidRPr="00237F39">
        <w:t>.</w:t>
      </w:r>
    </w:p>
    <w:p w14:paraId="4FD68440" w14:textId="3F9AFAC0" w:rsidR="00F90BDC" w:rsidRPr="00237F39" w:rsidRDefault="00F90BDC" w:rsidP="00485CE1">
      <w:pPr>
        <w:pStyle w:val="ListeParagraf"/>
        <w:numPr>
          <w:ilvl w:val="0"/>
          <w:numId w:val="11"/>
        </w:numPr>
        <w:spacing w:after="360" w:line="360" w:lineRule="auto"/>
        <w:ind w:left="426" w:hanging="426"/>
        <w:jc w:val="both"/>
      </w:pPr>
      <w:r w:rsidRPr="00237F39">
        <w:t>Şekillendirme</w:t>
      </w:r>
      <w:r w:rsidR="00E4403D" w:rsidRPr="00237F39">
        <w:t xml:space="preserve"> </w:t>
      </w:r>
      <w:r w:rsidRPr="00237F39">
        <w:t>tamamlandığında</w:t>
      </w:r>
      <w:r w:rsidR="00E4403D" w:rsidRPr="00237F39">
        <w:t xml:space="preserve"> </w:t>
      </w:r>
      <w:r w:rsidRPr="00237F39">
        <w:t>son</w:t>
      </w:r>
      <w:r w:rsidR="00E4403D" w:rsidRPr="00237F39">
        <w:t xml:space="preserve"> </w:t>
      </w:r>
      <w:proofErr w:type="spellStart"/>
      <w:r w:rsidRPr="00237F39">
        <w:t>irrigasyon</w:t>
      </w:r>
      <w:proofErr w:type="spellEnd"/>
      <w:r w:rsidR="00E4403D" w:rsidRPr="00237F39">
        <w:t xml:space="preserve"> </w:t>
      </w:r>
      <w:proofErr w:type="spellStart"/>
      <w:r w:rsidRPr="00237F39">
        <w:t>yapılarak</w:t>
      </w:r>
      <w:proofErr w:type="spellEnd"/>
      <w:r w:rsidR="00E4403D" w:rsidRPr="00237F39">
        <w:t xml:space="preserve"> </w:t>
      </w:r>
      <w:proofErr w:type="spellStart"/>
      <w:r w:rsidRPr="00237F39">
        <w:t>şekillendirme</w:t>
      </w:r>
      <w:proofErr w:type="spellEnd"/>
      <w:r w:rsidR="00E4403D" w:rsidRPr="00237F39">
        <w:t xml:space="preserve"> </w:t>
      </w:r>
      <w:proofErr w:type="spellStart"/>
      <w:r w:rsidR="000E7CED" w:rsidRPr="00237F39">
        <w:t>sonlandırılmalı</w:t>
      </w:r>
      <w:r w:rsidR="000E7CED">
        <w:t>dır</w:t>
      </w:r>
      <w:proofErr w:type="spellEnd"/>
      <w:r w:rsidR="000E7CED">
        <w:t>.</w:t>
      </w:r>
    </w:p>
    <w:p w14:paraId="2F3D4363" w14:textId="14E0DBBF" w:rsidR="00CE263E" w:rsidRPr="00237F39" w:rsidRDefault="00F90BDC" w:rsidP="0070395E">
      <w:pPr>
        <w:tabs>
          <w:tab w:val="center" w:pos="4536"/>
          <w:tab w:val="left" w:pos="4920"/>
        </w:tabs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TruNatom</w:t>
      </w:r>
      <w:r w:rsidR="000C1315" w:rsidRPr="00237F39">
        <w:rPr>
          <w:rFonts w:ascii="Times New Roman" w:hAnsi="Times New Roman"/>
          <w:sz w:val="24"/>
          <w:szCs w:val="24"/>
        </w:rPr>
        <w:t>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0332" w:rsidRPr="00237F39">
        <w:rPr>
          <w:rFonts w:ascii="Times New Roman" w:hAnsi="Times New Roman"/>
          <w:sz w:val="24"/>
          <w:szCs w:val="24"/>
        </w:rPr>
        <w:t>Pri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siy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ı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ahatlık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areke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ebiliyors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ivler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nt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lıntı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oksa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uvarlar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nt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ldırıla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d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0332" w:rsidRPr="00237F39">
        <w:rPr>
          <w:rFonts w:ascii="Times New Roman" w:hAnsi="Times New Roman"/>
          <w:sz w:val="24"/>
          <w:szCs w:val="24"/>
        </w:rPr>
        <w:t>Mediu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lendirmey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va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i</w:t>
      </w:r>
      <w:r w:rsidR="000C1315" w:rsidRPr="00237F39">
        <w:rPr>
          <w:rFonts w:ascii="Times New Roman" w:hAnsi="Times New Roman"/>
          <w:sz w:val="24"/>
          <w:szCs w:val="24"/>
        </w:rPr>
        <w:t>lmeli</w:t>
      </w:r>
      <w:r w:rsidR="000E7CED">
        <w:rPr>
          <w:rFonts w:ascii="Times New Roman" w:hAnsi="Times New Roman"/>
          <w:sz w:val="24"/>
          <w:szCs w:val="24"/>
        </w:rPr>
        <w:t>dir</w:t>
      </w:r>
      <w:r w:rsidRPr="00237F39">
        <w:rPr>
          <w:rFonts w:ascii="Times New Roman" w:hAnsi="Times New Roman"/>
          <w:sz w:val="24"/>
          <w:szCs w:val="24"/>
        </w:rPr>
        <w:t>.</w:t>
      </w:r>
    </w:p>
    <w:p w14:paraId="59E556A2" w14:textId="52B0BE71" w:rsidR="00CE263E" w:rsidRPr="00237F39" w:rsidRDefault="00C907A1" w:rsidP="00F7737B">
      <w:pPr>
        <w:pStyle w:val="Grseller"/>
      </w:pPr>
      <w:r w:rsidRPr="00237F39">
        <w:lastRenderedPageBreak/>
        <w:drawing>
          <wp:inline distT="0" distB="0" distL="0" distR="0" wp14:anchorId="317DB247" wp14:editId="1EB6293E">
            <wp:extent cx="2729528" cy="3420000"/>
            <wp:effectExtent l="0" t="0" r="0" b="9525"/>
            <wp:docPr id="3" name="Resim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29528" cy="34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AE67F9C" w14:textId="57A7AA03" w:rsidR="00092F02" w:rsidRPr="00237F39" w:rsidRDefault="0099303F" w:rsidP="00F7737B">
      <w:pPr>
        <w:pStyle w:val="Resimler"/>
      </w:pPr>
      <w:bookmarkStart w:id="27" w:name="_Toc134102126"/>
      <w:r w:rsidRPr="00237F39">
        <w:t xml:space="preserve">Resim </w:t>
      </w:r>
      <w:fldSimple w:instr=" STYLEREF 1 \s ">
        <w:r w:rsidR="00CC711F" w:rsidRPr="00237F39">
          <w:rPr>
            <w:noProof/>
          </w:rPr>
          <w:t>2</w:t>
        </w:r>
      </w:fldSimple>
      <w:r w:rsidR="00DC2C30" w:rsidRPr="00237F39">
        <w:t>.</w:t>
      </w:r>
      <w:fldSimple w:instr=" SEQ Resim \* ARABIC \s 1 ">
        <w:r w:rsidR="00CC711F" w:rsidRPr="00237F39">
          <w:rPr>
            <w:noProof/>
          </w:rPr>
          <w:t>3</w:t>
        </w:r>
      </w:fldSimple>
      <w:r w:rsidRPr="00237F39">
        <w:t>.</w:t>
      </w:r>
      <w:r w:rsidRPr="00237F39">
        <w:tab/>
      </w:r>
      <w:r w:rsidR="00092F02" w:rsidRPr="00237F39">
        <w:t>TruNatomy</w:t>
      </w:r>
      <w:r w:rsidR="00E4403D" w:rsidRPr="00237F39">
        <w:t xml:space="preserve"> </w:t>
      </w:r>
      <w:r w:rsidR="00092F02" w:rsidRPr="00237F39">
        <w:t>eğe</w:t>
      </w:r>
      <w:r w:rsidR="00E4403D" w:rsidRPr="00237F39">
        <w:t xml:space="preserve"> </w:t>
      </w:r>
      <w:r w:rsidR="00092F02" w:rsidRPr="00237F39">
        <w:t>sistemi</w:t>
      </w:r>
      <w:bookmarkEnd w:id="27"/>
    </w:p>
    <w:p w14:paraId="78BB76B6" w14:textId="2B2E7F8D" w:rsidR="000B620F" w:rsidRPr="00237F39" w:rsidRDefault="00796C51" w:rsidP="00F7737B">
      <w:pPr>
        <w:pStyle w:val="Balk2"/>
      </w:pPr>
      <w:bookmarkStart w:id="28" w:name="_Toc134102393"/>
      <w:r w:rsidRPr="00237F39">
        <w:t>2.4.</w:t>
      </w:r>
      <w:r w:rsidR="00E4403D" w:rsidRPr="00237F39">
        <w:t xml:space="preserve"> </w:t>
      </w:r>
      <w:r w:rsidR="000B620F" w:rsidRPr="00237F39">
        <w:t>Kanal</w:t>
      </w:r>
      <w:r w:rsidR="00E4403D" w:rsidRPr="00237F39">
        <w:t xml:space="preserve"> </w:t>
      </w:r>
      <w:r w:rsidR="000B620F" w:rsidRPr="00237F39">
        <w:t>Preparasyonu</w:t>
      </w:r>
      <w:r w:rsidR="00E4403D" w:rsidRPr="00237F39">
        <w:t xml:space="preserve"> </w:t>
      </w:r>
      <w:r w:rsidR="000B620F" w:rsidRPr="00237F39">
        <w:t>Sırasında</w:t>
      </w:r>
      <w:r w:rsidR="00E4403D" w:rsidRPr="00237F39">
        <w:t xml:space="preserve"> </w:t>
      </w:r>
      <w:r w:rsidR="000B620F" w:rsidRPr="00237F39">
        <w:t>Karşılaşılan</w:t>
      </w:r>
      <w:r w:rsidR="00E4403D" w:rsidRPr="00237F39">
        <w:t xml:space="preserve"> </w:t>
      </w:r>
      <w:r w:rsidR="000B620F" w:rsidRPr="00237F39">
        <w:t>Prosedürel</w:t>
      </w:r>
      <w:r w:rsidR="00E4403D" w:rsidRPr="00237F39">
        <w:t xml:space="preserve"> </w:t>
      </w:r>
      <w:r w:rsidR="000B620F" w:rsidRPr="00237F39">
        <w:t>Hatalar</w:t>
      </w:r>
      <w:bookmarkEnd w:id="28"/>
    </w:p>
    <w:p w14:paraId="7C693120" w14:textId="03D56EF5" w:rsidR="00587771" w:rsidRPr="00237F39" w:rsidRDefault="00B1068E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Endodont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et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cihaz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anında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elişmele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ağmen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A6E2D" w:rsidRPr="00237F39">
        <w:rPr>
          <w:rFonts w:ascii="Times New Roman" w:hAnsi="Times New Roman"/>
          <w:sz w:val="24"/>
          <w:szCs w:val="24"/>
        </w:rPr>
        <w:t>eğim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ekan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azırlanması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o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etenek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neyim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linisyen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a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orundu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A6E2D" w:rsidRPr="00237F39">
        <w:rPr>
          <w:rFonts w:ascii="Times New Roman" w:hAnsi="Times New Roman"/>
          <w:sz w:val="24"/>
          <w:szCs w:val="24"/>
        </w:rPr>
        <w:t>eğim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lar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lendirilm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ı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'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E0A8B" w:rsidRPr="00237F39">
        <w:rPr>
          <w:rFonts w:ascii="Times New Roman" w:hAnsi="Times New Roman"/>
          <w:sz w:val="24"/>
          <w:szCs w:val="24"/>
        </w:rPr>
        <w:t>transportasyonu</w:t>
      </w:r>
      <w:r w:rsidRPr="00237F39">
        <w:rPr>
          <w:rFonts w:ascii="Times New Roman" w:hAnsi="Times New Roman"/>
          <w:sz w:val="24"/>
          <w:szCs w:val="24"/>
        </w:rPr>
        <w:t>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'düzleştirme'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y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'deviasyon'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ib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rklı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repar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ata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eyda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elebil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B6FD4"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Weine&lt;/Author&gt;&lt;Year&gt;1975&lt;/Year&gt;&lt;RecNum&gt;56&lt;/RecNum&gt;&lt;DisplayText&gt;[67]&lt;/DisplayText&gt;&lt;record&gt;&lt;rec-number&gt;56&lt;/rec-number&gt;&lt;foreign-keys&gt;&lt;key app="EN" db-id="00d9ve5eaf9f0lezs2ov50dqvdpe0xr0t2z2" timestamp="1671267034"&gt;56&lt;/key&gt;&lt;/foreign-keys&gt;&lt;ref-type name="Journal Article"&gt;17&lt;/ref-type&gt;&lt;contributors&gt;&lt;authors&gt;&lt;author&gt;Weine, F. S.&lt;/author&gt;&lt;author&gt;Kelly, R. F.&lt;/author&gt;&lt;author&gt;Lio, P. J.&lt;/author&gt;&lt;/authors&gt;&lt;/contributors&gt;&lt;auth-address&gt;Loyola University School of Dentistry, Maywood, Ill. 60153, USA.&lt;/auth-address&gt;&lt;titles&gt;&lt;title&gt;The effect of preparation procedures on original canal shape and on apical foramen shape&lt;/title&gt;&lt;secondary-title&gt;J Endod&lt;/secondary-title&gt;&lt;/titles&gt;&lt;periodical&gt;&lt;full-title&gt;J Endod&lt;/full-title&gt;&lt;/periodical&gt;&lt;pages&gt;255-62&lt;/pages&gt;&lt;volume&gt;1&lt;/volume&gt;&lt;number&gt;8&lt;/number&gt;&lt;edition&gt;1975/08/01&lt;/edition&gt;&lt;keywords&gt;&lt;keyword&gt;Dental Pulp Cavity/*anatomy &amp;amp; histology&lt;/keyword&gt;&lt;keyword&gt;Humans&lt;/keyword&gt;&lt;keyword&gt;Models, Anatomic&lt;/keyword&gt;&lt;keyword&gt;Models, Dental&lt;/keyword&gt;&lt;keyword&gt;Root Canal Preparation/*methods&lt;/keyword&gt;&lt;keyword&gt;Tooth Apex/anatomy &amp;amp; histology&lt;/keyword&gt;&lt;/keywords&gt;&lt;dates&gt;&lt;year&gt;1975&lt;/year&gt;&lt;pub-dates&gt;&lt;date&gt;Aug&lt;/date&gt;&lt;/pub-dates&gt;&lt;/dates&gt;&lt;isbn&gt;0099-2399 (Print)&amp;#xD;0099-2399&lt;/isbn&gt;&lt;accession-num&gt;10697472&lt;/accession-num&gt;&lt;urls&gt;&lt;/urls&gt;&lt;electronic-resource-num&gt;10.1016/s0099-2399(75)80037-9&lt;/electronic-resource-num&gt;&lt;remote-database-provider&gt;NLM&lt;/remote-database-provider&gt;&lt;language&gt;eng&lt;/language&gt;&lt;/record&gt;&lt;/Cite&gt;&lt;/EndNote&gt;</w:instrText>
      </w:r>
      <w:r w:rsidR="008B6FD4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67]</w:t>
      </w:r>
      <w:r w:rsidR="008B6FD4" w:rsidRPr="00237F39">
        <w:rPr>
          <w:rFonts w:ascii="Times New Roman" w:hAnsi="Times New Roman"/>
          <w:sz w:val="24"/>
          <w:szCs w:val="24"/>
        </w:rPr>
        <w:fldChar w:fldCharType="end"/>
      </w:r>
      <w:r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lar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oğ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vis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duğu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F669B"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Schäfer&lt;/Author&gt;&lt;Year&gt;2002&lt;/Year&gt;&lt;RecNum&gt;57&lt;/RecNum&gt;&lt;DisplayText&gt;[68]&lt;/DisplayText&gt;&lt;record&gt;&lt;rec-number&gt;57&lt;/rec-number&gt;&lt;foreign-keys&gt;&lt;key app="EN" db-id="00d9ve5eaf9f0lezs2ov50dqvdpe0xr0t2z2" timestamp="1671267063"&gt;57&lt;/key&gt;&lt;/foreign-keys&gt;&lt;ref-type name="Journal Article"&gt;17&lt;/ref-type&gt;&lt;contributors&gt;&lt;authors&gt;&lt;author&gt;Schäfer, E.&lt;/author&gt;&lt;author&gt;Diez, C.&lt;/author&gt;&lt;author&gt;Hoppe, W.&lt;/author&gt;&lt;author&gt;Tepel, J.&lt;/author&gt;&lt;/authors&gt;&lt;/contributors&gt;&lt;auth-address&gt;Poliklinik für Zahnerhaltung, Münster, Germany.&lt;/auth-address&gt;&lt;titles&gt;&lt;title&gt;Roentgenographic investigation of frequency and degree of canal curvatures in human permanent teeth&lt;/title&gt;&lt;secondary-title&gt;J Endod&lt;/secondary-title&gt;&lt;/titles&gt;&lt;periodical&gt;&lt;full-title&gt;J Endod&lt;/full-title&gt;&lt;/periodical&gt;&lt;pages&gt;211-6&lt;/pages&gt;&lt;volume&gt;28&lt;/volume&gt;&lt;number&gt;3&lt;/number&gt;&lt;edition&gt;2002/05/23&lt;/edition&gt;&lt;keywords&gt;&lt;keyword&gt;Dental Pulp Cavity/*anatomy &amp;amp; histology/*diagnostic imaging&lt;/keyword&gt;&lt;keyword&gt;Dentition, Permanent&lt;/keyword&gt;&lt;keyword&gt;Humans&lt;/keyword&gt;&lt;keyword&gt;Odontometry/*statistics &amp;amp; numerical data&lt;/keyword&gt;&lt;keyword&gt;Radiography, Dental, Digital&lt;/keyword&gt;&lt;keyword&gt;Tooth Root/anatomy &amp;amp; histology/diagnostic imaging&lt;/keyword&gt;&lt;/keywords&gt;&lt;dates&gt;&lt;year&gt;2002&lt;/year&gt;&lt;pub-dates&gt;&lt;date&gt;Mar&lt;/date&gt;&lt;/pub-dates&gt;&lt;/dates&gt;&lt;isbn&gt;0099-2399 (Print)&amp;#xD;0099-2399&lt;/isbn&gt;&lt;accession-num&gt;12017184&lt;/accession-num&gt;&lt;urls&gt;&lt;/urls&gt;&lt;electronic-resource-num&gt;10.1097/00004770-200203000-00017&lt;/electronic-resource-num&gt;&lt;remote-database-provider&gt;NLM&lt;/remote-database-provider&gt;&lt;language&gt;eng&lt;/language&gt;&lt;/record&gt;&lt;/Cite&gt;&lt;/EndNote&gt;</w:instrText>
      </w:r>
      <w:r w:rsidR="00BF669B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68]</w:t>
      </w:r>
      <w:r w:rsidR="00BF669B" w:rsidRPr="00237F39">
        <w:rPr>
          <w:rFonts w:ascii="Times New Roman" w:hAnsi="Times New Roman"/>
          <w:sz w:val="24"/>
          <w:szCs w:val="24"/>
        </w:rPr>
        <w:fldChar w:fldCharType="end"/>
      </w:r>
      <w:r w:rsidRPr="00237F39">
        <w:rPr>
          <w:rFonts w:ascii="Times New Roman" w:hAnsi="Times New Roman"/>
          <w:sz w:val="24"/>
          <w:szCs w:val="24"/>
        </w:rPr>
        <w:t>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üks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16FE8" w:rsidRPr="00237F39">
        <w:rPr>
          <w:rFonts w:ascii="Times New Roman" w:hAnsi="Times New Roman"/>
          <w:sz w:val="24"/>
          <w:szCs w:val="24"/>
        </w:rPr>
        <w:t>oranlar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repar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ata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y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D53FE8" w:rsidRPr="00237F39">
        <w:rPr>
          <w:rFonts w:ascii="Times New Roman" w:hAnsi="Times New Roman"/>
          <w:sz w:val="24"/>
          <w:szCs w:val="24"/>
        </w:rPr>
        <w:t>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53FE8" w:rsidRPr="00237F39">
        <w:rPr>
          <w:rFonts w:ascii="Times New Roman" w:hAnsi="Times New Roman"/>
          <w:sz w:val="24"/>
          <w:szCs w:val="24"/>
        </w:rPr>
        <w:t>sap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ldirilmişt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7133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QZXRlcnM8L0F1dGhvcj48WWVhcj4yMDA0PC9ZZWFyPjxS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</w:instrText>
      </w:r>
      <w:r w:rsidR="006577EF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QZXRlcnM8L0F1dGhvcj48WWVhcj4yMDA0PC9ZZWFyPjxS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6577EF" w:rsidRPr="00237F39">
        <w:rPr>
          <w:rFonts w:ascii="Times New Roman" w:hAnsi="Times New Roman"/>
          <w:sz w:val="24"/>
          <w:szCs w:val="24"/>
        </w:rPr>
      </w:r>
      <w:r w:rsidR="006577EF" w:rsidRPr="00237F39">
        <w:rPr>
          <w:rFonts w:ascii="Times New Roman" w:hAnsi="Times New Roman"/>
          <w:sz w:val="24"/>
          <w:szCs w:val="24"/>
        </w:rPr>
        <w:fldChar w:fldCharType="end"/>
      </w:r>
      <w:r w:rsidR="00497133" w:rsidRPr="00237F39">
        <w:rPr>
          <w:rFonts w:ascii="Times New Roman" w:hAnsi="Times New Roman"/>
          <w:sz w:val="24"/>
          <w:szCs w:val="24"/>
        </w:rPr>
      </w:r>
      <w:r w:rsidR="00497133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6,</w:t>
      </w:r>
      <w:r w:rsidR="00E4403D" w:rsidRPr="00237F39">
        <w:rPr>
          <w:rFonts w:ascii="Times New Roman" w:hAnsi="Times New Roman"/>
          <w:noProof/>
          <w:sz w:val="24"/>
          <w:szCs w:val="24"/>
        </w:rPr>
        <w:t xml:space="preserve"> </w:t>
      </w:r>
      <w:r w:rsidR="006577EF" w:rsidRPr="00237F39">
        <w:rPr>
          <w:rFonts w:ascii="Times New Roman" w:hAnsi="Times New Roman"/>
          <w:noProof/>
          <w:sz w:val="24"/>
          <w:szCs w:val="24"/>
        </w:rPr>
        <w:t>69]</w:t>
      </w:r>
      <w:r w:rsidR="00497133" w:rsidRPr="00237F39">
        <w:rPr>
          <w:rFonts w:ascii="Times New Roman" w:hAnsi="Times New Roman"/>
          <w:sz w:val="24"/>
          <w:szCs w:val="24"/>
        </w:rPr>
        <w:fldChar w:fldCharType="end"/>
      </w:r>
      <w:r w:rsidRPr="00237F39">
        <w:rPr>
          <w:rFonts w:ascii="Times New Roman" w:hAnsi="Times New Roman"/>
          <w:sz w:val="24"/>
          <w:szCs w:val="24"/>
        </w:rPr>
        <w:t>.</w:t>
      </w:r>
    </w:p>
    <w:p w14:paraId="498B1B1B" w14:textId="1C484E81" w:rsidR="00003B8E" w:rsidRPr="00237F39" w:rsidRDefault="00C907A1" w:rsidP="00F7737B">
      <w:pPr>
        <w:pStyle w:val="Grseller"/>
      </w:pPr>
      <w:r w:rsidRPr="00237F39">
        <w:lastRenderedPageBreak/>
        <w:drawing>
          <wp:inline distT="0" distB="0" distL="0" distR="0" wp14:anchorId="31A3230C" wp14:editId="636A350B">
            <wp:extent cx="5534637" cy="2981325"/>
            <wp:effectExtent l="0" t="0" r="9525" b="0"/>
            <wp:docPr id="4" name="Resim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016" t="3129" r="1609" b="1527"/>
                    <a:stretch/>
                  </pic:blipFill>
                  <pic:spPr bwMode="auto">
                    <a:xfrm>
                      <a:off x="0" y="0"/>
                      <a:ext cx="5540612" cy="29845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2D70B84" w14:textId="34540140" w:rsidR="00003B8E" w:rsidRPr="00237F39" w:rsidRDefault="0099303F" w:rsidP="00F7737B">
      <w:pPr>
        <w:pStyle w:val="Resimler"/>
      </w:pPr>
      <w:bookmarkStart w:id="29" w:name="_Toc134102127"/>
      <w:r w:rsidRPr="00237F39">
        <w:t xml:space="preserve">Resim </w:t>
      </w:r>
      <w:fldSimple w:instr=" STYLEREF 1 \s ">
        <w:r w:rsidR="00CC711F" w:rsidRPr="00237F39">
          <w:rPr>
            <w:noProof/>
          </w:rPr>
          <w:t>2</w:t>
        </w:r>
      </w:fldSimple>
      <w:r w:rsidR="00DC2C30" w:rsidRPr="00237F39">
        <w:t>.</w:t>
      </w:r>
      <w:fldSimple w:instr=" SEQ Resim \* ARABIC \s 1 ">
        <w:r w:rsidR="00CC711F" w:rsidRPr="00237F39">
          <w:rPr>
            <w:noProof/>
          </w:rPr>
          <w:t>4</w:t>
        </w:r>
      </w:fldSimple>
      <w:r w:rsidRPr="00237F39">
        <w:t>.</w:t>
      </w:r>
      <w:r w:rsidRPr="00237F39">
        <w:tab/>
      </w:r>
      <w:r w:rsidR="00696284" w:rsidRPr="00237F39">
        <w:t>Ersev</w:t>
      </w:r>
      <w:r w:rsidR="00E4403D" w:rsidRPr="00237F39">
        <w:t xml:space="preserve"> </w:t>
      </w:r>
      <w:r w:rsidR="00696284" w:rsidRPr="00237F39">
        <w:t>ve</w:t>
      </w:r>
      <w:r w:rsidR="00E4403D" w:rsidRPr="00237F39">
        <w:t xml:space="preserve"> </w:t>
      </w:r>
      <w:r w:rsidR="00696284" w:rsidRPr="00237F39">
        <w:t>ark.</w:t>
      </w:r>
      <w:r w:rsidR="00E4403D" w:rsidRPr="00237F39">
        <w:t xml:space="preserve"> </w:t>
      </w:r>
      <w:r w:rsidR="00696284" w:rsidRPr="00237F39">
        <w:t>(2010)</w:t>
      </w:r>
      <w:bookmarkEnd w:id="29"/>
    </w:p>
    <w:p w14:paraId="5F23891B" w14:textId="01A9549D" w:rsidR="00965778" w:rsidRPr="00237F39" w:rsidRDefault="00796C51" w:rsidP="00F7737B">
      <w:pPr>
        <w:pStyle w:val="Balk3"/>
      </w:pPr>
      <w:bookmarkStart w:id="30" w:name="_Toc134102394"/>
      <w:r w:rsidRPr="00237F39">
        <w:t>2.4.1.</w:t>
      </w:r>
      <w:r w:rsidR="00E4403D" w:rsidRPr="00237F39">
        <w:t xml:space="preserve"> </w:t>
      </w:r>
      <w:r w:rsidR="007D3F20" w:rsidRPr="00237F39">
        <w:t>Kanal</w:t>
      </w:r>
      <w:r w:rsidR="00E4403D" w:rsidRPr="00237F39">
        <w:t xml:space="preserve"> </w:t>
      </w:r>
      <w:r w:rsidR="00F7737B" w:rsidRPr="00237F39">
        <w:t>transportasyonu</w:t>
      </w:r>
      <w:bookmarkEnd w:id="30"/>
    </w:p>
    <w:p w14:paraId="06FD7A15" w14:textId="4BFEF18D" w:rsidR="00D72559" w:rsidRPr="00237F39" w:rsidRDefault="0075314A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Amerik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dodontist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rneğ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22C26" w:rsidRPr="00237F39">
        <w:rPr>
          <w:rFonts w:ascii="Times New Roman" w:hAnsi="Times New Roman"/>
          <w:sz w:val="24"/>
          <w:szCs w:val="24"/>
        </w:rPr>
        <w:t>(AAE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dodon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rim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özlüğü'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ö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ransportasyon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nım</w:t>
      </w:r>
      <w:r w:rsidR="00403C34" w:rsidRPr="00237F39">
        <w:rPr>
          <w:rFonts w:ascii="Times New Roman" w:hAnsi="Times New Roman"/>
          <w:sz w:val="24"/>
          <w:szCs w:val="24"/>
        </w:rPr>
        <w:t>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03C34" w:rsidRPr="00237F39">
        <w:rPr>
          <w:rFonts w:ascii="Times New Roman" w:hAnsi="Times New Roman"/>
          <w:sz w:val="24"/>
          <w:szCs w:val="24"/>
        </w:rPr>
        <w:t>ş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03C34" w:rsidRPr="00237F39">
        <w:rPr>
          <w:rFonts w:ascii="Times New Roman" w:hAnsi="Times New Roman"/>
          <w:sz w:val="24"/>
          <w:szCs w:val="24"/>
        </w:rPr>
        <w:t>şekildedir</w:t>
      </w:r>
      <w:r w:rsidR="00DC784E">
        <w:rPr>
          <w:rFonts w:ascii="Times New Roman" w:hAnsi="Times New Roman"/>
          <w:sz w:val="24"/>
          <w:szCs w:val="24"/>
        </w:rPr>
        <w:t>;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B362E" w:rsidRPr="00237F39">
        <w:rPr>
          <w:rFonts w:ascii="Times New Roman" w:hAnsi="Times New Roman"/>
          <w:sz w:val="24"/>
          <w:szCs w:val="24"/>
        </w:rPr>
        <w:t>e</w:t>
      </w:r>
      <w:r w:rsidR="00D72559" w:rsidRPr="00237F39">
        <w:rPr>
          <w:rFonts w:ascii="Times New Roman" w:hAnsi="Times New Roman"/>
          <w:sz w:val="24"/>
          <w:szCs w:val="24"/>
        </w:rPr>
        <w:t>ğim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2559"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2559" w:rsidRPr="00237F39">
        <w:rPr>
          <w:rFonts w:ascii="Times New Roman" w:hAnsi="Times New Roman"/>
          <w:sz w:val="24"/>
          <w:szCs w:val="24"/>
        </w:rPr>
        <w:t>kana</w:t>
      </w:r>
      <w:r w:rsidR="008B362E" w:rsidRPr="00237F39">
        <w:rPr>
          <w:rFonts w:ascii="Times New Roman" w:hAnsi="Times New Roman"/>
          <w:sz w:val="24"/>
          <w:szCs w:val="24"/>
        </w:rPr>
        <w:t>llar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2559" w:rsidRPr="00237F39">
        <w:rPr>
          <w:rFonts w:ascii="Times New Roman" w:hAnsi="Times New Roman"/>
          <w:sz w:val="24"/>
          <w:szCs w:val="24"/>
        </w:rPr>
        <w:t>preparasyon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2559" w:rsidRPr="00237F39">
        <w:rPr>
          <w:rFonts w:ascii="Times New Roman" w:hAnsi="Times New Roman"/>
          <w:sz w:val="24"/>
          <w:szCs w:val="24"/>
        </w:rPr>
        <w:t>sı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2559" w:rsidRPr="00237F39">
        <w:rPr>
          <w:rFonts w:ascii="Times New Roman" w:hAnsi="Times New Roman"/>
          <w:sz w:val="24"/>
          <w:szCs w:val="24"/>
        </w:rPr>
        <w:t>eğe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2559" w:rsidRPr="00237F39">
        <w:rPr>
          <w:rFonts w:ascii="Times New Roman" w:hAnsi="Times New Roman"/>
          <w:sz w:val="24"/>
          <w:szCs w:val="24"/>
        </w:rPr>
        <w:t>oriji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2559" w:rsidRPr="00237F39">
        <w:rPr>
          <w:rFonts w:ascii="Times New Roman" w:hAnsi="Times New Roman"/>
          <w:sz w:val="24"/>
          <w:szCs w:val="24"/>
        </w:rPr>
        <w:t>doğrus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2559" w:rsidRPr="00237F39">
        <w:rPr>
          <w:rFonts w:ascii="Times New Roman" w:hAnsi="Times New Roman"/>
          <w:sz w:val="24"/>
          <w:szCs w:val="24"/>
        </w:rPr>
        <w:t>şekl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2559" w:rsidRPr="00237F39">
        <w:rPr>
          <w:rFonts w:ascii="Times New Roman" w:hAnsi="Times New Roman"/>
          <w:sz w:val="24"/>
          <w:szCs w:val="24"/>
        </w:rPr>
        <w:t>dön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2559" w:rsidRPr="00237F39">
        <w:rPr>
          <w:rFonts w:ascii="Times New Roman" w:hAnsi="Times New Roman"/>
          <w:sz w:val="24"/>
          <w:szCs w:val="24"/>
        </w:rPr>
        <w:t>eğilimin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2559" w:rsidRPr="00237F39">
        <w:rPr>
          <w:rFonts w:ascii="Times New Roman" w:hAnsi="Times New Roman"/>
          <w:sz w:val="24"/>
          <w:szCs w:val="24"/>
        </w:rPr>
        <w:t>dolay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2559" w:rsidRPr="00237F39">
        <w:rPr>
          <w:rFonts w:ascii="Times New Roman" w:hAnsi="Times New Roman"/>
          <w:sz w:val="24"/>
          <w:szCs w:val="24"/>
        </w:rPr>
        <w:t>kanal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2559"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2559" w:rsidRPr="00237F39">
        <w:rPr>
          <w:rFonts w:ascii="Times New Roman" w:hAnsi="Times New Roman"/>
          <w:sz w:val="24"/>
          <w:szCs w:val="24"/>
        </w:rPr>
        <w:t>yarı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2559" w:rsidRPr="00237F39">
        <w:rPr>
          <w:rFonts w:ascii="Times New Roman" w:hAnsi="Times New Roman"/>
          <w:sz w:val="24"/>
          <w:szCs w:val="24"/>
        </w:rPr>
        <w:t>eğim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2559" w:rsidRPr="00237F39">
        <w:rPr>
          <w:rFonts w:ascii="Times New Roman" w:hAnsi="Times New Roman"/>
          <w:sz w:val="24"/>
          <w:szCs w:val="24"/>
        </w:rPr>
        <w:t>dı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2559" w:rsidRPr="00237F39">
        <w:rPr>
          <w:rFonts w:ascii="Times New Roman" w:hAnsi="Times New Roman"/>
          <w:sz w:val="24"/>
          <w:szCs w:val="24"/>
        </w:rPr>
        <w:t>kısmından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2559" w:rsidRPr="00237F39">
        <w:rPr>
          <w:rFonts w:ascii="Times New Roman" w:hAnsi="Times New Roman"/>
          <w:sz w:val="24"/>
          <w:szCs w:val="24"/>
        </w:rPr>
        <w:t>koro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2559" w:rsidRPr="00237F39">
        <w:rPr>
          <w:rFonts w:ascii="Times New Roman" w:hAnsi="Times New Roman"/>
          <w:sz w:val="24"/>
          <w:szCs w:val="24"/>
        </w:rPr>
        <w:t>yarı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2559" w:rsidRPr="00237F39">
        <w:rPr>
          <w:rFonts w:ascii="Times New Roman" w:hAnsi="Times New Roman"/>
          <w:sz w:val="24"/>
          <w:szCs w:val="24"/>
        </w:rPr>
        <w:t>eğim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2559" w:rsidRPr="00237F39">
        <w:rPr>
          <w:rFonts w:ascii="Times New Roman" w:hAnsi="Times New Roman"/>
          <w:sz w:val="24"/>
          <w:szCs w:val="24"/>
        </w:rPr>
        <w:t>i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2559" w:rsidRPr="00237F39">
        <w:rPr>
          <w:rFonts w:ascii="Times New Roman" w:hAnsi="Times New Roman"/>
          <w:sz w:val="24"/>
          <w:szCs w:val="24"/>
        </w:rPr>
        <w:t>kısm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2559" w:rsidRPr="00237F39">
        <w:rPr>
          <w:rFonts w:ascii="Times New Roman" w:hAnsi="Times New Roman"/>
          <w:sz w:val="24"/>
          <w:szCs w:val="24"/>
        </w:rPr>
        <w:t>faz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2559" w:rsidRPr="00237F39">
        <w:rPr>
          <w:rFonts w:ascii="Times New Roman" w:hAnsi="Times New Roman"/>
          <w:sz w:val="24"/>
          <w:szCs w:val="24"/>
        </w:rPr>
        <w:t>miktar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2559"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2559" w:rsidRPr="00237F39">
        <w:rPr>
          <w:rFonts w:ascii="Times New Roman" w:hAnsi="Times New Roman"/>
          <w:sz w:val="24"/>
          <w:szCs w:val="24"/>
        </w:rPr>
        <w:t>duv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2559" w:rsidRPr="00237F39">
        <w:rPr>
          <w:rFonts w:ascii="Times New Roman" w:hAnsi="Times New Roman"/>
          <w:sz w:val="24"/>
          <w:szCs w:val="24"/>
        </w:rPr>
        <w:t>yapıs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2559" w:rsidRPr="00237F39">
        <w:rPr>
          <w:rFonts w:ascii="Times New Roman" w:hAnsi="Times New Roman"/>
          <w:sz w:val="24"/>
          <w:szCs w:val="24"/>
        </w:rPr>
        <w:t>kaldırılm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C7F7F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C7F7F" w:rsidRPr="00237F39">
        <w:rPr>
          <w:rFonts w:ascii="Times New Roman" w:hAnsi="Times New Roman"/>
          <w:sz w:val="24"/>
          <w:szCs w:val="24"/>
        </w:rPr>
        <w:t>tanımlanmıştı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42CC0"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Endodontists&lt;/Author&gt;&lt;Year&gt;2003&lt;/Year&gt;&lt;RecNum&gt;60&lt;/RecNum&gt;&lt;DisplayText&gt;[70]&lt;/DisplayText&gt;&lt;record&gt;&lt;rec-number&gt;60&lt;/rec-number&gt;&lt;foreign-keys&gt;&lt;key app="EN" db-id="00d9ve5eaf9f0lezs2ov50dqvdpe0xr0t2z2" timestamp="1671268842"&gt;60&lt;/key&gt;&lt;/foreign-keys&gt;&lt;ref-type name="Book"&gt;6&lt;/ref-type&gt;&lt;contributors&gt;&lt;authors&gt;&lt;author&gt;American Association of Endodontists&lt;/author&gt;&lt;/authors&gt;&lt;/contributors&gt;&lt;titles&gt;&lt;title&gt;Glossary of endodontic terms&lt;/title&gt;&lt;/titles&gt;&lt;dates&gt;&lt;year&gt;2003&lt;/year&gt;&lt;/dates&gt;&lt;publisher&gt;American Association of Endodontists&lt;/publisher&gt;&lt;urls&gt;&lt;/urls&gt;&lt;/record&gt;&lt;/Cite&gt;&lt;/EndNote&gt;</w:instrText>
      </w:r>
      <w:r w:rsidR="00142CC0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70]</w:t>
      </w:r>
      <w:r w:rsidR="00142CC0" w:rsidRPr="00237F39">
        <w:rPr>
          <w:rFonts w:ascii="Times New Roman" w:hAnsi="Times New Roman"/>
          <w:sz w:val="24"/>
          <w:szCs w:val="24"/>
        </w:rPr>
        <w:fldChar w:fldCharType="end"/>
      </w:r>
      <w:r w:rsidR="00142CC0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2559" w:rsidRPr="00237F39">
        <w:rPr>
          <w:rFonts w:ascii="Times New Roman" w:hAnsi="Times New Roman"/>
          <w:sz w:val="24"/>
          <w:szCs w:val="24"/>
        </w:rPr>
        <w:t>Sonu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2559" w:rsidRPr="00237F39">
        <w:rPr>
          <w:rFonts w:ascii="Times New Roman" w:hAnsi="Times New Roman"/>
          <w:sz w:val="24"/>
          <w:szCs w:val="24"/>
        </w:rPr>
        <w:t>olarak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2559"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2559" w:rsidRPr="00237F39">
        <w:rPr>
          <w:rFonts w:ascii="Times New Roman" w:hAnsi="Times New Roman"/>
          <w:sz w:val="24"/>
          <w:szCs w:val="24"/>
        </w:rPr>
        <w:t>bölgede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2559" w:rsidRPr="00237F39">
        <w:rPr>
          <w:rFonts w:ascii="Times New Roman" w:hAnsi="Times New Roman"/>
          <w:sz w:val="24"/>
          <w:szCs w:val="24"/>
        </w:rPr>
        <w:t>eğim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2559" w:rsidRPr="00237F39">
        <w:rPr>
          <w:rFonts w:ascii="Times New Roman" w:hAnsi="Times New Roman"/>
          <w:sz w:val="24"/>
          <w:szCs w:val="24"/>
        </w:rPr>
        <w:t>dı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2559" w:rsidRPr="00237F39">
        <w:rPr>
          <w:rFonts w:ascii="Times New Roman" w:hAnsi="Times New Roman"/>
          <w:sz w:val="24"/>
          <w:szCs w:val="24"/>
        </w:rPr>
        <w:t>tarafı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2559" w:rsidRPr="00237F39">
        <w:rPr>
          <w:rFonts w:ascii="Times New Roman" w:hAnsi="Times New Roman"/>
          <w:sz w:val="24"/>
          <w:szCs w:val="24"/>
        </w:rPr>
        <w:t>doğr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2559" w:rsidRPr="00237F39">
        <w:rPr>
          <w:rFonts w:ascii="Times New Roman" w:hAnsi="Times New Roman"/>
          <w:sz w:val="24"/>
          <w:szCs w:val="24"/>
        </w:rPr>
        <w:t>faz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2559" w:rsidRPr="00237F39">
        <w:rPr>
          <w:rFonts w:ascii="Times New Roman" w:hAnsi="Times New Roman"/>
          <w:sz w:val="24"/>
          <w:szCs w:val="24"/>
        </w:rPr>
        <w:t>prepar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2559" w:rsidRPr="00237F39">
        <w:rPr>
          <w:rFonts w:ascii="Times New Roman" w:hAnsi="Times New Roman"/>
          <w:sz w:val="24"/>
          <w:szCs w:val="24"/>
        </w:rPr>
        <w:t>yapılırsa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2559"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2559" w:rsidRPr="00237F39">
        <w:rPr>
          <w:rFonts w:ascii="Times New Roman" w:hAnsi="Times New Roman"/>
          <w:sz w:val="24"/>
          <w:szCs w:val="24"/>
        </w:rPr>
        <w:t>koro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2559" w:rsidRPr="00237F39">
        <w:rPr>
          <w:rFonts w:ascii="Times New Roman" w:hAnsi="Times New Roman"/>
          <w:sz w:val="24"/>
          <w:szCs w:val="24"/>
        </w:rPr>
        <w:t>bölgeler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2559" w:rsidRPr="00237F39">
        <w:rPr>
          <w:rFonts w:ascii="Times New Roman" w:hAnsi="Times New Roman"/>
          <w:sz w:val="24"/>
          <w:szCs w:val="24"/>
        </w:rPr>
        <w:t>ço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2559" w:rsidRPr="00237F39">
        <w:rPr>
          <w:rFonts w:ascii="Times New Roman" w:hAnsi="Times New Roman"/>
          <w:sz w:val="24"/>
          <w:szCs w:val="24"/>
        </w:rPr>
        <w:t>köklü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2559" w:rsidRPr="00237F39">
        <w:rPr>
          <w:rFonts w:ascii="Times New Roman" w:hAnsi="Times New Roman"/>
          <w:sz w:val="24"/>
          <w:szCs w:val="24"/>
        </w:rPr>
        <w:t>dişler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2559" w:rsidRPr="00237F39">
        <w:rPr>
          <w:rFonts w:ascii="Times New Roman" w:hAnsi="Times New Roman"/>
          <w:sz w:val="24"/>
          <w:szCs w:val="24"/>
        </w:rPr>
        <w:t>konkavitey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2559" w:rsidRPr="00237F39">
        <w:rPr>
          <w:rFonts w:ascii="Times New Roman" w:hAnsi="Times New Roman"/>
          <w:sz w:val="24"/>
          <w:szCs w:val="24"/>
        </w:rPr>
        <w:t>vey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2559" w:rsidRPr="00237F39">
        <w:rPr>
          <w:rFonts w:ascii="Times New Roman" w:hAnsi="Times New Roman"/>
          <w:sz w:val="24"/>
          <w:szCs w:val="24"/>
        </w:rPr>
        <w:t>furkasyo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2559" w:rsidRPr="00237F39">
        <w:rPr>
          <w:rFonts w:ascii="Times New Roman" w:hAnsi="Times New Roman"/>
          <w:sz w:val="24"/>
          <w:szCs w:val="24"/>
        </w:rPr>
        <w:t>doğr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2559" w:rsidRPr="00237F39">
        <w:rPr>
          <w:rFonts w:ascii="Times New Roman" w:hAnsi="Times New Roman"/>
          <w:sz w:val="24"/>
          <w:szCs w:val="24"/>
        </w:rPr>
        <w:t>transpor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2559" w:rsidRPr="00237F39">
        <w:rPr>
          <w:rFonts w:ascii="Times New Roman" w:hAnsi="Times New Roman"/>
          <w:sz w:val="24"/>
          <w:szCs w:val="24"/>
        </w:rPr>
        <w:t>olu</w:t>
      </w:r>
      <w:r w:rsidR="001F46FB" w:rsidRPr="00237F39">
        <w:rPr>
          <w:rFonts w:ascii="Times New Roman" w:hAnsi="Times New Roman"/>
          <w:sz w:val="24"/>
          <w:szCs w:val="24"/>
        </w:rPr>
        <w:t>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D3380"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Peters&lt;/Author&gt;&lt;Year&gt;2004&lt;/Year&gt;&lt;RecNum&gt;58&lt;/RecNum&gt;&lt;DisplayText&gt;[69]&lt;/DisplayText&gt;&lt;record&gt;&lt;rec-number&gt;58&lt;/rec-number&gt;&lt;foreign-keys&gt;&lt;key app="EN" db-id="00d9ve5eaf9f0lezs2ov50dqvdpe0xr0t2z2" timestamp="1671267102"&gt;58&lt;/key&gt;&lt;/foreign-keys&gt;&lt;ref-type name="Journal Article"&gt;17&lt;/ref-type&gt;&lt;contributors&gt;&lt;authors&gt;&lt;author&gt;Peters, O. A.&lt;/author&gt;&lt;/authors&gt;&lt;/contributors&gt;&lt;auth-address&gt;Division of Endodontology, Clinic for Preventive Dentistry, Periodontology and Cariology, University of Zürich, Switzerland. ove.peters@zzmk.unizh.ch&lt;/auth-address&gt;&lt;titles&gt;&lt;title&gt;Current challenges and concepts in the preparation of root canal systems: a review&lt;/title&gt;&lt;secondary-title&gt;J Endod&lt;/secondary-title&gt;&lt;/titles&gt;&lt;periodical&gt;&lt;full-title&gt;J Endod&lt;/full-title&gt;&lt;/periodical&gt;&lt;pages&gt;559-67&lt;/pages&gt;&lt;volume&gt;30&lt;/volume&gt;&lt;number&gt;8&lt;/number&gt;&lt;edition&gt;2004/07/27&lt;/edition&gt;&lt;keywords&gt;&lt;keyword&gt;Dental Alloys&lt;/keyword&gt;&lt;keyword&gt;Dental Pulp Cavity/anatomy &amp;amp; histology&lt;/keyword&gt;&lt;keyword&gt;Equipment Design&lt;/keyword&gt;&lt;keyword&gt;Humans&lt;/keyword&gt;&lt;keyword&gt;Nickel&lt;/keyword&gt;&lt;keyword&gt;Risk Factors&lt;/keyword&gt;&lt;keyword&gt;Root Canal Preparation/instrumentation/*methods&lt;/keyword&gt;&lt;keyword&gt;Titanium&lt;/keyword&gt;&lt;keyword&gt;Treatment Outcome&lt;/keyword&gt;&lt;/keywords&gt;&lt;dates&gt;&lt;year&gt;2004&lt;/year&gt;&lt;pub-dates&gt;&lt;date&gt;Aug&lt;/date&gt;&lt;/pub-dates&gt;&lt;/dates&gt;&lt;isbn&gt;0099-2399 (Print)&amp;#xD;0099-2399&lt;/isbn&gt;&lt;accession-num&gt;15273636&lt;/accession-num&gt;&lt;urls&gt;&lt;/urls&gt;&lt;electronic-resource-num&gt;10.1097/01.don.0000129039.59003.9d&lt;/electronic-resource-num&gt;&lt;remote-database-provider&gt;NLM&lt;/remote-database-provider&gt;&lt;language&gt;eng&lt;/language&gt;&lt;/record&gt;&lt;/Cite&gt;&lt;/EndNote&gt;</w:instrText>
      </w:r>
      <w:r w:rsidR="00FD3380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69]</w:t>
      </w:r>
      <w:r w:rsidR="00FD3380" w:rsidRPr="00237F39">
        <w:rPr>
          <w:rFonts w:ascii="Times New Roman" w:hAnsi="Times New Roman"/>
          <w:sz w:val="24"/>
          <w:szCs w:val="24"/>
        </w:rPr>
        <w:fldChar w:fldCharType="end"/>
      </w:r>
      <w:r w:rsidR="00D72559" w:rsidRPr="00237F39">
        <w:rPr>
          <w:rFonts w:ascii="Times New Roman" w:hAnsi="Times New Roman"/>
          <w:sz w:val="24"/>
          <w:szCs w:val="24"/>
        </w:rPr>
        <w:t>.</w:t>
      </w:r>
    </w:p>
    <w:p w14:paraId="2B52B82D" w14:textId="5C51FA12" w:rsidR="00C72531" w:rsidRPr="00237F39" w:rsidRDefault="001805FD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Kullan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aşım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ağımsı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erhang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eti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ç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end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üzelt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iliminded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85A64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QZXRlcnM8L0F1dGhvcj48WWVhcj4yMDA0PC9ZZWFyPjxS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</w:instrText>
      </w:r>
      <w:r w:rsidR="006577EF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QZXRlcnM8L0F1dGhvcj48WWVhcj4yMDA0PC9ZZWFyPjxS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6577EF" w:rsidRPr="00237F39">
        <w:rPr>
          <w:rFonts w:ascii="Times New Roman" w:hAnsi="Times New Roman"/>
          <w:sz w:val="24"/>
          <w:szCs w:val="24"/>
        </w:rPr>
      </w:r>
      <w:r w:rsidR="006577EF" w:rsidRPr="00237F39">
        <w:rPr>
          <w:rFonts w:ascii="Times New Roman" w:hAnsi="Times New Roman"/>
          <w:sz w:val="24"/>
          <w:szCs w:val="24"/>
        </w:rPr>
        <w:fldChar w:fldCharType="end"/>
      </w:r>
      <w:r w:rsidR="00985A64" w:rsidRPr="00237F39">
        <w:rPr>
          <w:rFonts w:ascii="Times New Roman" w:hAnsi="Times New Roman"/>
          <w:sz w:val="24"/>
          <w:szCs w:val="24"/>
        </w:rPr>
      </w:r>
      <w:r w:rsidR="00985A64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69,</w:t>
      </w:r>
      <w:r w:rsidR="00E4403D" w:rsidRPr="00237F39">
        <w:rPr>
          <w:rFonts w:ascii="Times New Roman" w:hAnsi="Times New Roman"/>
          <w:noProof/>
          <w:sz w:val="24"/>
          <w:szCs w:val="24"/>
        </w:rPr>
        <w:t xml:space="preserve"> </w:t>
      </w:r>
      <w:r w:rsidR="006577EF" w:rsidRPr="00237F39">
        <w:rPr>
          <w:rFonts w:ascii="Times New Roman" w:hAnsi="Times New Roman"/>
          <w:noProof/>
          <w:sz w:val="24"/>
          <w:szCs w:val="24"/>
        </w:rPr>
        <w:t>71-73]</w:t>
      </w:r>
      <w:r w:rsidR="00985A64" w:rsidRPr="00237F39">
        <w:rPr>
          <w:rFonts w:ascii="Times New Roman" w:hAnsi="Times New Roman"/>
          <w:sz w:val="24"/>
          <w:szCs w:val="24"/>
        </w:rPr>
        <w:fldChar w:fldCharType="end"/>
      </w:r>
      <w:r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ükle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uvvet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edeniyle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et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esic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enarlar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uv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oyunc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elir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mas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anlar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şi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may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uvve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ağılımı</w:t>
      </w:r>
      <w:r w:rsidR="0034272A" w:rsidRPr="00237F39">
        <w:rPr>
          <w:rFonts w:ascii="Times New Roman" w:hAnsi="Times New Roman"/>
          <w:sz w:val="24"/>
          <w:szCs w:val="24"/>
        </w:rPr>
        <w:t>na</w:t>
      </w:r>
      <w:r w:rsidRPr="00237F39">
        <w:rPr>
          <w:rFonts w:ascii="Times New Roman" w:hAnsi="Times New Roman"/>
          <w:sz w:val="24"/>
          <w:szCs w:val="24"/>
        </w:rPr>
        <w:t>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simetr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nt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ıkarılması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o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ça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zellik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esic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enarlar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çlü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vis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ı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rafı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dışbükeylik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t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y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oro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çlüler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içbükeylik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raf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oğr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astırılı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73F3C"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73F3C" w:rsidRPr="00237F39">
        <w:rPr>
          <w:rFonts w:ascii="Times New Roman" w:hAnsi="Times New Roman"/>
          <w:sz w:val="24"/>
          <w:szCs w:val="24"/>
        </w:rPr>
        <w:t>sı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73F3C" w:rsidRPr="00237F39">
        <w:rPr>
          <w:rFonts w:ascii="Times New Roman" w:hAnsi="Times New Roman"/>
          <w:sz w:val="24"/>
          <w:szCs w:val="24"/>
        </w:rPr>
        <w:t>asimetr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F3FEE" w:rsidRPr="00237F39">
        <w:rPr>
          <w:rFonts w:ascii="Times New Roman" w:hAnsi="Times New Roman"/>
          <w:sz w:val="24"/>
          <w:szCs w:val="24"/>
        </w:rPr>
        <w:t>dent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73F3C" w:rsidRPr="00237F39">
        <w:rPr>
          <w:rFonts w:ascii="Times New Roman" w:hAnsi="Times New Roman"/>
          <w:sz w:val="24"/>
          <w:szCs w:val="24"/>
        </w:rPr>
        <w:t>kaldırılması;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73F3C" w:rsidRPr="00237F39">
        <w:rPr>
          <w:rFonts w:ascii="Times New Roman" w:hAnsi="Times New Roman"/>
          <w:sz w:val="24"/>
          <w:szCs w:val="24"/>
        </w:rPr>
        <w:t>eğim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73F3C"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73F3C" w:rsidRPr="00237F39">
        <w:rPr>
          <w:rFonts w:ascii="Times New Roman" w:hAnsi="Times New Roman"/>
          <w:sz w:val="24"/>
          <w:szCs w:val="24"/>
        </w:rPr>
        <w:t>kanal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73F3C" w:rsidRPr="00237F39">
        <w:rPr>
          <w:rFonts w:ascii="Times New Roman" w:hAnsi="Times New Roman"/>
          <w:sz w:val="24"/>
          <w:szCs w:val="24"/>
        </w:rPr>
        <w:t>uzu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73F3C" w:rsidRPr="00237F39">
        <w:rPr>
          <w:rFonts w:ascii="Times New Roman" w:hAnsi="Times New Roman"/>
          <w:sz w:val="24"/>
          <w:szCs w:val="24"/>
        </w:rPr>
        <w:t>eksen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73F3C" w:rsidRPr="00237F39">
        <w:rPr>
          <w:rFonts w:ascii="Times New Roman" w:hAnsi="Times New Roman"/>
          <w:sz w:val="24"/>
          <w:szCs w:val="24"/>
        </w:rPr>
        <w:t>y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73F3C" w:rsidRPr="00237F39">
        <w:rPr>
          <w:rFonts w:ascii="Times New Roman" w:hAnsi="Times New Roman"/>
          <w:sz w:val="24"/>
          <w:szCs w:val="24"/>
        </w:rPr>
        <w:t>değiştirmesine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73F3C" w:rsidRPr="00237F39">
        <w:rPr>
          <w:rFonts w:ascii="Times New Roman" w:hAnsi="Times New Roman"/>
          <w:sz w:val="24"/>
          <w:szCs w:val="24"/>
        </w:rPr>
        <w:t>eği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73F3C" w:rsidRPr="00237F39">
        <w:rPr>
          <w:rFonts w:ascii="Times New Roman" w:hAnsi="Times New Roman"/>
          <w:sz w:val="24"/>
          <w:szCs w:val="24"/>
        </w:rPr>
        <w:t>açıs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73F3C" w:rsidRPr="00237F39">
        <w:rPr>
          <w:rFonts w:ascii="Times New Roman" w:hAnsi="Times New Roman"/>
          <w:sz w:val="24"/>
          <w:szCs w:val="24"/>
        </w:rPr>
        <w:t>azalması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73F3C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73F3C" w:rsidRPr="00237F39">
        <w:rPr>
          <w:rFonts w:ascii="Times New Roman" w:hAnsi="Times New Roman"/>
          <w:sz w:val="24"/>
          <w:szCs w:val="24"/>
        </w:rPr>
        <w:t>kökü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73F3C" w:rsidRPr="00237F39">
        <w:rPr>
          <w:rFonts w:ascii="Times New Roman" w:hAnsi="Times New Roman"/>
          <w:sz w:val="24"/>
          <w:szCs w:val="24"/>
        </w:rPr>
        <w:t>oriji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73F3C" w:rsidRPr="00237F39">
        <w:rPr>
          <w:rFonts w:ascii="Times New Roman" w:hAnsi="Times New Roman"/>
          <w:sz w:val="24"/>
          <w:szCs w:val="24"/>
        </w:rPr>
        <w:t>eğim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73F3C" w:rsidRPr="00237F39">
        <w:rPr>
          <w:rFonts w:ascii="Times New Roman" w:hAnsi="Times New Roman"/>
          <w:sz w:val="24"/>
          <w:szCs w:val="24"/>
        </w:rPr>
        <w:t>düzleşmes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73F3C" w:rsidRPr="00237F39">
        <w:rPr>
          <w:rFonts w:ascii="Times New Roman" w:hAnsi="Times New Roman"/>
          <w:sz w:val="24"/>
          <w:szCs w:val="24"/>
        </w:rPr>
        <w:t>sebep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73F3C" w:rsidRPr="00237F39">
        <w:rPr>
          <w:rFonts w:ascii="Times New Roman" w:hAnsi="Times New Roman"/>
          <w:sz w:val="24"/>
          <w:szCs w:val="24"/>
        </w:rPr>
        <w:t>olabil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B3910"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Kenneth M. Hargreaves&lt;/Author&gt;&lt;Year&gt;2016&lt;/Year&gt;&lt;RecNum&gt;89&lt;/RecNum&gt;&lt;DisplayText&gt;[74]&lt;/DisplayText&gt;&lt;record&gt;&lt;rec-number&gt;89&lt;/rec-number&gt;&lt;foreign-keys&gt;&lt;key app="EN" db-id="00d9ve5eaf9f0lezs2ov50dqvdpe0xr0t2z2" timestamp="1680425695"&gt;89&lt;/key&gt;&lt;/foreign-keys&gt;&lt;ref-type name="Book"&gt;6&lt;/ref-type&gt;&lt;contributors&gt;&lt;authors&gt;&lt;author&gt;&lt;style face="normal" font="default" size="100%"&gt;Kenneth M. Hargreaves, Lou&lt;/style&gt;&lt;style face="normal" font="default" charset="238" size="100%"&gt;ıs H. Berman, Cohen S&lt;/style&gt;&lt;/author&gt;&lt;/authors&gt;&lt;secondary-authors&gt;&lt;author&gt;&lt;style face="normal" font="default" size="100%"&gt;Ilan Rotste&lt;/style&gt;&lt;style face="normal" font="default" charset="238" size="100%"&gt;ın &lt;/style&gt;&lt;/author&gt;&lt;/secondary-authors&gt;&lt;/contributors&gt;&lt;titles&gt;&lt;title&gt;COHEN&amp;apos;S PATHWAYS of the PULP, Eleventh &lt;/title&gt;&lt;secondary-title&gt;Cleaning and Shaping the Root Canal System&lt;/secondary-title&gt;&lt;/titles&gt;&lt;pages&gt;&lt;style face="normal" font="default" charset="162" size="100%"&gt;267-268&lt;/style&gt;&lt;/pages&gt;&lt;section&gt;&lt;style face="normal" font="default" charset="162" size="100%"&gt;267-268&lt;/style&gt;&lt;/section&gt;&lt;dates&gt;&lt;year&gt;&lt;style face="normal" font="default" charset="162" size="100%"&gt;2016&lt;/style&gt;&lt;/year&gt;&lt;/dates&gt;&lt;pub-location&gt;St. Louis, Missouri &lt;/pub-location&gt;&lt;publisher&gt;&lt;style face="normal" font="default" charset="162" size="100%"&gt;Elsevier&lt;/style&gt;&lt;/publisher&gt;&lt;urls&gt;&lt;/urls&gt;&lt;/record&gt;&lt;/Cite&gt;&lt;/EndNote&gt;</w:instrText>
      </w:r>
      <w:r w:rsidR="00BB3910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74]</w:t>
      </w:r>
      <w:r w:rsidR="00BB3910" w:rsidRPr="00237F39">
        <w:rPr>
          <w:rFonts w:ascii="Times New Roman" w:hAnsi="Times New Roman"/>
          <w:sz w:val="24"/>
          <w:szCs w:val="24"/>
        </w:rPr>
        <w:fldChar w:fldCharType="end"/>
      </w:r>
      <w:r w:rsidR="00BB3910" w:rsidRPr="00237F39">
        <w:rPr>
          <w:rFonts w:ascii="Times New Roman" w:hAnsi="Times New Roman"/>
          <w:sz w:val="24"/>
          <w:szCs w:val="24"/>
        </w:rPr>
        <w:t>.</w:t>
      </w:r>
    </w:p>
    <w:p w14:paraId="56FAD7CA" w14:textId="77777777" w:rsidR="00F7737B" w:rsidRPr="00237F39" w:rsidRDefault="00F7737B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</w:p>
    <w:p w14:paraId="0141E279" w14:textId="7035399F" w:rsidR="005B7913" w:rsidRPr="00237F39" w:rsidRDefault="00796C51" w:rsidP="00F7737B">
      <w:pPr>
        <w:pStyle w:val="Balk3"/>
      </w:pPr>
      <w:bookmarkStart w:id="31" w:name="_Toc134102395"/>
      <w:r w:rsidRPr="00237F39">
        <w:lastRenderedPageBreak/>
        <w:t>2.4.2.</w:t>
      </w:r>
      <w:r w:rsidR="00E4403D" w:rsidRPr="00237F39">
        <w:t xml:space="preserve"> </w:t>
      </w:r>
      <w:r w:rsidR="00E10872" w:rsidRPr="00237F39">
        <w:t>Apikalda</w:t>
      </w:r>
      <w:r w:rsidR="00E4403D" w:rsidRPr="00237F39">
        <w:t xml:space="preserve"> </w:t>
      </w:r>
      <w:r w:rsidR="00E10872" w:rsidRPr="00237F39">
        <w:t>eliptikasyon</w:t>
      </w:r>
      <w:r w:rsidR="00E4403D" w:rsidRPr="00237F39">
        <w:t xml:space="preserve"> </w:t>
      </w:r>
      <w:r w:rsidR="00E10872" w:rsidRPr="00237F39">
        <w:t>(zipping)</w:t>
      </w:r>
      <w:r w:rsidR="00E4403D" w:rsidRPr="00237F39">
        <w:t xml:space="preserve"> </w:t>
      </w:r>
      <w:r w:rsidR="00E10872" w:rsidRPr="00237F39">
        <w:t>oluşumu</w:t>
      </w:r>
      <w:bookmarkEnd w:id="31"/>
    </w:p>
    <w:p w14:paraId="62DCD2AA" w14:textId="12614DD3" w:rsidR="00DF647E" w:rsidRPr="00237F39" w:rsidRDefault="000A7AFF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Mekan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reparasyo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ullan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et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im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14887" w:rsidRPr="00237F39">
        <w:rPr>
          <w:rFonts w:ascii="Times New Roman" w:hAnsi="Times New Roman"/>
          <w:sz w:val="24"/>
          <w:szCs w:val="24"/>
        </w:rPr>
        <w:t>içerisinde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üzleş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ilimin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ynaklanır</w:t>
      </w:r>
      <w:r w:rsidR="00DF647E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17560"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17560" w:rsidRPr="00237F39">
        <w:rPr>
          <w:rFonts w:ascii="Times New Roman" w:hAnsi="Times New Roman"/>
          <w:sz w:val="24"/>
          <w:szCs w:val="24"/>
        </w:rPr>
        <w:t>kanal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17560" w:rsidRPr="00237F39">
        <w:rPr>
          <w:rFonts w:ascii="Times New Roman" w:hAnsi="Times New Roman"/>
          <w:sz w:val="24"/>
          <w:szCs w:val="24"/>
        </w:rPr>
        <w:t>or</w:t>
      </w:r>
      <w:r w:rsidR="009435AD" w:rsidRPr="00237F39">
        <w:rPr>
          <w:rFonts w:ascii="Times New Roman" w:hAnsi="Times New Roman"/>
          <w:sz w:val="24"/>
          <w:szCs w:val="24"/>
        </w:rPr>
        <w:t>i</w:t>
      </w:r>
      <w:r w:rsidR="00117560" w:rsidRPr="00237F39">
        <w:rPr>
          <w:rFonts w:ascii="Times New Roman" w:hAnsi="Times New Roman"/>
          <w:sz w:val="24"/>
          <w:szCs w:val="24"/>
        </w:rPr>
        <w:t>ji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17560" w:rsidRPr="00237F39">
        <w:rPr>
          <w:rFonts w:ascii="Times New Roman" w:hAnsi="Times New Roman"/>
          <w:sz w:val="24"/>
          <w:szCs w:val="24"/>
        </w:rPr>
        <w:t>şeki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17560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17560" w:rsidRPr="00237F39">
        <w:rPr>
          <w:rFonts w:ascii="Times New Roman" w:hAnsi="Times New Roman"/>
          <w:sz w:val="24"/>
          <w:szCs w:val="24"/>
        </w:rPr>
        <w:t>açı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17560" w:rsidRPr="00237F39">
        <w:rPr>
          <w:rFonts w:ascii="Times New Roman" w:hAnsi="Times New Roman"/>
          <w:sz w:val="24"/>
          <w:szCs w:val="24"/>
        </w:rPr>
        <w:t>istenmey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17560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17560" w:rsidRPr="00237F39">
        <w:rPr>
          <w:rFonts w:ascii="Times New Roman" w:hAnsi="Times New Roman"/>
          <w:sz w:val="24"/>
          <w:szCs w:val="24"/>
        </w:rPr>
        <w:t>değişikl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17560" w:rsidRPr="00237F39">
        <w:rPr>
          <w:rFonts w:ascii="Times New Roman" w:hAnsi="Times New Roman"/>
          <w:sz w:val="24"/>
          <w:szCs w:val="24"/>
        </w:rPr>
        <w:t>oluşu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F647E" w:rsidRPr="00237F39">
        <w:rPr>
          <w:rFonts w:ascii="Times New Roman" w:hAnsi="Times New Roman"/>
          <w:sz w:val="24"/>
          <w:szCs w:val="24"/>
        </w:rPr>
        <w:t>Bu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F647E" w:rsidRPr="00237F39">
        <w:rPr>
          <w:rFonts w:ascii="Times New Roman" w:hAnsi="Times New Roman"/>
          <w:sz w:val="24"/>
          <w:szCs w:val="24"/>
        </w:rPr>
        <w:t>kanal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F647E" w:rsidRPr="00237F39">
        <w:rPr>
          <w:rFonts w:ascii="Times New Roman" w:hAnsi="Times New Roman"/>
          <w:sz w:val="24"/>
          <w:szCs w:val="24"/>
        </w:rPr>
        <w:t>eğriliğ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F647E" w:rsidRPr="00237F39">
        <w:rPr>
          <w:rFonts w:ascii="Times New Roman" w:hAnsi="Times New Roman"/>
          <w:sz w:val="24"/>
          <w:szCs w:val="24"/>
        </w:rPr>
        <w:t>dı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F647E" w:rsidRPr="00237F39">
        <w:rPr>
          <w:rFonts w:ascii="Times New Roman" w:hAnsi="Times New Roman"/>
          <w:sz w:val="24"/>
          <w:szCs w:val="24"/>
        </w:rPr>
        <w:t>taraf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F647E" w:rsidRPr="00237F39">
        <w:rPr>
          <w:rFonts w:ascii="Times New Roman" w:hAnsi="Times New Roman"/>
          <w:sz w:val="24"/>
          <w:szCs w:val="24"/>
        </w:rPr>
        <w:t>boyunc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F647E" w:rsidRPr="00237F39">
        <w:rPr>
          <w:rFonts w:ascii="Times New Roman" w:hAnsi="Times New Roman"/>
          <w:sz w:val="24"/>
          <w:szCs w:val="24"/>
        </w:rPr>
        <w:t>aşı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F647E" w:rsidRPr="00237F39">
        <w:rPr>
          <w:rFonts w:ascii="Times New Roman" w:hAnsi="Times New Roman"/>
          <w:sz w:val="24"/>
          <w:szCs w:val="24"/>
        </w:rPr>
        <w:t>genişlemes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F647E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F647E"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F647E" w:rsidRPr="00237F39">
        <w:rPr>
          <w:rFonts w:ascii="Times New Roman" w:hAnsi="Times New Roman"/>
          <w:sz w:val="24"/>
          <w:szCs w:val="24"/>
        </w:rPr>
        <w:t>u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F647E" w:rsidRPr="00237F39">
        <w:rPr>
          <w:rFonts w:ascii="Times New Roman" w:hAnsi="Times New Roman"/>
          <w:sz w:val="24"/>
          <w:szCs w:val="24"/>
        </w:rPr>
        <w:t>nokt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F647E" w:rsidRPr="00237F39">
        <w:rPr>
          <w:rFonts w:ascii="Times New Roman" w:hAnsi="Times New Roman"/>
          <w:sz w:val="24"/>
          <w:szCs w:val="24"/>
        </w:rPr>
        <w:t>eğriliğ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F647E" w:rsidRPr="00237F39">
        <w:rPr>
          <w:rFonts w:ascii="Times New Roman" w:hAnsi="Times New Roman"/>
          <w:sz w:val="24"/>
          <w:szCs w:val="24"/>
        </w:rPr>
        <w:t>i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F647E" w:rsidRPr="00237F39">
        <w:rPr>
          <w:rFonts w:ascii="Times New Roman" w:hAnsi="Times New Roman"/>
          <w:sz w:val="24"/>
          <w:szCs w:val="24"/>
        </w:rPr>
        <w:t>taraf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F647E" w:rsidRPr="00237F39">
        <w:rPr>
          <w:rFonts w:ascii="Times New Roman" w:hAnsi="Times New Roman"/>
          <w:sz w:val="24"/>
          <w:szCs w:val="24"/>
        </w:rPr>
        <w:t>yetersi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F647E" w:rsidRPr="00237F39">
        <w:rPr>
          <w:rFonts w:ascii="Times New Roman" w:hAnsi="Times New Roman"/>
          <w:sz w:val="24"/>
          <w:szCs w:val="24"/>
        </w:rPr>
        <w:t>hazırlanması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F647E" w:rsidRPr="00237F39">
        <w:rPr>
          <w:rFonts w:ascii="Times New Roman" w:hAnsi="Times New Roman"/>
          <w:sz w:val="24"/>
          <w:szCs w:val="24"/>
        </w:rPr>
        <w:t>ne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F647E" w:rsidRPr="00237F39">
        <w:rPr>
          <w:rFonts w:ascii="Times New Roman" w:hAnsi="Times New Roman"/>
          <w:sz w:val="24"/>
          <w:szCs w:val="24"/>
        </w:rPr>
        <w:t>olur.</w:t>
      </w:r>
    </w:p>
    <w:p w14:paraId="125DD381" w14:textId="70FC1E75" w:rsidR="00D252D9" w:rsidRPr="00237F39" w:rsidRDefault="00D252D9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kse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iji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ksenin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pac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C51F9" w:rsidRPr="00237F39">
        <w:rPr>
          <w:rFonts w:ascii="Times New Roman" w:hAnsi="Times New Roman"/>
          <w:sz w:val="24"/>
          <w:szCs w:val="24"/>
        </w:rPr>
        <w:t>y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C51F9" w:rsidRPr="00237F39">
        <w:rPr>
          <w:rFonts w:ascii="Times New Roman" w:hAnsi="Times New Roman"/>
          <w:sz w:val="24"/>
          <w:szCs w:val="24"/>
        </w:rPr>
        <w:t>değiştirir</w:t>
      </w:r>
      <w:r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edenle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üzeltme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pma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şı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rim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ü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üzensi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usur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nımlam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ullanılı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"</w:t>
      </w:r>
      <w:r w:rsidR="00F05725">
        <w:rPr>
          <w:rFonts w:ascii="Times New Roman" w:hAnsi="Times New Roman"/>
          <w:sz w:val="24"/>
          <w:szCs w:val="24"/>
        </w:rPr>
        <w:t>G</w:t>
      </w:r>
      <w:r w:rsidRPr="00237F39">
        <w:rPr>
          <w:rFonts w:ascii="Times New Roman" w:hAnsi="Times New Roman"/>
          <w:sz w:val="24"/>
          <w:szCs w:val="24"/>
        </w:rPr>
        <w:t>özyaşı"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"ku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a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li"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rim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enz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ısmın</w:t>
      </w:r>
      <w:r w:rsidR="00A0400E" w:rsidRPr="00237F39">
        <w:rPr>
          <w:rFonts w:ascii="Times New Roman" w:hAnsi="Times New Roman"/>
          <w:sz w:val="24"/>
          <w:szCs w:val="24"/>
        </w:rPr>
        <w:t>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tay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ık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rif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tm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ullanıl</w:t>
      </w:r>
      <w:r w:rsidR="007F3FEE" w:rsidRPr="00237F39">
        <w:rPr>
          <w:rFonts w:ascii="Times New Roman" w:hAnsi="Times New Roman"/>
          <w:sz w:val="24"/>
          <w:szCs w:val="24"/>
        </w:rPr>
        <w:t>maktadı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53EA0" w:rsidRPr="00237F39">
        <w:rPr>
          <w:rFonts w:ascii="Times New Roman" w:hAnsi="Times New Roman"/>
          <w:sz w:val="24"/>
          <w:szCs w:val="24"/>
        </w:rPr>
        <w:fldChar w:fldCharType="begin"/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Hülsmann&lt;/Author&gt;&lt;Year&gt;2005&lt;/Year&gt;&lt;RecNum&gt;59&lt;/RecNum&gt;&lt;DisplayText&gt;[6]&lt;/DisplayText&gt;&lt;record&gt;&lt;rec-number&gt;59&lt;/rec-number&gt;&lt;foreign-keys&gt;&lt;key app="EN" db-id="00d9ve5eaf9f0lezs2ov50dqvdpe0xr0t2z2" timestamp="1671267134"&gt;59&lt;/key&gt;&lt;/foreign-keys&gt;&lt;ref-type name="Journal Article"&gt;17&lt;/ref-type&gt;&lt;contributors&gt;&lt;authors&gt;&lt;author&gt;Hülsmann, Michael&lt;/author&gt;&lt;author&gt;Peters, Ove A&lt;/author&gt;&lt;author&gt;Dummer, Paul MH&lt;/author&gt;&lt;/authors&gt;&lt;/contributors&gt;&lt;titles&gt;&lt;title&gt;Mechanical preparation of root canals: shaping goals, techniques and means&lt;/title&gt;&lt;secondary-title&gt;Endodontic topics&lt;/secondary-title&gt;&lt;/titles&gt;&lt;periodical&gt;&lt;full-title&gt;Endodontic topics&lt;/full-title&gt;&lt;/periodical&gt;&lt;pages&gt;30-76&lt;/pages&gt;&lt;volume&gt;10&lt;/volume&gt;&lt;number&gt;1&lt;/number&gt;&lt;dates&gt;&lt;year&gt;2005&lt;/year&gt;&lt;/dates&gt;&lt;isbn&gt;1601-1538&lt;/isbn&gt;&lt;urls&gt;&lt;/urls&gt;&lt;/record&gt;&lt;/Cite&gt;&lt;/EndNote&gt;</w:instrText>
      </w:r>
      <w:r w:rsidR="00C53EA0" w:rsidRPr="00237F39">
        <w:rPr>
          <w:rFonts w:ascii="Times New Roman" w:hAnsi="Times New Roman"/>
          <w:sz w:val="24"/>
          <w:szCs w:val="24"/>
        </w:rPr>
        <w:fldChar w:fldCharType="separate"/>
      </w:r>
      <w:r w:rsidR="004E7CBB" w:rsidRPr="00237F39">
        <w:rPr>
          <w:rFonts w:ascii="Times New Roman" w:hAnsi="Times New Roman"/>
          <w:noProof/>
          <w:sz w:val="24"/>
          <w:szCs w:val="24"/>
        </w:rPr>
        <w:t>[6]</w:t>
      </w:r>
      <w:r w:rsidR="00C53EA0" w:rsidRPr="00237F39">
        <w:rPr>
          <w:rFonts w:ascii="Times New Roman" w:hAnsi="Times New Roman"/>
          <w:sz w:val="24"/>
          <w:szCs w:val="24"/>
        </w:rPr>
        <w:fldChar w:fldCharType="end"/>
      </w:r>
      <w:r w:rsidR="00C53EA0" w:rsidRPr="00237F39">
        <w:rPr>
          <w:rFonts w:ascii="Times New Roman" w:hAnsi="Times New Roman"/>
          <w:sz w:val="24"/>
          <w:szCs w:val="24"/>
        </w:rPr>
        <w:t>.</w:t>
      </w:r>
    </w:p>
    <w:p w14:paraId="5633825A" w14:textId="285D8F40" w:rsidR="007A3C49" w:rsidRPr="00237F39" w:rsidRDefault="00796C51" w:rsidP="00F7737B">
      <w:pPr>
        <w:pStyle w:val="Balk3"/>
      </w:pPr>
      <w:bookmarkStart w:id="32" w:name="_Toc134102396"/>
      <w:r w:rsidRPr="00237F39">
        <w:t>2.4.3.</w:t>
      </w:r>
      <w:r w:rsidR="00E4403D" w:rsidRPr="00237F39">
        <w:t xml:space="preserve"> </w:t>
      </w:r>
      <w:r w:rsidR="00DC5674" w:rsidRPr="00237F39">
        <w:t>Apikal</w:t>
      </w:r>
      <w:r w:rsidR="00E4403D" w:rsidRPr="00237F39">
        <w:t xml:space="preserve"> </w:t>
      </w:r>
      <w:r w:rsidR="00DC5674" w:rsidRPr="00237F39">
        <w:t>perforasyon</w:t>
      </w:r>
      <w:bookmarkEnd w:id="32"/>
    </w:p>
    <w:p w14:paraId="1DD11C13" w14:textId="7A07DF84" w:rsidR="00DC5674" w:rsidRPr="00237F39" w:rsidRDefault="002119FF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Perforasyon;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ekan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repar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ı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esk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uçl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ön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strüm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repar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apılırk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et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ntin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emen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erfo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er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oşluğunu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eriodont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ralığ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çılmasıy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uşu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A3939" w:rsidRPr="00237F39">
        <w:rPr>
          <w:rFonts w:ascii="Times New Roman" w:hAnsi="Times New Roman"/>
          <w:sz w:val="24"/>
          <w:szCs w:val="24"/>
        </w:rPr>
        <w:fldChar w:fldCharType="begin"/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Hülsmann&lt;/Author&gt;&lt;Year&gt;2005&lt;/Year&gt;&lt;RecNum&gt;59&lt;/RecNum&gt;&lt;DisplayText&gt;[6]&lt;/DisplayText&gt;&lt;record&gt;&lt;rec-number&gt;59&lt;/rec-number&gt;&lt;foreign-keys&gt;&lt;key app="EN" db-id="00d9ve5eaf9f0lezs2ov50dqvdpe0xr0t2z2" timestamp="1671267134"&gt;59&lt;/key&gt;&lt;/foreign-keys&gt;&lt;ref-type name="Journal Article"&gt;17&lt;/ref-type&gt;&lt;contributors&gt;&lt;authors&gt;&lt;author&gt;Hülsmann, Michael&lt;/author&gt;&lt;author&gt;Peters, Ove A&lt;/author&gt;&lt;author&gt;Dummer, Paul MH&lt;/author&gt;&lt;/authors&gt;&lt;/contributors&gt;&lt;titles&gt;&lt;title&gt;Mechanical preparation of root canals: shaping goals, techniques and means&lt;/title&gt;&lt;secondary-title&gt;Endodontic topics&lt;/secondary-title&gt;&lt;/titles&gt;&lt;periodical&gt;&lt;full-title&gt;Endodontic topics&lt;/full-title&gt;&lt;/periodical&gt;&lt;pages&gt;30-76&lt;/pages&gt;&lt;volume&gt;10&lt;/volume&gt;&lt;number&gt;1&lt;/number&gt;&lt;dates&gt;&lt;year&gt;2005&lt;/year&gt;&lt;/dates&gt;&lt;isbn&gt;1601-1538&lt;/isbn&gt;&lt;urls&gt;&lt;/urls&gt;&lt;/record&gt;&lt;/Cite&gt;&lt;/EndNote&gt;</w:instrText>
      </w:r>
      <w:r w:rsidR="002A3939" w:rsidRPr="00237F39">
        <w:rPr>
          <w:rFonts w:ascii="Times New Roman" w:hAnsi="Times New Roman"/>
          <w:sz w:val="24"/>
          <w:szCs w:val="24"/>
        </w:rPr>
        <w:fldChar w:fldCharType="separate"/>
      </w:r>
      <w:r w:rsidR="004E7CBB" w:rsidRPr="00237F39">
        <w:rPr>
          <w:rFonts w:ascii="Times New Roman" w:hAnsi="Times New Roman"/>
          <w:noProof/>
          <w:sz w:val="24"/>
          <w:szCs w:val="24"/>
        </w:rPr>
        <w:t>[6]</w:t>
      </w:r>
      <w:r w:rsidR="002A3939" w:rsidRPr="00237F39">
        <w:rPr>
          <w:rFonts w:ascii="Times New Roman" w:hAnsi="Times New Roman"/>
          <w:sz w:val="24"/>
          <w:szCs w:val="24"/>
        </w:rPr>
        <w:fldChar w:fldCharType="end"/>
      </w:r>
      <w:r w:rsidR="00160CD5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67010"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67010"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67010" w:rsidRPr="00237F39">
        <w:rPr>
          <w:rFonts w:ascii="Times New Roman" w:hAnsi="Times New Roman"/>
          <w:sz w:val="24"/>
          <w:szCs w:val="24"/>
        </w:rPr>
        <w:t>boşluğ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67010"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67010" w:rsidRPr="00237F39">
        <w:rPr>
          <w:rFonts w:ascii="Times New Roman" w:hAnsi="Times New Roman"/>
          <w:sz w:val="24"/>
          <w:szCs w:val="24"/>
        </w:rPr>
        <w:t>kökü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67010" w:rsidRPr="00237F39">
        <w:rPr>
          <w:rFonts w:ascii="Times New Roman" w:hAnsi="Times New Roman"/>
          <w:sz w:val="24"/>
          <w:szCs w:val="24"/>
        </w:rPr>
        <w:t>dı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67010" w:rsidRPr="00237F39">
        <w:rPr>
          <w:rFonts w:ascii="Times New Roman" w:hAnsi="Times New Roman"/>
          <w:sz w:val="24"/>
          <w:szCs w:val="24"/>
        </w:rPr>
        <w:t>yüzey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67010"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67010" w:rsidRPr="00237F39">
        <w:rPr>
          <w:rFonts w:ascii="Times New Roman" w:hAnsi="Times New Roman"/>
          <w:sz w:val="24"/>
          <w:szCs w:val="24"/>
        </w:rPr>
        <w:t>mekan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67010" w:rsidRPr="00237F39">
        <w:rPr>
          <w:rFonts w:ascii="Times New Roman" w:hAnsi="Times New Roman"/>
          <w:sz w:val="24"/>
          <w:szCs w:val="24"/>
        </w:rPr>
        <w:t>y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67010" w:rsidRPr="00237F39">
        <w:rPr>
          <w:rFonts w:ascii="Times New Roman" w:hAnsi="Times New Roman"/>
          <w:sz w:val="24"/>
          <w:szCs w:val="24"/>
        </w:rPr>
        <w:t>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67010" w:rsidRPr="00237F39">
        <w:rPr>
          <w:rFonts w:ascii="Times New Roman" w:hAnsi="Times New Roman"/>
          <w:sz w:val="24"/>
          <w:szCs w:val="24"/>
        </w:rPr>
        <w:t>patoloj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67010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67010" w:rsidRPr="00237F39">
        <w:rPr>
          <w:rFonts w:ascii="Times New Roman" w:hAnsi="Times New Roman"/>
          <w:sz w:val="24"/>
          <w:szCs w:val="24"/>
        </w:rPr>
        <w:t>bağlant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67010" w:rsidRPr="00237F39">
        <w:rPr>
          <w:rFonts w:ascii="Times New Roman" w:hAnsi="Times New Roman"/>
          <w:sz w:val="24"/>
          <w:szCs w:val="24"/>
        </w:rPr>
        <w:t>o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67010" w:rsidRPr="00237F39">
        <w:rPr>
          <w:rFonts w:ascii="Times New Roman" w:hAnsi="Times New Roman"/>
          <w:sz w:val="24"/>
          <w:szCs w:val="24"/>
        </w:rPr>
        <w:t>perforasyon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67010" w:rsidRPr="00237F39">
        <w:rPr>
          <w:rFonts w:ascii="Times New Roman" w:hAnsi="Times New Roman"/>
          <w:sz w:val="24"/>
          <w:szCs w:val="24"/>
        </w:rPr>
        <w:t>kökt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67010" w:rsidRPr="00237F39">
        <w:rPr>
          <w:rFonts w:ascii="Times New Roman" w:hAnsi="Times New Roman"/>
          <w:sz w:val="24"/>
          <w:szCs w:val="24"/>
        </w:rPr>
        <w:t>sement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67010" w:rsidRPr="00237F39">
        <w:rPr>
          <w:rFonts w:ascii="Times New Roman" w:hAnsi="Times New Roman"/>
          <w:sz w:val="24"/>
          <w:szCs w:val="24"/>
        </w:rPr>
        <w:t>yıkımına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67010" w:rsidRPr="00237F39">
        <w:rPr>
          <w:rFonts w:ascii="Times New Roman" w:hAnsi="Times New Roman"/>
          <w:sz w:val="24"/>
          <w:szCs w:val="24"/>
        </w:rPr>
        <w:t>periodont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67010" w:rsidRPr="00237F39">
        <w:rPr>
          <w:rFonts w:ascii="Times New Roman" w:hAnsi="Times New Roman"/>
          <w:sz w:val="24"/>
          <w:szCs w:val="24"/>
        </w:rPr>
        <w:t>ligament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67010" w:rsidRPr="00237F39">
        <w:rPr>
          <w:rFonts w:ascii="Times New Roman" w:hAnsi="Times New Roman"/>
          <w:sz w:val="24"/>
          <w:szCs w:val="24"/>
        </w:rPr>
        <w:t>irritasyonu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67010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67010" w:rsidRPr="00237F39">
        <w:rPr>
          <w:rFonts w:ascii="Times New Roman" w:hAnsi="Times New Roman"/>
          <w:sz w:val="24"/>
          <w:szCs w:val="24"/>
        </w:rPr>
        <w:t>periradikü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67010" w:rsidRPr="00237F39">
        <w:rPr>
          <w:rFonts w:ascii="Times New Roman" w:hAnsi="Times New Roman"/>
          <w:sz w:val="24"/>
          <w:szCs w:val="24"/>
        </w:rPr>
        <w:t>dokular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67010" w:rsidRPr="00237F39">
        <w:rPr>
          <w:rFonts w:ascii="Times New Roman" w:hAnsi="Times New Roman"/>
          <w:sz w:val="24"/>
          <w:szCs w:val="24"/>
        </w:rPr>
        <w:t>zar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67010" w:rsidRPr="00237F39">
        <w:rPr>
          <w:rFonts w:ascii="Times New Roman" w:hAnsi="Times New Roman"/>
          <w:sz w:val="24"/>
          <w:szCs w:val="24"/>
        </w:rPr>
        <w:t>görmes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67010" w:rsidRPr="00237F39">
        <w:rPr>
          <w:rFonts w:ascii="Times New Roman" w:hAnsi="Times New Roman"/>
          <w:sz w:val="24"/>
          <w:szCs w:val="24"/>
        </w:rPr>
        <w:t>ne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67010" w:rsidRPr="00237F39">
        <w:rPr>
          <w:rFonts w:ascii="Times New Roman" w:hAnsi="Times New Roman"/>
          <w:sz w:val="24"/>
          <w:szCs w:val="24"/>
        </w:rPr>
        <w:t>olabil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127C0"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Schäfer&lt;/Author&gt;&lt;Year&gt;2006&lt;/Year&gt;&lt;RecNum&gt;55&lt;/RecNum&gt;&lt;DisplayText&gt;[75]&lt;/DisplayText&gt;&lt;record&gt;&lt;rec-number&gt;55&lt;/rec-number&gt;&lt;foreign-keys&gt;&lt;key app="EN" db-id="00d9ve5eaf9f0lezs2ov50dqvdpe0xr0t2z2" timestamp="1671265802"&gt;55&lt;/key&gt;&lt;/foreign-keys&gt;&lt;ref-type name="Journal Article"&gt;17&lt;/ref-type&gt;&lt;contributors&gt;&lt;authors&gt;&lt;author&gt;Schäfer, Edgar&lt;/author&gt;&lt;author&gt;Dammaschke, Till&lt;/author&gt;&lt;/authors&gt;&lt;/contributors&gt;&lt;titles&gt;&lt;title&gt;Development and sequelae of canal transportation&lt;/title&gt;&lt;secondary-title&gt;Endodontic Topics&lt;/secondary-title&gt;&lt;/titles&gt;&lt;periodical&gt;&lt;full-title&gt;Endodontic topics&lt;/full-title&gt;&lt;/periodical&gt;&lt;pages&gt;75-90&lt;/pages&gt;&lt;volume&gt;15&lt;/volume&gt;&lt;number&gt;1&lt;/number&gt;&lt;dates&gt;&lt;year&gt;2006&lt;/year&gt;&lt;/dates&gt;&lt;isbn&gt;1601-1538&lt;/isbn&gt;&lt;urls&gt;&lt;/urls&gt;&lt;/record&gt;&lt;/Cite&gt;&lt;/EndNote&gt;</w:instrText>
      </w:r>
      <w:r w:rsidR="00F127C0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75]</w:t>
      </w:r>
      <w:r w:rsidR="00F127C0" w:rsidRPr="00237F39">
        <w:rPr>
          <w:rFonts w:ascii="Times New Roman" w:hAnsi="Times New Roman"/>
          <w:sz w:val="24"/>
          <w:szCs w:val="24"/>
        </w:rPr>
        <w:fldChar w:fldCharType="end"/>
      </w:r>
      <w:r w:rsidR="00F127C0" w:rsidRPr="00237F39">
        <w:rPr>
          <w:rFonts w:ascii="Times New Roman" w:hAnsi="Times New Roman"/>
          <w:sz w:val="24"/>
          <w:szCs w:val="24"/>
        </w:rPr>
        <w:t>.</w:t>
      </w:r>
    </w:p>
    <w:p w14:paraId="1744E15F" w14:textId="0BC42906" w:rsidR="004F6C13" w:rsidRPr="00237F39" w:rsidRDefault="00796C51" w:rsidP="00F7737B">
      <w:pPr>
        <w:pStyle w:val="Balk3"/>
      </w:pPr>
      <w:bookmarkStart w:id="33" w:name="_Toc134102397"/>
      <w:r w:rsidRPr="00237F39">
        <w:t>2.4.4.</w:t>
      </w:r>
      <w:r w:rsidR="00E4403D" w:rsidRPr="00237F39">
        <w:t xml:space="preserve"> </w:t>
      </w:r>
      <w:r w:rsidR="007534CB" w:rsidRPr="00237F39">
        <w:t>Strip</w:t>
      </w:r>
      <w:r w:rsidR="00E4403D" w:rsidRPr="00237F39">
        <w:t xml:space="preserve"> </w:t>
      </w:r>
      <w:r w:rsidR="007534CB" w:rsidRPr="00237F39">
        <w:t>perforasyon</w:t>
      </w:r>
      <w:bookmarkEnd w:id="33"/>
    </w:p>
    <w:p w14:paraId="458E5D4D" w14:textId="035F2004" w:rsidR="008B0D13" w:rsidRPr="00237F39" w:rsidRDefault="004C3FC9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Strip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erforasyonlar</w:t>
      </w:r>
      <w:r w:rsidR="00334F4A" w:rsidRPr="00237F39">
        <w:rPr>
          <w:rFonts w:ascii="Times New Roman" w:hAnsi="Times New Roman"/>
          <w:sz w:val="24"/>
          <w:szCs w:val="24"/>
        </w:rPr>
        <w:t>;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şı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15B75" w:rsidRPr="00237F39">
        <w:rPr>
          <w:rFonts w:ascii="Times New Roman" w:hAnsi="Times New Roman"/>
          <w:sz w:val="24"/>
          <w:szCs w:val="24"/>
        </w:rPr>
        <w:t>prepar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riliğ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744A" w:rsidRPr="00237F39">
        <w:rPr>
          <w:rFonts w:ascii="Times New Roman" w:hAnsi="Times New Roman"/>
          <w:sz w:val="24"/>
          <w:szCs w:val="24"/>
        </w:rPr>
        <w:t>hatt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oyunc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üzleştirme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ynaklanı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t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54C14" w:rsidRPr="00237F39">
        <w:rPr>
          <w:rFonts w:ascii="Times New Roman" w:hAnsi="Times New Roman"/>
          <w:sz w:val="24"/>
          <w:szCs w:val="24"/>
        </w:rPr>
        <w:t>bölgede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erforasyonları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ement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ıkım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eriodont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744A" w:rsidRPr="00237F39">
        <w:rPr>
          <w:rFonts w:ascii="Times New Roman" w:hAnsi="Times New Roman"/>
          <w:sz w:val="24"/>
          <w:szCs w:val="24"/>
        </w:rPr>
        <w:t>dokular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C0969" w:rsidRPr="00237F39">
        <w:rPr>
          <w:rFonts w:ascii="Times New Roman" w:hAnsi="Times New Roman"/>
          <w:sz w:val="24"/>
          <w:szCs w:val="24"/>
        </w:rPr>
        <w:t>tahribat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lişkilid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ök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ur</w:t>
      </w:r>
      <w:r w:rsidR="00B55FF9" w:rsidRPr="00237F39">
        <w:rPr>
          <w:rFonts w:ascii="Times New Roman" w:hAnsi="Times New Roman"/>
          <w:sz w:val="24"/>
          <w:szCs w:val="24"/>
        </w:rPr>
        <w:t>k</w:t>
      </w:r>
      <w:r w:rsidRPr="00237F39">
        <w:rPr>
          <w:rFonts w:ascii="Times New Roman" w:hAnsi="Times New Roman"/>
          <w:sz w:val="24"/>
          <w:szCs w:val="24"/>
        </w:rPr>
        <w:t>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önü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i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adikü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uvar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enellik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şı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rece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nced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eden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"tehlike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ölgeler"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dlandırılır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86CEA" w:rsidRPr="00237F39">
        <w:rPr>
          <w:rFonts w:ascii="Times New Roman" w:hAnsi="Times New Roman"/>
          <w:sz w:val="24"/>
          <w:szCs w:val="24"/>
        </w:rPr>
        <w:fldChar w:fldCharType="begin"/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Hülsmann&lt;/Author&gt;&lt;Year&gt;2005&lt;/Year&gt;&lt;RecNum&gt;6&lt;/RecNum&gt;&lt;DisplayText&gt;[6]&lt;/DisplayText&gt;&lt;record&gt;&lt;rec-number&gt;6&lt;/rec-number&gt;&lt;foreign-keys&gt;&lt;key app="EN" db-id="00d9ve5eaf9f0lezs2ov50dqvdpe0xr0t2z2" timestamp="1659886263"&gt;6&lt;/key&gt;&lt;/foreign-keys&gt;&lt;ref-type name="Journal Article"&gt;17&lt;/ref-type&gt;&lt;contributors&gt;&lt;authors&gt;&lt;author&gt;Hülsmann, Michael&lt;/author&gt;&lt;author&gt;Peters, Ove A&lt;/author&gt;&lt;author&gt;Dummer, Paul MH&lt;/author&gt;&lt;/authors&gt;&lt;/contributors&gt;&lt;titles&gt;&lt;title&gt;Mechanical preparation of root canals: shaping goals, techniques and means&lt;/title&gt;&lt;secondary-title&gt;Endodontic topics&lt;/secondary-title&gt;&lt;/titles&gt;&lt;periodical&gt;&lt;full-title&gt;Endodontic topics&lt;/full-title&gt;&lt;/periodical&gt;&lt;pages&gt;30-76&lt;/pages&gt;&lt;volume&gt;10&lt;/volume&gt;&lt;number&gt;1&lt;/number&gt;&lt;dates&gt;&lt;year&gt;2005&lt;/year&gt;&lt;/dates&gt;&lt;isbn&gt;1601-1538&lt;/isbn&gt;&lt;urls&gt;&lt;/urls&gt;&lt;/record&gt;&lt;/Cite&gt;&lt;/EndNote&gt;</w:instrText>
      </w:r>
      <w:r w:rsidR="00A86CEA" w:rsidRPr="00237F39">
        <w:rPr>
          <w:rFonts w:ascii="Times New Roman" w:hAnsi="Times New Roman"/>
          <w:sz w:val="24"/>
          <w:szCs w:val="24"/>
        </w:rPr>
        <w:fldChar w:fldCharType="separate"/>
      </w:r>
      <w:r w:rsidR="004E7CBB" w:rsidRPr="00237F39">
        <w:rPr>
          <w:rFonts w:ascii="Times New Roman" w:hAnsi="Times New Roman"/>
          <w:noProof/>
          <w:sz w:val="24"/>
          <w:szCs w:val="24"/>
        </w:rPr>
        <w:t>[6]</w:t>
      </w:r>
      <w:r w:rsidR="00A86CEA" w:rsidRPr="00237F39">
        <w:rPr>
          <w:rFonts w:ascii="Times New Roman" w:hAnsi="Times New Roman"/>
          <w:sz w:val="24"/>
          <w:szCs w:val="24"/>
        </w:rPr>
        <w:fldChar w:fldCharType="end"/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.</w:t>
      </w:r>
    </w:p>
    <w:p w14:paraId="370F2800" w14:textId="7F66859F" w:rsidR="0005306B" w:rsidRPr="00237F39" w:rsidRDefault="00796C51" w:rsidP="00C15AE2">
      <w:pPr>
        <w:pStyle w:val="Balk3"/>
        <w:rPr>
          <w:shd w:val="clear" w:color="auto" w:fill="FFFFFF"/>
        </w:rPr>
      </w:pPr>
      <w:bookmarkStart w:id="34" w:name="_Toc134102398"/>
      <w:r w:rsidRPr="00237F39">
        <w:rPr>
          <w:shd w:val="clear" w:color="auto" w:fill="FFFFFF"/>
        </w:rPr>
        <w:t>2.4.5.</w:t>
      </w:r>
      <w:r w:rsidR="00E4403D" w:rsidRPr="00237F39">
        <w:rPr>
          <w:shd w:val="clear" w:color="auto" w:fill="FFFFFF"/>
        </w:rPr>
        <w:t xml:space="preserve"> </w:t>
      </w:r>
      <w:r w:rsidR="003664C1" w:rsidRPr="00237F39">
        <w:rPr>
          <w:shd w:val="clear" w:color="auto" w:fill="FFFFFF"/>
        </w:rPr>
        <w:t>Basamak</w:t>
      </w:r>
      <w:r w:rsidR="00E4403D" w:rsidRPr="00237F39">
        <w:rPr>
          <w:shd w:val="clear" w:color="auto" w:fill="FFFFFF"/>
        </w:rPr>
        <w:t xml:space="preserve"> </w:t>
      </w:r>
      <w:r w:rsidR="003664C1" w:rsidRPr="00237F39">
        <w:rPr>
          <w:shd w:val="clear" w:color="auto" w:fill="FFFFFF"/>
        </w:rPr>
        <w:t>oluşumu</w:t>
      </w:r>
      <w:bookmarkEnd w:id="34"/>
    </w:p>
    <w:p w14:paraId="0AD40FD2" w14:textId="35EF5E9D" w:rsidR="003664C1" w:rsidRPr="00237F39" w:rsidRDefault="0005306B" w:rsidP="0070395E">
      <w:pPr>
        <w:spacing w:after="360" w:line="360" w:lineRule="auto"/>
        <w:jc w:val="both"/>
        <w:rPr>
          <w:rFonts w:ascii="Times New Roman" w:hAnsi="Times New Roman"/>
          <w:color w:val="000000"/>
          <w:sz w:val="24"/>
          <w:szCs w:val="24"/>
          <w:u w:val="single"/>
          <w:shd w:val="clear" w:color="auto" w:fill="FFFFFF"/>
        </w:rPr>
      </w:pP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asama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oluşumu,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aletleri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v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azı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durumlard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irrigasyo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olüsyonlarını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apeks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rişimini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ngelleyen,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kö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kanalında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iyatrojeni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olara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oluşturulmuş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ir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düzensizliktir.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554C14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Y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tersiz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nstrümantasyo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v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ksik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obturasyo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il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onuçlanır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A62C13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fldChar w:fldCharType="begin"/>
      </w:r>
      <w:r w:rsidR="006577EF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instrText xml:space="preserve"> ADDIN EN.CITE &lt;EndNote&gt;&lt;Cite&gt;&lt;Author&gt;Lambrianidis&lt;/Author&gt;&lt;Year&gt;2006&lt;/Year&gt;&lt;RecNum&gt;64&lt;/RecNum&gt;&lt;DisplayText&gt;[76]&lt;/DisplayText&gt;&lt;record&gt;&lt;rec-number&gt;64&lt;/rec-number&gt;&lt;foreign-keys&gt;&lt;key app="EN" db-id="00d9ve5eaf9f0lezs2ov50dqvdpe0xr0t2z2" timestamp="1672123300"&gt;64&lt;/key&gt;&lt;/foreign-keys&gt;&lt;ref-type name="Journal Article"&gt;17&lt;/ref-type&gt;&lt;contributors&gt;&lt;authors&gt;&lt;author&gt;Lambrianidis, Theodoros&lt;/author&gt;&lt;/authors&gt;&lt;/contributors&gt;&lt;titles&gt;&lt;title&gt;Ledging and blockage of root canals during canal preparation: causes, recognition, prevention, management, and outcomes&lt;/title&gt;&lt;secondary-title&gt;Endodontic Topics&lt;/secondary-title&gt;&lt;/titles&gt;&lt;periodical&gt;&lt;full-title&gt;Endodontic topics&lt;/full-title&gt;&lt;/periodical&gt;&lt;pages&gt;56-74&lt;/pages&gt;&lt;volume&gt;15&lt;/volume&gt;&lt;number&gt;1&lt;/number&gt;&lt;dates&gt;&lt;year&gt;2006&lt;/year&gt;&lt;/dates&gt;&lt;isbn&gt;1601-1538&lt;/isbn&gt;&lt;urls&gt;&lt;/urls&gt;&lt;/record&gt;&lt;/Cite&gt;&lt;/EndNote&gt;</w:instrText>
      </w:r>
      <w:r w:rsidR="00A62C13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fldChar w:fldCharType="separate"/>
      </w:r>
      <w:r w:rsidR="006577EF" w:rsidRPr="00237F39">
        <w:rPr>
          <w:rFonts w:ascii="Times New Roman" w:hAnsi="Times New Roman"/>
          <w:noProof/>
          <w:color w:val="000000"/>
          <w:sz w:val="24"/>
          <w:szCs w:val="24"/>
          <w:shd w:val="clear" w:color="auto" w:fill="FFFFFF"/>
        </w:rPr>
        <w:t>[76]</w:t>
      </w:r>
      <w:r w:rsidR="00A62C13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fldChar w:fldCharType="end"/>
      </w:r>
      <w:r w:rsidR="00A62C13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.</w:t>
      </w:r>
    </w:p>
    <w:p w14:paraId="4603C95D" w14:textId="77777777" w:rsidR="00F7737B" w:rsidRPr="00237F39" w:rsidRDefault="00F7737B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</w:p>
    <w:p w14:paraId="7AAACF9E" w14:textId="22DE5230" w:rsidR="001552B2" w:rsidRPr="00237F39" w:rsidRDefault="001552B2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lastRenderedPageBreak/>
        <w:t>Basam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uşumunu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edenleri</w:t>
      </w:r>
      <w:r w:rsidR="00B56B84" w:rsidRPr="00237F39">
        <w:rPr>
          <w:rFonts w:ascii="Times New Roman" w:hAnsi="Times New Roman"/>
          <w:sz w:val="24"/>
          <w:szCs w:val="24"/>
        </w:rPr>
        <w:t>: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56B84"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Kenneth M. Hargreaves&lt;/Author&gt;&lt;Year&gt;2016&lt;/Year&gt;&lt;RecNum&gt;90&lt;/RecNum&gt;&lt;DisplayText&gt;[77]&lt;/DisplayText&gt;&lt;record&gt;&lt;rec-number&gt;90&lt;/rec-number&gt;&lt;foreign-keys&gt;&lt;key app="EN" db-id="00d9ve5eaf9f0lezs2ov50dqvdpe0xr0t2z2" timestamp="1680426131"&gt;90&lt;/key&gt;&lt;/foreign-keys&gt;&lt;ref-type name="Book"&gt;6&lt;/ref-type&gt;&lt;contributors&gt;&lt;authors&gt;&lt;author&gt;&lt;style face="normal" font="default" charset="162" size="100%"&gt;Kenneth M. Hargreaves, Lou&lt;/style&gt;&lt;style face="normal" font="default" charset="238" size="100%"&gt;ıs H. Berman, Cohen S&lt;/style&gt;&lt;/author&gt;&lt;/authors&gt;&lt;secondary-authors&gt;&lt;author&gt;&lt;style face="normal" font="default" charset="162" size="100%"&gt;Rotste&lt;/style&gt;&lt;style face="normal" font="default" charset="238" size="100%"&gt;ı&lt;/style&gt;&lt;style face="normal" font="default" charset="162" size="100%"&gt;n, Ilan&lt;/style&gt;&lt;/author&gt;&lt;/secondary-authors&gt;&lt;/contributors&gt;&lt;titles&gt;&lt;title&gt;&lt;style face="normal" font="default" charset="162" size="100%"&gt;COHEN&amp;apos;S PATYWAYS of the PULP, Eleventh Edition&lt;/style&gt;&lt;/title&gt;&lt;secondary-title&gt;&lt;style face="normal" font="default" charset="162" size="100%"&gt;Managing Iatrojenic Endodontic Events&lt;/style&gt;&lt;/secondary-title&gt;&lt;/titles&gt;&lt;pages&gt;&lt;style face="normal" font="default" charset="162" size="100%"&gt;733-737&lt;/style&gt;&lt;/pages&gt;&lt;section&gt;&lt;style face="normal" font="default" charset="162" size="100%"&gt;733-737&lt;/style&gt;&lt;/section&gt;&lt;dates&gt;&lt;year&gt;&lt;style face="normal" font="default" charset="162" size="100%"&gt;2016&lt;/style&gt;&lt;/year&gt;&lt;/dates&gt;&lt;pub-location&gt;&lt;style face="normal" font="default" charset="162" size="100%"&gt;St. Louis, missouri&lt;/style&gt;&lt;/pub-location&gt;&lt;publisher&gt;&lt;style face="normal" font="default" charset="162" size="100%"&gt;Elsevier&lt;/style&gt;&lt;/publisher&gt;&lt;urls&gt;&lt;/urls&gt;&lt;/record&gt;&lt;/Cite&gt;&lt;/EndNote&gt;</w:instrText>
      </w:r>
      <w:r w:rsidR="00B56B84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77]</w:t>
      </w:r>
      <w:r w:rsidR="00B56B84" w:rsidRPr="00237F39">
        <w:rPr>
          <w:rFonts w:ascii="Times New Roman" w:hAnsi="Times New Roman"/>
          <w:sz w:val="24"/>
          <w:szCs w:val="24"/>
        </w:rPr>
        <w:fldChar w:fldCharType="end"/>
      </w:r>
    </w:p>
    <w:p w14:paraId="05EBE0E8" w14:textId="36B4776E" w:rsidR="001552B2" w:rsidRPr="00237F39" w:rsidRDefault="001552B2" w:rsidP="00485CE1">
      <w:pPr>
        <w:numPr>
          <w:ilvl w:val="0"/>
          <w:numId w:val="3"/>
        </w:numPr>
        <w:spacing w:after="360" w:line="360" w:lineRule="auto"/>
        <w:ind w:left="425" w:hanging="425"/>
        <w:contextualSpacing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Kökü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ısmı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eter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rişi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rmey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etersi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iri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vitesi</w:t>
      </w:r>
      <w:r w:rsidR="006E37DC">
        <w:rPr>
          <w:rFonts w:ascii="Times New Roman" w:hAnsi="Times New Roman"/>
          <w:sz w:val="24"/>
          <w:szCs w:val="24"/>
        </w:rPr>
        <w:t>,</w:t>
      </w:r>
    </w:p>
    <w:p w14:paraId="6EDC1F38" w14:textId="44567AC5" w:rsidR="001552B2" w:rsidRPr="00237F39" w:rsidRDefault="001552B2" w:rsidP="00485CE1">
      <w:pPr>
        <w:numPr>
          <w:ilvl w:val="0"/>
          <w:numId w:val="3"/>
        </w:numPr>
        <w:spacing w:after="360" w:line="360" w:lineRule="auto"/>
        <w:ind w:left="425" w:hanging="425"/>
        <w:contextualSpacing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i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önünü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oğr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lendirilmemesi</w:t>
      </w:r>
      <w:r w:rsidR="006E37DC">
        <w:rPr>
          <w:rFonts w:ascii="Times New Roman" w:hAnsi="Times New Roman"/>
          <w:sz w:val="24"/>
          <w:szCs w:val="24"/>
        </w:rPr>
        <w:t>,</w:t>
      </w:r>
    </w:p>
    <w:p w14:paraId="0DA69950" w14:textId="44B0C02B" w:rsidR="001552B2" w:rsidRPr="00237F39" w:rsidRDefault="001552B2" w:rsidP="00485CE1">
      <w:pPr>
        <w:numPr>
          <w:ilvl w:val="0"/>
          <w:numId w:val="3"/>
        </w:numPr>
        <w:spacing w:after="360" w:line="360" w:lineRule="auto"/>
        <w:ind w:left="425" w:hanging="425"/>
        <w:contextualSpacing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uzunluğunu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ata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elirlenmesi</w:t>
      </w:r>
      <w:r w:rsidR="006E37DC">
        <w:rPr>
          <w:rFonts w:ascii="Times New Roman" w:hAnsi="Times New Roman"/>
          <w:sz w:val="24"/>
          <w:szCs w:val="24"/>
        </w:rPr>
        <w:t>,</w:t>
      </w:r>
    </w:p>
    <w:p w14:paraId="4B54502D" w14:textId="4BC8FAFA" w:rsidR="001552B2" w:rsidRPr="00237F39" w:rsidRDefault="001552B2" w:rsidP="00485CE1">
      <w:pPr>
        <w:numPr>
          <w:ilvl w:val="0"/>
          <w:numId w:val="3"/>
        </w:numPr>
        <w:spacing w:after="360" w:line="360" w:lineRule="auto"/>
        <w:ind w:left="425" w:hanging="425"/>
        <w:contextualSpacing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Eğe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zorlanması</w:t>
      </w:r>
      <w:r w:rsidR="006E37DC">
        <w:rPr>
          <w:rFonts w:ascii="Times New Roman" w:hAnsi="Times New Roman"/>
          <w:sz w:val="24"/>
          <w:szCs w:val="24"/>
        </w:rPr>
        <w:t>,</w:t>
      </w:r>
    </w:p>
    <w:p w14:paraId="7C94BE70" w14:textId="78511BFD" w:rsidR="001552B2" w:rsidRPr="00237F39" w:rsidRDefault="001552B2" w:rsidP="00485CE1">
      <w:pPr>
        <w:numPr>
          <w:ilvl w:val="0"/>
          <w:numId w:val="3"/>
        </w:numPr>
        <w:spacing w:after="360" w:line="360" w:lineRule="auto"/>
        <w:ind w:left="425" w:hanging="425"/>
        <w:contextualSpacing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Eğim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aslanm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el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strümanların</w:t>
      </w:r>
      <w:r w:rsidR="00382263" w:rsidRPr="00237F39">
        <w:rPr>
          <w:rFonts w:ascii="Times New Roman" w:hAnsi="Times New Roman"/>
          <w:sz w:val="24"/>
          <w:szCs w:val="24"/>
        </w:rPr>
        <w:t>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n</w:t>
      </w:r>
      <w:r w:rsidR="00382263" w:rsidRPr="00237F39">
        <w:rPr>
          <w:rFonts w:ascii="Times New Roman" w:hAnsi="Times New Roman"/>
          <w:sz w:val="24"/>
          <w:szCs w:val="24"/>
        </w:rPr>
        <w:t>-</w:t>
      </w:r>
      <w:r w:rsidRPr="00237F39">
        <w:rPr>
          <w:rFonts w:ascii="Times New Roman" w:hAnsi="Times New Roman"/>
          <w:sz w:val="24"/>
          <w:szCs w:val="24"/>
        </w:rPr>
        <w:t>eği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rilme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ullanılması</w:t>
      </w:r>
      <w:r w:rsidR="006E37DC">
        <w:rPr>
          <w:rFonts w:ascii="Times New Roman" w:hAnsi="Times New Roman"/>
          <w:sz w:val="24"/>
          <w:szCs w:val="24"/>
        </w:rPr>
        <w:t>,</w:t>
      </w:r>
    </w:p>
    <w:p w14:paraId="715AC4B2" w14:textId="5AABAA93" w:rsidR="001552B2" w:rsidRPr="00237F39" w:rsidRDefault="001552B2" w:rsidP="00485CE1">
      <w:pPr>
        <w:numPr>
          <w:ilvl w:val="0"/>
          <w:numId w:val="3"/>
        </w:numPr>
        <w:spacing w:after="360" w:line="360" w:lineRule="auto"/>
        <w:ind w:left="425" w:hanging="425"/>
        <w:contextualSpacing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Enstrümanlar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ır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ullanılmaması</w:t>
      </w:r>
      <w:r w:rsidR="006E37DC">
        <w:rPr>
          <w:rFonts w:ascii="Times New Roman" w:hAnsi="Times New Roman"/>
          <w:sz w:val="24"/>
          <w:szCs w:val="24"/>
        </w:rPr>
        <w:t>,</w:t>
      </w:r>
    </w:p>
    <w:p w14:paraId="4238E42A" w14:textId="06BBB860" w:rsidR="001552B2" w:rsidRPr="00237F39" w:rsidRDefault="001552B2" w:rsidP="00485CE1">
      <w:pPr>
        <w:numPr>
          <w:ilvl w:val="0"/>
          <w:numId w:val="3"/>
        </w:numPr>
        <w:spacing w:after="360" w:line="360" w:lineRule="auto"/>
        <w:ind w:left="425" w:hanging="425"/>
        <w:contextualSpacing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Eğe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alış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oyutu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şı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rece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öndürülmesi</w:t>
      </w:r>
      <w:r w:rsidR="006E37DC">
        <w:rPr>
          <w:rFonts w:ascii="Times New Roman" w:hAnsi="Times New Roman"/>
          <w:sz w:val="24"/>
          <w:szCs w:val="24"/>
        </w:rPr>
        <w:t>,</w:t>
      </w:r>
    </w:p>
    <w:p w14:paraId="1B95F0B5" w14:textId="6A9CEEB9" w:rsidR="001552B2" w:rsidRPr="00237F39" w:rsidRDefault="001552B2" w:rsidP="00485CE1">
      <w:pPr>
        <w:numPr>
          <w:ilvl w:val="0"/>
          <w:numId w:val="3"/>
        </w:numPr>
        <w:spacing w:after="360" w:line="360" w:lineRule="auto"/>
        <w:ind w:left="425" w:hanging="425"/>
        <w:contextualSpacing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Enstrüman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ı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etersi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rrig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60E27" w:rsidRPr="00237F39">
        <w:rPr>
          <w:rFonts w:ascii="Times New Roman" w:hAnsi="Times New Roman"/>
          <w:sz w:val="24"/>
          <w:szCs w:val="24"/>
        </w:rPr>
        <w:t>yapılması</w:t>
      </w:r>
      <w:r w:rsidR="006E37DC">
        <w:rPr>
          <w:rFonts w:ascii="Times New Roman" w:hAnsi="Times New Roman"/>
          <w:sz w:val="24"/>
          <w:szCs w:val="24"/>
        </w:rPr>
        <w:t>,</w:t>
      </w:r>
    </w:p>
    <w:p w14:paraId="6240143D" w14:textId="217F23B9" w:rsidR="001552B2" w:rsidRPr="00237F39" w:rsidRDefault="001552B2" w:rsidP="00485CE1">
      <w:pPr>
        <w:numPr>
          <w:ilvl w:val="0"/>
          <w:numId w:val="3"/>
        </w:numPr>
        <w:spacing w:after="360" w:line="360" w:lineRule="auto"/>
        <w:ind w:left="425" w:hanging="425"/>
        <w:contextualSpacing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Şel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janlar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z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ullanılması</w:t>
      </w:r>
      <w:r w:rsidR="006E37DC">
        <w:rPr>
          <w:rFonts w:ascii="Times New Roman" w:hAnsi="Times New Roman"/>
          <w:sz w:val="24"/>
          <w:szCs w:val="24"/>
        </w:rPr>
        <w:t>,</w:t>
      </w:r>
    </w:p>
    <w:p w14:paraId="4F5542BF" w14:textId="258A34FE" w:rsidR="001552B2" w:rsidRPr="00237F39" w:rsidRDefault="001552B2" w:rsidP="00485CE1">
      <w:pPr>
        <w:numPr>
          <w:ilvl w:val="0"/>
          <w:numId w:val="3"/>
        </w:numPr>
        <w:spacing w:after="360" w:line="360" w:lineRule="auto"/>
        <w:ind w:left="425" w:hanging="425"/>
        <w:contextualSpacing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Kır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strüman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ıkarmay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alışırk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60E27" w:rsidRPr="00237F39">
        <w:rPr>
          <w:rFonts w:ascii="Times New Roman" w:hAnsi="Times New Roman"/>
          <w:sz w:val="24"/>
          <w:szCs w:val="24"/>
        </w:rPr>
        <w:t>eğe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zorlanması</w:t>
      </w:r>
      <w:r w:rsidR="006E37DC">
        <w:rPr>
          <w:rFonts w:ascii="Times New Roman" w:hAnsi="Times New Roman"/>
          <w:sz w:val="24"/>
          <w:szCs w:val="24"/>
        </w:rPr>
        <w:t>,</w:t>
      </w:r>
    </w:p>
    <w:p w14:paraId="14EE8A62" w14:textId="421FC45F" w:rsidR="001552B2" w:rsidRPr="00237F39" w:rsidRDefault="001552B2" w:rsidP="00485CE1">
      <w:pPr>
        <w:numPr>
          <w:ilvl w:val="0"/>
          <w:numId w:val="3"/>
        </w:numPr>
        <w:spacing w:after="360" w:line="360" w:lineRule="auto"/>
        <w:ind w:left="425" w:hanging="425"/>
        <w:contextualSpacing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Tekrarlay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540EC"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daviler</w:t>
      </w:r>
      <w:r w:rsidR="00C540EC" w:rsidRPr="00237F39">
        <w:rPr>
          <w:rFonts w:ascii="Times New Roman" w:hAnsi="Times New Roman"/>
          <w:sz w:val="24"/>
          <w:szCs w:val="24"/>
        </w:rPr>
        <w:t>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sn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olg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ateryal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uzaklaştırılması</w:t>
      </w:r>
      <w:r w:rsidR="006E37DC">
        <w:rPr>
          <w:rFonts w:ascii="Times New Roman" w:hAnsi="Times New Roman"/>
          <w:sz w:val="24"/>
          <w:szCs w:val="24"/>
        </w:rPr>
        <w:t>,</w:t>
      </w:r>
    </w:p>
    <w:p w14:paraId="1E3F81C8" w14:textId="57BD5105" w:rsidR="001552B2" w:rsidRPr="00237F39" w:rsidRDefault="001552B2" w:rsidP="00485CE1">
      <w:pPr>
        <w:numPr>
          <w:ilvl w:val="0"/>
          <w:numId w:val="3"/>
        </w:numPr>
        <w:spacing w:after="360" w:line="360" w:lineRule="auto"/>
        <w:ind w:left="425" w:hanging="425"/>
        <w:contextualSpacing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Kalsifiy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zorlanması</w:t>
      </w:r>
      <w:r w:rsidR="006E37DC">
        <w:rPr>
          <w:rFonts w:ascii="Times New Roman" w:hAnsi="Times New Roman"/>
          <w:sz w:val="24"/>
          <w:szCs w:val="24"/>
        </w:rPr>
        <w:t>,</w:t>
      </w:r>
    </w:p>
    <w:p w14:paraId="0562A7A2" w14:textId="0D5BB732" w:rsidR="001552B2" w:rsidRPr="00237F39" w:rsidRDefault="001552B2" w:rsidP="00485CE1">
      <w:pPr>
        <w:numPr>
          <w:ilvl w:val="0"/>
          <w:numId w:val="3"/>
        </w:numPr>
        <w:spacing w:after="360" w:line="360" w:lineRule="auto"/>
        <w:ind w:left="425" w:hanging="425"/>
        <w:contextualSpacing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Enstrüman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ı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ölüm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bris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ikmesi</w:t>
      </w:r>
      <w:r w:rsidR="006E37DC">
        <w:rPr>
          <w:rFonts w:ascii="Times New Roman" w:hAnsi="Times New Roman"/>
          <w:sz w:val="24"/>
          <w:szCs w:val="24"/>
        </w:rPr>
        <w:t>dir</w:t>
      </w:r>
      <w:r w:rsidR="00D74C41">
        <w:rPr>
          <w:rFonts w:ascii="Times New Roman" w:hAnsi="Times New Roman"/>
          <w:sz w:val="24"/>
          <w:szCs w:val="24"/>
        </w:rPr>
        <w:t>.</w:t>
      </w:r>
    </w:p>
    <w:p w14:paraId="09F19FF3" w14:textId="23B1636D" w:rsidR="005833FD" w:rsidRPr="00237F39" w:rsidRDefault="00796C51" w:rsidP="00F7737B">
      <w:pPr>
        <w:pStyle w:val="Balk3"/>
      </w:pPr>
      <w:bookmarkStart w:id="35" w:name="_Toc134102399"/>
      <w:r w:rsidRPr="00237F39">
        <w:t>2.4.6.</w:t>
      </w:r>
      <w:r w:rsidR="00E4403D" w:rsidRPr="00237F39">
        <w:t xml:space="preserve"> </w:t>
      </w:r>
      <w:r w:rsidR="00085704" w:rsidRPr="00237F39">
        <w:t>Dirsek</w:t>
      </w:r>
      <w:r w:rsidR="00E4403D" w:rsidRPr="00237F39">
        <w:t xml:space="preserve"> </w:t>
      </w:r>
      <w:r w:rsidR="00085704" w:rsidRPr="00237F39">
        <w:t>oluşumu</w:t>
      </w:r>
      <w:bookmarkEnd w:id="35"/>
    </w:p>
    <w:p w14:paraId="46A321DD" w14:textId="685AABFC" w:rsidR="00C72AB0" w:rsidRPr="00237F39" w:rsidRDefault="00394935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Dirsek;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entiğ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oronal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ı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yn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zama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im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pes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msi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“ku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ati”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aralımdı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özya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aml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li;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enzerliğin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olay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dlandır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üzensizliktir</w:t>
      </w:r>
      <w:r w:rsidR="000D7543" w:rsidRPr="00237F39">
        <w:rPr>
          <w:rFonts w:ascii="Times New Roman" w:hAnsi="Times New Roman"/>
          <w:sz w:val="24"/>
          <w:szCs w:val="24"/>
        </w:rPr>
        <w:t>.</w:t>
      </w:r>
      <w:r w:rsidR="00BA5397">
        <w:rPr>
          <w:rFonts w:ascii="Times New Roman" w:hAnsi="Times New Roman"/>
          <w:sz w:val="24"/>
          <w:szCs w:val="24"/>
        </w:rPr>
        <w:t xml:space="preserve"> </w:t>
      </w:r>
      <w:r w:rsidR="00550559" w:rsidRPr="00237F39">
        <w:rPr>
          <w:rFonts w:ascii="Times New Roman" w:hAnsi="Times New Roman"/>
          <w:sz w:val="24"/>
          <w:szCs w:val="24"/>
        </w:rPr>
        <w:t>Transpor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50559"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50559" w:rsidRPr="00237F39">
        <w:rPr>
          <w:rFonts w:ascii="Times New Roman" w:hAnsi="Times New Roman"/>
          <w:sz w:val="24"/>
          <w:szCs w:val="24"/>
        </w:rPr>
        <w:t>oluş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50559" w:rsidRPr="00237F39">
        <w:rPr>
          <w:rFonts w:ascii="Times New Roman" w:hAnsi="Times New Roman"/>
          <w:sz w:val="24"/>
          <w:szCs w:val="24"/>
        </w:rPr>
        <w:t>düzensi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50559" w:rsidRPr="00237F39">
        <w:rPr>
          <w:rFonts w:ascii="Times New Roman" w:hAnsi="Times New Roman"/>
          <w:sz w:val="24"/>
          <w:szCs w:val="24"/>
        </w:rPr>
        <w:t>genişlet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50559" w:rsidRPr="00237F39">
        <w:rPr>
          <w:rFonts w:ascii="Times New Roman" w:hAnsi="Times New Roman"/>
          <w:sz w:val="24"/>
          <w:szCs w:val="24"/>
        </w:rPr>
        <w:t>sonucu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50559" w:rsidRPr="00237F39">
        <w:rPr>
          <w:rFonts w:ascii="Times New Roman" w:hAnsi="Times New Roman"/>
          <w:sz w:val="24"/>
          <w:szCs w:val="24"/>
        </w:rPr>
        <w:t>kanal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50559" w:rsidRPr="00237F39">
        <w:rPr>
          <w:rFonts w:ascii="Times New Roman" w:hAnsi="Times New Roman"/>
          <w:sz w:val="24"/>
          <w:szCs w:val="24"/>
        </w:rPr>
        <w:t>maksimu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50559" w:rsidRPr="00237F39">
        <w:rPr>
          <w:rFonts w:ascii="Times New Roman" w:hAnsi="Times New Roman"/>
          <w:sz w:val="24"/>
          <w:szCs w:val="24"/>
        </w:rPr>
        <w:t>eği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50559" w:rsidRPr="00237F39">
        <w:rPr>
          <w:rFonts w:ascii="Times New Roman" w:hAnsi="Times New Roman"/>
          <w:sz w:val="24"/>
          <w:szCs w:val="24"/>
        </w:rPr>
        <w:t>nokt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50559" w:rsidRPr="00237F39">
        <w:rPr>
          <w:rFonts w:ascii="Times New Roman" w:hAnsi="Times New Roman"/>
          <w:sz w:val="24"/>
          <w:szCs w:val="24"/>
        </w:rPr>
        <w:t>bulun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50559" w:rsidRPr="00237F39">
        <w:rPr>
          <w:rFonts w:ascii="Times New Roman" w:hAnsi="Times New Roman"/>
          <w:sz w:val="24"/>
          <w:szCs w:val="24"/>
        </w:rPr>
        <w:t>d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50559" w:rsidRPr="00237F39">
        <w:rPr>
          <w:rFonts w:ascii="Times New Roman" w:hAnsi="Times New Roman"/>
          <w:sz w:val="24"/>
          <w:szCs w:val="24"/>
        </w:rPr>
        <w:t>kısımdı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50559" w:rsidRPr="00237F39">
        <w:rPr>
          <w:rFonts w:ascii="Times New Roman" w:hAnsi="Times New Roman"/>
          <w:sz w:val="24"/>
          <w:szCs w:val="24"/>
        </w:rPr>
        <w:t>Oluş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50559"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50559" w:rsidRPr="00237F39">
        <w:rPr>
          <w:rFonts w:ascii="Times New Roman" w:hAnsi="Times New Roman"/>
          <w:sz w:val="24"/>
          <w:szCs w:val="24"/>
        </w:rPr>
        <w:t>şekil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50559" w:rsidRPr="00237F39">
        <w:rPr>
          <w:rFonts w:ascii="Times New Roman" w:hAnsi="Times New Roman"/>
          <w:sz w:val="24"/>
          <w:szCs w:val="24"/>
        </w:rPr>
        <w:t>kanal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50559"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50559" w:rsidRPr="00237F39">
        <w:rPr>
          <w:rFonts w:ascii="Times New Roman" w:hAnsi="Times New Roman"/>
          <w:sz w:val="24"/>
          <w:szCs w:val="24"/>
        </w:rPr>
        <w:t>kısm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50559" w:rsidRPr="00237F39">
        <w:rPr>
          <w:rFonts w:ascii="Times New Roman" w:hAnsi="Times New Roman"/>
          <w:sz w:val="24"/>
          <w:szCs w:val="24"/>
        </w:rPr>
        <w:t>temizlenmes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50559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50559" w:rsidRPr="00237F39">
        <w:rPr>
          <w:rFonts w:ascii="Times New Roman" w:hAnsi="Times New Roman"/>
          <w:sz w:val="24"/>
          <w:szCs w:val="24"/>
        </w:rPr>
        <w:t>doldurulmasın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50559" w:rsidRPr="00237F39">
        <w:rPr>
          <w:rFonts w:ascii="Times New Roman" w:hAnsi="Times New Roman"/>
          <w:sz w:val="24"/>
          <w:szCs w:val="24"/>
        </w:rPr>
        <w:t>engelleyebil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20DD3" w:rsidRPr="00237F39">
        <w:rPr>
          <w:rFonts w:ascii="Times New Roman" w:hAnsi="Times New Roman"/>
          <w:sz w:val="24"/>
          <w:szCs w:val="24"/>
        </w:rPr>
        <w:fldChar w:fldCharType="begin"/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Hülsmann&lt;/Author&gt;&lt;Year&gt;2005&lt;/Year&gt;&lt;RecNum&gt;6&lt;/RecNum&gt;&lt;DisplayText&gt;[6]&lt;/DisplayText&gt;&lt;record&gt;&lt;rec-number&gt;6&lt;/rec-number&gt;&lt;foreign-keys&gt;&lt;key app="EN" db-id="00d9ve5eaf9f0lezs2ov50dqvdpe0xr0t2z2" timestamp="1659886263"&gt;6&lt;/key&gt;&lt;/foreign-keys&gt;&lt;ref-type name="Journal Article"&gt;17&lt;/ref-type&gt;&lt;contributors&gt;&lt;authors&gt;&lt;author&gt;Hülsmann, Michael&lt;/author&gt;&lt;author&gt;Peters, Ove A&lt;/author&gt;&lt;author&gt;Dummer, Paul MH&lt;/author&gt;&lt;/authors&gt;&lt;/contributors&gt;&lt;titles&gt;&lt;title&gt;Mechanical preparation of root canals: shaping goals, techniques and means&lt;/title&gt;&lt;secondary-title&gt;Endodontic topics&lt;/secondary-title&gt;&lt;/titles&gt;&lt;periodical&gt;&lt;full-title&gt;Endodontic topics&lt;/full-title&gt;&lt;/periodical&gt;&lt;pages&gt;30-76&lt;/pages&gt;&lt;volume&gt;10&lt;/volume&gt;&lt;number&gt;1&lt;/number&gt;&lt;dates&gt;&lt;year&gt;2005&lt;/year&gt;&lt;/dates&gt;&lt;isbn&gt;1601-1538&lt;/isbn&gt;&lt;urls&gt;&lt;/urls&gt;&lt;/record&gt;&lt;/Cite&gt;&lt;/EndNote&gt;</w:instrText>
      </w:r>
      <w:r w:rsidR="00520DD3" w:rsidRPr="00237F39">
        <w:rPr>
          <w:rFonts w:ascii="Times New Roman" w:hAnsi="Times New Roman"/>
          <w:sz w:val="24"/>
          <w:szCs w:val="24"/>
        </w:rPr>
        <w:fldChar w:fldCharType="separate"/>
      </w:r>
      <w:r w:rsidR="004E7CBB" w:rsidRPr="00237F39">
        <w:rPr>
          <w:rFonts w:ascii="Times New Roman" w:hAnsi="Times New Roman"/>
          <w:noProof/>
          <w:sz w:val="24"/>
          <w:szCs w:val="24"/>
        </w:rPr>
        <w:t>[6]</w:t>
      </w:r>
      <w:r w:rsidR="00520DD3" w:rsidRPr="00237F39">
        <w:rPr>
          <w:rFonts w:ascii="Times New Roman" w:hAnsi="Times New Roman"/>
          <w:sz w:val="24"/>
          <w:szCs w:val="24"/>
        </w:rPr>
        <w:fldChar w:fldCharType="end"/>
      </w:r>
      <w:r w:rsidR="00D11162" w:rsidRPr="00237F39">
        <w:rPr>
          <w:rFonts w:ascii="Times New Roman" w:hAnsi="Times New Roman"/>
          <w:sz w:val="24"/>
          <w:szCs w:val="24"/>
        </w:rPr>
        <w:t>.</w:t>
      </w:r>
    </w:p>
    <w:p w14:paraId="6D91B38E" w14:textId="6BC8674C" w:rsidR="00507872" w:rsidRPr="00237F39" w:rsidRDefault="00C44355" w:rsidP="00F7737B">
      <w:pPr>
        <w:pStyle w:val="Balk2"/>
      </w:pPr>
      <w:bookmarkStart w:id="36" w:name="_Toc134102400"/>
      <w:r w:rsidRPr="00237F39">
        <w:t>2.5.</w:t>
      </w:r>
      <w:r w:rsidR="00E4403D" w:rsidRPr="00237F39">
        <w:t xml:space="preserve"> </w:t>
      </w:r>
      <w:r w:rsidR="00E30DCB" w:rsidRPr="00237F39">
        <w:t>Prosedürel</w:t>
      </w:r>
      <w:r w:rsidR="00E4403D" w:rsidRPr="00237F39">
        <w:t xml:space="preserve"> </w:t>
      </w:r>
      <w:r w:rsidR="000D7543" w:rsidRPr="00237F39">
        <w:t>Hataların Değerlendirilmesi</w:t>
      </w:r>
      <w:bookmarkEnd w:id="36"/>
    </w:p>
    <w:p w14:paraId="317FBD91" w14:textId="22177BC9" w:rsidR="00744AB8" w:rsidRPr="00237F39" w:rsidRDefault="007420A9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Ni-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et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azırlı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ı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83F20"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tkinliğ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83F20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83F20" w:rsidRPr="00237F39">
        <w:rPr>
          <w:rFonts w:ascii="Times New Roman" w:hAnsi="Times New Roman"/>
          <w:sz w:val="24"/>
          <w:szCs w:val="24"/>
        </w:rPr>
        <w:t>prosedür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83F20" w:rsidRPr="00237F39">
        <w:rPr>
          <w:rFonts w:ascii="Times New Roman" w:hAnsi="Times New Roman"/>
          <w:sz w:val="24"/>
          <w:szCs w:val="24"/>
        </w:rPr>
        <w:t>hata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lendirm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eşit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eto</w:t>
      </w:r>
      <w:r w:rsidR="00B94413" w:rsidRPr="00237F39">
        <w:rPr>
          <w:rFonts w:ascii="Times New Roman" w:hAnsi="Times New Roman"/>
          <w:sz w:val="24"/>
          <w:szCs w:val="24"/>
        </w:rPr>
        <w:t>t</w:t>
      </w:r>
      <w:r w:rsidRPr="00237F39">
        <w:rPr>
          <w:rFonts w:ascii="Times New Roman" w:hAnsi="Times New Roman"/>
          <w:sz w:val="24"/>
          <w:szCs w:val="24"/>
        </w:rPr>
        <w:t>l</w:t>
      </w:r>
      <w:r w:rsidR="00B94413" w:rsidRPr="00237F39">
        <w:rPr>
          <w:rFonts w:ascii="Times New Roman" w:hAnsi="Times New Roman"/>
          <w:sz w:val="24"/>
          <w:szCs w:val="24"/>
        </w:rPr>
        <w:t>a</w:t>
      </w:r>
      <w:r w:rsidRPr="00237F39">
        <w:rPr>
          <w:rFonts w:ascii="Times New Roman" w:hAnsi="Times New Roman"/>
          <w:sz w:val="24"/>
          <w:szCs w:val="24"/>
        </w:rPr>
        <w:t>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ullanılmıştı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Bunlar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radyograf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karşılaştırmaları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diş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uzunlaması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bölünmesini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yüks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çözünürlüklü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bilgisayar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tomografiy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(</w:t>
      </w:r>
      <w:r w:rsidR="007163B2" w:rsidRPr="00237F39">
        <w:rPr>
          <w:rFonts w:ascii="Times New Roman" w:hAnsi="Times New Roman"/>
          <w:sz w:val="24"/>
          <w:szCs w:val="24"/>
        </w:rPr>
        <w:t>B</w:t>
      </w:r>
      <w:r w:rsidR="00251D2B" w:rsidRPr="00237F39">
        <w:rPr>
          <w:rFonts w:ascii="Times New Roman" w:hAnsi="Times New Roman"/>
          <w:sz w:val="24"/>
          <w:szCs w:val="24"/>
        </w:rPr>
        <w:t>T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mikrotomografiy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(</w:t>
      </w:r>
      <w:r w:rsidR="007163B2" w:rsidRPr="00237F39">
        <w:rPr>
          <w:rFonts w:ascii="Times New Roman" w:hAnsi="Times New Roman"/>
          <w:sz w:val="24"/>
          <w:szCs w:val="24"/>
        </w:rPr>
        <w:t>μB</w:t>
      </w:r>
      <w:r w:rsidR="00251D2B" w:rsidRPr="00237F39">
        <w:rPr>
          <w:rFonts w:ascii="Times New Roman" w:hAnsi="Times New Roman"/>
          <w:sz w:val="24"/>
          <w:szCs w:val="24"/>
        </w:rPr>
        <w:t>T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içer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773E6"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Sydney&lt;/Author&gt;&lt;Year&gt;1991&lt;/Year&gt;&lt;RecNum&gt;65&lt;/RecNum&gt;&lt;DisplayText&gt;[78, 79]&lt;/DisplayText&gt;&lt;record&gt;&lt;rec-number&gt;65&lt;/rec-number&gt;&lt;foreign-keys&gt;&lt;key app="EN" db-id="00d9ve5eaf9f0lezs2ov50dqvdpe0xr0t2z2" timestamp="1672730973"&gt;65&lt;/key&gt;&lt;/foreign-keys&gt;&lt;ref-type name="Journal Article"&gt;17&lt;/ref-type&gt;&lt;contributors&gt;&lt;authors&gt;&lt;author&gt;Sydney, Gilson Blitzkow&lt;/author&gt;&lt;author&gt;Batista, Antonio&lt;/author&gt;&lt;author&gt;de Melo, L Loureiro&lt;/author&gt;&lt;/authors&gt;&lt;/contributors&gt;&lt;titles&gt;&lt;title&gt;The radiographic platform: a new method to evaluate root canal preparation in vitro&lt;/title&gt;&lt;secondary-title&gt;Journal of Endodontics&lt;/secondary-title&gt;&lt;/titles&gt;&lt;periodical&gt;&lt;full-title&gt;Journal of Endodontics&lt;/full-title&gt;&lt;/periodical&gt;&lt;pages&gt;570-572&lt;/pages&gt;&lt;volume&gt;17&lt;/volume&gt;&lt;number&gt;11&lt;/number&gt;&lt;dates&gt;&lt;year&gt;1991&lt;/year&gt;&lt;/dates&gt;&lt;isbn&gt;0099-2399&lt;/isbn&gt;&lt;urls&gt;&lt;/urls&gt;&lt;/record&gt;&lt;/Cite&gt;&lt;Cite&gt;&lt;Author&gt;Bramante&lt;/Author&gt;&lt;Year&gt;1987&lt;/Year&gt;&lt;RecNum&gt;66&lt;/RecNum&gt;&lt;record&gt;&lt;rec-number&gt;66&lt;/rec-number&gt;&lt;foreign-keys&gt;&lt;key app="EN" db-id="00d9ve5eaf9f0lezs2ov50dqvdpe0xr0t2z2" timestamp="1672731020"&gt;66&lt;/key&gt;&lt;/foreign-keys&gt;&lt;ref-type name="Journal Article"&gt;17&lt;/ref-type&gt;&lt;contributors&gt;&lt;authors&gt;&lt;author&gt;Bramante, Clóvis Monteiro&lt;/author&gt;&lt;author&gt;Berbert, Alceu&lt;/author&gt;&lt;author&gt;Borges, Roberto Pinheiro&lt;/author&gt;&lt;/authors&gt;&lt;/contributors&gt;&lt;titles&gt;&lt;title&gt;A methodology for evaluation of root canal instrumentation&lt;/title&gt;&lt;secondary-title&gt;J. endod&lt;/secondary-title&gt;&lt;/titles&gt;&lt;periodical&gt;&lt;full-title&gt;J. endod&lt;/full-title&gt;&lt;/periodical&gt;&lt;pages&gt;243-5&lt;/pages&gt;&lt;dates&gt;&lt;year&gt;1987&lt;/year&gt;&lt;/dates&gt;&lt;urls&gt;&lt;/urls&gt;&lt;/record&gt;&lt;/Cite&gt;&lt;/EndNote&gt;</w:instrText>
      </w:r>
      <w:r w:rsidR="004773E6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78,</w:t>
      </w:r>
      <w:r w:rsidR="00E4403D" w:rsidRPr="00237F39">
        <w:rPr>
          <w:rFonts w:ascii="Times New Roman" w:hAnsi="Times New Roman"/>
          <w:noProof/>
          <w:sz w:val="24"/>
          <w:szCs w:val="24"/>
        </w:rPr>
        <w:t xml:space="preserve"> </w:t>
      </w:r>
      <w:r w:rsidR="006577EF" w:rsidRPr="00237F39">
        <w:rPr>
          <w:rFonts w:ascii="Times New Roman" w:hAnsi="Times New Roman"/>
          <w:noProof/>
          <w:sz w:val="24"/>
          <w:szCs w:val="24"/>
        </w:rPr>
        <w:t>79]</w:t>
      </w:r>
      <w:r w:rsidR="004773E6" w:rsidRPr="00237F39">
        <w:rPr>
          <w:rFonts w:ascii="Times New Roman" w:hAnsi="Times New Roman"/>
          <w:sz w:val="24"/>
          <w:szCs w:val="24"/>
        </w:rPr>
        <w:fldChar w:fldCharType="end"/>
      </w:r>
      <w:r w:rsidR="00251D2B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He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01168" w:rsidRPr="00237F39">
        <w:rPr>
          <w:rFonts w:ascii="Times New Roman" w:hAnsi="Times New Roman"/>
          <w:sz w:val="24"/>
          <w:szCs w:val="24"/>
        </w:rPr>
        <w:t>μ</w:t>
      </w:r>
      <w:r w:rsidR="00ED7D3E" w:rsidRPr="00237F39">
        <w:rPr>
          <w:rFonts w:ascii="Times New Roman" w:hAnsi="Times New Roman"/>
          <w:sz w:val="24"/>
          <w:szCs w:val="24"/>
        </w:rPr>
        <w:t>B</w:t>
      </w:r>
      <w:r w:rsidR="00801168" w:rsidRPr="00237F39">
        <w:rPr>
          <w:rFonts w:ascii="Times New Roman" w:hAnsi="Times New Roman"/>
          <w:sz w:val="24"/>
          <w:szCs w:val="24"/>
        </w:rPr>
        <w:t>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he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D7D3E" w:rsidRPr="00237F39">
        <w:rPr>
          <w:rFonts w:ascii="Times New Roman" w:hAnsi="Times New Roman"/>
          <w:sz w:val="24"/>
          <w:szCs w:val="24"/>
        </w:rPr>
        <w:t>B</w:t>
      </w:r>
      <w:r w:rsidR="00251D2B" w:rsidRPr="00237F39">
        <w:rPr>
          <w:rFonts w:ascii="Times New Roman" w:hAnsi="Times New Roman"/>
          <w:sz w:val="24"/>
          <w:szCs w:val="24"/>
        </w:rPr>
        <w:t>T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nesne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ayrıntı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3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boyutl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gözlem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i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ver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duvarlar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çıkar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dent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miktarın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tahribatsı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şeki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ölçtüğü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endodont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değerlendirmeler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yarar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olduk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gösterilmişt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61C2D" w:rsidRPr="00237F39">
        <w:rPr>
          <w:rFonts w:ascii="Times New Roman" w:hAnsi="Times New Roman"/>
          <w:sz w:val="24"/>
          <w:szCs w:val="24"/>
        </w:rPr>
        <w:t>Yüks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61C2D" w:rsidRPr="00237F39">
        <w:rPr>
          <w:rFonts w:ascii="Times New Roman" w:hAnsi="Times New Roman"/>
          <w:sz w:val="24"/>
          <w:szCs w:val="24"/>
        </w:rPr>
        <w:t>çözünürlüklü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BT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gelene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bilgisayar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tomograf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(BT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kompak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şeklidir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anc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lastRenderedPageBreak/>
        <w:t>yüks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çözünürlü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sahipt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neden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A4F9F">
        <w:rPr>
          <w:rFonts w:ascii="Times New Roman" w:hAnsi="Times New Roman"/>
          <w:sz w:val="24"/>
          <w:szCs w:val="24"/>
        </w:rPr>
        <w:t>şekillendiril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kanallarında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değişiklik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kes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şeki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belirlenmes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1D2B" w:rsidRPr="00237F39">
        <w:rPr>
          <w:rFonts w:ascii="Times New Roman" w:hAnsi="Times New Roman"/>
          <w:sz w:val="24"/>
          <w:szCs w:val="24"/>
        </w:rPr>
        <w:t>sağ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F277F"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Özer&lt;/Author&gt;&lt;Year&gt;2011&lt;/Year&gt;&lt;RecNum&gt;67&lt;/RecNum&gt;&lt;DisplayText&gt;[80]&lt;/DisplayText&gt;&lt;record&gt;&lt;rec-number&gt;67&lt;/rec-number&gt;&lt;foreign-keys&gt;&lt;key app="EN" db-id="00d9ve5eaf9f0lezs2ov50dqvdpe0xr0t2z2" timestamp="1672731129"&gt;67&lt;/key&gt;&lt;/foreign-keys&gt;&lt;ref-type name="Journal Article"&gt;17&lt;/ref-type&gt;&lt;contributors&gt;&lt;authors&gt;&lt;author&gt;Özer, S. Y.&lt;/author&gt;&lt;/authors&gt;&lt;/contributors&gt;&lt;auth-address&gt;Faculty of Dentistry, Department of Operative Dentistry and Endodontics, Dicle University, Diyarbakir, Turkey. senemygt@hotmail.com&lt;/auth-address&gt;&lt;titles&gt;&lt;title&gt;Comparison of root canal transportation induced by three rotary systems with noncutting tips using computed tomography&lt;/title&gt;&lt;secondary-title&gt;Oral Surg Oral Med Oral Pathol Oral Radiol Endod&lt;/secondary-title&gt;&lt;/titles&gt;&lt;periodical&gt;&lt;full-title&gt;Oral Surg Oral Med Oral Pathol Oral Radiol Endod&lt;/full-title&gt;&lt;/periodical&gt;&lt;pages&gt;244-50&lt;/pages&gt;&lt;volume&gt;111&lt;/volume&gt;&lt;number&gt;2&lt;/number&gt;&lt;edition&gt;2010/12/21&lt;/edition&gt;&lt;keywords&gt;&lt;keyword&gt;Cone-Beam Computed Tomography&lt;/keyword&gt;&lt;keyword&gt;Dental Alloys&lt;/keyword&gt;&lt;keyword&gt;Dental Instruments&lt;/keyword&gt;&lt;keyword&gt;Dental Pulp Cavity/*anatomy &amp;amp; histology/diagnostic imaging/surgery&lt;/keyword&gt;&lt;keyword&gt;Equipment Design&lt;/keyword&gt;&lt;keyword&gt;Humans&lt;/keyword&gt;&lt;keyword&gt;Maxilla&lt;/keyword&gt;&lt;keyword&gt;Molar&lt;/keyword&gt;&lt;keyword&gt;Nickel&lt;/keyword&gt;&lt;keyword&gt;Odontometry&lt;/keyword&gt;&lt;keyword&gt;Root Canal Preparation/*instrumentation/methods&lt;/keyword&gt;&lt;keyword&gt;Titanium&lt;/keyword&gt;&lt;keyword&gt;Tooth Apex/*anatomy &amp;amp; histology/diagnostic imaging/surgery&lt;/keyword&gt;&lt;/keywords&gt;&lt;dates&gt;&lt;year&gt;2011&lt;/year&gt;&lt;pub-dates&gt;&lt;date&gt;Feb&lt;/date&gt;&lt;/pub-dates&gt;&lt;/dates&gt;&lt;isbn&gt;1079-2104&lt;/isbn&gt;&lt;accession-num&gt;21167759&lt;/accession-num&gt;&lt;urls&gt;&lt;/urls&gt;&lt;electronic-resource-num&gt;10.1016/j.tripleo.2010.08.017&lt;/electronic-resource-num&gt;&lt;remote-database-provider&gt;NLM&lt;/remote-database-provider&gt;&lt;language&gt;eng&lt;/language&gt;&lt;/record&gt;&lt;/Cite&gt;&lt;/EndNote&gt;</w:instrText>
      </w:r>
      <w:r w:rsidR="001F277F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80]</w:t>
      </w:r>
      <w:r w:rsidR="001F277F" w:rsidRPr="00237F39">
        <w:rPr>
          <w:rFonts w:ascii="Times New Roman" w:hAnsi="Times New Roman"/>
          <w:sz w:val="24"/>
          <w:szCs w:val="24"/>
        </w:rPr>
        <w:fldChar w:fldCharType="end"/>
      </w:r>
      <w:r w:rsidR="001F277F" w:rsidRPr="00237F39">
        <w:rPr>
          <w:rFonts w:ascii="Times New Roman" w:hAnsi="Times New Roman"/>
          <w:sz w:val="24"/>
          <w:szCs w:val="24"/>
        </w:rPr>
        <w:t>.</w:t>
      </w:r>
    </w:p>
    <w:p w14:paraId="4A620C93" w14:textId="79E110AE" w:rsidR="00647A36" w:rsidRPr="00237F39" w:rsidRDefault="003323F6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Günümüz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repar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knik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tkinliğ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lendirme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lgisayar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omograf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</w:t>
      </w:r>
      <w:r w:rsidR="006403F3" w:rsidRPr="00237F39">
        <w:rPr>
          <w:rFonts w:ascii="Times New Roman" w:hAnsi="Times New Roman"/>
          <w:sz w:val="24"/>
          <w:szCs w:val="24"/>
        </w:rPr>
        <w:t>B</w:t>
      </w:r>
      <w:r w:rsidRPr="00237F39">
        <w:rPr>
          <w:rFonts w:ascii="Times New Roman" w:hAnsi="Times New Roman"/>
          <w:sz w:val="24"/>
          <w:szCs w:val="24"/>
        </w:rPr>
        <w:t>T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μ-</w:t>
      </w:r>
      <w:r w:rsidR="006403F3" w:rsidRPr="00237F39">
        <w:rPr>
          <w:rFonts w:ascii="Times New Roman" w:hAnsi="Times New Roman"/>
          <w:sz w:val="24"/>
          <w:szCs w:val="24"/>
        </w:rPr>
        <w:t>B</w:t>
      </w:r>
      <w:r w:rsidRPr="00237F39">
        <w:rPr>
          <w:rFonts w:ascii="Times New Roman" w:hAnsi="Times New Roman"/>
          <w:sz w:val="24"/>
          <w:szCs w:val="24"/>
        </w:rPr>
        <w:t>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öntem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la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ıkmaktadı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F07F5"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F07F5" w:rsidRPr="00237F39">
        <w:rPr>
          <w:rFonts w:ascii="Times New Roman" w:hAnsi="Times New Roman"/>
          <w:sz w:val="24"/>
          <w:szCs w:val="24"/>
        </w:rPr>
        <w:t>i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F07F5" w:rsidRPr="00237F39">
        <w:rPr>
          <w:rFonts w:ascii="Times New Roman" w:hAnsi="Times New Roman"/>
          <w:sz w:val="24"/>
          <w:szCs w:val="24"/>
        </w:rPr>
        <w:t>tekn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F07F5" w:rsidRPr="00237F39">
        <w:rPr>
          <w:rFonts w:ascii="Times New Roman" w:hAnsi="Times New Roman"/>
          <w:sz w:val="24"/>
          <w:szCs w:val="24"/>
        </w:rPr>
        <w:t>kullanı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ları</w:t>
      </w:r>
      <w:r w:rsidR="00FF07F5" w:rsidRPr="00237F39">
        <w:rPr>
          <w:rFonts w:ascii="Times New Roman" w:hAnsi="Times New Roman"/>
          <w:sz w:val="24"/>
          <w:szCs w:val="24"/>
        </w:rPr>
        <w:t>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tay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F07F5" w:rsidRPr="00237F39">
        <w:rPr>
          <w:rFonts w:ascii="Times New Roman" w:hAnsi="Times New Roman"/>
          <w:sz w:val="24"/>
          <w:szCs w:val="24"/>
        </w:rPr>
        <w:t>görüntülen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F07F5" w:rsidRPr="00237F39">
        <w:rPr>
          <w:rFonts w:ascii="Times New Roman" w:hAnsi="Times New Roman"/>
          <w:sz w:val="24"/>
          <w:szCs w:val="24"/>
        </w:rPr>
        <w:t>sağlanabil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μ-</w:t>
      </w:r>
      <w:r w:rsidR="007D1D1F" w:rsidRPr="00237F39">
        <w:rPr>
          <w:rFonts w:ascii="Times New Roman" w:hAnsi="Times New Roman"/>
          <w:sz w:val="24"/>
          <w:szCs w:val="24"/>
        </w:rPr>
        <w:t>B</w:t>
      </w:r>
      <w:r w:rsidRPr="00237F39">
        <w:rPr>
          <w:rFonts w:ascii="Times New Roman" w:hAnsi="Times New Roman"/>
          <w:sz w:val="24"/>
          <w:szCs w:val="24"/>
        </w:rPr>
        <w:t>T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elene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D1D1F" w:rsidRPr="00237F39">
        <w:rPr>
          <w:rFonts w:ascii="Times New Roman" w:hAnsi="Times New Roman"/>
          <w:sz w:val="24"/>
          <w:szCs w:val="24"/>
        </w:rPr>
        <w:t>B</w:t>
      </w:r>
      <w:r w:rsidRPr="00237F39">
        <w:rPr>
          <w:rFonts w:ascii="Times New Roman" w:hAnsi="Times New Roman"/>
          <w:sz w:val="24"/>
          <w:szCs w:val="24"/>
        </w:rPr>
        <w:t>T’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üks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özünürlü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hipt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repa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il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larında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işiklik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e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elirlenmes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ğlar</w:t>
      </w:r>
      <w:r w:rsidR="00FF07F5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32A52" w:rsidRPr="00237F39">
        <w:rPr>
          <w:rFonts w:ascii="Times New Roman" w:hAnsi="Times New Roman"/>
          <w:sz w:val="24"/>
          <w:szCs w:val="24"/>
        </w:rPr>
        <w:t>μ-CT</w:t>
      </w:r>
      <w:r w:rsidR="00076AA2" w:rsidRPr="00237F39">
        <w:rPr>
          <w:rFonts w:ascii="Times New Roman" w:hAnsi="Times New Roman"/>
          <w:sz w:val="24"/>
          <w:szCs w:val="24"/>
        </w:rPr>
        <w:t>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76AA2"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76AA2"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76AA2" w:rsidRPr="00237F39">
        <w:rPr>
          <w:rFonts w:ascii="Times New Roman" w:hAnsi="Times New Roman"/>
          <w:sz w:val="24"/>
          <w:szCs w:val="24"/>
        </w:rPr>
        <w:t>geometris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76AA2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A4F9F">
        <w:rPr>
          <w:rFonts w:ascii="Times New Roman" w:hAnsi="Times New Roman"/>
          <w:sz w:val="24"/>
          <w:szCs w:val="24"/>
        </w:rPr>
        <w:t>prepar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76AA2" w:rsidRPr="00237F39">
        <w:rPr>
          <w:rFonts w:ascii="Times New Roman" w:hAnsi="Times New Roman"/>
          <w:sz w:val="24"/>
          <w:szCs w:val="24"/>
        </w:rPr>
        <w:t>sonra</w:t>
      </w:r>
      <w:r w:rsidR="00FE0110">
        <w:rPr>
          <w:rFonts w:ascii="Times New Roman" w:hAnsi="Times New Roman"/>
          <w:sz w:val="24"/>
          <w:szCs w:val="24"/>
        </w:rPr>
        <w:t>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76AA2" w:rsidRPr="00237F39">
        <w:rPr>
          <w:rFonts w:ascii="Times New Roman" w:hAnsi="Times New Roman"/>
          <w:sz w:val="24"/>
          <w:szCs w:val="24"/>
        </w:rPr>
        <w:t>değişiklik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76AA2" w:rsidRPr="00237F39">
        <w:rPr>
          <w:rFonts w:ascii="Times New Roman" w:hAnsi="Times New Roman"/>
          <w:sz w:val="24"/>
          <w:szCs w:val="24"/>
        </w:rPr>
        <w:t>ayrıntı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76AA2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76AA2" w:rsidRPr="00237F39">
        <w:rPr>
          <w:rFonts w:ascii="Times New Roman" w:hAnsi="Times New Roman"/>
          <w:sz w:val="24"/>
          <w:szCs w:val="24"/>
        </w:rPr>
        <w:t>incelem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76AA2"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76AA2" w:rsidRPr="00237F39">
        <w:rPr>
          <w:rFonts w:ascii="Times New Roman" w:hAnsi="Times New Roman"/>
          <w:sz w:val="24"/>
          <w:szCs w:val="24"/>
        </w:rPr>
        <w:t>ye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76AA2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76AA2" w:rsidRPr="00237F39">
        <w:rPr>
          <w:rFonts w:ascii="Times New Roman" w:hAnsi="Times New Roman"/>
          <w:sz w:val="24"/>
          <w:szCs w:val="24"/>
        </w:rPr>
        <w:t>değer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76AA2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76AA2" w:rsidRPr="00237F39">
        <w:rPr>
          <w:rFonts w:ascii="Times New Roman" w:hAnsi="Times New Roman"/>
          <w:sz w:val="24"/>
          <w:szCs w:val="24"/>
        </w:rPr>
        <w:t>araçtı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4150A"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Peters&lt;/Author&gt;&lt;Year&gt;2001&lt;/Year&gt;&lt;RecNum&gt;68&lt;/RecNum&gt;&lt;DisplayText&gt;[81]&lt;/DisplayText&gt;&lt;record&gt;&lt;rec-number&gt;68&lt;/rec-number&gt;&lt;foreign-keys&gt;&lt;key app="EN" db-id="00d9ve5eaf9f0lezs2ov50dqvdpe0xr0t2z2" timestamp="1672733882"&gt;68&lt;/key&gt;&lt;/foreign-keys&gt;&lt;ref-type name="Journal Article"&gt;17&lt;/ref-type&gt;&lt;contributors&gt;&lt;authors&gt;&lt;author&gt;Peters, O. A.&lt;/author&gt;&lt;author&gt;Schönenberger, K.&lt;/author&gt;&lt;author&gt;Laib, A.&lt;/author&gt;&lt;/authors&gt;&lt;/contributors&gt;&lt;auth-address&gt;Department of Preventive Dentistry, Cariology and Periodontology, ETH, University of Zurich, Zurich, Switzerland. peters@zmk.unizh.ch&lt;/auth-address&gt;&lt;titles&gt;&lt;title&gt;Effects of four Ni-Ti preparation techniques on root canal geometry assessed by micro computed tomography&lt;/title&gt;&lt;secondary-title&gt;Int Endod J&lt;/secondary-title&gt;&lt;/titles&gt;&lt;periodical&gt;&lt;full-title&gt;Int Endod J&lt;/full-title&gt;&lt;/periodical&gt;&lt;pages&gt;221-30&lt;/pages&gt;&lt;volume&gt;34&lt;/volume&gt;&lt;number&gt;3&lt;/number&gt;&lt;edition&gt;2002/08/24&lt;/edition&gt;&lt;keywords&gt;&lt;keyword&gt;Analysis of Variance&lt;/keyword&gt;&lt;keyword&gt;*Dental Alloys&lt;/keyword&gt;&lt;keyword&gt;Dental Pulp Cavity/*ultrastructure&lt;/keyword&gt;&lt;keyword&gt;Dentin/ultrastructure&lt;/keyword&gt;&lt;keyword&gt;Equipment Design&lt;/keyword&gt;&lt;keyword&gt;Humans&lt;/keyword&gt;&lt;keyword&gt;Image Processing, Computer-Assisted&lt;/keyword&gt;&lt;keyword&gt;Imaging, Three-Dimensional/methods&lt;/keyword&gt;&lt;keyword&gt;Microradiography/methods&lt;/keyword&gt;&lt;keyword&gt;Molar/ultrastructure&lt;/keyword&gt;&lt;keyword&gt;*Nickel&lt;/keyword&gt;&lt;keyword&gt;Observer Variation&lt;/keyword&gt;&lt;keyword&gt;Root Canal Preparation/*instrumentation/methods&lt;/keyword&gt;&lt;keyword&gt;*Titanium&lt;/keyword&gt;&lt;keyword&gt;Tomography, X-Ray Computed/*methods&lt;/keyword&gt;&lt;/keywords&gt;&lt;dates&gt;&lt;year&gt;2001&lt;/year&gt;&lt;pub-dates&gt;&lt;date&gt;Apr&lt;/date&gt;&lt;/pub-dates&gt;&lt;/dates&gt;&lt;isbn&gt;0143-2885 (Print)&amp;#xD;0143-2885&lt;/isbn&gt;&lt;accession-num&gt;12193268&lt;/accession-num&gt;&lt;urls&gt;&lt;/urls&gt;&lt;electronic-resource-num&gt;10.1046/j.1365-2591.2001.00373.x&lt;/electronic-resource-num&gt;&lt;remote-database-provider&gt;NLM&lt;/remote-database-provider&gt;&lt;language&gt;eng&lt;/language&gt;&lt;/record&gt;&lt;/Cite&gt;&lt;/EndNote&gt;</w:instrText>
      </w:r>
      <w:r w:rsidR="00B4150A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81]</w:t>
      </w:r>
      <w:r w:rsidR="00B4150A" w:rsidRPr="00237F39">
        <w:rPr>
          <w:rFonts w:ascii="Times New Roman" w:hAnsi="Times New Roman"/>
          <w:sz w:val="24"/>
          <w:szCs w:val="24"/>
        </w:rPr>
        <w:fldChar w:fldCharType="end"/>
      </w:r>
      <w:r w:rsidR="00B4150A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C67D7" w:rsidRPr="00237F39">
        <w:rPr>
          <w:rFonts w:ascii="Times New Roman" w:hAnsi="Times New Roman"/>
          <w:sz w:val="24"/>
          <w:szCs w:val="24"/>
        </w:rPr>
        <w:t>μ-</w:t>
      </w:r>
      <w:r w:rsidR="007D1D1F" w:rsidRPr="00237F39">
        <w:rPr>
          <w:rFonts w:ascii="Times New Roman" w:hAnsi="Times New Roman"/>
          <w:sz w:val="24"/>
          <w:szCs w:val="24"/>
        </w:rPr>
        <w:t>B</w:t>
      </w:r>
      <w:r w:rsidR="00FC67D7" w:rsidRPr="00237F39">
        <w:rPr>
          <w:rFonts w:ascii="Times New Roman" w:hAnsi="Times New Roman"/>
          <w:sz w:val="24"/>
          <w:szCs w:val="24"/>
        </w:rPr>
        <w:t>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C67D7" w:rsidRPr="00237F39">
        <w:rPr>
          <w:rFonts w:ascii="Times New Roman" w:hAnsi="Times New Roman"/>
          <w:sz w:val="24"/>
          <w:szCs w:val="24"/>
        </w:rPr>
        <w:t>invazi</w:t>
      </w:r>
      <w:r w:rsidR="001D1601" w:rsidRPr="00237F39">
        <w:rPr>
          <w:rFonts w:ascii="Times New Roman" w:hAnsi="Times New Roman"/>
          <w:sz w:val="24"/>
          <w:szCs w:val="24"/>
        </w:rPr>
        <w:t>v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C67D7" w:rsidRPr="00237F39">
        <w:rPr>
          <w:rFonts w:ascii="Times New Roman" w:hAnsi="Times New Roman"/>
          <w:sz w:val="24"/>
          <w:szCs w:val="24"/>
        </w:rPr>
        <w:t>olmay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C67D7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C67D7" w:rsidRPr="00237F39">
        <w:rPr>
          <w:rFonts w:ascii="Times New Roman" w:hAnsi="Times New Roman"/>
          <w:sz w:val="24"/>
          <w:szCs w:val="24"/>
        </w:rPr>
        <w:t>şeki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C67D7" w:rsidRPr="00237F39">
        <w:rPr>
          <w:rFonts w:ascii="Times New Roman" w:hAnsi="Times New Roman"/>
          <w:sz w:val="24"/>
          <w:szCs w:val="24"/>
        </w:rPr>
        <w:t>di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C67D7" w:rsidRPr="00237F39">
        <w:rPr>
          <w:rFonts w:ascii="Times New Roman" w:hAnsi="Times New Roman"/>
          <w:sz w:val="24"/>
          <w:szCs w:val="24"/>
        </w:rPr>
        <w:t>anatomis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C67D7" w:rsidRPr="00237F39">
        <w:rPr>
          <w:rFonts w:ascii="Times New Roman" w:hAnsi="Times New Roman"/>
          <w:sz w:val="24"/>
          <w:szCs w:val="24"/>
        </w:rPr>
        <w:t>görüntüler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C67D7" w:rsidRPr="00237F39">
        <w:rPr>
          <w:rFonts w:ascii="Times New Roman" w:hAnsi="Times New Roman"/>
          <w:sz w:val="24"/>
          <w:szCs w:val="24"/>
        </w:rPr>
        <w:t>üret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038F3" w:rsidRPr="00237F39">
        <w:rPr>
          <w:rFonts w:ascii="Times New Roman" w:hAnsi="Times New Roman"/>
          <w:sz w:val="24"/>
          <w:szCs w:val="24"/>
        </w:rPr>
        <w:t>K</w:t>
      </w:r>
      <w:r w:rsidR="00FC67D7" w:rsidRPr="00237F39">
        <w:rPr>
          <w:rFonts w:ascii="Times New Roman" w:hAnsi="Times New Roman"/>
          <w:sz w:val="24"/>
          <w:szCs w:val="24"/>
        </w:rPr>
        <w:t>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C67D7"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C67D7" w:rsidRPr="00237F39">
        <w:rPr>
          <w:rFonts w:ascii="Times New Roman" w:hAnsi="Times New Roman"/>
          <w:sz w:val="24"/>
          <w:szCs w:val="24"/>
        </w:rPr>
        <w:t>enstrüman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C67D7" w:rsidRPr="00237F39">
        <w:rPr>
          <w:rFonts w:ascii="Times New Roman" w:hAnsi="Times New Roman"/>
          <w:sz w:val="24"/>
          <w:szCs w:val="24"/>
        </w:rPr>
        <w:t>teknik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C67D7"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C67D7" w:rsidRPr="00237F39">
        <w:rPr>
          <w:rFonts w:ascii="Times New Roman" w:hAnsi="Times New Roman"/>
          <w:sz w:val="24"/>
          <w:szCs w:val="24"/>
        </w:rPr>
        <w:t>şek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C67D7" w:rsidRPr="00237F39">
        <w:rPr>
          <w:rFonts w:ascii="Times New Roman" w:hAnsi="Times New Roman"/>
          <w:sz w:val="24"/>
          <w:szCs w:val="24"/>
        </w:rPr>
        <w:t>üzerinde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C67D7" w:rsidRPr="00237F39">
        <w:rPr>
          <w:rFonts w:ascii="Times New Roman" w:hAnsi="Times New Roman"/>
          <w:sz w:val="24"/>
          <w:szCs w:val="24"/>
        </w:rPr>
        <w:t>etkiler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C67D7" w:rsidRPr="00237F39">
        <w:rPr>
          <w:rFonts w:ascii="Times New Roman" w:hAnsi="Times New Roman"/>
          <w:sz w:val="24"/>
          <w:szCs w:val="24"/>
        </w:rPr>
        <w:t>araştırm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C67D7"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C67D7" w:rsidRPr="00237F39">
        <w:rPr>
          <w:rFonts w:ascii="Times New Roman" w:hAnsi="Times New Roman"/>
          <w:sz w:val="24"/>
          <w:szCs w:val="24"/>
        </w:rPr>
        <w:t>güçlü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C67D7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C67D7" w:rsidRPr="00237F39">
        <w:rPr>
          <w:rFonts w:ascii="Times New Roman" w:hAnsi="Times New Roman"/>
          <w:sz w:val="24"/>
          <w:szCs w:val="24"/>
        </w:rPr>
        <w:t>araçtı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C6F77" w:rsidRPr="00237F39">
        <w:rPr>
          <w:rFonts w:ascii="Times New Roman" w:hAnsi="Times New Roman"/>
          <w:sz w:val="24"/>
          <w:szCs w:val="24"/>
        </w:rPr>
        <w:t>Anc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B7C0A" w:rsidRPr="00237F39">
        <w:rPr>
          <w:rFonts w:ascii="Times New Roman" w:hAnsi="Times New Roman"/>
          <w:sz w:val="24"/>
          <w:szCs w:val="24"/>
        </w:rPr>
        <w:t>klin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B7C0A" w:rsidRPr="00237F39">
        <w:rPr>
          <w:rFonts w:ascii="Times New Roman" w:hAnsi="Times New Roman"/>
          <w:sz w:val="24"/>
          <w:szCs w:val="24"/>
        </w:rPr>
        <w:t>kullanım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B7C0A" w:rsidRPr="00237F39">
        <w:rPr>
          <w:rFonts w:ascii="Times New Roman" w:hAnsi="Times New Roman"/>
          <w:sz w:val="24"/>
          <w:szCs w:val="24"/>
        </w:rPr>
        <w:t>yayg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B7C0A" w:rsidRPr="00237F39">
        <w:rPr>
          <w:rFonts w:ascii="Times New Roman" w:hAnsi="Times New Roman"/>
          <w:sz w:val="24"/>
          <w:szCs w:val="24"/>
        </w:rPr>
        <w:t>değild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038F3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C6F77"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C6F77" w:rsidRPr="00237F39">
        <w:rPr>
          <w:rFonts w:ascii="Times New Roman" w:hAnsi="Times New Roman"/>
          <w:sz w:val="24"/>
          <w:szCs w:val="24"/>
        </w:rPr>
        <w:t>yönte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C6F77" w:rsidRPr="00237F39">
        <w:rPr>
          <w:rFonts w:ascii="Times New Roman" w:hAnsi="Times New Roman"/>
          <w:sz w:val="24"/>
          <w:szCs w:val="24"/>
        </w:rPr>
        <w:t>oldukç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C6F77" w:rsidRPr="00237F39">
        <w:rPr>
          <w:rFonts w:ascii="Times New Roman" w:hAnsi="Times New Roman"/>
          <w:sz w:val="24"/>
          <w:szCs w:val="24"/>
        </w:rPr>
        <w:t>paha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C6F77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C6F77" w:rsidRPr="00237F39">
        <w:rPr>
          <w:rFonts w:ascii="Times New Roman" w:hAnsi="Times New Roman"/>
          <w:sz w:val="24"/>
          <w:szCs w:val="24"/>
        </w:rPr>
        <w:t>zam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C6F77" w:rsidRPr="00237F39">
        <w:rPr>
          <w:rFonts w:ascii="Times New Roman" w:hAnsi="Times New Roman"/>
          <w:sz w:val="24"/>
          <w:szCs w:val="24"/>
        </w:rPr>
        <w:t>alıc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C6F77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C6F77" w:rsidRPr="00237F39">
        <w:rPr>
          <w:rFonts w:ascii="Times New Roman" w:hAnsi="Times New Roman"/>
          <w:sz w:val="24"/>
          <w:szCs w:val="24"/>
        </w:rPr>
        <w:t>yöntemd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2690C"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Rhodes&lt;/Author&gt;&lt;Year&gt;2011&lt;/Year&gt;&lt;RecNum&gt;149&lt;/RecNum&gt;&lt;DisplayText&gt;[82]&lt;/DisplayText&gt;&lt;record&gt;&lt;rec-number&gt;149&lt;/rec-number&gt;&lt;foreign-keys&gt;&lt;key app="EN" db-id="00d9ve5eaf9f0lezs2ov50dqvdpe0xr0t2z2" timestamp="1681475363"&gt;149&lt;/key&gt;&lt;/foreign-keys&gt;&lt;ref-type name="Journal Article"&gt;17&lt;/ref-type&gt;&lt;contributors&gt;&lt;authors&gt;&lt;author&gt;Rhodes, S. C.&lt;/author&gt;&lt;author&gt;Hülsmann, M.&lt;/author&gt;&lt;author&gt;McNeal, S. F.&lt;/author&gt;&lt;author&gt;Beck, P.&lt;/author&gt;&lt;author&gt;Eleazer, P. D.&lt;/author&gt;&lt;/authors&gt;&lt;/contributors&gt;&lt;auth-address&gt;Department of Endodontics, University of Alabama School of Dentistry, Birmingham, Alabama, USA. scraigrhodesdmd@gmail.com&lt;/auth-address&gt;&lt;titles&gt;&lt;title&gt;Comparison of root canal preparation using reciprocating Safesiders stainless steel and Vortex nickel-titanium instruments&lt;/title&gt;&lt;secondary-title&gt;Oral Surg Oral Med Oral Pathol Oral Radiol Endod&lt;/secondary-title&gt;&lt;/titles&gt;&lt;periodical&gt;&lt;full-title&gt;Oral Surg Oral Med Oral Pathol Oral Radiol Endod&lt;/full-title&gt;&lt;/periodical&gt;&lt;pages&gt;659-67&lt;/pages&gt;&lt;volume&gt;111&lt;/volume&gt;&lt;number&gt;5&lt;/number&gt;&lt;edition&gt;2011/03/18&lt;/edition&gt;&lt;keywords&gt;&lt;keyword&gt;Analysis of Variance&lt;/keyword&gt;&lt;keyword&gt;Chi-Square Distribution&lt;/keyword&gt;&lt;keyword&gt;Dental Alloys&lt;/keyword&gt;&lt;keyword&gt;Dental Cementum/anatomy &amp;amp; histology&lt;/keyword&gt;&lt;keyword&gt;*Dental Instruments&lt;/keyword&gt;&lt;keyword&gt;Dental Pulp Cavity/anatomy &amp;amp; histology&lt;/keyword&gt;&lt;keyword&gt;Dentin/anatomy &amp;amp; histology&lt;/keyword&gt;&lt;keyword&gt;Equipment Design&lt;/keyword&gt;&lt;keyword&gt;Humans&lt;/keyword&gt;&lt;keyword&gt;Molar&lt;/keyword&gt;&lt;keyword&gt;Nickel&lt;/keyword&gt;&lt;keyword&gt;Regression Analysis&lt;/keyword&gt;&lt;keyword&gt;Root Canal Preparation/*instrumentation&lt;/keyword&gt;&lt;keyword&gt;Stainless Steel&lt;/keyword&gt;&lt;keyword&gt;Titanium&lt;/keyword&gt;&lt;/keywords&gt;&lt;dates&gt;&lt;year&gt;2011&lt;/year&gt;&lt;pub-dates&gt;&lt;date&gt;May&lt;/date&gt;&lt;/pub-dates&gt;&lt;/dates&gt;&lt;isbn&gt;1079-2104&lt;/isbn&gt;&lt;accession-num&gt;21411348&lt;/accession-num&gt;&lt;urls&gt;&lt;/urls&gt;&lt;electronic-resource-num&gt;10.1016/j.tripleo.2010.11.021&lt;/electronic-resource-num&gt;&lt;remote-database-provider&gt;NLM&lt;/remote-database-provider&gt;&lt;language&gt;eng&lt;/language&gt;&lt;/record&gt;&lt;/Cite&gt;&lt;/EndNote&gt;</w:instrText>
      </w:r>
      <w:r w:rsidR="00F2690C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82]</w:t>
      </w:r>
      <w:r w:rsidR="00F2690C" w:rsidRPr="00237F39">
        <w:rPr>
          <w:rFonts w:ascii="Times New Roman" w:hAnsi="Times New Roman"/>
          <w:sz w:val="24"/>
          <w:szCs w:val="24"/>
        </w:rPr>
        <w:fldChar w:fldCharType="end"/>
      </w:r>
      <w:r w:rsidR="00D250A6" w:rsidRPr="00237F39">
        <w:rPr>
          <w:rFonts w:ascii="Times New Roman" w:hAnsi="Times New Roman"/>
          <w:sz w:val="24"/>
          <w:szCs w:val="24"/>
        </w:rPr>
        <w:t>.</w:t>
      </w:r>
    </w:p>
    <w:p w14:paraId="6125AE86" w14:textId="7554C6C2" w:rsidR="00D3732C" w:rsidRPr="00237F39" w:rsidRDefault="004E329A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et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tkinliğ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i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boyutl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(2D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fotoğraf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teknik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mikrobilgisayar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tomograf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(mikro-</w:t>
      </w:r>
      <w:r w:rsidR="003A26C7" w:rsidRPr="00237F39">
        <w:rPr>
          <w:rFonts w:ascii="Times New Roman" w:hAnsi="Times New Roman"/>
          <w:sz w:val="24"/>
          <w:szCs w:val="24"/>
        </w:rPr>
        <w:t>B</w:t>
      </w:r>
      <w:r w:rsidR="00C34D36" w:rsidRPr="00237F39">
        <w:rPr>
          <w:rFonts w:ascii="Times New Roman" w:hAnsi="Times New Roman"/>
          <w:sz w:val="24"/>
          <w:szCs w:val="24"/>
        </w:rPr>
        <w:t>T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taram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gib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ü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boyutl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(3D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teknikler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değerlendiril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2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fotoğraf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teknikleri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i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dike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yö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sayısallaştırılmı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görüntülerin/radyograflar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alınmasın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ü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üst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01E9A" w:rsidRPr="00237F39">
        <w:rPr>
          <w:rFonts w:ascii="Times New Roman" w:hAnsi="Times New Roman"/>
          <w:sz w:val="24"/>
          <w:szCs w:val="24"/>
        </w:rPr>
        <w:t>çakıştırı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vey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01E9A" w:rsidRPr="00237F39">
        <w:rPr>
          <w:rFonts w:ascii="Times New Roman" w:hAnsi="Times New Roman"/>
          <w:sz w:val="24"/>
          <w:szCs w:val="24"/>
        </w:rPr>
        <w:t>çakıştır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olma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hesaplama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yapm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yazılı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program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kullanmay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içer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teknikler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preparasyonu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şeklini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60C85" w:rsidRPr="00237F39">
        <w:rPr>
          <w:rFonts w:ascii="Times New Roman" w:hAnsi="Times New Roman"/>
          <w:sz w:val="24"/>
          <w:szCs w:val="24"/>
        </w:rPr>
        <w:t>transportasyonunu</w:t>
      </w:r>
      <w:r w:rsidR="00C34D36" w:rsidRPr="00237F39">
        <w:rPr>
          <w:rFonts w:ascii="Times New Roman" w:hAnsi="Times New Roman"/>
          <w:sz w:val="24"/>
          <w:szCs w:val="24"/>
        </w:rPr>
        <w:t>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vey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po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boşlu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hazırlı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sonr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rezidü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dent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fark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enstrümanlar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kes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etkinliğ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değerlendirm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kullanılmıştı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4789B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Sw7ZkaWc8L0F1dGhvcj48WWVhcj4yMDAyPC9ZZWFyPjxS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</w:instrText>
      </w:r>
      <w:r w:rsidR="006577EF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Sw7ZkaWc8L0F1dGhvcj48WWVhcj4yMDAyPC9ZZWFyPjxS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6577EF" w:rsidRPr="00237F39">
        <w:rPr>
          <w:rFonts w:ascii="Times New Roman" w:hAnsi="Times New Roman"/>
          <w:sz w:val="24"/>
          <w:szCs w:val="24"/>
        </w:rPr>
      </w:r>
      <w:r w:rsidR="006577EF" w:rsidRPr="00237F39">
        <w:rPr>
          <w:rFonts w:ascii="Times New Roman" w:hAnsi="Times New Roman"/>
          <w:sz w:val="24"/>
          <w:szCs w:val="24"/>
        </w:rPr>
        <w:fldChar w:fldCharType="end"/>
      </w:r>
      <w:r w:rsidR="0074789B" w:rsidRPr="00237F39">
        <w:rPr>
          <w:rFonts w:ascii="Times New Roman" w:hAnsi="Times New Roman"/>
          <w:sz w:val="24"/>
          <w:szCs w:val="24"/>
        </w:rPr>
      </w:r>
      <w:r w:rsidR="0074789B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83]</w:t>
      </w:r>
      <w:r w:rsidR="0074789B" w:rsidRPr="00237F39">
        <w:rPr>
          <w:rFonts w:ascii="Times New Roman" w:hAnsi="Times New Roman"/>
          <w:sz w:val="24"/>
          <w:szCs w:val="24"/>
        </w:rPr>
        <w:fldChar w:fldCharType="end"/>
      </w:r>
      <w:r w:rsidR="00C34D36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Kullanım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kolay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ucu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araştırılac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soruy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bağ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potansiy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612FB" w:rsidRPr="00237F39">
        <w:rPr>
          <w:rFonts w:ascii="Times New Roman" w:hAnsi="Times New Roman"/>
          <w:sz w:val="24"/>
          <w:szCs w:val="24"/>
        </w:rPr>
        <w:t>bilgilendiricidirler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anc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hacim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4D36" w:rsidRPr="00237F39">
        <w:rPr>
          <w:rFonts w:ascii="Times New Roman" w:hAnsi="Times New Roman"/>
          <w:sz w:val="24"/>
          <w:szCs w:val="24"/>
        </w:rPr>
        <w:t>bilgi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866CE" w:rsidRPr="00237F39">
        <w:rPr>
          <w:rFonts w:ascii="Times New Roman" w:hAnsi="Times New Roman"/>
          <w:sz w:val="24"/>
          <w:szCs w:val="24"/>
        </w:rPr>
        <w:t>ölç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866CE" w:rsidRPr="00237F39">
        <w:rPr>
          <w:rFonts w:ascii="Times New Roman" w:hAnsi="Times New Roman"/>
          <w:sz w:val="24"/>
          <w:szCs w:val="24"/>
        </w:rPr>
        <w:t>anlam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866CE" w:rsidRPr="00237F39">
        <w:rPr>
          <w:rFonts w:ascii="Times New Roman" w:hAnsi="Times New Roman"/>
          <w:sz w:val="24"/>
          <w:szCs w:val="24"/>
        </w:rPr>
        <w:t>eks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866CE" w:rsidRPr="00237F39">
        <w:rPr>
          <w:rFonts w:ascii="Times New Roman" w:hAnsi="Times New Roman"/>
          <w:sz w:val="24"/>
          <w:szCs w:val="24"/>
        </w:rPr>
        <w:t>nokta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866CE" w:rsidRPr="00237F39">
        <w:rPr>
          <w:rFonts w:ascii="Times New Roman" w:hAnsi="Times New Roman"/>
          <w:sz w:val="24"/>
          <w:szCs w:val="24"/>
        </w:rPr>
        <w:t>vardı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421DE"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Ounsi&lt;/Author&gt;&lt;Year&gt;2011&lt;/Year&gt;&lt;RecNum&gt;70&lt;/RecNum&gt;&lt;DisplayText&gt;[84]&lt;/DisplayText&gt;&lt;record&gt;&lt;rec-number&gt;70&lt;/rec-number&gt;&lt;foreign-keys&gt;&lt;key app="EN" db-id="00d9ve5eaf9f0lezs2ov50dqvdpe0xr0t2z2" timestamp="1672987789"&gt;70&lt;/key&gt;&lt;/foreign-keys&gt;&lt;ref-type name="Journal Article"&gt;17&lt;/ref-type&gt;&lt;contributors&gt;&lt;authors&gt;&lt;author&gt;Ounsi, H. F.&lt;/author&gt;&lt;author&gt;Franciosi, G.&lt;/author&gt;&lt;author&gt;Paragliola, R.&lt;/author&gt;&lt;author&gt;Al-Hezaimi, K.&lt;/author&gt;&lt;author&gt;Salameh, Z.&lt;/author&gt;&lt;author&gt;Tay, F. R.&lt;/author&gt;&lt;author&gt;Ferrari, M.&lt;/author&gt;&lt;author&gt;Grandini, S.&lt;/author&gt;&lt;/authors&gt;&lt;/contributors&gt;&lt;auth-address&gt;Department of Endodontics and Restorative Dentistry, University of Siena, Policlinico Le Scotte, Viale Bracci, Siena, Italy. ounsih@gmail.com&lt;/auth-address&gt;&lt;titles&gt;&lt;title&gt;Comparison of two techniques for assessing the shaping efficacy of repeatedly used nickel-titanium rotary instruments&lt;/title&gt;&lt;secondary-title&gt;J Endod&lt;/secondary-title&gt;&lt;/titles&gt;&lt;periodical&gt;&lt;full-title&gt;J Endod&lt;/full-title&gt;&lt;/periodical&gt;&lt;pages&gt;847-50&lt;/pages&gt;&lt;volume&gt;37&lt;/volume&gt;&lt;number&gt;6&lt;/number&gt;&lt;edition&gt;2011/07/27&lt;/edition&gt;&lt;keywords&gt;&lt;keyword&gt;Coloring Agents&lt;/keyword&gt;&lt;keyword&gt;Dental Alloys/*chemistry&lt;/keyword&gt;&lt;keyword&gt;Dental Pulp Cavity/*anatomy &amp;amp; histology&lt;/keyword&gt;&lt;keyword&gt;Equipment Design&lt;/keyword&gt;&lt;keyword&gt;Equipment Reuse&lt;/keyword&gt;&lt;keyword&gt;Humans&lt;/keyword&gt;&lt;keyword&gt;Image Processing, Computer-Assisted&lt;/keyword&gt;&lt;keyword&gt;Ink&lt;/keyword&gt;&lt;keyword&gt;Materials Testing&lt;/keyword&gt;&lt;keyword&gt;Models, Anatomic&lt;/keyword&gt;&lt;keyword&gt;Nickel/*chemistry&lt;/keyword&gt;&lt;keyword&gt;Photography&lt;/keyword&gt;&lt;keyword&gt;Root Canal Preparation/*instrumentation&lt;/keyword&gt;&lt;keyword&gt;Titanium/*chemistry&lt;/keyword&gt;&lt;keyword&gt;X-Ray Microtomography&lt;/keyword&gt;&lt;/keywords&gt;&lt;dates&gt;&lt;year&gt;2011&lt;/year&gt;&lt;pub-dates&gt;&lt;date&gt;Jun&lt;/date&gt;&lt;/pub-dates&gt;&lt;/dates&gt;&lt;isbn&gt;0099-2399&lt;/isbn&gt;&lt;accession-num&gt;21787503&lt;/accession-num&gt;&lt;urls&gt;&lt;/urls&gt;&lt;electronic-resource-num&gt;10.1016/j.joen.2011.02.030&lt;/electronic-resource-num&gt;&lt;remote-database-provider&gt;NLM&lt;/remote-database-provider&gt;&lt;language&gt;eng&lt;/language&gt;&lt;/record&gt;&lt;/Cite&gt;&lt;/EndNote&gt;</w:instrText>
      </w:r>
      <w:r w:rsidR="007421DE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84]</w:t>
      </w:r>
      <w:r w:rsidR="007421DE" w:rsidRPr="00237F39">
        <w:rPr>
          <w:rFonts w:ascii="Times New Roman" w:hAnsi="Times New Roman"/>
          <w:sz w:val="24"/>
          <w:szCs w:val="24"/>
        </w:rPr>
        <w:fldChar w:fldCharType="end"/>
      </w:r>
      <w:r w:rsidR="007421DE" w:rsidRPr="00237F39">
        <w:rPr>
          <w:rFonts w:ascii="Times New Roman" w:hAnsi="Times New Roman"/>
          <w:sz w:val="24"/>
          <w:szCs w:val="24"/>
        </w:rPr>
        <w:t>.</w:t>
      </w:r>
    </w:p>
    <w:p w14:paraId="727D5A10" w14:textId="77777777" w:rsidR="004E6A49" w:rsidRPr="00237F39" w:rsidRDefault="004E6A49" w:rsidP="008D0931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</w:p>
    <w:p w14:paraId="1DDF641C" w14:textId="1E105154" w:rsidR="00F7737B" w:rsidRPr="00237F39" w:rsidRDefault="00F7737B">
      <w:pPr>
        <w:spacing w:after="0" w:line="240" w:lineRule="auto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br w:type="page"/>
      </w:r>
    </w:p>
    <w:p w14:paraId="730CBE1B" w14:textId="77777777" w:rsidR="00F7737B" w:rsidRPr="00237F39" w:rsidRDefault="00F7737B" w:rsidP="008D0931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</w:p>
    <w:p w14:paraId="4EDDC0D1" w14:textId="2C3AF7AE" w:rsidR="004E6A49" w:rsidRPr="00237F39" w:rsidRDefault="004E6A49">
      <w:pPr>
        <w:spacing w:after="0" w:line="240" w:lineRule="auto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br w:type="page"/>
      </w:r>
    </w:p>
    <w:p w14:paraId="0B34B869" w14:textId="414437A3" w:rsidR="00BC3F81" w:rsidRPr="00237F39" w:rsidRDefault="00BC3F81" w:rsidP="00485CE1">
      <w:pPr>
        <w:pStyle w:val="Balk1"/>
        <w:numPr>
          <w:ilvl w:val="0"/>
          <w:numId w:val="8"/>
        </w:numPr>
        <w:ind w:left="284" w:hanging="284"/>
      </w:pPr>
      <w:bookmarkStart w:id="37" w:name="_Toc134102401"/>
      <w:r w:rsidRPr="00237F39">
        <w:lastRenderedPageBreak/>
        <w:t>GEREÇ</w:t>
      </w:r>
      <w:r w:rsidR="00E4403D" w:rsidRPr="00237F39">
        <w:t xml:space="preserve"> </w:t>
      </w:r>
      <w:r w:rsidRPr="00237F39">
        <w:t>VE</w:t>
      </w:r>
      <w:r w:rsidR="00E4403D" w:rsidRPr="00237F39">
        <w:t xml:space="preserve"> </w:t>
      </w:r>
      <w:r w:rsidRPr="00237F39">
        <w:t>YÖNTEM</w:t>
      </w:r>
      <w:bookmarkEnd w:id="37"/>
    </w:p>
    <w:p w14:paraId="00935303" w14:textId="42DE9318" w:rsidR="00BC3F81" w:rsidRPr="00237F39" w:rsidRDefault="00612238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12011" w:rsidRPr="00237F39">
        <w:rPr>
          <w:rFonts w:ascii="Times New Roman" w:hAnsi="Times New Roman"/>
          <w:sz w:val="24"/>
          <w:szCs w:val="24"/>
        </w:rPr>
        <w:t>te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alışma</w:t>
      </w:r>
      <w:r w:rsidR="00012011" w:rsidRPr="00237F39">
        <w:rPr>
          <w:rFonts w:ascii="Times New Roman" w:hAnsi="Times New Roman"/>
          <w:sz w:val="24"/>
          <w:szCs w:val="24"/>
        </w:rPr>
        <w:t>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67EAE" w:rsidRPr="00237F39">
        <w:rPr>
          <w:rFonts w:ascii="Times New Roman" w:hAnsi="Times New Roman"/>
          <w:sz w:val="24"/>
          <w:szCs w:val="24"/>
        </w:rPr>
        <w:t>Gaz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67EAE" w:rsidRPr="00237F39">
        <w:rPr>
          <w:rFonts w:ascii="Times New Roman" w:hAnsi="Times New Roman"/>
          <w:sz w:val="24"/>
          <w:szCs w:val="24"/>
        </w:rPr>
        <w:t>Üniversit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67EAE" w:rsidRPr="00237F39">
        <w:rPr>
          <w:rFonts w:ascii="Times New Roman" w:hAnsi="Times New Roman"/>
          <w:sz w:val="24"/>
          <w:szCs w:val="24"/>
        </w:rPr>
        <w:t>Bilim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67EAE" w:rsidRPr="00237F39">
        <w:rPr>
          <w:rFonts w:ascii="Times New Roman" w:hAnsi="Times New Roman"/>
          <w:sz w:val="24"/>
          <w:szCs w:val="24"/>
        </w:rPr>
        <w:t>Araştır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67EAE" w:rsidRPr="00237F39">
        <w:rPr>
          <w:rFonts w:ascii="Times New Roman" w:hAnsi="Times New Roman"/>
          <w:sz w:val="24"/>
          <w:szCs w:val="24"/>
        </w:rPr>
        <w:t>Proje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67EAE" w:rsidRPr="00237F39">
        <w:rPr>
          <w:rFonts w:ascii="Times New Roman" w:hAnsi="Times New Roman"/>
          <w:sz w:val="24"/>
          <w:szCs w:val="24"/>
        </w:rPr>
        <w:t>Koordin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67EAE" w:rsidRPr="00237F39">
        <w:rPr>
          <w:rFonts w:ascii="Times New Roman" w:hAnsi="Times New Roman"/>
          <w:sz w:val="24"/>
          <w:szCs w:val="24"/>
        </w:rPr>
        <w:t>Birimi</w:t>
      </w:r>
      <w:r w:rsidR="00E33E32" w:rsidRPr="00237F39">
        <w:rPr>
          <w:rFonts w:ascii="Times New Roman" w:hAnsi="Times New Roman"/>
          <w:sz w:val="24"/>
          <w:szCs w:val="24"/>
        </w:rPr>
        <w:t xml:space="preserve"> (BAP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67EAE" w:rsidRPr="00237F39">
        <w:rPr>
          <w:rFonts w:ascii="Times New Roman" w:hAnsi="Times New Roman"/>
          <w:sz w:val="24"/>
          <w:szCs w:val="24"/>
        </w:rPr>
        <w:t>taraf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67EAE" w:rsidRPr="00237F39">
        <w:rPr>
          <w:rFonts w:ascii="Times New Roman" w:hAnsi="Times New Roman"/>
          <w:sz w:val="24"/>
          <w:szCs w:val="24"/>
        </w:rPr>
        <w:t>desteklen</w:t>
      </w:r>
      <w:r w:rsidR="00FE0110">
        <w:rPr>
          <w:rFonts w:ascii="Times New Roman" w:hAnsi="Times New Roman"/>
          <w:sz w:val="24"/>
          <w:szCs w:val="24"/>
        </w:rPr>
        <w:t>di</w:t>
      </w:r>
      <w:r w:rsidR="00B67EAE" w:rsidRPr="00237F39">
        <w:rPr>
          <w:rFonts w:ascii="Times New Roman" w:hAnsi="Times New Roman"/>
          <w:sz w:val="24"/>
          <w:szCs w:val="24"/>
        </w:rPr>
        <w:t>.</w:t>
      </w:r>
    </w:p>
    <w:p w14:paraId="2EE45CC7" w14:textId="7AB663E1" w:rsidR="00BC3F81" w:rsidRPr="00237F39" w:rsidRDefault="00BC3F81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12011" w:rsidRPr="00237F39">
        <w:rPr>
          <w:rFonts w:ascii="Times New Roman" w:hAnsi="Times New Roman"/>
          <w:sz w:val="24"/>
          <w:szCs w:val="24"/>
        </w:rPr>
        <w:t>te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alışma</w:t>
      </w:r>
      <w:r w:rsidR="00012011" w:rsidRPr="00237F39">
        <w:rPr>
          <w:rFonts w:ascii="Times New Roman" w:hAnsi="Times New Roman"/>
          <w:sz w:val="24"/>
          <w:szCs w:val="24"/>
        </w:rPr>
        <w:t>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az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niversit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i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ekimliğ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kült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dodon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abili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a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liniğ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raştır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Laboratuvar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erçekleştiril</w:t>
      </w:r>
      <w:r w:rsidR="003B5574">
        <w:rPr>
          <w:rFonts w:ascii="Times New Roman" w:hAnsi="Times New Roman"/>
          <w:sz w:val="24"/>
          <w:szCs w:val="24"/>
        </w:rPr>
        <w:t>di</w:t>
      </w:r>
      <w:r w:rsidRPr="00237F39">
        <w:rPr>
          <w:rFonts w:ascii="Times New Roman" w:hAnsi="Times New Roman"/>
          <w:sz w:val="24"/>
          <w:szCs w:val="24"/>
        </w:rPr>
        <w:t>.</w:t>
      </w:r>
    </w:p>
    <w:p w14:paraId="0206E05B" w14:textId="4976FF90" w:rsidR="00FB2BA1" w:rsidRPr="00237F39" w:rsidRDefault="00FB2BA1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color w:val="0D0D0D"/>
          <w:sz w:val="24"/>
          <w:szCs w:val="24"/>
        </w:rPr>
        <w:t>Bu</w:t>
      </w:r>
      <w:r w:rsidR="00E4403D" w:rsidRPr="00237F39">
        <w:rPr>
          <w:rFonts w:ascii="Times New Roman" w:hAnsi="Times New Roman"/>
          <w:color w:val="0D0D0D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D0D0D"/>
          <w:sz w:val="24"/>
          <w:szCs w:val="24"/>
        </w:rPr>
        <w:t>çalışmanın</w:t>
      </w:r>
      <w:r w:rsidR="00E4403D" w:rsidRPr="00237F39">
        <w:rPr>
          <w:rFonts w:ascii="Times New Roman" w:hAnsi="Times New Roman"/>
          <w:color w:val="0D0D0D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D0D0D"/>
          <w:sz w:val="24"/>
          <w:szCs w:val="24"/>
        </w:rPr>
        <w:t>amacı</w:t>
      </w:r>
      <w:r w:rsidR="00E4403D" w:rsidRPr="00237F39">
        <w:rPr>
          <w:rFonts w:ascii="Times New Roman" w:hAnsi="Times New Roman"/>
          <w:color w:val="0D0D0D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D0D0D"/>
          <w:sz w:val="24"/>
          <w:szCs w:val="24"/>
        </w:rPr>
        <w:t>üç</w:t>
      </w:r>
      <w:r w:rsidR="00E4403D" w:rsidRPr="00237F39">
        <w:rPr>
          <w:rFonts w:ascii="Times New Roman" w:hAnsi="Times New Roman"/>
          <w:color w:val="0D0D0D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D0D0D"/>
          <w:sz w:val="24"/>
          <w:szCs w:val="24"/>
        </w:rPr>
        <w:t>farklı</w:t>
      </w:r>
      <w:r w:rsidR="00E4403D" w:rsidRPr="00237F39">
        <w:rPr>
          <w:rFonts w:ascii="Times New Roman" w:hAnsi="Times New Roman"/>
          <w:color w:val="0D0D0D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D0D0D"/>
          <w:sz w:val="24"/>
          <w:szCs w:val="24"/>
        </w:rPr>
        <w:t>Ni-Ti</w:t>
      </w:r>
      <w:r w:rsidR="00E4403D" w:rsidRPr="00237F39">
        <w:rPr>
          <w:rFonts w:ascii="Times New Roman" w:hAnsi="Times New Roman"/>
          <w:color w:val="0D0D0D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D0D0D"/>
          <w:sz w:val="24"/>
          <w:szCs w:val="24"/>
        </w:rPr>
        <w:t>eğe</w:t>
      </w:r>
      <w:r w:rsidR="00E4403D" w:rsidRPr="00237F39">
        <w:rPr>
          <w:rFonts w:ascii="Times New Roman" w:hAnsi="Times New Roman"/>
          <w:color w:val="0D0D0D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D0D0D"/>
          <w:sz w:val="24"/>
          <w:szCs w:val="24"/>
        </w:rPr>
        <w:t>sisteminin</w:t>
      </w:r>
      <w:r w:rsidR="00E4403D" w:rsidRPr="00237F39">
        <w:rPr>
          <w:rFonts w:ascii="Times New Roman" w:hAnsi="Times New Roman"/>
          <w:color w:val="0D0D0D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D0D0D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color w:val="0D0D0D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D0D0D"/>
          <w:sz w:val="24"/>
          <w:szCs w:val="24"/>
        </w:rPr>
        <w:t>etkinliklerinin</w:t>
      </w:r>
      <w:r w:rsidR="00E4403D" w:rsidRPr="00237F39">
        <w:rPr>
          <w:rFonts w:ascii="Times New Roman" w:hAnsi="Times New Roman"/>
          <w:color w:val="0D0D0D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D0D0D"/>
          <w:sz w:val="24"/>
          <w:szCs w:val="24"/>
        </w:rPr>
        <w:t>(kanaldan</w:t>
      </w:r>
      <w:r w:rsidR="00E4403D" w:rsidRPr="00237F39">
        <w:rPr>
          <w:rFonts w:ascii="Times New Roman" w:hAnsi="Times New Roman"/>
          <w:color w:val="0D0D0D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D0D0D"/>
          <w:sz w:val="24"/>
          <w:szCs w:val="24"/>
        </w:rPr>
        <w:t>uzaklaştırılan</w:t>
      </w:r>
      <w:r w:rsidR="00E4403D" w:rsidRPr="00237F39">
        <w:rPr>
          <w:rFonts w:ascii="Times New Roman" w:hAnsi="Times New Roman"/>
          <w:color w:val="0D0D0D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D0D0D"/>
          <w:sz w:val="24"/>
          <w:szCs w:val="24"/>
        </w:rPr>
        <w:t>madde</w:t>
      </w:r>
      <w:r w:rsidR="00E4403D" w:rsidRPr="00237F39">
        <w:rPr>
          <w:rFonts w:ascii="Times New Roman" w:hAnsi="Times New Roman"/>
          <w:color w:val="0D0D0D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D0D0D"/>
          <w:sz w:val="24"/>
          <w:szCs w:val="24"/>
        </w:rPr>
        <w:t>miktarı,</w:t>
      </w:r>
      <w:r w:rsidR="00E4403D" w:rsidRPr="00237F39">
        <w:rPr>
          <w:rFonts w:ascii="Times New Roman" w:hAnsi="Times New Roman"/>
          <w:color w:val="0D0D0D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D0D0D"/>
          <w:sz w:val="24"/>
          <w:szCs w:val="24"/>
        </w:rPr>
        <w:t>merkezde</w:t>
      </w:r>
      <w:r w:rsidR="00E4403D" w:rsidRPr="00237F39">
        <w:rPr>
          <w:rFonts w:ascii="Times New Roman" w:hAnsi="Times New Roman"/>
          <w:color w:val="0D0D0D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D0D0D"/>
          <w:sz w:val="24"/>
          <w:szCs w:val="24"/>
        </w:rPr>
        <w:t>kalma</w:t>
      </w:r>
      <w:r w:rsidR="00E4403D" w:rsidRPr="00237F39">
        <w:rPr>
          <w:rFonts w:ascii="Times New Roman" w:hAnsi="Times New Roman"/>
          <w:color w:val="0D0D0D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D0D0D"/>
          <w:sz w:val="24"/>
          <w:szCs w:val="24"/>
        </w:rPr>
        <w:t>oranı,</w:t>
      </w:r>
      <w:r w:rsidR="00E4403D" w:rsidRPr="00237F39">
        <w:rPr>
          <w:rFonts w:ascii="Times New Roman" w:hAnsi="Times New Roman"/>
          <w:color w:val="0D0D0D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D0D0D"/>
          <w:sz w:val="24"/>
          <w:szCs w:val="24"/>
        </w:rPr>
        <w:t>kanal</w:t>
      </w:r>
      <w:r w:rsidR="00E4403D" w:rsidRPr="00237F39">
        <w:rPr>
          <w:rFonts w:ascii="Times New Roman" w:hAnsi="Times New Roman"/>
          <w:color w:val="0D0D0D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D0D0D"/>
          <w:sz w:val="24"/>
          <w:szCs w:val="24"/>
        </w:rPr>
        <w:t>transportasyonunun</w:t>
      </w:r>
      <w:r w:rsidR="00E4403D" w:rsidRPr="00237F39">
        <w:rPr>
          <w:rFonts w:ascii="Times New Roman" w:hAnsi="Times New Roman"/>
          <w:color w:val="0D0D0D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D0D0D"/>
          <w:sz w:val="24"/>
          <w:szCs w:val="24"/>
        </w:rPr>
        <w:t>yönü</w:t>
      </w:r>
      <w:r w:rsidR="00E4403D" w:rsidRPr="00237F39">
        <w:rPr>
          <w:rFonts w:ascii="Times New Roman" w:hAnsi="Times New Roman"/>
          <w:color w:val="0D0D0D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D0D0D"/>
          <w:sz w:val="24"/>
          <w:szCs w:val="24"/>
        </w:rPr>
        <w:t>ve</w:t>
      </w:r>
      <w:r w:rsidR="00E4403D" w:rsidRPr="00237F39">
        <w:rPr>
          <w:rFonts w:ascii="Times New Roman" w:hAnsi="Times New Roman"/>
          <w:color w:val="0D0D0D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D0D0D"/>
          <w:sz w:val="24"/>
          <w:szCs w:val="24"/>
        </w:rPr>
        <w:t>miktarı,</w:t>
      </w:r>
      <w:r w:rsidR="00E4403D" w:rsidRPr="00237F39">
        <w:rPr>
          <w:rFonts w:ascii="Times New Roman" w:hAnsi="Times New Roman"/>
          <w:color w:val="0D0D0D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D0D0D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color w:val="0D0D0D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D0D0D"/>
          <w:sz w:val="24"/>
          <w:szCs w:val="24"/>
        </w:rPr>
        <w:t>hataları</w:t>
      </w:r>
      <w:r w:rsidR="00E4403D" w:rsidRPr="00237F39">
        <w:rPr>
          <w:rFonts w:ascii="Times New Roman" w:hAnsi="Times New Roman"/>
          <w:color w:val="0D0D0D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D0D0D"/>
          <w:sz w:val="24"/>
          <w:szCs w:val="24"/>
        </w:rPr>
        <w:t>ve</w:t>
      </w:r>
      <w:r w:rsidR="00E4403D" w:rsidRPr="00237F39">
        <w:rPr>
          <w:rFonts w:ascii="Times New Roman" w:hAnsi="Times New Roman"/>
          <w:color w:val="0D0D0D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D0D0D"/>
          <w:sz w:val="24"/>
          <w:szCs w:val="24"/>
        </w:rPr>
        <w:t>süresi)</w:t>
      </w:r>
      <w:r w:rsidR="00E4403D" w:rsidRPr="00237F39">
        <w:rPr>
          <w:rFonts w:ascii="Times New Roman" w:hAnsi="Times New Roman"/>
          <w:color w:val="0D0D0D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D0D0D"/>
          <w:sz w:val="24"/>
          <w:szCs w:val="24"/>
        </w:rPr>
        <w:t>karşılaştırılmasıdır</w:t>
      </w:r>
      <w:r w:rsidRPr="00237F39">
        <w:rPr>
          <w:rFonts w:ascii="Times New Roman" w:hAnsi="Times New Roman"/>
          <w:sz w:val="24"/>
          <w:szCs w:val="24"/>
        </w:rPr>
        <w:t>.</w:t>
      </w:r>
    </w:p>
    <w:p w14:paraId="09C80B19" w14:textId="52C19D16" w:rsidR="00BC3F81" w:rsidRPr="00237F39" w:rsidRDefault="00BC3F81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Çalışmamız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ullanılac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i-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ön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e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istem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tkinlik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şi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artlar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rşılaştırılabilm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alışmamı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tandardiz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ilmi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e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loklar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erçekleştiril</w:t>
      </w:r>
      <w:r w:rsidR="003B5574">
        <w:rPr>
          <w:rFonts w:ascii="Times New Roman" w:hAnsi="Times New Roman"/>
          <w:sz w:val="24"/>
          <w:szCs w:val="24"/>
        </w:rPr>
        <w:t>di</w:t>
      </w:r>
      <w:r w:rsidRPr="00237F39">
        <w:rPr>
          <w:rFonts w:ascii="Times New Roman" w:hAnsi="Times New Roman"/>
          <w:sz w:val="24"/>
          <w:szCs w:val="24"/>
        </w:rPr>
        <w:t>.</w:t>
      </w:r>
    </w:p>
    <w:p w14:paraId="3E5F342F" w14:textId="016A3FB6" w:rsidR="002F3E42" w:rsidRPr="00237F39" w:rsidRDefault="002F3E42" w:rsidP="00C15AE2">
      <w:pPr>
        <w:pStyle w:val="Balk2"/>
      </w:pPr>
      <w:bookmarkStart w:id="38" w:name="_Toc134102402"/>
      <w:r w:rsidRPr="00237F39">
        <w:t>3.1</w:t>
      </w:r>
      <w:r w:rsidR="00C240EA" w:rsidRPr="00237F39">
        <w:t>.</w:t>
      </w:r>
      <w:r w:rsidR="00E4403D" w:rsidRPr="00237F39">
        <w:t xml:space="preserve"> </w:t>
      </w:r>
      <w:r w:rsidR="00593C01" w:rsidRPr="00237F39">
        <w:t>Ö</w:t>
      </w:r>
      <w:r w:rsidR="00C240EA" w:rsidRPr="00237F39">
        <w:t>rneklerin</w:t>
      </w:r>
      <w:r w:rsidR="00E4403D" w:rsidRPr="00237F39">
        <w:t xml:space="preserve"> </w:t>
      </w:r>
      <w:r w:rsidR="00C15AE2" w:rsidRPr="00237F39">
        <w:t>Seçimi</w:t>
      </w:r>
      <w:bookmarkEnd w:id="38"/>
    </w:p>
    <w:p w14:paraId="00350539" w14:textId="77DCB798" w:rsidR="00701531" w:rsidRPr="00237F39" w:rsidRDefault="00701531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alış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059E8"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82670" w:rsidRPr="00237F39">
        <w:rPr>
          <w:rFonts w:ascii="Times New Roman" w:hAnsi="Times New Roman"/>
          <w:sz w:val="24"/>
          <w:szCs w:val="24"/>
        </w:rPr>
        <w:t>yap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61F7F">
        <w:rPr>
          <w:rFonts w:ascii="Times New Roman" w:hAnsi="Times New Roman"/>
          <w:sz w:val="24"/>
          <w:szCs w:val="24"/>
        </w:rPr>
        <w:t>%</w:t>
      </w:r>
      <w:r w:rsidR="003B5574">
        <w:rPr>
          <w:rFonts w:ascii="Times New Roman" w:hAnsi="Times New Roman"/>
          <w:sz w:val="24"/>
          <w:szCs w:val="24"/>
        </w:rPr>
        <w:t xml:space="preserve">80 </w:t>
      </w:r>
      <w:r w:rsidR="00AA5FE5">
        <w:rPr>
          <w:rFonts w:ascii="Times New Roman" w:hAnsi="Times New Roman"/>
          <w:sz w:val="24"/>
          <w:szCs w:val="24"/>
        </w:rPr>
        <w:t>güvenilirl</w:t>
      </w:r>
      <w:r w:rsidR="009F3D9A">
        <w:rPr>
          <w:rFonts w:ascii="Times New Roman" w:hAnsi="Times New Roman"/>
          <w:sz w:val="24"/>
          <w:szCs w:val="24"/>
        </w:rPr>
        <w:t>iğe sahip</w:t>
      </w:r>
      <w:r w:rsidR="00AA5FE5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ow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aliz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onuçları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ö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66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de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j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e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lo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alışmay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ahi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il</w:t>
      </w:r>
      <w:r w:rsidR="00661F7F">
        <w:rPr>
          <w:rFonts w:ascii="Times New Roman" w:hAnsi="Times New Roman"/>
          <w:sz w:val="24"/>
          <w:szCs w:val="24"/>
        </w:rPr>
        <w:t>di</w:t>
      </w:r>
      <w:r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e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lok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pika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0.15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ap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%2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onikli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hip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19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uzunluğ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45°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i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hipt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VDW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e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lok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istem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astge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c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22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de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yrıl</w:t>
      </w:r>
      <w:r w:rsidR="00661F7F">
        <w:rPr>
          <w:rFonts w:ascii="Times New Roman" w:hAnsi="Times New Roman"/>
          <w:sz w:val="24"/>
          <w:szCs w:val="24"/>
        </w:rPr>
        <w:t>dı</w:t>
      </w:r>
      <w:r w:rsidR="00482670" w:rsidRPr="00237F39">
        <w:rPr>
          <w:rFonts w:ascii="Times New Roman" w:hAnsi="Times New Roman"/>
          <w:sz w:val="24"/>
          <w:szCs w:val="24"/>
        </w:rPr>
        <w:t>.</w:t>
      </w:r>
    </w:p>
    <w:p w14:paraId="7A1B7FEE" w14:textId="58EDE2D8" w:rsidR="007F63F7" w:rsidRPr="00237F39" w:rsidRDefault="007F63F7" w:rsidP="00C15AE2">
      <w:pPr>
        <w:pStyle w:val="Balk2"/>
      </w:pPr>
      <w:bookmarkStart w:id="39" w:name="_Toc134102403"/>
      <w:r w:rsidRPr="00237F39">
        <w:t>3.2.</w:t>
      </w:r>
      <w:r w:rsidR="00E4403D" w:rsidRPr="00237F39">
        <w:t xml:space="preserve"> </w:t>
      </w:r>
      <w:r w:rsidRPr="00237F39">
        <w:t>Örneklerin</w:t>
      </w:r>
      <w:r w:rsidR="00E4403D" w:rsidRPr="00237F39">
        <w:t xml:space="preserve"> </w:t>
      </w:r>
      <w:r w:rsidR="00C15AE2" w:rsidRPr="00237F39">
        <w:t>Hazırlanması</w:t>
      </w:r>
      <w:bookmarkEnd w:id="39"/>
    </w:p>
    <w:p w14:paraId="4E14D1B2" w14:textId="1155CB43" w:rsidR="007D5CCD" w:rsidRPr="00237F39" w:rsidRDefault="006A4A99" w:rsidP="0070395E">
      <w:pPr>
        <w:spacing w:after="360" w:line="360" w:lineRule="auto"/>
        <w:jc w:val="both"/>
        <w:rPr>
          <w:rFonts w:ascii="Times New Roman" w:hAnsi="Times New Roman"/>
        </w:rPr>
      </w:pPr>
      <w:r w:rsidRPr="00237F39">
        <w:rPr>
          <w:rFonts w:ascii="Times New Roman" w:hAnsi="Times New Roman"/>
          <w:iCs/>
          <w:color w:val="0D0D0D"/>
          <w:sz w:val="24"/>
          <w:szCs w:val="24"/>
        </w:rPr>
        <w:t>Rezin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Pr="00237F39">
        <w:rPr>
          <w:rFonts w:ascii="Times New Roman" w:hAnsi="Times New Roman"/>
          <w:iCs/>
          <w:color w:val="0D0D0D"/>
          <w:sz w:val="24"/>
          <w:szCs w:val="24"/>
        </w:rPr>
        <w:t>blokların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Pr="00237F39">
        <w:rPr>
          <w:rFonts w:ascii="Times New Roman" w:hAnsi="Times New Roman"/>
          <w:iCs/>
          <w:color w:val="0D0D0D"/>
          <w:sz w:val="24"/>
          <w:szCs w:val="24"/>
        </w:rPr>
        <w:t>k</w:t>
      </w:r>
      <w:r w:rsidR="00BC3F81" w:rsidRPr="00237F39">
        <w:rPr>
          <w:rFonts w:ascii="Times New Roman" w:hAnsi="Times New Roman"/>
          <w:iCs/>
          <w:color w:val="0D0D0D"/>
          <w:sz w:val="24"/>
          <w:szCs w:val="24"/>
        </w:rPr>
        <w:t>anal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BC3F81" w:rsidRPr="00237F39">
        <w:rPr>
          <w:rFonts w:ascii="Times New Roman" w:hAnsi="Times New Roman"/>
          <w:iCs/>
          <w:color w:val="0D0D0D"/>
          <w:sz w:val="24"/>
          <w:szCs w:val="24"/>
        </w:rPr>
        <w:t>açıklıkları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BC3F81" w:rsidRPr="00237F39">
        <w:rPr>
          <w:rFonts w:ascii="Times New Roman" w:hAnsi="Times New Roman"/>
          <w:iCs/>
          <w:color w:val="0D0D0D"/>
          <w:sz w:val="24"/>
          <w:szCs w:val="24"/>
        </w:rPr>
        <w:t>#10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BC3F81" w:rsidRPr="00237F39">
        <w:rPr>
          <w:rFonts w:ascii="Times New Roman" w:hAnsi="Times New Roman"/>
          <w:iCs/>
          <w:color w:val="0D0D0D"/>
          <w:sz w:val="24"/>
          <w:szCs w:val="24"/>
        </w:rPr>
        <w:t>K-tipi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BC3F81" w:rsidRPr="00237F39">
        <w:rPr>
          <w:rFonts w:ascii="Times New Roman" w:hAnsi="Times New Roman"/>
          <w:iCs/>
          <w:color w:val="0D0D0D"/>
          <w:sz w:val="24"/>
          <w:szCs w:val="24"/>
        </w:rPr>
        <w:t>eğe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BC3F81" w:rsidRPr="00237F39">
        <w:rPr>
          <w:rFonts w:ascii="Times New Roman" w:hAnsi="Times New Roman"/>
          <w:iCs/>
          <w:color w:val="0D0D0D"/>
          <w:sz w:val="24"/>
          <w:szCs w:val="24"/>
        </w:rPr>
        <w:t>ile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BC3F81" w:rsidRPr="00237F39">
        <w:rPr>
          <w:rFonts w:ascii="Times New Roman" w:hAnsi="Times New Roman"/>
          <w:iCs/>
          <w:color w:val="0D0D0D"/>
          <w:sz w:val="24"/>
          <w:szCs w:val="24"/>
        </w:rPr>
        <w:t>kontrol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BC3F81" w:rsidRPr="00237F39">
        <w:rPr>
          <w:rFonts w:ascii="Times New Roman" w:hAnsi="Times New Roman"/>
          <w:iCs/>
          <w:color w:val="0D0D0D"/>
          <w:sz w:val="24"/>
          <w:szCs w:val="24"/>
        </w:rPr>
        <w:t>edi</w:t>
      </w:r>
      <w:r w:rsidR="00310282" w:rsidRPr="00237F39">
        <w:rPr>
          <w:rFonts w:ascii="Times New Roman" w:hAnsi="Times New Roman"/>
          <w:iCs/>
          <w:color w:val="0D0D0D"/>
          <w:sz w:val="24"/>
          <w:szCs w:val="24"/>
        </w:rPr>
        <w:t>l</w:t>
      </w:r>
      <w:r w:rsidR="00661F7F">
        <w:rPr>
          <w:rFonts w:ascii="Times New Roman" w:hAnsi="Times New Roman"/>
          <w:iCs/>
          <w:color w:val="0D0D0D"/>
          <w:sz w:val="24"/>
          <w:szCs w:val="24"/>
        </w:rPr>
        <w:t>di</w:t>
      </w:r>
      <w:r w:rsidR="00310282" w:rsidRPr="00237F39">
        <w:rPr>
          <w:rFonts w:ascii="Times New Roman" w:hAnsi="Times New Roman"/>
          <w:iCs/>
          <w:color w:val="0D0D0D"/>
          <w:sz w:val="24"/>
          <w:szCs w:val="24"/>
        </w:rPr>
        <w:t>.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1A01FA" w:rsidRPr="00237F39">
        <w:rPr>
          <w:rFonts w:ascii="Times New Roman" w:hAnsi="Times New Roman"/>
          <w:iCs/>
          <w:color w:val="0D0D0D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1A01FA" w:rsidRPr="00237F39">
        <w:rPr>
          <w:rFonts w:ascii="Times New Roman" w:hAnsi="Times New Roman"/>
          <w:iCs/>
          <w:color w:val="0D0D0D"/>
          <w:sz w:val="24"/>
          <w:szCs w:val="24"/>
        </w:rPr>
        <w:t>öncesi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1A01FA" w:rsidRPr="00237F39">
        <w:rPr>
          <w:rFonts w:ascii="Times New Roman" w:hAnsi="Times New Roman"/>
          <w:iCs/>
          <w:color w:val="0D0D0D"/>
          <w:sz w:val="24"/>
          <w:szCs w:val="24"/>
        </w:rPr>
        <w:t>dijital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1A01FA" w:rsidRPr="00237F39">
        <w:rPr>
          <w:rFonts w:ascii="Times New Roman" w:hAnsi="Times New Roman"/>
          <w:iCs/>
          <w:color w:val="0D0D0D"/>
          <w:sz w:val="24"/>
          <w:szCs w:val="24"/>
        </w:rPr>
        <w:t>görüntüler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1A01FA" w:rsidRPr="00237F39">
        <w:rPr>
          <w:rFonts w:ascii="Times New Roman" w:hAnsi="Times New Roman"/>
          <w:iCs/>
          <w:color w:val="0D0D0D"/>
          <w:sz w:val="24"/>
          <w:szCs w:val="24"/>
        </w:rPr>
        <w:t>elde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1A01FA" w:rsidRPr="00237F39">
        <w:rPr>
          <w:rFonts w:ascii="Times New Roman" w:hAnsi="Times New Roman"/>
          <w:iCs/>
          <w:color w:val="0D0D0D"/>
          <w:sz w:val="24"/>
          <w:szCs w:val="24"/>
        </w:rPr>
        <w:t>edilmeden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1A01FA" w:rsidRPr="00237F39">
        <w:rPr>
          <w:rFonts w:ascii="Times New Roman" w:hAnsi="Times New Roman"/>
          <w:iCs/>
          <w:color w:val="0D0D0D"/>
          <w:sz w:val="24"/>
          <w:szCs w:val="24"/>
        </w:rPr>
        <w:t>önce</w:t>
      </w:r>
      <w:r w:rsidR="00E4403D" w:rsidRPr="00237F39">
        <w:rPr>
          <w:rFonts w:ascii="Times New Roman" w:hAnsi="Times New Roman"/>
        </w:rPr>
        <w:t xml:space="preserve"> </w:t>
      </w:r>
      <w:r w:rsidR="001A01FA" w:rsidRPr="00237F39">
        <w:rPr>
          <w:rFonts w:ascii="Times New Roman" w:hAnsi="Times New Roman"/>
          <w:iCs/>
          <w:color w:val="0D0D0D"/>
          <w:sz w:val="24"/>
          <w:szCs w:val="24"/>
        </w:rPr>
        <w:t>g</w:t>
      </w:r>
      <w:r w:rsidR="002423F7" w:rsidRPr="00237F39">
        <w:rPr>
          <w:rFonts w:ascii="Times New Roman" w:hAnsi="Times New Roman"/>
          <w:iCs/>
          <w:color w:val="0D0D0D"/>
          <w:sz w:val="24"/>
          <w:szCs w:val="24"/>
        </w:rPr>
        <w:t>örüntülerin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2423F7" w:rsidRPr="00237F39">
        <w:rPr>
          <w:rFonts w:ascii="Times New Roman" w:hAnsi="Times New Roman"/>
          <w:iCs/>
          <w:color w:val="0D0D0D"/>
          <w:sz w:val="24"/>
          <w:szCs w:val="24"/>
        </w:rPr>
        <w:t>üst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2423F7" w:rsidRPr="00237F39">
        <w:rPr>
          <w:rFonts w:ascii="Times New Roman" w:hAnsi="Times New Roman"/>
          <w:iCs/>
          <w:color w:val="0D0D0D"/>
          <w:sz w:val="24"/>
          <w:szCs w:val="24"/>
        </w:rPr>
        <w:t>üste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2423F7" w:rsidRPr="00237F39">
        <w:rPr>
          <w:rFonts w:ascii="Times New Roman" w:hAnsi="Times New Roman"/>
          <w:iCs/>
          <w:color w:val="0D0D0D"/>
          <w:sz w:val="24"/>
          <w:szCs w:val="24"/>
        </w:rPr>
        <w:t>yerleştirilmesini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2423F7" w:rsidRPr="00237F39">
        <w:rPr>
          <w:rFonts w:ascii="Times New Roman" w:hAnsi="Times New Roman"/>
          <w:iCs/>
          <w:color w:val="0D0D0D"/>
          <w:sz w:val="24"/>
          <w:szCs w:val="24"/>
        </w:rPr>
        <w:t>kolaylaştırmak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2423F7" w:rsidRPr="00237F39">
        <w:rPr>
          <w:rFonts w:ascii="Times New Roman" w:hAnsi="Times New Roman"/>
          <w:iCs/>
          <w:color w:val="0D0D0D"/>
          <w:sz w:val="24"/>
          <w:szCs w:val="24"/>
        </w:rPr>
        <w:t>amacıyla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2423F7" w:rsidRPr="00237F39">
        <w:rPr>
          <w:rFonts w:ascii="Times New Roman" w:hAnsi="Times New Roman"/>
          <w:iCs/>
          <w:color w:val="0D0D0D"/>
          <w:sz w:val="24"/>
          <w:szCs w:val="24"/>
        </w:rPr>
        <w:t>rezin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2423F7" w:rsidRPr="00237F39">
        <w:rPr>
          <w:rFonts w:ascii="Times New Roman" w:hAnsi="Times New Roman"/>
          <w:iCs/>
          <w:color w:val="0D0D0D"/>
          <w:sz w:val="24"/>
          <w:szCs w:val="24"/>
        </w:rPr>
        <w:t>bloklara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2423F7" w:rsidRPr="00237F39">
        <w:rPr>
          <w:rFonts w:ascii="Times New Roman" w:hAnsi="Times New Roman"/>
          <w:iCs/>
          <w:color w:val="0D0D0D"/>
          <w:sz w:val="24"/>
          <w:szCs w:val="24"/>
        </w:rPr>
        <w:t>dikey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2423F7" w:rsidRPr="00237F39">
        <w:rPr>
          <w:rFonts w:ascii="Times New Roman" w:hAnsi="Times New Roman"/>
          <w:iCs/>
          <w:color w:val="0D0D0D"/>
          <w:sz w:val="24"/>
          <w:szCs w:val="24"/>
        </w:rPr>
        <w:t>ve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2423F7" w:rsidRPr="00237F39">
        <w:rPr>
          <w:rFonts w:ascii="Times New Roman" w:hAnsi="Times New Roman"/>
          <w:iCs/>
          <w:color w:val="0D0D0D"/>
          <w:sz w:val="24"/>
          <w:szCs w:val="24"/>
        </w:rPr>
        <w:t>yatay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2423F7" w:rsidRPr="00237F39">
        <w:rPr>
          <w:rFonts w:ascii="Times New Roman" w:hAnsi="Times New Roman"/>
          <w:iCs/>
          <w:color w:val="0D0D0D"/>
          <w:sz w:val="24"/>
          <w:szCs w:val="24"/>
        </w:rPr>
        <w:t>birer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2423F7" w:rsidRPr="00237F39">
        <w:rPr>
          <w:rFonts w:ascii="Times New Roman" w:hAnsi="Times New Roman"/>
          <w:iCs/>
          <w:color w:val="0D0D0D"/>
          <w:sz w:val="24"/>
          <w:szCs w:val="24"/>
        </w:rPr>
        <w:t>çentik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2423F7" w:rsidRPr="00237F39">
        <w:rPr>
          <w:rFonts w:ascii="Times New Roman" w:hAnsi="Times New Roman"/>
          <w:iCs/>
          <w:color w:val="0D0D0D"/>
          <w:sz w:val="24"/>
          <w:szCs w:val="24"/>
        </w:rPr>
        <w:t>atıl</w:t>
      </w:r>
      <w:r w:rsidR="00661F7F">
        <w:rPr>
          <w:rFonts w:ascii="Times New Roman" w:hAnsi="Times New Roman"/>
          <w:iCs/>
          <w:color w:val="0D0D0D"/>
          <w:sz w:val="24"/>
          <w:szCs w:val="24"/>
        </w:rPr>
        <w:t>dı</w:t>
      </w:r>
      <w:r w:rsidR="002423F7" w:rsidRPr="00237F39">
        <w:rPr>
          <w:rFonts w:ascii="Times New Roman" w:hAnsi="Times New Roman"/>
          <w:iCs/>
          <w:color w:val="0D0D0D"/>
          <w:sz w:val="24"/>
          <w:szCs w:val="24"/>
        </w:rPr>
        <w:t>.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2423F7" w:rsidRPr="00237F39">
        <w:rPr>
          <w:rFonts w:ascii="Times New Roman" w:hAnsi="Times New Roman"/>
          <w:iCs/>
          <w:color w:val="0D0D0D"/>
          <w:sz w:val="24"/>
          <w:szCs w:val="24"/>
        </w:rPr>
        <w:t>Rezin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2423F7" w:rsidRPr="00237F39">
        <w:rPr>
          <w:rFonts w:ascii="Times New Roman" w:hAnsi="Times New Roman"/>
          <w:iCs/>
          <w:color w:val="0D0D0D"/>
          <w:sz w:val="24"/>
          <w:szCs w:val="24"/>
        </w:rPr>
        <w:t>bloklar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2423F7" w:rsidRPr="00237F39">
        <w:rPr>
          <w:rFonts w:ascii="Times New Roman" w:hAnsi="Times New Roman"/>
          <w:iCs/>
          <w:color w:val="0D0D0D"/>
          <w:sz w:val="24"/>
          <w:szCs w:val="24"/>
        </w:rPr>
        <w:t>kanal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2423F7" w:rsidRPr="00237F39">
        <w:rPr>
          <w:rFonts w:ascii="Times New Roman" w:hAnsi="Times New Roman"/>
          <w:iCs/>
          <w:color w:val="0D0D0D"/>
          <w:sz w:val="24"/>
          <w:szCs w:val="24"/>
        </w:rPr>
        <w:t>sınırlarının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EC0D3F" w:rsidRPr="00237F39">
        <w:rPr>
          <w:rFonts w:ascii="Times New Roman" w:hAnsi="Times New Roman"/>
          <w:iCs/>
          <w:color w:val="0D0D0D"/>
          <w:sz w:val="24"/>
          <w:szCs w:val="24"/>
        </w:rPr>
        <w:t>dijital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EC0D3F" w:rsidRPr="00237F39">
        <w:rPr>
          <w:rFonts w:ascii="Times New Roman" w:hAnsi="Times New Roman"/>
          <w:iCs/>
          <w:color w:val="0D0D0D"/>
          <w:sz w:val="24"/>
          <w:szCs w:val="24"/>
        </w:rPr>
        <w:t>ortamda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2423F7" w:rsidRPr="00237F39">
        <w:rPr>
          <w:rFonts w:ascii="Times New Roman" w:hAnsi="Times New Roman"/>
          <w:iCs/>
          <w:color w:val="0D0D0D"/>
          <w:sz w:val="24"/>
          <w:szCs w:val="24"/>
        </w:rPr>
        <w:t>kolay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2423F7" w:rsidRPr="00237F39">
        <w:rPr>
          <w:rFonts w:ascii="Times New Roman" w:hAnsi="Times New Roman"/>
          <w:iCs/>
          <w:color w:val="0D0D0D"/>
          <w:sz w:val="24"/>
          <w:szCs w:val="24"/>
        </w:rPr>
        <w:t>belirlen</w:t>
      </w:r>
      <w:r w:rsidR="00EC0D3F" w:rsidRPr="00237F39">
        <w:rPr>
          <w:rFonts w:ascii="Times New Roman" w:hAnsi="Times New Roman"/>
          <w:iCs/>
          <w:color w:val="0D0D0D"/>
          <w:sz w:val="24"/>
          <w:szCs w:val="24"/>
        </w:rPr>
        <w:t>ebil</w:t>
      </w:r>
      <w:r w:rsidR="002423F7" w:rsidRPr="00237F39">
        <w:rPr>
          <w:rFonts w:ascii="Times New Roman" w:hAnsi="Times New Roman"/>
          <w:iCs/>
          <w:color w:val="0D0D0D"/>
          <w:sz w:val="24"/>
          <w:szCs w:val="24"/>
        </w:rPr>
        <w:t>mesi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2423F7" w:rsidRPr="00237F39">
        <w:rPr>
          <w:rFonts w:ascii="Times New Roman" w:hAnsi="Times New Roman"/>
          <w:iCs/>
          <w:color w:val="0D0D0D"/>
          <w:sz w:val="24"/>
          <w:szCs w:val="24"/>
        </w:rPr>
        <w:t>için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2423F7" w:rsidRPr="00237F39">
        <w:rPr>
          <w:rFonts w:ascii="Times New Roman" w:hAnsi="Times New Roman"/>
          <w:iCs/>
          <w:color w:val="0D0D0D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2423F7" w:rsidRPr="00237F39">
        <w:rPr>
          <w:rFonts w:ascii="Times New Roman" w:hAnsi="Times New Roman"/>
          <w:iCs/>
          <w:color w:val="0D0D0D"/>
          <w:sz w:val="24"/>
          <w:szCs w:val="24"/>
        </w:rPr>
        <w:t>öncesi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C23974" w:rsidRPr="00237F39">
        <w:rPr>
          <w:rFonts w:ascii="Times New Roman" w:hAnsi="Times New Roman"/>
          <w:iCs/>
          <w:color w:val="0D0D0D"/>
          <w:sz w:val="24"/>
          <w:szCs w:val="24"/>
        </w:rPr>
        <w:t>mavi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2423F7" w:rsidRPr="00237F39">
        <w:rPr>
          <w:rFonts w:ascii="Times New Roman" w:hAnsi="Times New Roman"/>
          <w:iCs/>
          <w:color w:val="0D0D0D"/>
          <w:sz w:val="24"/>
          <w:szCs w:val="24"/>
        </w:rPr>
        <w:t>mürekkep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2423F7" w:rsidRPr="00237F39">
        <w:rPr>
          <w:rFonts w:ascii="Times New Roman" w:hAnsi="Times New Roman"/>
          <w:iCs/>
          <w:color w:val="0D0D0D"/>
          <w:sz w:val="24"/>
          <w:szCs w:val="24"/>
        </w:rPr>
        <w:t>ile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2423F7" w:rsidRPr="00237F39">
        <w:rPr>
          <w:rFonts w:ascii="Times New Roman" w:hAnsi="Times New Roman"/>
          <w:iCs/>
          <w:color w:val="0D0D0D"/>
          <w:sz w:val="24"/>
          <w:szCs w:val="24"/>
        </w:rPr>
        <w:t>30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591A6B" w:rsidRPr="00237F39">
        <w:rPr>
          <w:rFonts w:ascii="Times New Roman" w:hAnsi="Times New Roman"/>
          <w:iCs/>
          <w:color w:val="0D0D0D"/>
          <w:sz w:val="24"/>
          <w:szCs w:val="24"/>
        </w:rPr>
        <w:t>gauge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591A6B" w:rsidRPr="00237F39">
        <w:rPr>
          <w:rFonts w:ascii="Times New Roman" w:hAnsi="Times New Roman"/>
          <w:iCs/>
          <w:color w:val="0D0D0D"/>
          <w:sz w:val="24"/>
          <w:szCs w:val="24"/>
        </w:rPr>
        <w:t>(</w:t>
      </w:r>
      <w:r w:rsidR="002423F7" w:rsidRPr="00237F39">
        <w:rPr>
          <w:rFonts w:ascii="Times New Roman" w:hAnsi="Times New Roman"/>
          <w:iCs/>
          <w:color w:val="0D0D0D"/>
          <w:sz w:val="24"/>
          <w:szCs w:val="24"/>
        </w:rPr>
        <w:t>G</w:t>
      </w:r>
      <w:r w:rsidR="00591A6B" w:rsidRPr="00237F39">
        <w:rPr>
          <w:rFonts w:ascii="Times New Roman" w:hAnsi="Times New Roman"/>
          <w:iCs/>
          <w:color w:val="0D0D0D"/>
          <w:sz w:val="24"/>
          <w:szCs w:val="24"/>
        </w:rPr>
        <w:t>)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2423F7" w:rsidRPr="00237F39">
        <w:rPr>
          <w:rFonts w:ascii="Times New Roman" w:hAnsi="Times New Roman"/>
          <w:iCs/>
          <w:color w:val="0D0D0D"/>
          <w:sz w:val="24"/>
          <w:szCs w:val="24"/>
        </w:rPr>
        <w:t>yandan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2423F7" w:rsidRPr="00237F39">
        <w:rPr>
          <w:rFonts w:ascii="Times New Roman" w:hAnsi="Times New Roman"/>
          <w:iCs/>
          <w:color w:val="0D0D0D"/>
          <w:sz w:val="24"/>
          <w:szCs w:val="24"/>
        </w:rPr>
        <w:t>delikli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591A6B" w:rsidRPr="00237F39">
        <w:rPr>
          <w:rFonts w:ascii="Times New Roman" w:hAnsi="Times New Roman"/>
          <w:iCs/>
          <w:color w:val="0D0D0D"/>
          <w:sz w:val="24"/>
          <w:szCs w:val="24"/>
        </w:rPr>
        <w:t>irrigasyon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2423F7" w:rsidRPr="00237F39">
        <w:rPr>
          <w:rFonts w:ascii="Times New Roman" w:hAnsi="Times New Roman"/>
          <w:iCs/>
          <w:color w:val="0D0D0D"/>
          <w:sz w:val="24"/>
          <w:szCs w:val="24"/>
        </w:rPr>
        <w:t>iğne</w:t>
      </w:r>
      <w:r w:rsidR="00591A6B" w:rsidRPr="00237F39">
        <w:rPr>
          <w:rFonts w:ascii="Times New Roman" w:hAnsi="Times New Roman"/>
          <w:iCs/>
          <w:color w:val="0D0D0D"/>
          <w:sz w:val="24"/>
          <w:szCs w:val="24"/>
        </w:rPr>
        <w:t>si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591A6B" w:rsidRPr="00237F39">
        <w:rPr>
          <w:rFonts w:ascii="Times New Roman" w:hAnsi="Times New Roman"/>
          <w:sz w:val="24"/>
          <w:szCs w:val="24"/>
        </w:rPr>
        <w:t>(Navi-tip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91A6B" w:rsidRPr="00237F39">
        <w:rPr>
          <w:rFonts w:ascii="Times New Roman" w:hAnsi="Times New Roman"/>
          <w:sz w:val="24"/>
          <w:szCs w:val="24"/>
        </w:rPr>
        <w:t>Ultradent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91A6B" w:rsidRPr="00237F39">
        <w:rPr>
          <w:rFonts w:ascii="Times New Roman" w:hAnsi="Times New Roman"/>
          <w:sz w:val="24"/>
          <w:szCs w:val="24"/>
        </w:rPr>
        <w:t>Utah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91A6B" w:rsidRPr="00237F39">
        <w:rPr>
          <w:rFonts w:ascii="Times New Roman" w:hAnsi="Times New Roman"/>
          <w:sz w:val="24"/>
          <w:szCs w:val="24"/>
        </w:rPr>
        <w:t>ABD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423F7" w:rsidRPr="00237F39">
        <w:rPr>
          <w:rFonts w:ascii="Times New Roman" w:hAnsi="Times New Roman"/>
          <w:iCs/>
          <w:color w:val="0D0D0D"/>
          <w:sz w:val="24"/>
          <w:szCs w:val="24"/>
        </w:rPr>
        <w:t>yardımıyla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2423F7" w:rsidRPr="00237F39">
        <w:rPr>
          <w:rFonts w:ascii="Times New Roman" w:hAnsi="Times New Roman"/>
          <w:iCs/>
          <w:color w:val="0D0D0D"/>
          <w:sz w:val="24"/>
          <w:szCs w:val="24"/>
        </w:rPr>
        <w:t>boyan</w:t>
      </w:r>
      <w:r w:rsidR="00661F7F">
        <w:rPr>
          <w:rFonts w:ascii="Times New Roman" w:hAnsi="Times New Roman"/>
          <w:iCs/>
          <w:color w:val="0D0D0D"/>
          <w:sz w:val="24"/>
          <w:szCs w:val="24"/>
        </w:rPr>
        <w:t>dı</w:t>
      </w:r>
      <w:r w:rsidR="00CF43B8">
        <w:rPr>
          <w:rFonts w:ascii="Times New Roman" w:hAnsi="Times New Roman"/>
          <w:iCs/>
          <w:color w:val="0D0D0D"/>
          <w:sz w:val="24"/>
          <w:szCs w:val="24"/>
        </w:rPr>
        <w:t xml:space="preserve"> (Resim 3.1)</w:t>
      </w:r>
      <w:r w:rsidR="007A0080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A0080"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A0080" w:rsidRPr="00237F39">
        <w:rPr>
          <w:rFonts w:ascii="Times New Roman" w:hAnsi="Times New Roman"/>
          <w:sz w:val="24"/>
          <w:szCs w:val="24"/>
        </w:rPr>
        <w:t>esn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A0080" w:rsidRPr="00237F39">
        <w:rPr>
          <w:rFonts w:ascii="Times New Roman" w:hAnsi="Times New Roman"/>
          <w:sz w:val="24"/>
          <w:szCs w:val="24"/>
        </w:rPr>
        <w:t>çalışmacıy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A0080" w:rsidRPr="00237F39">
        <w:rPr>
          <w:rFonts w:ascii="Times New Roman" w:hAnsi="Times New Roman"/>
          <w:sz w:val="24"/>
          <w:szCs w:val="24"/>
        </w:rPr>
        <w:t>etkilemem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A0080" w:rsidRPr="00237F39">
        <w:rPr>
          <w:rFonts w:ascii="Times New Roman" w:hAnsi="Times New Roman"/>
          <w:sz w:val="24"/>
          <w:szCs w:val="24"/>
        </w:rPr>
        <w:t>amacıy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A0080" w:rsidRPr="00237F39">
        <w:rPr>
          <w:rFonts w:ascii="Times New Roman" w:hAnsi="Times New Roman"/>
          <w:sz w:val="24"/>
          <w:szCs w:val="24"/>
        </w:rPr>
        <w:t>re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A0080" w:rsidRPr="00237F39">
        <w:rPr>
          <w:rFonts w:ascii="Times New Roman" w:hAnsi="Times New Roman"/>
          <w:sz w:val="24"/>
          <w:szCs w:val="24"/>
        </w:rPr>
        <w:t>blok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A0080" w:rsidRPr="00237F39">
        <w:rPr>
          <w:rFonts w:ascii="Times New Roman" w:hAnsi="Times New Roman"/>
          <w:sz w:val="24"/>
          <w:szCs w:val="24"/>
        </w:rPr>
        <w:t>alüminyu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A0080" w:rsidRPr="00237F39">
        <w:rPr>
          <w:rFonts w:ascii="Times New Roman" w:hAnsi="Times New Roman"/>
          <w:sz w:val="24"/>
          <w:szCs w:val="24"/>
        </w:rPr>
        <w:t>foly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A0080"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A0080" w:rsidRPr="00237F39">
        <w:rPr>
          <w:rFonts w:ascii="Times New Roman" w:hAnsi="Times New Roman"/>
          <w:sz w:val="24"/>
          <w:szCs w:val="24"/>
        </w:rPr>
        <w:t>kaplan</w:t>
      </w:r>
      <w:r w:rsidR="00661F7F">
        <w:rPr>
          <w:rFonts w:ascii="Times New Roman" w:hAnsi="Times New Roman"/>
          <w:sz w:val="24"/>
          <w:szCs w:val="24"/>
        </w:rPr>
        <w:t>dı</w:t>
      </w:r>
      <w:r w:rsidR="00957A33" w:rsidRPr="00237F39">
        <w:rPr>
          <w:rFonts w:ascii="Times New Roman" w:hAnsi="Times New Roman"/>
          <w:iCs/>
          <w:color w:val="0D0D0D"/>
          <w:sz w:val="24"/>
          <w:szCs w:val="24"/>
        </w:rPr>
        <w:t>.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8F3387" w:rsidRPr="00237F39">
        <w:rPr>
          <w:rFonts w:ascii="Times New Roman" w:hAnsi="Times New Roman"/>
          <w:iCs/>
          <w:color w:val="0D0D0D"/>
          <w:sz w:val="24"/>
          <w:szCs w:val="24"/>
        </w:rPr>
        <w:t>Rezin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BC3F81" w:rsidRPr="00237F39">
        <w:rPr>
          <w:rFonts w:ascii="Times New Roman" w:hAnsi="Times New Roman"/>
          <w:iCs/>
          <w:color w:val="0D0D0D"/>
          <w:sz w:val="24"/>
          <w:szCs w:val="24"/>
        </w:rPr>
        <w:t>bloklar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BC3F81" w:rsidRPr="00237F39">
        <w:rPr>
          <w:rFonts w:ascii="Times New Roman" w:hAnsi="Times New Roman"/>
          <w:iCs/>
          <w:color w:val="0D0D0D"/>
          <w:sz w:val="24"/>
          <w:szCs w:val="24"/>
        </w:rPr>
        <w:t>rastgele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BC3F81" w:rsidRPr="00237F39">
        <w:rPr>
          <w:rFonts w:ascii="Times New Roman" w:hAnsi="Times New Roman"/>
          <w:iCs/>
          <w:color w:val="0D0D0D"/>
          <w:sz w:val="24"/>
          <w:szCs w:val="24"/>
        </w:rPr>
        <w:t>olarak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BC3F81" w:rsidRPr="00237F39">
        <w:rPr>
          <w:rFonts w:ascii="Times New Roman" w:hAnsi="Times New Roman"/>
          <w:iCs/>
          <w:color w:val="0D0D0D"/>
          <w:sz w:val="24"/>
          <w:szCs w:val="24"/>
        </w:rPr>
        <w:t>her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BC3F81" w:rsidRPr="00237F39">
        <w:rPr>
          <w:rFonts w:ascii="Times New Roman" w:hAnsi="Times New Roman"/>
          <w:iCs/>
          <w:color w:val="0D0D0D"/>
          <w:sz w:val="24"/>
          <w:szCs w:val="24"/>
        </w:rPr>
        <w:t>bir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BC3F81" w:rsidRPr="00237F39">
        <w:rPr>
          <w:rFonts w:ascii="Times New Roman" w:hAnsi="Times New Roman"/>
          <w:iCs/>
          <w:color w:val="0D0D0D"/>
          <w:sz w:val="24"/>
          <w:szCs w:val="24"/>
        </w:rPr>
        <w:t>grupta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BC3F81" w:rsidRPr="00237F39">
        <w:rPr>
          <w:rFonts w:ascii="Times New Roman" w:hAnsi="Times New Roman"/>
          <w:iCs/>
          <w:color w:val="0D0D0D"/>
          <w:sz w:val="24"/>
          <w:szCs w:val="24"/>
        </w:rPr>
        <w:t>22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BC3F81" w:rsidRPr="00237F39">
        <w:rPr>
          <w:rFonts w:ascii="Times New Roman" w:hAnsi="Times New Roman"/>
          <w:iCs/>
          <w:color w:val="0D0D0D"/>
          <w:sz w:val="24"/>
          <w:szCs w:val="24"/>
        </w:rPr>
        <w:t>adet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BC3F81" w:rsidRPr="00237F39">
        <w:rPr>
          <w:rFonts w:ascii="Times New Roman" w:hAnsi="Times New Roman"/>
          <w:iCs/>
          <w:color w:val="0D0D0D"/>
          <w:sz w:val="24"/>
          <w:szCs w:val="24"/>
        </w:rPr>
        <w:t>olmak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BC3F81" w:rsidRPr="00237F39">
        <w:rPr>
          <w:rFonts w:ascii="Times New Roman" w:hAnsi="Times New Roman"/>
          <w:iCs/>
          <w:color w:val="0D0D0D"/>
          <w:sz w:val="24"/>
          <w:szCs w:val="24"/>
        </w:rPr>
        <w:t>üzere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BC3F81" w:rsidRPr="00237F39">
        <w:rPr>
          <w:rFonts w:ascii="Times New Roman" w:hAnsi="Times New Roman"/>
          <w:iCs/>
          <w:color w:val="0D0D0D"/>
          <w:sz w:val="24"/>
          <w:szCs w:val="24"/>
        </w:rPr>
        <w:t>3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BC3F81" w:rsidRPr="00237F39">
        <w:rPr>
          <w:rFonts w:ascii="Times New Roman" w:hAnsi="Times New Roman"/>
          <w:iCs/>
          <w:color w:val="0D0D0D"/>
          <w:sz w:val="24"/>
          <w:szCs w:val="24"/>
        </w:rPr>
        <w:t>farklı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BC3F81" w:rsidRPr="00237F39">
        <w:rPr>
          <w:rFonts w:ascii="Times New Roman" w:hAnsi="Times New Roman"/>
          <w:iCs/>
          <w:color w:val="0D0D0D"/>
          <w:sz w:val="24"/>
          <w:szCs w:val="24"/>
        </w:rPr>
        <w:t>gru</w:t>
      </w:r>
      <w:r w:rsidR="0094667E" w:rsidRPr="00237F39">
        <w:rPr>
          <w:rFonts w:ascii="Times New Roman" w:hAnsi="Times New Roman"/>
          <w:iCs/>
          <w:color w:val="0D0D0D"/>
          <w:sz w:val="24"/>
          <w:szCs w:val="24"/>
        </w:rPr>
        <w:t>ba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="00B45603" w:rsidRPr="00237F39">
        <w:rPr>
          <w:rFonts w:ascii="Times New Roman" w:hAnsi="Times New Roman"/>
          <w:iCs/>
          <w:color w:val="0D0D0D"/>
          <w:sz w:val="24"/>
          <w:szCs w:val="24"/>
        </w:rPr>
        <w:t>ayrıl</w:t>
      </w:r>
      <w:r w:rsidR="00661F7F">
        <w:rPr>
          <w:rFonts w:ascii="Times New Roman" w:hAnsi="Times New Roman"/>
          <w:iCs/>
          <w:color w:val="0D0D0D"/>
          <w:sz w:val="24"/>
          <w:szCs w:val="24"/>
        </w:rPr>
        <w:t>dı</w:t>
      </w:r>
      <w:r w:rsidR="00BC3F81" w:rsidRPr="00237F39">
        <w:rPr>
          <w:rFonts w:ascii="Times New Roman" w:hAnsi="Times New Roman"/>
          <w:sz w:val="24"/>
          <w:szCs w:val="24"/>
        </w:rPr>
        <w:t>.</w:t>
      </w:r>
    </w:p>
    <w:p w14:paraId="6A11D3C4" w14:textId="1999EE32" w:rsidR="007D5CCD" w:rsidRPr="00237F39" w:rsidRDefault="00C907A1" w:rsidP="007E004F">
      <w:pPr>
        <w:pStyle w:val="Grseller"/>
      </w:pPr>
      <w:r w:rsidRPr="00237F39">
        <w:lastRenderedPageBreak/>
        <w:drawing>
          <wp:inline distT="0" distB="0" distL="0" distR="0" wp14:anchorId="2FA39598" wp14:editId="7911C04A">
            <wp:extent cx="1364213" cy="2880000"/>
            <wp:effectExtent l="0" t="0" r="7620" b="0"/>
            <wp:docPr id="5" name="Resim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64213" cy="28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74275F" w:rsidRPr="00237F39">
        <w:t xml:space="preserve"> </w:t>
      </w:r>
      <w:r w:rsidR="00F96D57" w:rsidRPr="00237F39">
        <w:t xml:space="preserve"> </w:t>
      </w:r>
      <w:r w:rsidRPr="00237F39">
        <w:drawing>
          <wp:inline distT="0" distB="0" distL="0" distR="0" wp14:anchorId="25DA63F7" wp14:editId="19A67873">
            <wp:extent cx="1440000" cy="2880000"/>
            <wp:effectExtent l="0" t="0" r="8255" b="0"/>
            <wp:docPr id="6" name="Resim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40000" cy="28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15F03D" w14:textId="1EEF03BD" w:rsidR="007D5CCD" w:rsidRPr="00237F39" w:rsidRDefault="00013E40" w:rsidP="007E004F">
      <w:pPr>
        <w:pStyle w:val="Resimler"/>
      </w:pPr>
      <w:bookmarkStart w:id="40" w:name="_Toc134102128"/>
      <w:r w:rsidRPr="00237F39">
        <w:t xml:space="preserve">Resim </w:t>
      </w:r>
      <w:fldSimple w:instr=" STYLEREF 1 \s ">
        <w:r w:rsidR="00CC711F" w:rsidRPr="00237F39">
          <w:rPr>
            <w:noProof/>
          </w:rPr>
          <w:t>3</w:t>
        </w:r>
      </w:fldSimple>
      <w:r w:rsidR="00DC2C30" w:rsidRPr="00237F39">
        <w:t>.</w:t>
      </w:r>
      <w:fldSimple w:instr=" SEQ Resim \* ARABIC \s 1 ">
        <w:r w:rsidR="00CC711F" w:rsidRPr="00237F39">
          <w:rPr>
            <w:noProof/>
          </w:rPr>
          <w:t>1</w:t>
        </w:r>
      </w:fldSimple>
      <w:r w:rsidRPr="00237F39">
        <w:t>.</w:t>
      </w:r>
      <w:r w:rsidRPr="00237F39">
        <w:tab/>
      </w:r>
      <w:r w:rsidR="002246C5" w:rsidRPr="00237F39">
        <w:t>Örneklerin</w:t>
      </w:r>
      <w:r w:rsidR="00E4403D" w:rsidRPr="00237F39">
        <w:t xml:space="preserve"> </w:t>
      </w:r>
      <w:r w:rsidR="002246C5" w:rsidRPr="00237F39">
        <w:t>hazırlanması</w:t>
      </w:r>
      <w:bookmarkEnd w:id="40"/>
    </w:p>
    <w:p w14:paraId="11995C56" w14:textId="02B76ACF" w:rsidR="007D5CCD" w:rsidRPr="00237F39" w:rsidRDefault="00F34A3B" w:rsidP="007853E7">
      <w:pPr>
        <w:pStyle w:val="Balk2"/>
      </w:pPr>
      <w:bookmarkStart w:id="41" w:name="_Toc134102404"/>
      <w:r w:rsidRPr="00237F39">
        <w:t>3.3.</w:t>
      </w:r>
      <w:r w:rsidR="00E4403D" w:rsidRPr="00237F39">
        <w:t xml:space="preserve"> </w:t>
      </w:r>
      <w:r w:rsidRPr="00237F39">
        <w:t>Şekillendirme</w:t>
      </w:r>
      <w:r w:rsidR="00E4403D" w:rsidRPr="00237F39">
        <w:t xml:space="preserve"> </w:t>
      </w:r>
      <w:r w:rsidR="00C15AE2" w:rsidRPr="00237F39">
        <w:t>Öncesi Rezin Blokların Başlangıç Görüntüsünün Alınması</w:t>
      </w:r>
      <w:bookmarkEnd w:id="41"/>
    </w:p>
    <w:p w14:paraId="7DF9CF8C" w14:textId="38FD42BC" w:rsidR="00EF30ED" w:rsidRPr="00237F39" w:rsidRDefault="00EF30ED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Re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loklar</w:t>
      </w:r>
      <w:r w:rsidR="00CF43B8">
        <w:rPr>
          <w:rFonts w:ascii="Times New Roman" w:hAnsi="Times New Roman"/>
          <w:sz w:val="24"/>
          <w:szCs w:val="24"/>
        </w:rPr>
        <w:t>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nc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tandar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knik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örüntü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ilmes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ğlay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üzen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onu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ijit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otoğraf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ın</w:t>
      </w:r>
      <w:r w:rsidR="00BA17DD">
        <w:rPr>
          <w:rFonts w:ascii="Times New Roman" w:hAnsi="Times New Roman"/>
          <w:sz w:val="24"/>
          <w:szCs w:val="24"/>
        </w:rPr>
        <w:t>dı</w:t>
      </w:r>
      <w:r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0D3F" w:rsidRPr="00237F39">
        <w:rPr>
          <w:rFonts w:ascii="Times New Roman" w:hAnsi="Times New Roman"/>
          <w:sz w:val="24"/>
          <w:szCs w:val="24"/>
        </w:rPr>
        <w:t>Bloklar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0D3F" w:rsidRPr="00237F39">
        <w:rPr>
          <w:rFonts w:ascii="Times New Roman" w:hAnsi="Times New Roman"/>
          <w:sz w:val="24"/>
          <w:szCs w:val="24"/>
        </w:rPr>
        <w:t>fotoğraf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0D3F" w:rsidRPr="00237F39">
        <w:rPr>
          <w:rFonts w:ascii="Times New Roman" w:hAnsi="Times New Roman"/>
          <w:sz w:val="24"/>
          <w:szCs w:val="24"/>
        </w:rPr>
        <w:t>bey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0D3F" w:rsidRPr="00237F39">
        <w:rPr>
          <w:rFonts w:ascii="Times New Roman" w:hAnsi="Times New Roman"/>
          <w:sz w:val="24"/>
          <w:szCs w:val="24"/>
        </w:rPr>
        <w:t>zem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0D3F" w:rsidRPr="00237F39">
        <w:rPr>
          <w:rFonts w:ascii="Times New Roman" w:hAnsi="Times New Roman"/>
          <w:sz w:val="24"/>
          <w:szCs w:val="24"/>
        </w:rPr>
        <w:t>üzer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82907" w:rsidRPr="00237F39">
        <w:rPr>
          <w:rFonts w:ascii="Times New Roman" w:hAnsi="Times New Roman"/>
          <w:sz w:val="24"/>
          <w:szCs w:val="24"/>
        </w:rPr>
        <w:t>ışı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82907" w:rsidRPr="00237F39">
        <w:rPr>
          <w:rFonts w:ascii="Times New Roman" w:hAnsi="Times New Roman"/>
          <w:sz w:val="24"/>
          <w:szCs w:val="24"/>
        </w:rPr>
        <w:t>kayna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82907" w:rsidRPr="00237F39">
        <w:rPr>
          <w:rFonts w:ascii="Times New Roman" w:hAnsi="Times New Roman"/>
          <w:sz w:val="24"/>
          <w:szCs w:val="24"/>
        </w:rPr>
        <w:t>alt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0D3F" w:rsidRPr="00237F39">
        <w:rPr>
          <w:rFonts w:ascii="Times New Roman" w:hAnsi="Times New Roman"/>
          <w:sz w:val="24"/>
          <w:szCs w:val="24"/>
        </w:rPr>
        <w:t>dijit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0D3F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0D3F" w:rsidRPr="00237F39">
        <w:rPr>
          <w:rFonts w:ascii="Times New Roman" w:hAnsi="Times New Roman"/>
          <w:sz w:val="24"/>
          <w:szCs w:val="24"/>
        </w:rPr>
        <w:t>fotoğraf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0D3F" w:rsidRPr="00237F39">
        <w:rPr>
          <w:rFonts w:ascii="Times New Roman" w:hAnsi="Times New Roman"/>
          <w:sz w:val="24"/>
          <w:szCs w:val="24"/>
        </w:rPr>
        <w:t>makin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0D3F" w:rsidRPr="00237F39">
        <w:rPr>
          <w:rFonts w:ascii="Times New Roman" w:hAnsi="Times New Roman"/>
          <w:sz w:val="24"/>
          <w:szCs w:val="24"/>
        </w:rPr>
        <w:t>(EOS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0D3F" w:rsidRPr="00237F39">
        <w:rPr>
          <w:rFonts w:ascii="Times New Roman" w:hAnsi="Times New Roman"/>
          <w:sz w:val="24"/>
          <w:szCs w:val="24"/>
        </w:rPr>
        <w:t>70D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0D3F" w:rsidRPr="00237F39">
        <w:rPr>
          <w:rFonts w:ascii="Times New Roman" w:hAnsi="Times New Roman"/>
          <w:sz w:val="24"/>
          <w:szCs w:val="24"/>
        </w:rPr>
        <w:t>Can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0D3F" w:rsidRPr="00237F39">
        <w:rPr>
          <w:rFonts w:ascii="Times New Roman" w:hAnsi="Times New Roman"/>
          <w:sz w:val="24"/>
          <w:szCs w:val="24"/>
        </w:rPr>
        <w:t>US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0D3F" w:rsidRPr="00237F39">
        <w:rPr>
          <w:rFonts w:ascii="Times New Roman" w:hAnsi="Times New Roman"/>
          <w:sz w:val="24"/>
          <w:szCs w:val="24"/>
        </w:rPr>
        <w:t>Inc.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0D3F" w:rsidRPr="00237F39">
        <w:rPr>
          <w:rFonts w:ascii="Times New Roman" w:hAnsi="Times New Roman"/>
          <w:sz w:val="24"/>
          <w:szCs w:val="24"/>
        </w:rPr>
        <w:t>Lak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0D3F" w:rsidRPr="00237F39">
        <w:rPr>
          <w:rFonts w:ascii="Times New Roman" w:hAnsi="Times New Roman"/>
          <w:sz w:val="24"/>
          <w:szCs w:val="24"/>
        </w:rPr>
        <w:t>success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0D3F" w:rsidRPr="00237F39">
        <w:rPr>
          <w:rFonts w:ascii="Times New Roman" w:hAnsi="Times New Roman"/>
          <w:sz w:val="24"/>
          <w:szCs w:val="24"/>
        </w:rPr>
        <w:t>NY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0D3F" w:rsidRPr="00237F39">
        <w:rPr>
          <w:rFonts w:ascii="Times New Roman" w:hAnsi="Times New Roman"/>
          <w:sz w:val="24"/>
          <w:szCs w:val="24"/>
        </w:rPr>
        <w:t>ABD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0D3F" w:rsidRPr="00237F39">
        <w:rPr>
          <w:rFonts w:ascii="Times New Roman" w:hAnsi="Times New Roman"/>
          <w:sz w:val="24"/>
          <w:szCs w:val="24"/>
        </w:rPr>
        <w:t>yardımıy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0D3F" w:rsidRPr="00237F39">
        <w:rPr>
          <w:rFonts w:ascii="Times New Roman" w:hAnsi="Times New Roman"/>
          <w:sz w:val="24"/>
          <w:szCs w:val="24"/>
        </w:rPr>
        <w:t>çekil</w:t>
      </w:r>
      <w:r w:rsidR="00BA17DD">
        <w:rPr>
          <w:rFonts w:ascii="Times New Roman" w:hAnsi="Times New Roman"/>
          <w:sz w:val="24"/>
          <w:szCs w:val="24"/>
        </w:rPr>
        <w:t>di</w:t>
      </w:r>
      <w:r w:rsidR="006D7BC5">
        <w:rPr>
          <w:rFonts w:ascii="Times New Roman" w:hAnsi="Times New Roman"/>
          <w:sz w:val="24"/>
          <w:szCs w:val="24"/>
        </w:rPr>
        <w:t xml:space="preserve"> (Resim 3.2)</w:t>
      </w:r>
      <w:r w:rsidR="00CF43B8">
        <w:rPr>
          <w:rFonts w:ascii="Times New Roman" w:hAnsi="Times New Roman"/>
          <w:sz w:val="24"/>
          <w:szCs w:val="24"/>
        </w:rPr>
        <w:t xml:space="preserve"> </w:t>
      </w:r>
      <w:r w:rsidR="00EC0D3F" w:rsidRPr="00237F39">
        <w:rPr>
          <w:rFonts w:ascii="Times New Roman" w:hAnsi="Times New Roman"/>
          <w:sz w:val="24"/>
          <w:szCs w:val="24"/>
        </w:rPr>
        <w:t>.</w:t>
      </w:r>
    </w:p>
    <w:p w14:paraId="66025B0D" w14:textId="68BE3F6C" w:rsidR="009434BA" w:rsidRPr="00237F39" w:rsidRDefault="00C907A1" w:rsidP="007853E7">
      <w:pPr>
        <w:pStyle w:val="Grseller"/>
      </w:pPr>
      <w:r w:rsidRPr="00237F39">
        <w:drawing>
          <wp:inline distT="0" distB="0" distL="0" distR="0" wp14:anchorId="1A521EFD" wp14:editId="35D34749">
            <wp:extent cx="1977224" cy="3024000"/>
            <wp:effectExtent l="19050" t="19050" r="23495" b="24130"/>
            <wp:docPr id="7" name="Resim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77224" cy="3024000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bg1">
                          <a:lumMod val="50000"/>
                        </a:schemeClr>
                      </a:solidFill>
                    </a:ln>
                  </pic:spPr>
                </pic:pic>
              </a:graphicData>
            </a:graphic>
          </wp:inline>
        </w:drawing>
      </w:r>
    </w:p>
    <w:p w14:paraId="0CC8896F" w14:textId="71CDF1F2" w:rsidR="008F3C9D" w:rsidRPr="00237F39" w:rsidRDefault="00013E40" w:rsidP="007853E7">
      <w:pPr>
        <w:pStyle w:val="Resimler"/>
      </w:pPr>
      <w:bookmarkStart w:id="42" w:name="_Toc134102129"/>
      <w:r w:rsidRPr="00237F39">
        <w:t xml:space="preserve">Resim </w:t>
      </w:r>
      <w:fldSimple w:instr=" STYLEREF 1 \s ">
        <w:r w:rsidR="00CC711F" w:rsidRPr="00237F39">
          <w:rPr>
            <w:noProof/>
          </w:rPr>
          <w:t>3</w:t>
        </w:r>
      </w:fldSimple>
      <w:r w:rsidR="00DC2C30" w:rsidRPr="00237F39">
        <w:t>.</w:t>
      </w:r>
      <w:fldSimple w:instr=" SEQ Resim \* ARABIC \s 1 ">
        <w:r w:rsidR="00CC711F" w:rsidRPr="00237F39">
          <w:rPr>
            <w:noProof/>
          </w:rPr>
          <w:t>2</w:t>
        </w:r>
      </w:fldSimple>
      <w:r w:rsidRPr="00237F39">
        <w:t>.</w:t>
      </w:r>
      <w:r w:rsidRPr="00237F39">
        <w:tab/>
      </w:r>
      <w:r w:rsidR="00756BE7" w:rsidRPr="00237F39">
        <w:t>Şekillendirme</w:t>
      </w:r>
      <w:r w:rsidR="00E4403D" w:rsidRPr="00237F39">
        <w:t xml:space="preserve"> </w:t>
      </w:r>
      <w:r w:rsidR="001A603E" w:rsidRPr="00237F39">
        <w:t>öncesi</w:t>
      </w:r>
      <w:r w:rsidR="00E4403D" w:rsidRPr="00237F39">
        <w:t xml:space="preserve"> </w:t>
      </w:r>
      <w:r w:rsidR="001A603E" w:rsidRPr="00237F39">
        <w:t>dijital</w:t>
      </w:r>
      <w:r w:rsidR="00E4403D" w:rsidRPr="00237F39">
        <w:t xml:space="preserve"> </w:t>
      </w:r>
      <w:r w:rsidR="008F3C9D" w:rsidRPr="00237F39">
        <w:t>fotoğrafın</w:t>
      </w:r>
      <w:r w:rsidR="00E4403D" w:rsidRPr="00237F39">
        <w:t xml:space="preserve"> </w:t>
      </w:r>
      <w:r w:rsidR="008F3C9D" w:rsidRPr="00237F39">
        <w:t>çekilmesi</w:t>
      </w:r>
      <w:bookmarkEnd w:id="42"/>
    </w:p>
    <w:p w14:paraId="4241DF1B" w14:textId="1602854B" w:rsidR="00E61A30" w:rsidRPr="00237F39" w:rsidRDefault="00E61A30" w:rsidP="002374C5">
      <w:pPr>
        <w:pStyle w:val="Balk2"/>
      </w:pPr>
      <w:bookmarkStart w:id="43" w:name="_Toc134102405"/>
      <w:r w:rsidRPr="00237F39">
        <w:lastRenderedPageBreak/>
        <w:t>3.</w:t>
      </w:r>
      <w:r w:rsidR="00F54349" w:rsidRPr="00237F39">
        <w:t>4</w:t>
      </w:r>
      <w:r w:rsidRPr="00237F39">
        <w:t>.</w:t>
      </w:r>
      <w:r w:rsidR="00E4403D" w:rsidRPr="00237F39">
        <w:t xml:space="preserve"> </w:t>
      </w:r>
      <w:r w:rsidRPr="00237F39">
        <w:t>Örnek</w:t>
      </w:r>
      <w:r w:rsidR="00E4403D" w:rsidRPr="00237F39">
        <w:t xml:space="preserve"> </w:t>
      </w:r>
      <w:r w:rsidR="002374C5" w:rsidRPr="00237F39">
        <w:t>Gruplarının Oluşturulmas</w:t>
      </w:r>
      <w:r w:rsidRPr="00237F39">
        <w:t>ı</w:t>
      </w:r>
      <w:r w:rsidR="00E4403D" w:rsidRPr="00237F39">
        <w:t xml:space="preserve"> </w:t>
      </w:r>
      <w:r w:rsidR="008C5099" w:rsidRPr="00237F39">
        <w:t>ve</w:t>
      </w:r>
      <w:r w:rsidR="00E4403D" w:rsidRPr="00237F39">
        <w:t xml:space="preserve"> </w:t>
      </w:r>
      <w:r w:rsidR="002374C5" w:rsidRPr="00237F39">
        <w:t>Kök Kanal Preparasyonlarının Yapılması</w:t>
      </w:r>
      <w:bookmarkEnd w:id="43"/>
    </w:p>
    <w:p w14:paraId="5DAD8B1C" w14:textId="3084B1BA" w:rsidR="00837D23" w:rsidRPr="00237F39" w:rsidRDefault="00837D23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Re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lok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astge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655C5" w:rsidRPr="00237F39">
        <w:rPr>
          <w:rFonts w:ascii="Times New Roman" w:hAnsi="Times New Roman"/>
          <w:sz w:val="24"/>
          <w:szCs w:val="24"/>
        </w:rPr>
        <w:t>olm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655C5" w:rsidRPr="00237F39">
        <w:rPr>
          <w:rFonts w:ascii="Times New Roman" w:hAnsi="Times New Roman"/>
          <w:sz w:val="24"/>
          <w:szCs w:val="24"/>
        </w:rPr>
        <w:t>üze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3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rub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yrıl</w:t>
      </w:r>
      <w:r w:rsidR="006D7BC5">
        <w:rPr>
          <w:rFonts w:ascii="Times New Roman" w:hAnsi="Times New Roman"/>
          <w:sz w:val="24"/>
          <w:szCs w:val="24"/>
        </w:rPr>
        <w:t>dı</w:t>
      </w:r>
      <w:r w:rsidR="00B655C5" w:rsidRPr="00237F39">
        <w:rPr>
          <w:rFonts w:ascii="Times New Roman" w:hAnsi="Times New Roman"/>
          <w:sz w:val="24"/>
          <w:szCs w:val="24"/>
        </w:rPr>
        <w:t>.</w:t>
      </w:r>
    </w:p>
    <w:p w14:paraId="0B101100" w14:textId="0A4C9540" w:rsidR="005F675D" w:rsidRPr="00237F39" w:rsidRDefault="00310EE8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310EE8">
        <w:rPr>
          <w:rFonts w:ascii="Times New Roman" w:hAnsi="Times New Roman"/>
          <w:sz w:val="24"/>
          <w:szCs w:val="24"/>
        </w:rPr>
        <w:t xml:space="preserve">TE (T-Endo MUST) </w:t>
      </w:r>
      <w:r w:rsidR="006D7BC5" w:rsidRPr="00310EE8">
        <w:rPr>
          <w:rFonts w:ascii="Times New Roman" w:hAnsi="Times New Roman"/>
          <w:sz w:val="24"/>
          <w:szCs w:val="24"/>
        </w:rPr>
        <w:t>Grubu</w:t>
      </w:r>
      <w:r w:rsidR="00F63A8E" w:rsidRPr="00310EE8">
        <w:rPr>
          <w:rFonts w:ascii="Times New Roman" w:hAnsi="Times New Roman"/>
          <w:sz w:val="24"/>
          <w:szCs w:val="24"/>
        </w:rPr>
        <w:t>,</w:t>
      </w:r>
      <w:r w:rsidR="00E4403D" w:rsidRPr="00310EE8">
        <w:rPr>
          <w:rFonts w:ascii="Times New Roman" w:hAnsi="Times New Roman"/>
          <w:sz w:val="24"/>
          <w:szCs w:val="24"/>
        </w:rPr>
        <w:t xml:space="preserve"> </w:t>
      </w:r>
      <w:r w:rsidRPr="00310EE8">
        <w:rPr>
          <w:rFonts w:ascii="Times New Roman" w:hAnsi="Times New Roman"/>
          <w:sz w:val="24"/>
          <w:szCs w:val="24"/>
        </w:rPr>
        <w:t xml:space="preserve">W (WaveOne Gold) </w:t>
      </w:r>
      <w:r w:rsidR="006D7BC5" w:rsidRPr="00310EE8">
        <w:rPr>
          <w:rFonts w:ascii="Times New Roman" w:hAnsi="Times New Roman"/>
          <w:sz w:val="24"/>
          <w:szCs w:val="24"/>
        </w:rPr>
        <w:t>Grubu</w:t>
      </w:r>
      <w:r w:rsidRPr="00310EE8">
        <w:rPr>
          <w:rFonts w:ascii="Times New Roman" w:hAnsi="Times New Roman"/>
          <w:sz w:val="24"/>
          <w:szCs w:val="24"/>
        </w:rPr>
        <w:t>, TR</w:t>
      </w:r>
      <w:r w:rsidR="00B52FF8">
        <w:rPr>
          <w:rFonts w:ascii="Times New Roman" w:hAnsi="Times New Roman"/>
          <w:sz w:val="24"/>
          <w:szCs w:val="24"/>
        </w:rPr>
        <w:t xml:space="preserve"> </w:t>
      </w:r>
      <w:r w:rsidRPr="00310EE8">
        <w:rPr>
          <w:rFonts w:ascii="Times New Roman" w:hAnsi="Times New Roman"/>
          <w:sz w:val="24"/>
          <w:szCs w:val="24"/>
        </w:rPr>
        <w:t xml:space="preserve">(TruNatomy) </w:t>
      </w:r>
      <w:r w:rsidR="006D7BC5" w:rsidRPr="00310EE8">
        <w:rPr>
          <w:rFonts w:ascii="Times New Roman" w:hAnsi="Times New Roman"/>
          <w:sz w:val="24"/>
          <w:szCs w:val="24"/>
        </w:rPr>
        <w:t>Grubu</w:t>
      </w:r>
      <w:r>
        <w:rPr>
          <w:rFonts w:ascii="Times New Roman" w:hAnsi="Times New Roman"/>
          <w:sz w:val="24"/>
          <w:szCs w:val="24"/>
        </w:rPr>
        <w:t xml:space="preserve"> </w:t>
      </w:r>
      <w:r w:rsidR="005D3FC3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D3FC3" w:rsidRPr="00237F39">
        <w:rPr>
          <w:rFonts w:ascii="Times New Roman" w:hAnsi="Times New Roman"/>
          <w:sz w:val="24"/>
          <w:szCs w:val="24"/>
        </w:rPr>
        <w:t>sistemleriy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376F9" w:rsidRPr="00237F39">
        <w:rPr>
          <w:rFonts w:ascii="Times New Roman" w:hAnsi="Times New Roman"/>
          <w:sz w:val="24"/>
          <w:szCs w:val="24"/>
        </w:rPr>
        <w:t>şekillendiri</w:t>
      </w:r>
      <w:r w:rsidR="008376F9">
        <w:rPr>
          <w:rFonts w:ascii="Times New Roman" w:hAnsi="Times New Roman"/>
          <w:sz w:val="24"/>
          <w:szCs w:val="24"/>
        </w:rPr>
        <w:t>ldi</w:t>
      </w:r>
      <w:r w:rsidR="005D3FC3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D3FC3" w:rsidRPr="00237F39">
        <w:rPr>
          <w:rFonts w:ascii="Times New Roman" w:hAnsi="Times New Roman"/>
          <w:sz w:val="24"/>
          <w:szCs w:val="24"/>
        </w:rPr>
        <w:t>H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D3FC3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D3FC3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D3FC3" w:rsidRPr="00237F39">
        <w:rPr>
          <w:rFonts w:ascii="Times New Roman" w:hAnsi="Times New Roman"/>
          <w:sz w:val="24"/>
          <w:szCs w:val="24"/>
        </w:rPr>
        <w:t>siste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D3FC3" w:rsidRPr="00237F39">
        <w:rPr>
          <w:rFonts w:ascii="Times New Roman" w:hAnsi="Times New Roman"/>
          <w:sz w:val="24"/>
          <w:szCs w:val="24"/>
        </w:rPr>
        <w:t>üretic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D3FC3" w:rsidRPr="00237F39">
        <w:rPr>
          <w:rFonts w:ascii="Times New Roman" w:hAnsi="Times New Roman"/>
          <w:sz w:val="24"/>
          <w:szCs w:val="24"/>
        </w:rPr>
        <w:t>firma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D3FC3" w:rsidRPr="00237F39">
        <w:rPr>
          <w:rFonts w:ascii="Times New Roman" w:hAnsi="Times New Roman"/>
          <w:sz w:val="24"/>
          <w:szCs w:val="24"/>
        </w:rPr>
        <w:t>talimat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D3FC3" w:rsidRPr="00237F39">
        <w:rPr>
          <w:rFonts w:ascii="Times New Roman" w:hAnsi="Times New Roman"/>
          <w:sz w:val="24"/>
          <w:szCs w:val="24"/>
        </w:rPr>
        <w:t>doğrultusu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D3FC3" w:rsidRPr="00237F39">
        <w:rPr>
          <w:rFonts w:ascii="Times New Roman" w:hAnsi="Times New Roman"/>
          <w:sz w:val="24"/>
          <w:szCs w:val="24"/>
        </w:rPr>
        <w:t>kullanıl</w:t>
      </w:r>
      <w:r w:rsidR="009A1326">
        <w:rPr>
          <w:rFonts w:ascii="Times New Roman" w:hAnsi="Times New Roman"/>
          <w:sz w:val="24"/>
          <w:szCs w:val="24"/>
        </w:rPr>
        <w:t>dı</w:t>
      </w:r>
      <w:r w:rsidR="005D3FC3" w:rsidRPr="00237F39">
        <w:rPr>
          <w:rFonts w:ascii="Times New Roman" w:hAnsi="Times New Roman"/>
          <w:sz w:val="24"/>
          <w:szCs w:val="24"/>
        </w:rPr>
        <w:t>.</w:t>
      </w:r>
    </w:p>
    <w:p w14:paraId="2E2407E0" w14:textId="00DAED73" w:rsidR="00B4755B" w:rsidRPr="00237F39" w:rsidRDefault="00B4755B" w:rsidP="0070395E">
      <w:pPr>
        <w:spacing w:after="360" w:line="360" w:lineRule="auto"/>
        <w:jc w:val="both"/>
        <w:rPr>
          <w:rFonts w:ascii="Times New Roman" w:hAnsi="Times New Roman"/>
          <w:bCs/>
          <w:color w:val="000000"/>
          <w:sz w:val="24"/>
          <w:szCs w:val="24"/>
        </w:rPr>
      </w:pPr>
      <w:r w:rsidRPr="00237F39">
        <w:rPr>
          <w:rFonts w:ascii="Times New Roman" w:hAnsi="Times New Roman"/>
          <w:iCs/>
          <w:color w:val="0D0D0D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iCs/>
          <w:color w:val="0D0D0D"/>
          <w:sz w:val="24"/>
          <w:szCs w:val="24"/>
        </w:rPr>
        <w:t xml:space="preserve"> </w:t>
      </w:r>
      <w:r w:rsidRPr="00237F39">
        <w:rPr>
          <w:rFonts w:ascii="Times New Roman" w:hAnsi="Times New Roman"/>
          <w:iCs/>
          <w:color w:val="0D0D0D"/>
          <w:sz w:val="24"/>
          <w:szCs w:val="24"/>
        </w:rPr>
        <w:t>X-S</w:t>
      </w:r>
      <w:r w:rsidRPr="00237F39">
        <w:rPr>
          <w:rFonts w:ascii="Times New Roman" w:hAnsi="Times New Roman"/>
          <w:bCs/>
          <w:color w:val="000000"/>
          <w:sz w:val="24"/>
          <w:szCs w:val="24"/>
        </w:rPr>
        <w:t>mart</w:t>
      </w:r>
      <w:r w:rsidR="00E4403D" w:rsidRPr="00237F39">
        <w:rPr>
          <w:rFonts w:ascii="Times New Roman" w:hAnsi="Times New Roman"/>
          <w:bCs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bCs/>
          <w:color w:val="000000"/>
          <w:sz w:val="24"/>
          <w:szCs w:val="24"/>
        </w:rPr>
        <w:t>Plus</w:t>
      </w:r>
      <w:r w:rsidR="00E4403D" w:rsidRPr="00237F39">
        <w:rPr>
          <w:rFonts w:ascii="Times New Roman" w:hAnsi="Times New Roman"/>
          <w:bCs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bCs/>
          <w:color w:val="000000"/>
          <w:sz w:val="24"/>
          <w:szCs w:val="24"/>
        </w:rPr>
        <w:t>(</w:t>
      </w:r>
      <w:r w:rsidRPr="00237F39">
        <w:rPr>
          <w:rFonts w:ascii="Times New Roman" w:hAnsi="Times New Roman"/>
          <w:sz w:val="24"/>
          <w:szCs w:val="24"/>
        </w:rPr>
        <w:t>Dentsply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uls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ntal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A</w:t>
      </w:r>
      <w:r w:rsidRPr="00237F39">
        <w:rPr>
          <w:rFonts w:ascii="Times New Roman" w:hAnsi="Times New Roman"/>
          <w:iCs/>
          <w:color w:val="0D0D0D"/>
          <w:sz w:val="24"/>
          <w:szCs w:val="24"/>
        </w:rPr>
        <w:t>)</w:t>
      </w:r>
      <w:r w:rsidR="00E4403D" w:rsidRPr="00237F39">
        <w:rPr>
          <w:rFonts w:ascii="Times New Roman" w:hAnsi="Times New Roman"/>
          <w:bCs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bCs/>
          <w:color w:val="000000"/>
          <w:sz w:val="24"/>
          <w:szCs w:val="24"/>
        </w:rPr>
        <w:t>endodontik</w:t>
      </w:r>
      <w:r w:rsidR="00E4403D" w:rsidRPr="00237F39">
        <w:rPr>
          <w:rFonts w:ascii="Times New Roman" w:hAnsi="Times New Roman"/>
          <w:bCs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bCs/>
          <w:color w:val="000000"/>
          <w:sz w:val="24"/>
          <w:szCs w:val="24"/>
        </w:rPr>
        <w:t>motor</w:t>
      </w:r>
      <w:r w:rsidR="00E4403D" w:rsidRPr="00237F39">
        <w:rPr>
          <w:rFonts w:ascii="Times New Roman" w:hAnsi="Times New Roman"/>
          <w:bCs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bCs/>
          <w:color w:val="000000"/>
          <w:sz w:val="24"/>
          <w:szCs w:val="24"/>
        </w:rPr>
        <w:t>kullanılarak</w:t>
      </w:r>
      <w:r w:rsidR="00E4403D" w:rsidRPr="00237F39">
        <w:rPr>
          <w:rFonts w:ascii="Times New Roman" w:hAnsi="Times New Roman"/>
          <w:bCs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bCs/>
          <w:color w:val="000000"/>
          <w:sz w:val="24"/>
          <w:szCs w:val="24"/>
        </w:rPr>
        <w:t>yapıl</w:t>
      </w:r>
      <w:r w:rsidR="009A1326">
        <w:rPr>
          <w:rFonts w:ascii="Times New Roman" w:hAnsi="Times New Roman"/>
          <w:bCs/>
          <w:color w:val="000000"/>
          <w:sz w:val="24"/>
          <w:szCs w:val="24"/>
        </w:rPr>
        <w:t>dı (Resim 3.3)</w:t>
      </w:r>
      <w:r w:rsidRPr="00237F39">
        <w:rPr>
          <w:rFonts w:ascii="Times New Roman" w:hAnsi="Times New Roman"/>
          <w:bCs/>
          <w:color w:val="000000"/>
          <w:sz w:val="24"/>
          <w:szCs w:val="24"/>
        </w:rPr>
        <w:t>.</w:t>
      </w:r>
      <w:r w:rsidR="00E4403D" w:rsidRPr="00237F39">
        <w:rPr>
          <w:rFonts w:ascii="Times New Roman" w:hAnsi="Times New Roman"/>
          <w:bCs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bCs/>
          <w:color w:val="000000"/>
          <w:sz w:val="24"/>
          <w:szCs w:val="24"/>
        </w:rPr>
        <w:t>Her</w:t>
      </w:r>
      <w:r w:rsidR="00E4403D" w:rsidRPr="00237F39">
        <w:rPr>
          <w:rFonts w:ascii="Times New Roman" w:hAnsi="Times New Roman"/>
          <w:bCs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bCs/>
          <w:color w:val="000000"/>
          <w:sz w:val="24"/>
          <w:szCs w:val="24"/>
        </w:rPr>
        <w:t>bir</w:t>
      </w:r>
      <w:r w:rsidR="00E4403D" w:rsidRPr="00237F39">
        <w:rPr>
          <w:rFonts w:ascii="Times New Roman" w:hAnsi="Times New Roman"/>
          <w:bCs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bCs/>
          <w:color w:val="000000"/>
          <w:sz w:val="24"/>
          <w:szCs w:val="24"/>
        </w:rPr>
        <w:t>eğe</w:t>
      </w:r>
      <w:r w:rsidR="00E4403D" w:rsidRPr="00237F39">
        <w:rPr>
          <w:rFonts w:ascii="Times New Roman" w:hAnsi="Times New Roman"/>
          <w:bCs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bCs/>
          <w:color w:val="000000"/>
          <w:sz w:val="24"/>
          <w:szCs w:val="24"/>
        </w:rPr>
        <w:t>deformasyon</w:t>
      </w:r>
      <w:r w:rsidR="00E4403D" w:rsidRPr="00237F39">
        <w:rPr>
          <w:rFonts w:ascii="Times New Roman" w:hAnsi="Times New Roman"/>
          <w:bCs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bCs/>
          <w:color w:val="000000"/>
          <w:sz w:val="24"/>
          <w:szCs w:val="24"/>
        </w:rPr>
        <w:t>veya</w:t>
      </w:r>
      <w:r w:rsidR="00E4403D" w:rsidRPr="00237F39">
        <w:rPr>
          <w:rFonts w:ascii="Times New Roman" w:hAnsi="Times New Roman"/>
          <w:bCs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bCs/>
          <w:color w:val="000000"/>
          <w:sz w:val="24"/>
          <w:szCs w:val="24"/>
        </w:rPr>
        <w:t>kırılma</w:t>
      </w:r>
      <w:r w:rsidR="00E4403D" w:rsidRPr="00237F39">
        <w:rPr>
          <w:rFonts w:ascii="Times New Roman" w:hAnsi="Times New Roman"/>
          <w:bCs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bCs/>
          <w:color w:val="000000"/>
          <w:sz w:val="24"/>
          <w:szCs w:val="24"/>
        </w:rPr>
        <w:t>vb.</w:t>
      </w:r>
      <w:r w:rsidR="00E4403D" w:rsidRPr="00237F39">
        <w:rPr>
          <w:rFonts w:ascii="Times New Roman" w:hAnsi="Times New Roman"/>
          <w:bCs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bCs/>
          <w:color w:val="000000"/>
          <w:sz w:val="24"/>
          <w:szCs w:val="24"/>
        </w:rPr>
        <w:t>durumlar</w:t>
      </w:r>
      <w:r w:rsidR="00E4403D" w:rsidRPr="00237F39">
        <w:rPr>
          <w:rFonts w:ascii="Times New Roman" w:hAnsi="Times New Roman"/>
          <w:bCs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bCs/>
          <w:color w:val="000000"/>
          <w:sz w:val="24"/>
          <w:szCs w:val="24"/>
        </w:rPr>
        <w:t>dışında</w:t>
      </w:r>
      <w:r w:rsidR="00E4403D" w:rsidRPr="00237F39">
        <w:rPr>
          <w:rFonts w:ascii="Times New Roman" w:hAnsi="Times New Roman"/>
          <w:bCs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bCs/>
          <w:color w:val="000000"/>
          <w:sz w:val="24"/>
          <w:szCs w:val="24"/>
        </w:rPr>
        <w:t>2</w:t>
      </w:r>
      <w:r w:rsidR="00E4403D" w:rsidRPr="00237F39">
        <w:rPr>
          <w:rFonts w:ascii="Times New Roman" w:hAnsi="Times New Roman"/>
          <w:bCs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bCs/>
          <w:color w:val="000000"/>
          <w:sz w:val="24"/>
          <w:szCs w:val="24"/>
        </w:rPr>
        <w:t>rezin</w:t>
      </w:r>
      <w:r w:rsidR="00E4403D" w:rsidRPr="00237F39">
        <w:rPr>
          <w:rFonts w:ascii="Times New Roman" w:hAnsi="Times New Roman"/>
          <w:bCs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bCs/>
          <w:color w:val="000000"/>
          <w:sz w:val="24"/>
          <w:szCs w:val="24"/>
        </w:rPr>
        <w:t>blokta</w:t>
      </w:r>
      <w:r w:rsidR="00E4403D" w:rsidRPr="00237F39">
        <w:rPr>
          <w:rFonts w:ascii="Times New Roman" w:hAnsi="Times New Roman"/>
          <w:bCs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bCs/>
          <w:color w:val="000000"/>
          <w:sz w:val="24"/>
          <w:szCs w:val="24"/>
        </w:rPr>
        <w:t>kullanıl</w:t>
      </w:r>
      <w:r w:rsidR="009A1326">
        <w:rPr>
          <w:rFonts w:ascii="Times New Roman" w:hAnsi="Times New Roman"/>
          <w:bCs/>
          <w:color w:val="000000"/>
          <w:sz w:val="24"/>
          <w:szCs w:val="24"/>
        </w:rPr>
        <w:t>dı</w:t>
      </w:r>
      <w:r w:rsidRPr="00237F39">
        <w:rPr>
          <w:rFonts w:ascii="Times New Roman" w:hAnsi="Times New Roman"/>
          <w:bCs/>
          <w:color w:val="000000"/>
          <w:sz w:val="24"/>
          <w:szCs w:val="24"/>
        </w:rPr>
        <w:t>.</w:t>
      </w:r>
      <w:r w:rsidR="00E4403D" w:rsidRPr="00237F39">
        <w:rPr>
          <w:rFonts w:ascii="Times New Roman" w:hAnsi="Times New Roman"/>
          <w:bCs/>
          <w:color w:val="000000"/>
          <w:sz w:val="24"/>
          <w:szCs w:val="24"/>
        </w:rPr>
        <w:t xml:space="preserve"> </w:t>
      </w:r>
      <w:r w:rsidR="00C012BF" w:rsidRPr="00237F39">
        <w:rPr>
          <w:rFonts w:ascii="Times New Roman" w:hAnsi="Times New Roman"/>
          <w:bCs/>
          <w:color w:val="000000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bCs/>
          <w:color w:val="000000"/>
          <w:sz w:val="24"/>
          <w:szCs w:val="24"/>
        </w:rPr>
        <w:t xml:space="preserve"> </w:t>
      </w:r>
      <w:r w:rsidR="00C012BF" w:rsidRPr="00237F39">
        <w:rPr>
          <w:rFonts w:ascii="Times New Roman" w:hAnsi="Times New Roman"/>
          <w:bCs/>
          <w:color w:val="000000"/>
          <w:sz w:val="24"/>
          <w:szCs w:val="24"/>
        </w:rPr>
        <w:t>sırasında</w:t>
      </w:r>
      <w:r w:rsidR="00E4403D" w:rsidRPr="00237F39">
        <w:rPr>
          <w:rFonts w:ascii="Times New Roman" w:hAnsi="Times New Roman"/>
          <w:bCs/>
          <w:color w:val="000000"/>
          <w:sz w:val="24"/>
          <w:szCs w:val="24"/>
        </w:rPr>
        <w:t xml:space="preserve"> </w:t>
      </w:r>
      <w:r w:rsidR="00C012BF" w:rsidRPr="00237F39">
        <w:rPr>
          <w:rFonts w:ascii="Times New Roman" w:hAnsi="Times New Roman"/>
          <w:bCs/>
          <w:color w:val="000000"/>
          <w:sz w:val="24"/>
          <w:szCs w:val="24"/>
        </w:rPr>
        <w:t>dijital</w:t>
      </w:r>
      <w:r w:rsidR="00E4403D" w:rsidRPr="00237F39">
        <w:rPr>
          <w:rFonts w:ascii="Times New Roman" w:hAnsi="Times New Roman"/>
          <w:bCs/>
          <w:color w:val="000000"/>
          <w:sz w:val="24"/>
          <w:szCs w:val="24"/>
        </w:rPr>
        <w:t xml:space="preserve"> </w:t>
      </w:r>
      <w:r w:rsidR="00C012BF" w:rsidRPr="00237F39">
        <w:rPr>
          <w:rFonts w:ascii="Times New Roman" w:hAnsi="Times New Roman"/>
          <w:bCs/>
          <w:color w:val="000000"/>
          <w:sz w:val="24"/>
          <w:szCs w:val="24"/>
        </w:rPr>
        <w:t>kronometre</w:t>
      </w:r>
      <w:r w:rsidR="00E4403D" w:rsidRPr="00237F39">
        <w:rPr>
          <w:rFonts w:ascii="Times New Roman" w:hAnsi="Times New Roman"/>
          <w:bCs/>
          <w:color w:val="000000"/>
          <w:sz w:val="24"/>
          <w:szCs w:val="24"/>
        </w:rPr>
        <w:t xml:space="preserve"> </w:t>
      </w:r>
      <w:r w:rsidR="00C012BF" w:rsidRPr="00237F39">
        <w:rPr>
          <w:rFonts w:ascii="Times New Roman" w:hAnsi="Times New Roman"/>
          <w:bCs/>
          <w:color w:val="000000"/>
          <w:sz w:val="24"/>
          <w:szCs w:val="24"/>
        </w:rPr>
        <w:t>ile</w:t>
      </w:r>
      <w:r w:rsidR="00E4403D" w:rsidRPr="00237F39">
        <w:rPr>
          <w:rFonts w:ascii="Times New Roman" w:hAnsi="Times New Roman"/>
          <w:bCs/>
          <w:color w:val="000000"/>
          <w:sz w:val="24"/>
          <w:szCs w:val="24"/>
        </w:rPr>
        <w:t xml:space="preserve"> </w:t>
      </w:r>
      <w:r w:rsidR="00C012BF" w:rsidRPr="00237F39">
        <w:rPr>
          <w:rFonts w:ascii="Times New Roman" w:hAnsi="Times New Roman"/>
          <w:bCs/>
          <w:color w:val="000000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bCs/>
          <w:color w:val="000000"/>
          <w:sz w:val="24"/>
          <w:szCs w:val="24"/>
        </w:rPr>
        <w:t xml:space="preserve"> </w:t>
      </w:r>
      <w:r w:rsidR="00C012BF" w:rsidRPr="00237F39">
        <w:rPr>
          <w:rFonts w:ascii="Times New Roman" w:hAnsi="Times New Roman"/>
          <w:bCs/>
          <w:color w:val="000000"/>
          <w:sz w:val="24"/>
          <w:szCs w:val="24"/>
        </w:rPr>
        <w:t>süresi</w:t>
      </w:r>
      <w:r w:rsidR="00E4403D" w:rsidRPr="00237F39">
        <w:rPr>
          <w:rFonts w:ascii="Times New Roman" w:hAnsi="Times New Roman"/>
          <w:bCs/>
          <w:color w:val="000000"/>
          <w:sz w:val="24"/>
          <w:szCs w:val="24"/>
        </w:rPr>
        <w:t xml:space="preserve"> </w:t>
      </w:r>
      <w:r w:rsidR="00C012BF" w:rsidRPr="00237F39">
        <w:rPr>
          <w:rFonts w:ascii="Times New Roman" w:hAnsi="Times New Roman"/>
          <w:bCs/>
          <w:color w:val="000000"/>
          <w:sz w:val="24"/>
          <w:szCs w:val="24"/>
        </w:rPr>
        <w:t>ölçül</w:t>
      </w:r>
      <w:r w:rsidR="009A1326">
        <w:rPr>
          <w:rFonts w:ascii="Times New Roman" w:hAnsi="Times New Roman"/>
          <w:bCs/>
          <w:color w:val="000000"/>
          <w:sz w:val="24"/>
          <w:szCs w:val="24"/>
        </w:rPr>
        <w:t>dü</w:t>
      </w:r>
      <w:r w:rsidR="00C012BF" w:rsidRPr="00237F39">
        <w:rPr>
          <w:rFonts w:ascii="Times New Roman" w:hAnsi="Times New Roman"/>
          <w:bCs/>
          <w:color w:val="000000"/>
          <w:sz w:val="24"/>
          <w:szCs w:val="24"/>
        </w:rPr>
        <w:t>.</w:t>
      </w:r>
      <w:r w:rsidR="00E4403D" w:rsidRPr="00237F39">
        <w:rPr>
          <w:rFonts w:ascii="Times New Roman" w:hAnsi="Times New Roman"/>
          <w:bCs/>
          <w:color w:val="000000"/>
          <w:sz w:val="24"/>
          <w:szCs w:val="24"/>
        </w:rPr>
        <w:t xml:space="preserve"> </w:t>
      </w:r>
      <w:r w:rsidR="00C012BF" w:rsidRPr="00237F39">
        <w:rPr>
          <w:rFonts w:ascii="Times New Roman" w:hAnsi="Times New Roman"/>
          <w:bCs/>
          <w:color w:val="000000"/>
          <w:sz w:val="24"/>
          <w:szCs w:val="24"/>
        </w:rPr>
        <w:t>Bu</w:t>
      </w:r>
      <w:r w:rsidR="00E4403D" w:rsidRPr="00237F39">
        <w:rPr>
          <w:rFonts w:ascii="Times New Roman" w:hAnsi="Times New Roman"/>
          <w:bCs/>
          <w:color w:val="000000"/>
          <w:sz w:val="24"/>
          <w:szCs w:val="24"/>
        </w:rPr>
        <w:t xml:space="preserve"> </w:t>
      </w:r>
      <w:r w:rsidR="00C012BF" w:rsidRPr="00237F39">
        <w:rPr>
          <w:rFonts w:ascii="Times New Roman" w:hAnsi="Times New Roman"/>
          <w:bCs/>
          <w:color w:val="000000"/>
          <w:sz w:val="24"/>
          <w:szCs w:val="24"/>
        </w:rPr>
        <w:t>süreye</w:t>
      </w:r>
      <w:r w:rsidR="00E4403D" w:rsidRPr="00237F39">
        <w:rPr>
          <w:rFonts w:ascii="Times New Roman" w:hAnsi="Times New Roman"/>
          <w:bCs/>
          <w:color w:val="000000"/>
          <w:sz w:val="24"/>
          <w:szCs w:val="24"/>
        </w:rPr>
        <w:t xml:space="preserve"> </w:t>
      </w:r>
      <w:r w:rsidR="00C012BF" w:rsidRPr="00237F39">
        <w:rPr>
          <w:rFonts w:ascii="Times New Roman" w:hAnsi="Times New Roman"/>
          <w:bCs/>
          <w:color w:val="000000"/>
          <w:sz w:val="24"/>
          <w:szCs w:val="24"/>
        </w:rPr>
        <w:t>yıkama,</w:t>
      </w:r>
      <w:r w:rsidR="00E4403D" w:rsidRPr="00237F39">
        <w:rPr>
          <w:rFonts w:ascii="Times New Roman" w:hAnsi="Times New Roman"/>
          <w:bCs/>
          <w:color w:val="000000"/>
          <w:sz w:val="24"/>
          <w:szCs w:val="24"/>
        </w:rPr>
        <w:t xml:space="preserve"> </w:t>
      </w:r>
      <w:r w:rsidR="00C012BF" w:rsidRPr="00237F39">
        <w:rPr>
          <w:rFonts w:ascii="Times New Roman" w:hAnsi="Times New Roman"/>
          <w:bCs/>
          <w:color w:val="000000"/>
          <w:sz w:val="24"/>
          <w:szCs w:val="24"/>
        </w:rPr>
        <w:t>eğe</w:t>
      </w:r>
      <w:r w:rsidR="00E4403D" w:rsidRPr="00237F39">
        <w:rPr>
          <w:rFonts w:ascii="Times New Roman" w:hAnsi="Times New Roman"/>
          <w:bCs/>
          <w:color w:val="000000"/>
          <w:sz w:val="24"/>
          <w:szCs w:val="24"/>
        </w:rPr>
        <w:t xml:space="preserve"> </w:t>
      </w:r>
      <w:r w:rsidR="00C012BF" w:rsidRPr="00237F39">
        <w:rPr>
          <w:rFonts w:ascii="Times New Roman" w:hAnsi="Times New Roman"/>
          <w:bCs/>
          <w:color w:val="000000"/>
          <w:sz w:val="24"/>
          <w:szCs w:val="24"/>
        </w:rPr>
        <w:t>değişimi</w:t>
      </w:r>
      <w:r w:rsidR="00E4403D" w:rsidRPr="00237F39">
        <w:rPr>
          <w:rFonts w:ascii="Times New Roman" w:hAnsi="Times New Roman"/>
          <w:bCs/>
          <w:color w:val="000000"/>
          <w:sz w:val="24"/>
          <w:szCs w:val="24"/>
        </w:rPr>
        <w:t xml:space="preserve"> </w:t>
      </w:r>
      <w:r w:rsidR="00C012BF" w:rsidRPr="00237F39">
        <w:rPr>
          <w:rFonts w:ascii="Times New Roman" w:hAnsi="Times New Roman"/>
          <w:bCs/>
          <w:color w:val="000000"/>
          <w:sz w:val="24"/>
          <w:szCs w:val="24"/>
        </w:rPr>
        <w:t>veya</w:t>
      </w:r>
      <w:r w:rsidR="00E4403D" w:rsidRPr="00237F39">
        <w:rPr>
          <w:rFonts w:ascii="Times New Roman" w:hAnsi="Times New Roman"/>
          <w:bCs/>
          <w:color w:val="000000"/>
          <w:sz w:val="24"/>
          <w:szCs w:val="24"/>
        </w:rPr>
        <w:t xml:space="preserve"> </w:t>
      </w:r>
      <w:r w:rsidR="00C012BF" w:rsidRPr="00237F39">
        <w:rPr>
          <w:rFonts w:ascii="Times New Roman" w:hAnsi="Times New Roman"/>
          <w:bCs/>
          <w:color w:val="000000"/>
          <w:sz w:val="24"/>
          <w:szCs w:val="24"/>
        </w:rPr>
        <w:t>eğenin</w:t>
      </w:r>
      <w:r w:rsidR="00E4403D" w:rsidRPr="00237F39">
        <w:rPr>
          <w:rFonts w:ascii="Times New Roman" w:hAnsi="Times New Roman"/>
          <w:bCs/>
          <w:color w:val="000000"/>
          <w:sz w:val="24"/>
          <w:szCs w:val="24"/>
        </w:rPr>
        <w:t xml:space="preserve"> </w:t>
      </w:r>
      <w:r w:rsidR="00C012BF" w:rsidRPr="00237F39">
        <w:rPr>
          <w:rFonts w:ascii="Times New Roman" w:hAnsi="Times New Roman"/>
          <w:bCs/>
          <w:color w:val="000000"/>
          <w:sz w:val="24"/>
          <w:szCs w:val="24"/>
        </w:rPr>
        <w:t>temizlenmesi</w:t>
      </w:r>
      <w:r w:rsidR="00E4403D" w:rsidRPr="00237F39">
        <w:rPr>
          <w:rFonts w:ascii="Times New Roman" w:hAnsi="Times New Roman"/>
          <w:bCs/>
          <w:color w:val="000000"/>
          <w:sz w:val="24"/>
          <w:szCs w:val="24"/>
        </w:rPr>
        <w:t xml:space="preserve"> </w:t>
      </w:r>
      <w:r w:rsidR="00C012BF" w:rsidRPr="00237F39">
        <w:rPr>
          <w:rFonts w:ascii="Times New Roman" w:hAnsi="Times New Roman"/>
          <w:bCs/>
          <w:color w:val="000000"/>
          <w:sz w:val="24"/>
          <w:szCs w:val="24"/>
        </w:rPr>
        <w:t>için</w:t>
      </w:r>
      <w:r w:rsidR="00E4403D" w:rsidRPr="00237F39">
        <w:rPr>
          <w:rFonts w:ascii="Times New Roman" w:hAnsi="Times New Roman"/>
          <w:bCs/>
          <w:color w:val="000000"/>
          <w:sz w:val="24"/>
          <w:szCs w:val="24"/>
        </w:rPr>
        <w:t xml:space="preserve"> </w:t>
      </w:r>
      <w:r w:rsidR="00C012BF" w:rsidRPr="00237F39">
        <w:rPr>
          <w:rFonts w:ascii="Times New Roman" w:hAnsi="Times New Roman"/>
          <w:bCs/>
          <w:color w:val="000000"/>
          <w:sz w:val="24"/>
          <w:szCs w:val="24"/>
        </w:rPr>
        <w:t>ayrılan</w:t>
      </w:r>
      <w:r w:rsidR="00E4403D" w:rsidRPr="00237F39">
        <w:rPr>
          <w:rFonts w:ascii="Times New Roman" w:hAnsi="Times New Roman"/>
          <w:bCs/>
          <w:color w:val="000000"/>
          <w:sz w:val="24"/>
          <w:szCs w:val="24"/>
        </w:rPr>
        <w:t xml:space="preserve"> </w:t>
      </w:r>
      <w:r w:rsidR="00C012BF" w:rsidRPr="00237F39">
        <w:rPr>
          <w:rFonts w:ascii="Times New Roman" w:hAnsi="Times New Roman"/>
          <w:bCs/>
          <w:color w:val="000000"/>
          <w:sz w:val="24"/>
          <w:szCs w:val="24"/>
        </w:rPr>
        <w:t>süre</w:t>
      </w:r>
      <w:r w:rsidR="00E4403D" w:rsidRPr="00237F39">
        <w:rPr>
          <w:rFonts w:ascii="Times New Roman" w:hAnsi="Times New Roman"/>
          <w:bCs/>
          <w:color w:val="000000"/>
          <w:sz w:val="24"/>
          <w:szCs w:val="24"/>
        </w:rPr>
        <w:t xml:space="preserve"> </w:t>
      </w:r>
      <w:r w:rsidR="00C012BF" w:rsidRPr="00237F39">
        <w:rPr>
          <w:rFonts w:ascii="Times New Roman" w:hAnsi="Times New Roman"/>
          <w:bCs/>
          <w:color w:val="000000"/>
          <w:sz w:val="24"/>
          <w:szCs w:val="24"/>
        </w:rPr>
        <w:t>dahil</w:t>
      </w:r>
      <w:r w:rsidR="00E4403D" w:rsidRPr="00237F39">
        <w:rPr>
          <w:rFonts w:ascii="Times New Roman" w:hAnsi="Times New Roman"/>
          <w:bCs/>
          <w:color w:val="000000"/>
          <w:sz w:val="24"/>
          <w:szCs w:val="24"/>
        </w:rPr>
        <w:t xml:space="preserve"> </w:t>
      </w:r>
      <w:r w:rsidR="00C012BF" w:rsidRPr="00237F39">
        <w:rPr>
          <w:rFonts w:ascii="Times New Roman" w:hAnsi="Times New Roman"/>
          <w:bCs/>
          <w:color w:val="000000"/>
          <w:sz w:val="24"/>
          <w:szCs w:val="24"/>
        </w:rPr>
        <w:t>edilme</w:t>
      </w:r>
      <w:r w:rsidR="009A1326">
        <w:rPr>
          <w:rFonts w:ascii="Times New Roman" w:hAnsi="Times New Roman"/>
          <w:bCs/>
          <w:color w:val="000000"/>
          <w:sz w:val="24"/>
          <w:szCs w:val="24"/>
        </w:rPr>
        <w:t>di</w:t>
      </w:r>
      <w:r w:rsidR="00E4403D" w:rsidRPr="00237F39">
        <w:rPr>
          <w:rFonts w:ascii="Times New Roman" w:hAnsi="Times New Roman"/>
          <w:bCs/>
          <w:color w:val="000000"/>
          <w:sz w:val="24"/>
          <w:szCs w:val="24"/>
        </w:rPr>
        <w:t xml:space="preserve"> </w:t>
      </w:r>
      <w:r w:rsidR="00C012BF" w:rsidRPr="00237F39">
        <w:rPr>
          <w:rFonts w:ascii="Times New Roman" w:hAnsi="Times New Roman"/>
          <w:bCs/>
          <w:color w:val="000000"/>
          <w:sz w:val="24"/>
          <w:szCs w:val="24"/>
        </w:rPr>
        <w:t>sadece</w:t>
      </w:r>
      <w:r w:rsidR="00E4403D" w:rsidRPr="00237F39">
        <w:rPr>
          <w:rFonts w:ascii="Times New Roman" w:hAnsi="Times New Roman"/>
          <w:bCs/>
          <w:color w:val="000000"/>
          <w:sz w:val="24"/>
          <w:szCs w:val="24"/>
        </w:rPr>
        <w:t xml:space="preserve"> </w:t>
      </w:r>
      <w:r w:rsidR="00C012BF" w:rsidRPr="00237F39">
        <w:rPr>
          <w:rFonts w:ascii="Times New Roman" w:hAnsi="Times New Roman"/>
          <w:bCs/>
          <w:color w:val="000000"/>
          <w:sz w:val="24"/>
          <w:szCs w:val="24"/>
        </w:rPr>
        <w:t>eğelerin</w:t>
      </w:r>
      <w:r w:rsidR="00E4403D" w:rsidRPr="00237F39">
        <w:rPr>
          <w:rFonts w:ascii="Times New Roman" w:hAnsi="Times New Roman"/>
          <w:bCs/>
          <w:color w:val="000000"/>
          <w:sz w:val="24"/>
          <w:szCs w:val="24"/>
        </w:rPr>
        <w:t xml:space="preserve"> </w:t>
      </w:r>
      <w:r w:rsidR="00C012BF" w:rsidRPr="00237F39">
        <w:rPr>
          <w:rFonts w:ascii="Times New Roman" w:hAnsi="Times New Roman"/>
          <w:bCs/>
          <w:color w:val="000000"/>
          <w:sz w:val="24"/>
          <w:szCs w:val="24"/>
        </w:rPr>
        <w:t>kanal</w:t>
      </w:r>
      <w:r w:rsidR="00E4403D" w:rsidRPr="00237F39">
        <w:rPr>
          <w:rFonts w:ascii="Times New Roman" w:hAnsi="Times New Roman"/>
          <w:bCs/>
          <w:color w:val="000000"/>
          <w:sz w:val="24"/>
          <w:szCs w:val="24"/>
        </w:rPr>
        <w:t xml:space="preserve"> </w:t>
      </w:r>
      <w:r w:rsidR="00C012BF" w:rsidRPr="00237F39">
        <w:rPr>
          <w:rFonts w:ascii="Times New Roman" w:hAnsi="Times New Roman"/>
          <w:bCs/>
          <w:color w:val="000000"/>
          <w:sz w:val="24"/>
          <w:szCs w:val="24"/>
        </w:rPr>
        <w:t>içinde</w:t>
      </w:r>
      <w:r w:rsidR="00E4403D" w:rsidRPr="00237F39">
        <w:rPr>
          <w:rFonts w:ascii="Times New Roman" w:hAnsi="Times New Roman"/>
          <w:bCs/>
          <w:color w:val="000000"/>
          <w:sz w:val="24"/>
          <w:szCs w:val="24"/>
        </w:rPr>
        <w:t xml:space="preserve"> </w:t>
      </w:r>
      <w:r w:rsidR="00C012BF" w:rsidRPr="00237F39">
        <w:rPr>
          <w:rFonts w:ascii="Times New Roman" w:hAnsi="Times New Roman"/>
          <w:bCs/>
          <w:color w:val="000000"/>
          <w:sz w:val="24"/>
          <w:szCs w:val="24"/>
        </w:rPr>
        <w:t>çalıştığı</w:t>
      </w:r>
      <w:r w:rsidR="00E4403D" w:rsidRPr="00237F39">
        <w:rPr>
          <w:rFonts w:ascii="Times New Roman" w:hAnsi="Times New Roman"/>
          <w:bCs/>
          <w:color w:val="000000"/>
          <w:sz w:val="24"/>
          <w:szCs w:val="24"/>
        </w:rPr>
        <w:t xml:space="preserve"> </w:t>
      </w:r>
      <w:r w:rsidR="00C012BF" w:rsidRPr="00237F39">
        <w:rPr>
          <w:rFonts w:ascii="Times New Roman" w:hAnsi="Times New Roman"/>
          <w:bCs/>
          <w:color w:val="000000"/>
          <w:sz w:val="24"/>
          <w:szCs w:val="24"/>
        </w:rPr>
        <w:t>süre</w:t>
      </w:r>
      <w:r w:rsidR="00E4403D" w:rsidRPr="00237F39">
        <w:rPr>
          <w:rFonts w:ascii="Times New Roman" w:hAnsi="Times New Roman"/>
          <w:bCs/>
          <w:color w:val="000000"/>
          <w:sz w:val="24"/>
          <w:szCs w:val="24"/>
        </w:rPr>
        <w:t xml:space="preserve"> </w:t>
      </w:r>
      <w:r w:rsidR="00C012BF" w:rsidRPr="00237F39">
        <w:rPr>
          <w:rFonts w:ascii="Times New Roman" w:hAnsi="Times New Roman"/>
          <w:bCs/>
          <w:color w:val="000000"/>
          <w:sz w:val="24"/>
          <w:szCs w:val="24"/>
        </w:rPr>
        <w:t>kaydedil</w:t>
      </w:r>
      <w:r w:rsidR="009A1326">
        <w:rPr>
          <w:rFonts w:ascii="Times New Roman" w:hAnsi="Times New Roman"/>
          <w:bCs/>
          <w:color w:val="000000"/>
          <w:sz w:val="24"/>
          <w:szCs w:val="24"/>
        </w:rPr>
        <w:t>di</w:t>
      </w:r>
      <w:r w:rsidR="00C012BF" w:rsidRPr="00237F39">
        <w:rPr>
          <w:rFonts w:ascii="Times New Roman" w:hAnsi="Times New Roman"/>
          <w:bCs/>
          <w:color w:val="000000"/>
          <w:sz w:val="24"/>
          <w:szCs w:val="24"/>
        </w:rPr>
        <w:t>.</w:t>
      </w:r>
    </w:p>
    <w:p w14:paraId="6AD0A09C" w14:textId="4462EFA0" w:rsidR="00334A16" w:rsidRPr="00237F39" w:rsidRDefault="00C907A1" w:rsidP="002374C5">
      <w:pPr>
        <w:pStyle w:val="Grseller"/>
      </w:pPr>
      <w:r w:rsidRPr="00237F39">
        <w:drawing>
          <wp:inline distT="0" distB="0" distL="0" distR="0" wp14:anchorId="525DE7A3" wp14:editId="73858DD4">
            <wp:extent cx="3271153" cy="2520000"/>
            <wp:effectExtent l="0" t="0" r="5715" b="0"/>
            <wp:docPr id="8" name="Resim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71153" cy="25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ACA5E20" w14:textId="649F89A1" w:rsidR="00B956A2" w:rsidRPr="00237F39" w:rsidRDefault="00013E40" w:rsidP="002374C5">
      <w:pPr>
        <w:pStyle w:val="Resimler"/>
        <w:rPr>
          <w:color w:val="000000"/>
        </w:rPr>
      </w:pPr>
      <w:bookmarkStart w:id="44" w:name="_Toc134102130"/>
      <w:r w:rsidRPr="00237F39">
        <w:t xml:space="preserve">Resim </w:t>
      </w:r>
      <w:fldSimple w:instr=" STYLEREF 1 \s ">
        <w:r w:rsidR="00CC711F" w:rsidRPr="00237F39">
          <w:rPr>
            <w:noProof/>
          </w:rPr>
          <w:t>3</w:t>
        </w:r>
      </w:fldSimple>
      <w:r w:rsidR="00DC2C30" w:rsidRPr="00237F39">
        <w:t>.</w:t>
      </w:r>
      <w:fldSimple w:instr=" SEQ Resim \* ARABIC \s 1 ">
        <w:r w:rsidR="00CC711F" w:rsidRPr="00237F39">
          <w:rPr>
            <w:noProof/>
          </w:rPr>
          <w:t>3</w:t>
        </w:r>
      </w:fldSimple>
      <w:r w:rsidRPr="00237F39">
        <w:t>.</w:t>
      </w:r>
      <w:r w:rsidRPr="00237F39">
        <w:tab/>
      </w:r>
      <w:r w:rsidR="008F0D53" w:rsidRPr="00237F39">
        <w:t>X-Smart</w:t>
      </w:r>
      <w:r w:rsidR="00E4403D" w:rsidRPr="00237F39">
        <w:t xml:space="preserve"> </w:t>
      </w:r>
      <w:r w:rsidR="008F0D53" w:rsidRPr="00237F39">
        <w:t>Plus</w:t>
      </w:r>
      <w:r w:rsidR="00E4403D" w:rsidRPr="00237F39">
        <w:t xml:space="preserve"> </w:t>
      </w:r>
      <w:r w:rsidR="008F0D53" w:rsidRPr="00237F39">
        <w:t>(Dentsply,</w:t>
      </w:r>
      <w:r w:rsidR="00E4403D" w:rsidRPr="00237F39">
        <w:t xml:space="preserve"> </w:t>
      </w:r>
      <w:r w:rsidR="008F0D53" w:rsidRPr="00237F39">
        <w:t>Tulsa</w:t>
      </w:r>
      <w:r w:rsidR="00E4403D" w:rsidRPr="00237F39">
        <w:t xml:space="preserve"> </w:t>
      </w:r>
      <w:r w:rsidR="008F0D53" w:rsidRPr="00237F39">
        <w:t>Dental)</w:t>
      </w:r>
      <w:r w:rsidR="00E4403D" w:rsidRPr="00237F39">
        <w:t xml:space="preserve"> </w:t>
      </w:r>
      <w:r w:rsidR="00946783" w:rsidRPr="00237F39">
        <w:t>endodontik</w:t>
      </w:r>
      <w:r w:rsidR="00E4403D" w:rsidRPr="00237F39">
        <w:t xml:space="preserve"> </w:t>
      </w:r>
      <w:r w:rsidR="00946783" w:rsidRPr="00237F39">
        <w:t>motor</w:t>
      </w:r>
      <w:bookmarkEnd w:id="44"/>
    </w:p>
    <w:p w14:paraId="420AA230" w14:textId="63BB7B80" w:rsidR="00ED42DE" w:rsidRPr="00237F39" w:rsidRDefault="00ED42DE" w:rsidP="002374C5">
      <w:pPr>
        <w:pStyle w:val="Balk3"/>
      </w:pPr>
      <w:bookmarkStart w:id="45" w:name="_Toc134102406"/>
      <w:r w:rsidRPr="00237F39">
        <w:t>3.</w:t>
      </w:r>
      <w:r w:rsidR="008C5099" w:rsidRPr="00237F39">
        <w:t>4</w:t>
      </w:r>
      <w:r w:rsidRPr="00237F39">
        <w:t>.1.</w:t>
      </w:r>
      <w:r w:rsidR="00E4403D" w:rsidRPr="00237F39">
        <w:t xml:space="preserve"> </w:t>
      </w:r>
      <w:bookmarkEnd w:id="45"/>
      <w:r w:rsidR="00B52FF8">
        <w:t xml:space="preserve">TE </w:t>
      </w:r>
      <w:r w:rsidR="008376F9">
        <w:t>Grubu</w:t>
      </w:r>
    </w:p>
    <w:p w14:paraId="626A96B2" w14:textId="7C73D3B4" w:rsidR="00B4755B" w:rsidRPr="00237F39" w:rsidRDefault="007F539B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rupta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22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de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e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lo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C6A80" w:rsidRPr="00237F39">
        <w:rPr>
          <w:rFonts w:ascii="Times New Roman" w:hAnsi="Times New Roman"/>
          <w:sz w:val="24"/>
          <w:szCs w:val="24"/>
        </w:rPr>
        <w:t>sırasıy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T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M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C6A80" w:rsidRPr="00237F39">
        <w:rPr>
          <w:rFonts w:ascii="Times New Roman" w:hAnsi="Times New Roman"/>
          <w:sz w:val="24"/>
          <w:szCs w:val="24"/>
        </w:rPr>
        <w:t>Tg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2242F" w:rsidRPr="00237F39">
        <w:rPr>
          <w:rFonts w:ascii="Times New Roman" w:hAnsi="Times New Roman"/>
          <w:sz w:val="24"/>
          <w:szCs w:val="24"/>
        </w:rPr>
        <w:t>(</w:t>
      </w:r>
      <w:r w:rsidR="0082242F" w:rsidRPr="00237F39">
        <w:rPr>
          <w:rFonts w:ascii="Times New Roman" w:hAnsi="Times New Roman"/>
          <w:color w:val="000000"/>
          <w:sz w:val="24"/>
          <w:szCs w:val="24"/>
        </w:rPr>
        <w:t>13.04)</w:t>
      </w:r>
      <w:r w:rsidR="001C6A80" w:rsidRPr="00237F39">
        <w:rPr>
          <w:rFonts w:ascii="Times New Roman" w:hAnsi="Times New Roman"/>
          <w:sz w:val="24"/>
          <w:szCs w:val="24"/>
        </w:rPr>
        <w:t>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T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M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C6A80" w:rsidRPr="00237F39">
        <w:rPr>
          <w:rFonts w:ascii="Times New Roman" w:hAnsi="Times New Roman"/>
          <w:sz w:val="24"/>
          <w:szCs w:val="24"/>
        </w:rPr>
        <w:t>M25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2242F" w:rsidRPr="00237F39">
        <w:rPr>
          <w:rFonts w:ascii="Times New Roman" w:hAnsi="Times New Roman"/>
          <w:sz w:val="24"/>
          <w:szCs w:val="24"/>
        </w:rPr>
        <w:t>(25.06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C6A80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T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M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C6A80" w:rsidRPr="00237F39">
        <w:rPr>
          <w:rFonts w:ascii="Times New Roman" w:hAnsi="Times New Roman"/>
          <w:sz w:val="24"/>
          <w:szCs w:val="24"/>
        </w:rPr>
        <w:t>M40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2242F" w:rsidRPr="00237F39">
        <w:rPr>
          <w:rFonts w:ascii="Times New Roman" w:hAnsi="Times New Roman"/>
          <w:sz w:val="24"/>
          <w:szCs w:val="24"/>
        </w:rPr>
        <w:t>(40.04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01C53" w:rsidRPr="00237F39">
        <w:rPr>
          <w:rFonts w:ascii="Times New Roman" w:hAnsi="Times New Roman"/>
          <w:sz w:val="24"/>
          <w:szCs w:val="24"/>
        </w:rPr>
        <w:t>eğe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01C53" w:rsidRPr="00237F39">
        <w:rPr>
          <w:rFonts w:ascii="Times New Roman" w:hAnsi="Times New Roman"/>
          <w:sz w:val="24"/>
          <w:szCs w:val="24"/>
        </w:rPr>
        <w:t>kullanı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01C53" w:rsidRPr="00237F39">
        <w:rPr>
          <w:rFonts w:ascii="Times New Roman" w:hAnsi="Times New Roman"/>
          <w:sz w:val="24"/>
          <w:szCs w:val="24"/>
        </w:rPr>
        <w:t>şekillendiril</w:t>
      </w:r>
      <w:r w:rsidR="00EE7B67" w:rsidRPr="00237F39">
        <w:rPr>
          <w:rFonts w:ascii="Times New Roman" w:hAnsi="Times New Roman"/>
          <w:sz w:val="24"/>
          <w:szCs w:val="24"/>
        </w:rPr>
        <w:t>miştir</w:t>
      </w:r>
      <w:r w:rsidR="00D01C53" w:rsidRPr="00237F39">
        <w:rPr>
          <w:rFonts w:ascii="Times New Roman" w:hAnsi="Times New Roman"/>
          <w:sz w:val="24"/>
          <w:szCs w:val="24"/>
        </w:rPr>
        <w:t>.</w:t>
      </w:r>
    </w:p>
    <w:p w14:paraId="164C573B" w14:textId="62C9AAE1" w:rsidR="00277304" w:rsidRPr="00237F39" w:rsidRDefault="00096214" w:rsidP="0070395E">
      <w:pPr>
        <w:shd w:val="clear" w:color="auto" w:fill="FFFFFF"/>
        <w:spacing w:after="360" w:line="360" w:lineRule="auto"/>
        <w:jc w:val="both"/>
        <w:rPr>
          <w:rFonts w:ascii="Times New Roman" w:hAnsi="Times New Roman"/>
          <w:color w:val="000000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T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01C53" w:rsidRPr="00237F39">
        <w:rPr>
          <w:rFonts w:ascii="Times New Roman" w:hAnsi="Times New Roman"/>
          <w:sz w:val="24"/>
          <w:szCs w:val="24"/>
        </w:rPr>
        <w:t>siste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01C53" w:rsidRPr="00237F39">
        <w:rPr>
          <w:rFonts w:ascii="Times New Roman" w:hAnsi="Times New Roman"/>
          <w:sz w:val="24"/>
          <w:szCs w:val="24"/>
        </w:rPr>
        <w:t>üretic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01C53" w:rsidRPr="00237F39">
        <w:rPr>
          <w:rFonts w:ascii="Times New Roman" w:hAnsi="Times New Roman"/>
          <w:sz w:val="24"/>
          <w:szCs w:val="24"/>
        </w:rPr>
        <w:t>firma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01C53" w:rsidRPr="00237F39">
        <w:rPr>
          <w:rFonts w:ascii="Times New Roman" w:hAnsi="Times New Roman"/>
          <w:sz w:val="24"/>
          <w:szCs w:val="24"/>
        </w:rPr>
        <w:t>talimat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01C53" w:rsidRPr="00237F39">
        <w:rPr>
          <w:rFonts w:ascii="Times New Roman" w:hAnsi="Times New Roman"/>
          <w:sz w:val="24"/>
          <w:szCs w:val="24"/>
        </w:rPr>
        <w:t>doğrultusu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01C53" w:rsidRPr="00237F39">
        <w:rPr>
          <w:rFonts w:ascii="Times New Roman" w:hAnsi="Times New Roman"/>
          <w:color w:val="000000"/>
          <w:sz w:val="24"/>
          <w:szCs w:val="24"/>
        </w:rPr>
        <w:t>160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D01C53" w:rsidRPr="00237F39">
        <w:rPr>
          <w:rFonts w:ascii="Times New Roman" w:hAnsi="Times New Roman"/>
          <w:color w:val="000000"/>
          <w:sz w:val="24"/>
          <w:szCs w:val="24"/>
        </w:rPr>
        <w:t>derec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D01C53" w:rsidRPr="00237F39">
        <w:rPr>
          <w:rFonts w:ascii="Times New Roman" w:hAnsi="Times New Roman"/>
          <w:color w:val="000000"/>
          <w:sz w:val="24"/>
          <w:szCs w:val="24"/>
        </w:rPr>
        <w:t>saat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D01C53" w:rsidRPr="00237F39">
        <w:rPr>
          <w:rFonts w:ascii="Times New Roman" w:hAnsi="Times New Roman"/>
          <w:color w:val="000000"/>
          <w:sz w:val="24"/>
          <w:szCs w:val="24"/>
        </w:rPr>
        <w:t>yönü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D01C53" w:rsidRPr="00237F39">
        <w:rPr>
          <w:rFonts w:ascii="Times New Roman" w:hAnsi="Times New Roman"/>
          <w:color w:val="000000"/>
          <w:sz w:val="24"/>
          <w:szCs w:val="24"/>
        </w:rPr>
        <w:t>tersinde,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D01C53" w:rsidRPr="00237F39">
        <w:rPr>
          <w:rFonts w:ascii="Times New Roman" w:hAnsi="Times New Roman"/>
          <w:color w:val="000000"/>
          <w:sz w:val="24"/>
          <w:szCs w:val="24"/>
        </w:rPr>
        <w:t>40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D01C53" w:rsidRPr="00237F39">
        <w:rPr>
          <w:rFonts w:ascii="Times New Roman" w:hAnsi="Times New Roman"/>
          <w:color w:val="000000"/>
          <w:sz w:val="24"/>
          <w:szCs w:val="24"/>
        </w:rPr>
        <w:t>derec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D01C53" w:rsidRPr="00237F39">
        <w:rPr>
          <w:rFonts w:ascii="Times New Roman" w:hAnsi="Times New Roman"/>
          <w:color w:val="000000"/>
          <w:sz w:val="24"/>
          <w:szCs w:val="24"/>
        </w:rPr>
        <w:t>saat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D01C53" w:rsidRPr="00237F39">
        <w:rPr>
          <w:rFonts w:ascii="Times New Roman" w:hAnsi="Times New Roman"/>
          <w:color w:val="000000"/>
          <w:sz w:val="24"/>
          <w:szCs w:val="24"/>
        </w:rPr>
        <w:t>yönünd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D01C53" w:rsidRPr="00237F39">
        <w:rPr>
          <w:rFonts w:ascii="Times New Roman" w:hAnsi="Times New Roman"/>
          <w:color w:val="000000"/>
          <w:sz w:val="24"/>
          <w:szCs w:val="24"/>
        </w:rPr>
        <w:t>dönüş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D01C53" w:rsidRPr="00237F39">
        <w:rPr>
          <w:rFonts w:ascii="Times New Roman" w:hAnsi="Times New Roman"/>
          <w:color w:val="000000"/>
          <w:sz w:val="24"/>
          <w:szCs w:val="24"/>
        </w:rPr>
        <w:t>yap</w:t>
      </w:r>
      <w:r w:rsidR="00E36BD5" w:rsidRPr="00237F39">
        <w:rPr>
          <w:rFonts w:ascii="Times New Roman" w:hAnsi="Times New Roman"/>
          <w:color w:val="000000"/>
          <w:sz w:val="24"/>
          <w:szCs w:val="24"/>
        </w:rPr>
        <w:t>acak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E36BD5" w:rsidRPr="00237F39">
        <w:rPr>
          <w:rFonts w:ascii="Times New Roman" w:hAnsi="Times New Roman"/>
          <w:color w:val="000000"/>
          <w:sz w:val="24"/>
          <w:szCs w:val="24"/>
        </w:rPr>
        <w:t>şe</w:t>
      </w:r>
      <w:r w:rsidR="00F74B2D" w:rsidRPr="00237F39">
        <w:rPr>
          <w:rFonts w:ascii="Times New Roman" w:hAnsi="Times New Roman"/>
          <w:color w:val="000000"/>
          <w:sz w:val="24"/>
          <w:szCs w:val="24"/>
        </w:rPr>
        <w:t>kild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D01C53" w:rsidRPr="00237F39">
        <w:rPr>
          <w:rFonts w:ascii="Times New Roman" w:hAnsi="Times New Roman"/>
          <w:color w:val="000000"/>
          <w:sz w:val="24"/>
          <w:szCs w:val="24"/>
        </w:rPr>
        <w:t>prep</w:t>
      </w:r>
      <w:r w:rsidR="00145E5F" w:rsidRPr="00237F39">
        <w:rPr>
          <w:rFonts w:ascii="Times New Roman" w:hAnsi="Times New Roman"/>
          <w:color w:val="000000"/>
          <w:sz w:val="24"/>
          <w:szCs w:val="24"/>
        </w:rPr>
        <w:t>a</w:t>
      </w:r>
      <w:r w:rsidR="00D01C53" w:rsidRPr="00237F39">
        <w:rPr>
          <w:rFonts w:ascii="Times New Roman" w:hAnsi="Times New Roman"/>
          <w:color w:val="000000"/>
          <w:sz w:val="24"/>
          <w:szCs w:val="24"/>
        </w:rPr>
        <w:t>rasyo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D01C53" w:rsidRPr="00237F39">
        <w:rPr>
          <w:rFonts w:ascii="Times New Roman" w:hAnsi="Times New Roman"/>
          <w:color w:val="000000"/>
          <w:sz w:val="24"/>
          <w:szCs w:val="24"/>
        </w:rPr>
        <w:t>yapar.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D01C53" w:rsidRPr="00237F39">
        <w:rPr>
          <w:rFonts w:ascii="Times New Roman" w:hAnsi="Times New Roman"/>
          <w:color w:val="000000"/>
          <w:sz w:val="24"/>
          <w:szCs w:val="24"/>
        </w:rPr>
        <w:t>300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D01C53" w:rsidRPr="00237F39">
        <w:rPr>
          <w:rFonts w:ascii="Times New Roman" w:hAnsi="Times New Roman"/>
          <w:color w:val="000000"/>
          <w:sz w:val="24"/>
          <w:szCs w:val="24"/>
        </w:rPr>
        <w:t>rpm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D01C53" w:rsidRPr="00237F39">
        <w:rPr>
          <w:rFonts w:ascii="Times New Roman" w:hAnsi="Times New Roman"/>
          <w:color w:val="000000"/>
          <w:sz w:val="24"/>
          <w:szCs w:val="24"/>
        </w:rPr>
        <w:t>v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D01C53" w:rsidRPr="00237F39">
        <w:rPr>
          <w:rFonts w:ascii="Times New Roman" w:hAnsi="Times New Roman"/>
          <w:color w:val="000000"/>
          <w:sz w:val="24"/>
          <w:szCs w:val="24"/>
        </w:rPr>
        <w:t>4.0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D01C53" w:rsidRPr="00237F39">
        <w:rPr>
          <w:rFonts w:ascii="Times New Roman" w:hAnsi="Times New Roman"/>
          <w:color w:val="000000"/>
          <w:sz w:val="24"/>
          <w:szCs w:val="24"/>
        </w:rPr>
        <w:t>torkt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145E5F" w:rsidRPr="00237F39">
        <w:rPr>
          <w:rFonts w:ascii="Times New Roman" w:hAnsi="Times New Roman"/>
          <w:color w:val="000000"/>
          <w:sz w:val="24"/>
          <w:szCs w:val="24"/>
        </w:rPr>
        <w:t>resiprokasyo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145E5F" w:rsidRPr="00237F39">
        <w:rPr>
          <w:rFonts w:ascii="Times New Roman" w:hAnsi="Times New Roman"/>
          <w:color w:val="000000"/>
          <w:sz w:val="24"/>
          <w:szCs w:val="24"/>
        </w:rPr>
        <w:t>hareketiyl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D01C53" w:rsidRPr="00237F39">
        <w:rPr>
          <w:rFonts w:ascii="Times New Roman" w:hAnsi="Times New Roman"/>
          <w:color w:val="000000"/>
          <w:sz w:val="24"/>
          <w:szCs w:val="24"/>
        </w:rPr>
        <w:t>kullanıl</w:t>
      </w:r>
      <w:r w:rsidR="008376F9">
        <w:rPr>
          <w:rFonts w:ascii="Times New Roman" w:hAnsi="Times New Roman"/>
          <w:color w:val="000000"/>
          <w:sz w:val="24"/>
          <w:szCs w:val="24"/>
        </w:rPr>
        <w:t>dı</w:t>
      </w:r>
      <w:r w:rsidR="00145E5F" w:rsidRPr="00237F39">
        <w:rPr>
          <w:rFonts w:ascii="Times New Roman" w:hAnsi="Times New Roman"/>
          <w:color w:val="000000"/>
          <w:sz w:val="24"/>
          <w:szCs w:val="24"/>
        </w:rPr>
        <w:t>.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T-Endo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MUST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191307" w:rsidRPr="00237F39">
        <w:rPr>
          <w:rFonts w:ascii="Times New Roman" w:hAnsi="Times New Roman"/>
          <w:color w:val="000000"/>
          <w:sz w:val="24"/>
          <w:szCs w:val="24"/>
        </w:rPr>
        <w:t>T</w:t>
      </w:r>
      <w:r w:rsidR="00FD7998" w:rsidRPr="00237F39">
        <w:rPr>
          <w:rFonts w:ascii="Times New Roman" w:hAnsi="Times New Roman"/>
          <w:color w:val="000000"/>
          <w:sz w:val="24"/>
          <w:szCs w:val="24"/>
        </w:rPr>
        <w:t>g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FD7998" w:rsidRPr="00237F39">
        <w:rPr>
          <w:rFonts w:ascii="Times New Roman" w:hAnsi="Times New Roman"/>
          <w:color w:val="000000"/>
          <w:sz w:val="24"/>
          <w:szCs w:val="24"/>
        </w:rPr>
        <w:t>eğ</w:t>
      </w:r>
      <w:r w:rsidR="00191307" w:rsidRPr="00237F39">
        <w:rPr>
          <w:rFonts w:ascii="Times New Roman" w:hAnsi="Times New Roman"/>
          <w:color w:val="000000"/>
          <w:sz w:val="24"/>
          <w:szCs w:val="24"/>
        </w:rPr>
        <w:t>es</w:t>
      </w:r>
      <w:r w:rsidR="00FD7998" w:rsidRPr="00237F39">
        <w:rPr>
          <w:rFonts w:ascii="Times New Roman" w:hAnsi="Times New Roman"/>
          <w:color w:val="000000"/>
          <w:sz w:val="24"/>
          <w:szCs w:val="24"/>
        </w:rPr>
        <w:t>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FD7998" w:rsidRPr="00237F39">
        <w:rPr>
          <w:rFonts w:ascii="Times New Roman" w:hAnsi="Times New Roman"/>
          <w:color w:val="000000"/>
          <w:sz w:val="24"/>
          <w:szCs w:val="24"/>
        </w:rPr>
        <w:t>il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FD7998" w:rsidRPr="00237F39">
        <w:rPr>
          <w:rFonts w:ascii="Times New Roman" w:hAnsi="Times New Roman"/>
          <w:color w:val="000000"/>
          <w:sz w:val="24"/>
          <w:szCs w:val="24"/>
        </w:rPr>
        <w:t>bir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FD7998" w:rsidRPr="00237F39">
        <w:rPr>
          <w:rFonts w:ascii="Times New Roman" w:hAnsi="Times New Roman"/>
          <w:color w:val="000000"/>
          <w:sz w:val="24"/>
          <w:szCs w:val="24"/>
        </w:rPr>
        <w:t>giriş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FD7998" w:rsidRPr="00237F39">
        <w:rPr>
          <w:rFonts w:ascii="Times New Roman" w:hAnsi="Times New Roman"/>
          <w:color w:val="000000"/>
          <w:sz w:val="24"/>
          <w:szCs w:val="24"/>
        </w:rPr>
        <w:t>yolu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FD7998" w:rsidRPr="00237F39">
        <w:rPr>
          <w:rFonts w:ascii="Times New Roman" w:hAnsi="Times New Roman"/>
          <w:color w:val="000000"/>
          <w:sz w:val="24"/>
          <w:szCs w:val="24"/>
        </w:rPr>
        <w:t>oluştur</w:t>
      </w:r>
      <w:r w:rsidR="00191307" w:rsidRPr="00237F39">
        <w:rPr>
          <w:rFonts w:ascii="Times New Roman" w:hAnsi="Times New Roman"/>
          <w:color w:val="000000"/>
          <w:sz w:val="24"/>
          <w:szCs w:val="24"/>
        </w:rPr>
        <w:t>ul</w:t>
      </w:r>
      <w:r w:rsidR="00CC5B36">
        <w:rPr>
          <w:rFonts w:ascii="Times New Roman" w:hAnsi="Times New Roman"/>
          <w:color w:val="000000"/>
          <w:sz w:val="24"/>
          <w:szCs w:val="24"/>
        </w:rPr>
        <w:t>du</w:t>
      </w:r>
      <w:r w:rsidR="00191307" w:rsidRPr="00237F39">
        <w:rPr>
          <w:rFonts w:ascii="Times New Roman" w:hAnsi="Times New Roman"/>
          <w:color w:val="000000"/>
          <w:sz w:val="24"/>
          <w:szCs w:val="24"/>
        </w:rPr>
        <w:t>.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191307" w:rsidRPr="00237F39">
        <w:rPr>
          <w:rFonts w:ascii="Times New Roman" w:hAnsi="Times New Roman"/>
          <w:color w:val="000000"/>
          <w:sz w:val="24"/>
          <w:szCs w:val="24"/>
        </w:rPr>
        <w:lastRenderedPageBreak/>
        <w:t>Sırasıyl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191307" w:rsidRPr="00237F39">
        <w:rPr>
          <w:rFonts w:ascii="Times New Roman" w:hAnsi="Times New Roman"/>
          <w:color w:val="000000"/>
          <w:sz w:val="24"/>
          <w:szCs w:val="24"/>
        </w:rPr>
        <w:t>M25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191307" w:rsidRPr="00237F39">
        <w:rPr>
          <w:rFonts w:ascii="Times New Roman" w:hAnsi="Times New Roman"/>
          <w:color w:val="000000"/>
          <w:sz w:val="24"/>
          <w:szCs w:val="24"/>
        </w:rPr>
        <w:t>v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191307" w:rsidRPr="00237F39">
        <w:rPr>
          <w:rFonts w:ascii="Times New Roman" w:hAnsi="Times New Roman"/>
          <w:color w:val="000000"/>
          <w:sz w:val="24"/>
          <w:szCs w:val="24"/>
        </w:rPr>
        <w:t>M40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191307" w:rsidRPr="00237F39">
        <w:rPr>
          <w:rFonts w:ascii="Times New Roman" w:hAnsi="Times New Roman"/>
          <w:color w:val="000000"/>
          <w:sz w:val="24"/>
          <w:szCs w:val="24"/>
        </w:rPr>
        <w:t>eğeleriyl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777933" w:rsidRPr="00237F39">
        <w:rPr>
          <w:rFonts w:ascii="Times New Roman" w:hAnsi="Times New Roman"/>
          <w:color w:val="000000"/>
          <w:sz w:val="24"/>
          <w:szCs w:val="24"/>
        </w:rPr>
        <w:t>çalışm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777933" w:rsidRPr="00237F39">
        <w:rPr>
          <w:rFonts w:ascii="Times New Roman" w:hAnsi="Times New Roman"/>
          <w:color w:val="000000"/>
          <w:sz w:val="24"/>
          <w:szCs w:val="24"/>
        </w:rPr>
        <w:t>boyund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777933" w:rsidRPr="00237F39">
        <w:rPr>
          <w:rFonts w:ascii="Times New Roman" w:hAnsi="Times New Roman"/>
          <w:color w:val="000000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777933" w:rsidRPr="00237F39">
        <w:rPr>
          <w:rFonts w:ascii="Times New Roman" w:hAnsi="Times New Roman"/>
          <w:color w:val="000000"/>
          <w:sz w:val="24"/>
          <w:szCs w:val="24"/>
        </w:rPr>
        <w:t>yapıl</w:t>
      </w:r>
      <w:r w:rsidR="00CD03BF">
        <w:rPr>
          <w:rFonts w:ascii="Times New Roman" w:hAnsi="Times New Roman"/>
          <w:color w:val="000000"/>
          <w:sz w:val="24"/>
          <w:szCs w:val="24"/>
        </w:rPr>
        <w:t>dı</w:t>
      </w:r>
      <w:r w:rsidR="00777933" w:rsidRPr="00237F39">
        <w:rPr>
          <w:rFonts w:ascii="Times New Roman" w:hAnsi="Times New Roman"/>
          <w:color w:val="000000"/>
          <w:sz w:val="24"/>
          <w:szCs w:val="24"/>
        </w:rPr>
        <w:t>.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T-Endo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MUST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F74B2D" w:rsidRPr="00237F39">
        <w:rPr>
          <w:rFonts w:ascii="Times New Roman" w:hAnsi="Times New Roman"/>
          <w:color w:val="000000"/>
          <w:sz w:val="24"/>
          <w:szCs w:val="24"/>
        </w:rPr>
        <w:t>eğeler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F74B2D" w:rsidRPr="00237F39">
        <w:rPr>
          <w:rFonts w:ascii="Times New Roman" w:hAnsi="Times New Roman"/>
          <w:color w:val="000000"/>
          <w:sz w:val="24"/>
          <w:szCs w:val="24"/>
        </w:rPr>
        <w:t>pasif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F74B2D" w:rsidRPr="00237F39">
        <w:rPr>
          <w:rFonts w:ascii="Times New Roman" w:hAnsi="Times New Roman"/>
          <w:color w:val="000000"/>
          <w:sz w:val="24"/>
          <w:szCs w:val="24"/>
        </w:rPr>
        <w:t>olarak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F74B2D" w:rsidRPr="00237F39">
        <w:rPr>
          <w:rFonts w:ascii="Times New Roman" w:hAnsi="Times New Roman"/>
          <w:color w:val="000000"/>
          <w:sz w:val="24"/>
          <w:szCs w:val="24"/>
        </w:rPr>
        <w:t>kök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F74B2D" w:rsidRPr="00237F39">
        <w:rPr>
          <w:rFonts w:ascii="Times New Roman" w:hAnsi="Times New Roman"/>
          <w:color w:val="000000"/>
          <w:sz w:val="24"/>
          <w:szCs w:val="24"/>
        </w:rPr>
        <w:t>kanallarınd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F74B2D" w:rsidRPr="00237F39">
        <w:rPr>
          <w:rFonts w:ascii="Times New Roman" w:hAnsi="Times New Roman"/>
          <w:color w:val="000000"/>
          <w:sz w:val="24"/>
          <w:szCs w:val="24"/>
        </w:rPr>
        <w:t>çalıştırılarak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F74B2D" w:rsidRPr="00237F39">
        <w:rPr>
          <w:rFonts w:ascii="Times New Roman" w:hAnsi="Times New Roman"/>
          <w:color w:val="000000"/>
          <w:sz w:val="24"/>
          <w:szCs w:val="24"/>
        </w:rPr>
        <w:t>preparasyo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F74B2D" w:rsidRPr="00237F39">
        <w:rPr>
          <w:rFonts w:ascii="Times New Roman" w:hAnsi="Times New Roman"/>
          <w:color w:val="000000"/>
          <w:sz w:val="24"/>
          <w:szCs w:val="24"/>
        </w:rPr>
        <w:t>yapıl</w:t>
      </w:r>
      <w:r w:rsidR="00CD03BF">
        <w:rPr>
          <w:rFonts w:ascii="Times New Roman" w:hAnsi="Times New Roman"/>
          <w:color w:val="000000"/>
          <w:sz w:val="24"/>
          <w:szCs w:val="24"/>
        </w:rPr>
        <w:t>dı</w:t>
      </w:r>
      <w:r w:rsidR="00F74B2D" w:rsidRPr="00237F39">
        <w:rPr>
          <w:rFonts w:ascii="Times New Roman" w:hAnsi="Times New Roman"/>
          <w:color w:val="000000"/>
          <w:sz w:val="24"/>
          <w:szCs w:val="24"/>
        </w:rPr>
        <w:t>.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T-Endo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MUST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7A3FFF" w:rsidRPr="00237F39">
        <w:rPr>
          <w:rFonts w:ascii="Times New Roman" w:hAnsi="Times New Roman"/>
          <w:color w:val="000000"/>
          <w:sz w:val="24"/>
          <w:szCs w:val="24"/>
        </w:rPr>
        <w:t>eğeler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7A3FFF" w:rsidRPr="00237F39">
        <w:rPr>
          <w:rFonts w:ascii="Times New Roman" w:hAnsi="Times New Roman"/>
          <w:color w:val="000000"/>
          <w:sz w:val="24"/>
          <w:szCs w:val="24"/>
        </w:rPr>
        <w:t>aşağı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7A3FFF" w:rsidRPr="00237F39">
        <w:rPr>
          <w:rFonts w:ascii="Times New Roman" w:hAnsi="Times New Roman"/>
          <w:color w:val="000000"/>
          <w:sz w:val="24"/>
          <w:szCs w:val="24"/>
        </w:rPr>
        <w:t>v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7A3FFF" w:rsidRPr="00237F39">
        <w:rPr>
          <w:rFonts w:ascii="Times New Roman" w:hAnsi="Times New Roman"/>
          <w:color w:val="000000"/>
          <w:sz w:val="24"/>
          <w:szCs w:val="24"/>
        </w:rPr>
        <w:t>yukarı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7A3FFF" w:rsidRPr="00237F39">
        <w:rPr>
          <w:rFonts w:ascii="Times New Roman" w:hAnsi="Times New Roman"/>
          <w:color w:val="000000"/>
          <w:sz w:val="24"/>
          <w:szCs w:val="24"/>
        </w:rPr>
        <w:t>doğru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7A3FFF" w:rsidRPr="00237F39">
        <w:rPr>
          <w:rFonts w:ascii="Times New Roman" w:hAnsi="Times New Roman"/>
          <w:color w:val="000000"/>
          <w:sz w:val="24"/>
          <w:szCs w:val="24"/>
        </w:rPr>
        <w:t>2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7A3FFF" w:rsidRPr="00237F39">
        <w:rPr>
          <w:rFonts w:ascii="Times New Roman" w:hAnsi="Times New Roman"/>
          <w:color w:val="000000"/>
          <w:sz w:val="24"/>
          <w:szCs w:val="24"/>
        </w:rPr>
        <w:t>mm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7A3FFF" w:rsidRPr="00237F39">
        <w:rPr>
          <w:rFonts w:ascii="Times New Roman" w:hAnsi="Times New Roman"/>
          <w:color w:val="000000"/>
          <w:sz w:val="24"/>
          <w:szCs w:val="24"/>
        </w:rPr>
        <w:t>gagalam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7A3FFF" w:rsidRPr="00237F39">
        <w:rPr>
          <w:rFonts w:ascii="Times New Roman" w:hAnsi="Times New Roman"/>
          <w:color w:val="000000"/>
          <w:sz w:val="24"/>
          <w:szCs w:val="24"/>
        </w:rPr>
        <w:t>hareket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7A3FFF" w:rsidRPr="00237F39">
        <w:rPr>
          <w:rFonts w:ascii="Times New Roman" w:hAnsi="Times New Roman"/>
          <w:color w:val="000000"/>
          <w:sz w:val="24"/>
          <w:szCs w:val="24"/>
        </w:rPr>
        <w:t>il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7A3FFF" w:rsidRPr="00237F39">
        <w:rPr>
          <w:rFonts w:ascii="Times New Roman" w:hAnsi="Times New Roman"/>
          <w:color w:val="000000"/>
          <w:sz w:val="24"/>
          <w:szCs w:val="24"/>
        </w:rPr>
        <w:t>kullanı</w:t>
      </w:r>
      <w:r w:rsidR="00277304" w:rsidRPr="00237F39">
        <w:rPr>
          <w:rFonts w:ascii="Times New Roman" w:hAnsi="Times New Roman"/>
          <w:color w:val="000000"/>
          <w:sz w:val="24"/>
          <w:szCs w:val="24"/>
        </w:rPr>
        <w:t>l</w:t>
      </w:r>
      <w:r w:rsidR="00CD03BF">
        <w:rPr>
          <w:rFonts w:ascii="Times New Roman" w:hAnsi="Times New Roman"/>
          <w:color w:val="000000"/>
          <w:sz w:val="24"/>
          <w:szCs w:val="24"/>
        </w:rPr>
        <w:t>dı</w:t>
      </w:r>
      <w:r w:rsidR="00277304" w:rsidRPr="00237F39">
        <w:rPr>
          <w:rFonts w:ascii="Times New Roman" w:hAnsi="Times New Roman"/>
          <w:color w:val="000000"/>
          <w:sz w:val="24"/>
          <w:szCs w:val="24"/>
        </w:rPr>
        <w:t>.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605B5F" w:rsidRPr="00237F39">
        <w:rPr>
          <w:rFonts w:ascii="Times New Roman" w:hAnsi="Times New Roman"/>
          <w:color w:val="000000"/>
          <w:sz w:val="24"/>
          <w:szCs w:val="24"/>
        </w:rPr>
        <w:t>Preparasyo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62CDD" w:rsidRPr="00237F39">
        <w:rPr>
          <w:rFonts w:ascii="Times New Roman" w:hAnsi="Times New Roman"/>
          <w:color w:val="000000"/>
          <w:sz w:val="24"/>
          <w:szCs w:val="24"/>
        </w:rPr>
        <w:t>önces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62CDD" w:rsidRPr="00237F39">
        <w:rPr>
          <w:rFonts w:ascii="Times New Roman" w:hAnsi="Times New Roman"/>
          <w:color w:val="000000"/>
          <w:sz w:val="24"/>
          <w:szCs w:val="24"/>
        </w:rPr>
        <w:t>mav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62CDD" w:rsidRPr="00237F39">
        <w:rPr>
          <w:rFonts w:ascii="Times New Roman" w:hAnsi="Times New Roman"/>
          <w:color w:val="000000"/>
          <w:sz w:val="24"/>
          <w:szCs w:val="24"/>
        </w:rPr>
        <w:t>mürekkeb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62CDD" w:rsidRPr="00237F39">
        <w:rPr>
          <w:rFonts w:ascii="Times New Roman" w:hAnsi="Times New Roman"/>
          <w:color w:val="000000"/>
          <w:sz w:val="24"/>
          <w:szCs w:val="24"/>
        </w:rPr>
        <w:t>uzaklaştırmak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62CDD" w:rsidRPr="00237F39">
        <w:rPr>
          <w:rFonts w:ascii="Times New Roman" w:hAnsi="Times New Roman"/>
          <w:color w:val="000000"/>
          <w:sz w:val="24"/>
          <w:szCs w:val="24"/>
        </w:rPr>
        <w:t>içi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62CDD" w:rsidRPr="00237F39">
        <w:rPr>
          <w:rFonts w:ascii="Times New Roman" w:hAnsi="Times New Roman"/>
          <w:color w:val="000000"/>
          <w:sz w:val="24"/>
          <w:szCs w:val="24"/>
        </w:rPr>
        <w:t>2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62CDD" w:rsidRPr="00237F39">
        <w:rPr>
          <w:rFonts w:ascii="Times New Roman" w:hAnsi="Times New Roman"/>
          <w:color w:val="000000"/>
          <w:sz w:val="24"/>
          <w:szCs w:val="24"/>
        </w:rPr>
        <w:t>ml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62CDD" w:rsidRPr="00237F39">
        <w:rPr>
          <w:rFonts w:ascii="Times New Roman" w:hAnsi="Times New Roman"/>
          <w:color w:val="000000"/>
          <w:sz w:val="24"/>
          <w:szCs w:val="24"/>
        </w:rPr>
        <w:t>serum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62CDD" w:rsidRPr="00237F39">
        <w:rPr>
          <w:rFonts w:ascii="Times New Roman" w:hAnsi="Times New Roman"/>
          <w:color w:val="000000"/>
          <w:sz w:val="24"/>
          <w:szCs w:val="24"/>
        </w:rPr>
        <w:t>fizyolojik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62CDD" w:rsidRPr="00237F39">
        <w:rPr>
          <w:rFonts w:ascii="Times New Roman" w:hAnsi="Times New Roman"/>
          <w:color w:val="000000"/>
          <w:sz w:val="24"/>
          <w:szCs w:val="24"/>
        </w:rPr>
        <w:t>kullanıl</w:t>
      </w:r>
      <w:r w:rsidR="00CD03BF">
        <w:rPr>
          <w:rFonts w:ascii="Times New Roman" w:hAnsi="Times New Roman"/>
          <w:color w:val="000000"/>
          <w:sz w:val="24"/>
          <w:szCs w:val="24"/>
        </w:rPr>
        <w:t>dı</w:t>
      </w:r>
      <w:r w:rsidR="00362CDD" w:rsidRPr="00237F39">
        <w:rPr>
          <w:rFonts w:ascii="Times New Roman" w:hAnsi="Times New Roman"/>
          <w:color w:val="000000"/>
          <w:sz w:val="24"/>
          <w:szCs w:val="24"/>
        </w:rPr>
        <w:t>.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62CDD" w:rsidRPr="00237F39">
        <w:rPr>
          <w:rFonts w:ascii="Times New Roman" w:hAnsi="Times New Roman"/>
          <w:color w:val="000000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62CDD" w:rsidRPr="00237F39">
        <w:rPr>
          <w:rFonts w:ascii="Times New Roman" w:hAnsi="Times New Roman"/>
          <w:color w:val="000000"/>
          <w:sz w:val="24"/>
          <w:szCs w:val="24"/>
        </w:rPr>
        <w:t>sırasınd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62CDD" w:rsidRPr="00237F39">
        <w:rPr>
          <w:rFonts w:ascii="Times New Roman" w:hAnsi="Times New Roman"/>
          <w:color w:val="000000"/>
          <w:sz w:val="24"/>
          <w:szCs w:val="24"/>
        </w:rPr>
        <w:t>ar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62CDD" w:rsidRPr="00237F39">
        <w:rPr>
          <w:rFonts w:ascii="Times New Roman" w:hAnsi="Times New Roman"/>
          <w:color w:val="000000"/>
          <w:sz w:val="24"/>
          <w:szCs w:val="24"/>
        </w:rPr>
        <w:t>yıkamalar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62CDD" w:rsidRPr="00237F39">
        <w:rPr>
          <w:rFonts w:ascii="Times New Roman" w:hAnsi="Times New Roman"/>
          <w:color w:val="000000"/>
          <w:sz w:val="24"/>
          <w:szCs w:val="24"/>
        </w:rPr>
        <w:t>içi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62CDD" w:rsidRPr="00237F39">
        <w:rPr>
          <w:rFonts w:ascii="Times New Roman" w:hAnsi="Times New Roman"/>
          <w:color w:val="000000"/>
          <w:sz w:val="24"/>
          <w:szCs w:val="24"/>
        </w:rPr>
        <w:t>2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62CDD" w:rsidRPr="00237F39">
        <w:rPr>
          <w:rFonts w:ascii="Times New Roman" w:hAnsi="Times New Roman"/>
          <w:color w:val="000000"/>
          <w:sz w:val="24"/>
          <w:szCs w:val="24"/>
        </w:rPr>
        <w:t>ml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62CDD" w:rsidRPr="00237F39">
        <w:rPr>
          <w:rFonts w:ascii="Times New Roman" w:hAnsi="Times New Roman"/>
          <w:color w:val="000000"/>
          <w:sz w:val="24"/>
          <w:szCs w:val="24"/>
        </w:rPr>
        <w:t>distil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62CDD" w:rsidRPr="00237F39">
        <w:rPr>
          <w:rFonts w:ascii="Times New Roman" w:hAnsi="Times New Roman"/>
          <w:color w:val="000000"/>
          <w:sz w:val="24"/>
          <w:szCs w:val="24"/>
        </w:rPr>
        <w:t>su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62CDD" w:rsidRPr="00237F39">
        <w:rPr>
          <w:rFonts w:ascii="Times New Roman" w:hAnsi="Times New Roman"/>
          <w:color w:val="000000"/>
          <w:sz w:val="24"/>
          <w:szCs w:val="24"/>
        </w:rPr>
        <w:t>v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62CDD" w:rsidRPr="00237F39">
        <w:rPr>
          <w:rFonts w:ascii="Times New Roman" w:hAnsi="Times New Roman"/>
          <w:color w:val="000000"/>
          <w:sz w:val="24"/>
          <w:szCs w:val="24"/>
        </w:rPr>
        <w:t>so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62CDD" w:rsidRPr="00237F39">
        <w:rPr>
          <w:rFonts w:ascii="Times New Roman" w:hAnsi="Times New Roman"/>
          <w:color w:val="000000"/>
          <w:sz w:val="24"/>
          <w:szCs w:val="24"/>
        </w:rPr>
        <w:t>yıkamad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62CDD" w:rsidRPr="00237F39">
        <w:rPr>
          <w:rFonts w:ascii="Times New Roman" w:hAnsi="Times New Roman"/>
          <w:color w:val="000000"/>
          <w:sz w:val="24"/>
          <w:szCs w:val="24"/>
        </w:rPr>
        <w:t>5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62CDD" w:rsidRPr="00237F39">
        <w:rPr>
          <w:rFonts w:ascii="Times New Roman" w:hAnsi="Times New Roman"/>
          <w:color w:val="000000"/>
          <w:sz w:val="24"/>
          <w:szCs w:val="24"/>
        </w:rPr>
        <w:t>ml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62CDD" w:rsidRPr="00237F39">
        <w:rPr>
          <w:rFonts w:ascii="Times New Roman" w:hAnsi="Times New Roman"/>
          <w:color w:val="000000"/>
          <w:sz w:val="24"/>
          <w:szCs w:val="24"/>
        </w:rPr>
        <w:t>distil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62CDD" w:rsidRPr="00237F39">
        <w:rPr>
          <w:rFonts w:ascii="Times New Roman" w:hAnsi="Times New Roman"/>
          <w:color w:val="000000"/>
          <w:sz w:val="24"/>
          <w:szCs w:val="24"/>
        </w:rPr>
        <w:t>su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A67CE1" w:rsidRPr="00237F39">
        <w:rPr>
          <w:rFonts w:ascii="Times New Roman" w:hAnsi="Times New Roman"/>
          <w:color w:val="000000"/>
          <w:sz w:val="24"/>
          <w:szCs w:val="24"/>
        </w:rPr>
        <w:t>kullanıl</w:t>
      </w:r>
      <w:r w:rsidR="00CD03BF">
        <w:rPr>
          <w:rFonts w:ascii="Times New Roman" w:hAnsi="Times New Roman"/>
          <w:color w:val="000000"/>
          <w:sz w:val="24"/>
          <w:szCs w:val="24"/>
        </w:rPr>
        <w:t>dı</w:t>
      </w:r>
      <w:r w:rsidR="00362CDD" w:rsidRPr="00237F39">
        <w:rPr>
          <w:rFonts w:ascii="Times New Roman" w:hAnsi="Times New Roman"/>
          <w:color w:val="000000"/>
          <w:sz w:val="24"/>
          <w:szCs w:val="24"/>
        </w:rPr>
        <w:t>.</w:t>
      </w:r>
    </w:p>
    <w:p w14:paraId="4311CE67" w14:textId="3F0F269A" w:rsidR="007538CB" w:rsidRPr="00237F39" w:rsidRDefault="007538CB" w:rsidP="002374C5">
      <w:pPr>
        <w:pStyle w:val="Balk3"/>
      </w:pPr>
      <w:bookmarkStart w:id="46" w:name="_Toc134102407"/>
      <w:r w:rsidRPr="00237F39">
        <w:t>3.</w:t>
      </w:r>
      <w:r w:rsidR="008C5099" w:rsidRPr="00237F39">
        <w:t>4</w:t>
      </w:r>
      <w:r w:rsidRPr="00237F39">
        <w:t>.2.</w:t>
      </w:r>
      <w:r w:rsidR="00E4403D" w:rsidRPr="00237F39">
        <w:t xml:space="preserve"> </w:t>
      </w:r>
      <w:bookmarkEnd w:id="46"/>
      <w:r w:rsidR="00E14B4E">
        <w:t>W</w:t>
      </w:r>
      <w:r w:rsidR="00B52FF8">
        <w:t xml:space="preserve"> </w:t>
      </w:r>
      <w:r w:rsidR="00E14B4E">
        <w:t>Grubu</w:t>
      </w:r>
    </w:p>
    <w:p w14:paraId="14B32B83" w14:textId="6BECBF3F" w:rsidR="00566306" w:rsidRPr="00237F39" w:rsidRDefault="00566306" w:rsidP="0070395E">
      <w:pPr>
        <w:shd w:val="clear" w:color="auto" w:fill="FFFFFF"/>
        <w:spacing w:after="360" w:line="360" w:lineRule="auto"/>
        <w:jc w:val="both"/>
        <w:rPr>
          <w:rFonts w:ascii="Times New Roman" w:hAnsi="Times New Roman"/>
          <w:color w:val="000000"/>
          <w:sz w:val="24"/>
          <w:szCs w:val="24"/>
        </w:rPr>
      </w:pPr>
      <w:r w:rsidRPr="00237F39">
        <w:rPr>
          <w:rFonts w:ascii="Times New Roman" w:hAnsi="Times New Roman"/>
          <w:color w:val="000000"/>
          <w:sz w:val="24"/>
          <w:szCs w:val="24"/>
        </w:rPr>
        <w:t>Bu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gruptak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22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6715B8" w:rsidRPr="00237F39">
        <w:rPr>
          <w:rFonts w:ascii="Times New Roman" w:hAnsi="Times New Roman"/>
          <w:color w:val="000000"/>
          <w:sz w:val="24"/>
          <w:szCs w:val="24"/>
        </w:rPr>
        <w:t>adet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rezi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blok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6322B5" w:rsidRPr="00237F39">
        <w:rPr>
          <w:rFonts w:ascii="Times New Roman" w:hAnsi="Times New Roman"/>
          <w:color w:val="000000"/>
          <w:sz w:val="24"/>
          <w:szCs w:val="24"/>
        </w:rPr>
        <w:t>sırasıyl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A67CE1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67CE1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67CE1" w:rsidRPr="00237F39">
        <w:rPr>
          <w:rFonts w:ascii="Times New Roman" w:hAnsi="Times New Roman"/>
          <w:sz w:val="24"/>
          <w:szCs w:val="24"/>
        </w:rPr>
        <w:t>Small</w:t>
      </w:r>
      <w:r w:rsidR="00E4403D" w:rsidRPr="00237F39">
        <w:rPr>
          <w:rFonts w:ascii="Times New Roman" w:hAnsi="Times New Roman"/>
          <w:i/>
          <w:iCs/>
          <w:sz w:val="24"/>
          <w:szCs w:val="24"/>
        </w:rPr>
        <w:t xml:space="preserve"> </w:t>
      </w:r>
      <w:r w:rsidR="00B13895" w:rsidRPr="00237F39">
        <w:rPr>
          <w:rFonts w:ascii="Times New Roman" w:hAnsi="Times New Roman"/>
          <w:color w:val="000000"/>
          <w:sz w:val="24"/>
          <w:szCs w:val="24"/>
        </w:rPr>
        <w:t>(</w:t>
      </w:r>
      <w:r w:rsidR="0041263C" w:rsidRPr="00237F39">
        <w:rPr>
          <w:rFonts w:ascii="Times New Roman" w:hAnsi="Times New Roman"/>
          <w:color w:val="000000"/>
          <w:sz w:val="24"/>
          <w:szCs w:val="24"/>
        </w:rPr>
        <w:t>20.07</w:t>
      </w:r>
      <w:r w:rsidR="00B13895" w:rsidRPr="00237F39">
        <w:rPr>
          <w:rFonts w:ascii="Times New Roman" w:hAnsi="Times New Roman"/>
          <w:color w:val="000000"/>
          <w:sz w:val="24"/>
          <w:szCs w:val="24"/>
        </w:rPr>
        <w:t>)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B13895" w:rsidRPr="00237F39">
        <w:rPr>
          <w:rFonts w:ascii="Times New Roman" w:hAnsi="Times New Roman"/>
          <w:color w:val="000000"/>
          <w:sz w:val="24"/>
          <w:szCs w:val="24"/>
        </w:rPr>
        <w:t>v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B13895" w:rsidRPr="00237F39">
        <w:rPr>
          <w:rFonts w:ascii="Times New Roman" w:hAnsi="Times New Roman"/>
          <w:color w:val="000000"/>
          <w:sz w:val="24"/>
          <w:szCs w:val="24"/>
        </w:rPr>
        <w:t>WaveOn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B13895" w:rsidRPr="00237F39">
        <w:rPr>
          <w:rFonts w:ascii="Times New Roman" w:hAnsi="Times New Roman"/>
          <w:color w:val="000000"/>
          <w:sz w:val="24"/>
          <w:szCs w:val="24"/>
        </w:rPr>
        <w:t>Gold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B13895" w:rsidRPr="00237F39">
        <w:rPr>
          <w:rFonts w:ascii="Times New Roman" w:hAnsi="Times New Roman"/>
          <w:color w:val="000000"/>
          <w:sz w:val="24"/>
          <w:szCs w:val="24"/>
        </w:rPr>
        <w:t>Medium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DB65F4" w:rsidRPr="00237F39">
        <w:rPr>
          <w:rFonts w:ascii="Times New Roman" w:hAnsi="Times New Roman"/>
          <w:color w:val="000000"/>
          <w:sz w:val="24"/>
          <w:szCs w:val="24"/>
        </w:rPr>
        <w:t>(35.06)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B13895" w:rsidRPr="00237F39">
        <w:rPr>
          <w:rFonts w:ascii="Times New Roman" w:hAnsi="Times New Roman"/>
          <w:color w:val="000000"/>
          <w:sz w:val="24"/>
          <w:szCs w:val="24"/>
        </w:rPr>
        <w:t>eğes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B13895" w:rsidRPr="00237F39">
        <w:rPr>
          <w:rFonts w:ascii="Times New Roman" w:hAnsi="Times New Roman"/>
          <w:color w:val="000000"/>
          <w:sz w:val="24"/>
          <w:szCs w:val="24"/>
        </w:rPr>
        <w:t>kullanılarak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B13895" w:rsidRPr="00237F39">
        <w:rPr>
          <w:rFonts w:ascii="Times New Roman" w:hAnsi="Times New Roman"/>
          <w:color w:val="000000"/>
          <w:sz w:val="24"/>
          <w:szCs w:val="24"/>
        </w:rPr>
        <w:t>şekillendiril</w:t>
      </w:r>
      <w:r w:rsidR="00E14B4E">
        <w:rPr>
          <w:rFonts w:ascii="Times New Roman" w:hAnsi="Times New Roman"/>
          <w:color w:val="000000"/>
          <w:sz w:val="24"/>
          <w:szCs w:val="24"/>
        </w:rPr>
        <w:t>di</w:t>
      </w:r>
      <w:r w:rsidR="00B13895" w:rsidRPr="00237F39">
        <w:rPr>
          <w:rFonts w:ascii="Times New Roman" w:hAnsi="Times New Roman"/>
          <w:color w:val="000000"/>
          <w:sz w:val="24"/>
          <w:szCs w:val="24"/>
        </w:rPr>
        <w:t>.</w:t>
      </w:r>
    </w:p>
    <w:p w14:paraId="2FFAF2BF" w14:textId="6195D22C" w:rsidR="00C97164" w:rsidRPr="00237F39" w:rsidRDefault="001C05F0" w:rsidP="0070395E">
      <w:pPr>
        <w:shd w:val="clear" w:color="auto" w:fill="FFFFFF"/>
        <w:spacing w:after="360" w:line="360" w:lineRule="auto"/>
        <w:jc w:val="both"/>
        <w:rPr>
          <w:rFonts w:ascii="Times New Roman" w:hAnsi="Times New Roman"/>
          <w:color w:val="000000"/>
          <w:sz w:val="24"/>
          <w:szCs w:val="24"/>
        </w:rPr>
      </w:pPr>
      <w:r w:rsidRPr="00237F39">
        <w:rPr>
          <w:rFonts w:ascii="Times New Roman" w:hAnsi="Times New Roman"/>
          <w:color w:val="000000"/>
          <w:sz w:val="24"/>
          <w:szCs w:val="24"/>
        </w:rPr>
        <w:t>WaveOn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Gold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eğ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sistem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274A54" w:rsidRPr="00237F39">
        <w:rPr>
          <w:rFonts w:ascii="Times New Roman" w:hAnsi="Times New Roman"/>
          <w:color w:val="000000"/>
          <w:sz w:val="24"/>
          <w:szCs w:val="24"/>
        </w:rPr>
        <w:t>üretic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274A54" w:rsidRPr="00237F39">
        <w:rPr>
          <w:rFonts w:ascii="Times New Roman" w:hAnsi="Times New Roman"/>
          <w:color w:val="000000"/>
          <w:sz w:val="24"/>
          <w:szCs w:val="24"/>
        </w:rPr>
        <w:t>firmanı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274A54" w:rsidRPr="00237F39">
        <w:rPr>
          <w:rFonts w:ascii="Times New Roman" w:hAnsi="Times New Roman"/>
          <w:color w:val="000000"/>
          <w:sz w:val="24"/>
          <w:szCs w:val="24"/>
        </w:rPr>
        <w:t>talimatı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274A54" w:rsidRPr="00237F39">
        <w:rPr>
          <w:rFonts w:ascii="Times New Roman" w:hAnsi="Times New Roman"/>
          <w:color w:val="000000"/>
          <w:sz w:val="24"/>
          <w:szCs w:val="24"/>
        </w:rPr>
        <w:t>doğrultusunda</w:t>
      </w:r>
      <w:r w:rsidR="00E4403D" w:rsidRPr="00237F39">
        <w:rPr>
          <w:rFonts w:ascii="Times New Roman" w:hAnsi="Times New Roman"/>
        </w:rPr>
        <w:t xml:space="preserve"> </w:t>
      </w:r>
      <w:r w:rsidR="0033352B" w:rsidRPr="00237F39">
        <w:rPr>
          <w:rFonts w:ascii="Times New Roman" w:hAnsi="Times New Roman"/>
          <w:color w:val="000000"/>
          <w:sz w:val="24"/>
          <w:szCs w:val="24"/>
        </w:rPr>
        <w:t>X-Smart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3352B" w:rsidRPr="00237F39">
        <w:rPr>
          <w:rFonts w:ascii="Times New Roman" w:hAnsi="Times New Roman"/>
          <w:color w:val="000000"/>
          <w:sz w:val="24"/>
          <w:szCs w:val="24"/>
        </w:rPr>
        <w:t>Plus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3352B" w:rsidRPr="00237F39">
        <w:rPr>
          <w:rFonts w:ascii="Times New Roman" w:hAnsi="Times New Roman"/>
          <w:color w:val="000000"/>
          <w:sz w:val="24"/>
          <w:szCs w:val="24"/>
        </w:rPr>
        <w:t>(Dentsply-Sirona)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3352B" w:rsidRPr="00237F39">
        <w:rPr>
          <w:rFonts w:ascii="Times New Roman" w:hAnsi="Times New Roman"/>
          <w:color w:val="000000"/>
          <w:sz w:val="24"/>
          <w:szCs w:val="24"/>
        </w:rPr>
        <w:t>endodontik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3352B" w:rsidRPr="00237F39">
        <w:rPr>
          <w:rFonts w:ascii="Times New Roman" w:hAnsi="Times New Roman"/>
          <w:color w:val="000000"/>
          <w:sz w:val="24"/>
          <w:szCs w:val="24"/>
        </w:rPr>
        <w:t>motord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3352B" w:rsidRPr="00237F39">
        <w:rPr>
          <w:rFonts w:ascii="Times New Roman" w:hAnsi="Times New Roman"/>
          <w:color w:val="000000"/>
          <w:sz w:val="24"/>
          <w:szCs w:val="24"/>
        </w:rPr>
        <w:t>WaveOn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696284" w:rsidRPr="00237F39">
        <w:rPr>
          <w:rFonts w:ascii="Times New Roman" w:hAnsi="Times New Roman"/>
          <w:color w:val="000000"/>
          <w:sz w:val="24"/>
          <w:szCs w:val="24"/>
        </w:rPr>
        <w:t>Gold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D87983" w:rsidRPr="00237F39">
        <w:rPr>
          <w:rFonts w:ascii="Times New Roman" w:hAnsi="Times New Roman"/>
          <w:color w:val="000000"/>
          <w:sz w:val="24"/>
          <w:szCs w:val="24"/>
        </w:rPr>
        <w:t>programınd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D87983" w:rsidRPr="00237F39">
        <w:rPr>
          <w:rFonts w:ascii="Times New Roman" w:hAnsi="Times New Roman"/>
          <w:color w:val="000000"/>
          <w:sz w:val="24"/>
          <w:szCs w:val="24"/>
        </w:rPr>
        <w:t>kullanıl</w:t>
      </w:r>
      <w:r w:rsidR="00E14B4E">
        <w:rPr>
          <w:rFonts w:ascii="Times New Roman" w:hAnsi="Times New Roman"/>
          <w:color w:val="000000"/>
          <w:sz w:val="24"/>
          <w:szCs w:val="24"/>
        </w:rPr>
        <w:t>dı</w:t>
      </w:r>
      <w:r w:rsidR="00D87983" w:rsidRPr="00237F39">
        <w:rPr>
          <w:rFonts w:ascii="Times New Roman" w:hAnsi="Times New Roman"/>
          <w:color w:val="000000"/>
          <w:sz w:val="24"/>
          <w:szCs w:val="24"/>
        </w:rPr>
        <w:t>.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274A54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74A54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74A54" w:rsidRPr="00237F39">
        <w:rPr>
          <w:rFonts w:ascii="Times New Roman" w:hAnsi="Times New Roman"/>
          <w:sz w:val="24"/>
          <w:szCs w:val="24"/>
        </w:rPr>
        <w:t>eğ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74A54" w:rsidRPr="00237F39">
        <w:rPr>
          <w:rFonts w:ascii="Times New Roman" w:hAnsi="Times New Roman"/>
          <w:sz w:val="24"/>
          <w:szCs w:val="24"/>
        </w:rPr>
        <w:t>saa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74A54" w:rsidRPr="00237F39">
        <w:rPr>
          <w:rFonts w:ascii="Times New Roman" w:hAnsi="Times New Roman"/>
          <w:sz w:val="24"/>
          <w:szCs w:val="24"/>
        </w:rPr>
        <w:t>yönünü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74A54" w:rsidRPr="00237F39">
        <w:rPr>
          <w:rFonts w:ascii="Times New Roman" w:hAnsi="Times New Roman"/>
          <w:sz w:val="24"/>
          <w:szCs w:val="24"/>
        </w:rPr>
        <w:t>ters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74A54" w:rsidRPr="00237F39">
        <w:rPr>
          <w:rFonts w:ascii="Times New Roman" w:hAnsi="Times New Roman"/>
          <w:sz w:val="24"/>
          <w:szCs w:val="24"/>
        </w:rPr>
        <w:t>170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74A54" w:rsidRPr="00237F39">
        <w:rPr>
          <w:rFonts w:ascii="Times New Roman" w:hAnsi="Times New Roman"/>
          <w:sz w:val="24"/>
          <w:szCs w:val="24"/>
        </w:rPr>
        <w:t>derec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74A54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74A54" w:rsidRPr="00237F39">
        <w:rPr>
          <w:rFonts w:ascii="Times New Roman" w:hAnsi="Times New Roman"/>
          <w:sz w:val="24"/>
          <w:szCs w:val="24"/>
        </w:rPr>
        <w:t>saa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74A54" w:rsidRPr="00237F39">
        <w:rPr>
          <w:rFonts w:ascii="Times New Roman" w:hAnsi="Times New Roman"/>
          <w:sz w:val="24"/>
          <w:szCs w:val="24"/>
        </w:rPr>
        <w:t>yönü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74A54" w:rsidRPr="00237F39">
        <w:rPr>
          <w:rFonts w:ascii="Times New Roman" w:hAnsi="Times New Roman"/>
          <w:sz w:val="24"/>
          <w:szCs w:val="24"/>
        </w:rPr>
        <w:t>50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74A54" w:rsidRPr="00237F39">
        <w:rPr>
          <w:rFonts w:ascii="Times New Roman" w:hAnsi="Times New Roman"/>
          <w:sz w:val="24"/>
          <w:szCs w:val="24"/>
        </w:rPr>
        <w:t>derecel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74A54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74A54" w:rsidRPr="00237F39">
        <w:rPr>
          <w:rFonts w:ascii="Times New Roman" w:hAnsi="Times New Roman"/>
          <w:sz w:val="24"/>
          <w:szCs w:val="24"/>
        </w:rPr>
        <w:t>hareke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74A54" w:rsidRPr="00237F39">
        <w:rPr>
          <w:rFonts w:ascii="Times New Roman" w:hAnsi="Times New Roman"/>
          <w:sz w:val="24"/>
          <w:szCs w:val="24"/>
        </w:rPr>
        <w:t>yap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74A54" w:rsidRPr="00237F39">
        <w:rPr>
          <w:rFonts w:ascii="Times New Roman" w:hAnsi="Times New Roman"/>
          <w:sz w:val="24"/>
          <w:szCs w:val="24"/>
        </w:rPr>
        <w:t>çalışı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05B5F" w:rsidRPr="00237F39">
        <w:rPr>
          <w:rFonts w:ascii="Times New Roman" w:hAnsi="Times New Roman"/>
          <w:color w:val="000000"/>
          <w:sz w:val="24"/>
          <w:szCs w:val="24"/>
        </w:rPr>
        <w:t>Preparasyo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97164" w:rsidRPr="00237F39">
        <w:rPr>
          <w:rFonts w:ascii="Times New Roman" w:hAnsi="Times New Roman"/>
          <w:color w:val="000000"/>
          <w:sz w:val="24"/>
          <w:szCs w:val="24"/>
        </w:rPr>
        <w:t>önces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97164" w:rsidRPr="00237F39">
        <w:rPr>
          <w:rFonts w:ascii="Times New Roman" w:hAnsi="Times New Roman"/>
          <w:color w:val="000000"/>
          <w:sz w:val="24"/>
          <w:szCs w:val="24"/>
        </w:rPr>
        <w:t>mav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97164" w:rsidRPr="00237F39">
        <w:rPr>
          <w:rFonts w:ascii="Times New Roman" w:hAnsi="Times New Roman"/>
          <w:color w:val="000000"/>
          <w:sz w:val="24"/>
          <w:szCs w:val="24"/>
        </w:rPr>
        <w:t>mürekkeb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97164" w:rsidRPr="00237F39">
        <w:rPr>
          <w:rFonts w:ascii="Times New Roman" w:hAnsi="Times New Roman"/>
          <w:color w:val="000000"/>
          <w:sz w:val="24"/>
          <w:szCs w:val="24"/>
        </w:rPr>
        <w:t>uzaklaştırmak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97164" w:rsidRPr="00237F39">
        <w:rPr>
          <w:rFonts w:ascii="Times New Roman" w:hAnsi="Times New Roman"/>
          <w:color w:val="000000"/>
          <w:sz w:val="24"/>
          <w:szCs w:val="24"/>
        </w:rPr>
        <w:t>içi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97164" w:rsidRPr="00237F39">
        <w:rPr>
          <w:rFonts w:ascii="Times New Roman" w:hAnsi="Times New Roman"/>
          <w:color w:val="000000"/>
          <w:sz w:val="24"/>
          <w:szCs w:val="24"/>
        </w:rPr>
        <w:t>2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97164" w:rsidRPr="00237F39">
        <w:rPr>
          <w:rFonts w:ascii="Times New Roman" w:hAnsi="Times New Roman"/>
          <w:color w:val="000000"/>
          <w:sz w:val="24"/>
          <w:szCs w:val="24"/>
        </w:rPr>
        <w:t>ml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97164" w:rsidRPr="00237F39">
        <w:rPr>
          <w:rFonts w:ascii="Times New Roman" w:hAnsi="Times New Roman"/>
          <w:color w:val="000000"/>
          <w:sz w:val="24"/>
          <w:szCs w:val="24"/>
        </w:rPr>
        <w:t>serum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97164" w:rsidRPr="00237F39">
        <w:rPr>
          <w:rFonts w:ascii="Times New Roman" w:hAnsi="Times New Roman"/>
          <w:color w:val="000000"/>
          <w:sz w:val="24"/>
          <w:szCs w:val="24"/>
        </w:rPr>
        <w:t>fizyolojik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9B4C13" w:rsidRPr="00237F39">
        <w:rPr>
          <w:rFonts w:ascii="Times New Roman" w:hAnsi="Times New Roman"/>
          <w:color w:val="000000"/>
          <w:sz w:val="24"/>
          <w:szCs w:val="24"/>
        </w:rPr>
        <w:t>kullanıl</w:t>
      </w:r>
      <w:r w:rsidR="00B103DA">
        <w:rPr>
          <w:rFonts w:ascii="Times New Roman" w:hAnsi="Times New Roman"/>
          <w:color w:val="000000"/>
          <w:sz w:val="24"/>
          <w:szCs w:val="24"/>
        </w:rPr>
        <w:t>dı</w:t>
      </w:r>
      <w:r w:rsidR="00C97164" w:rsidRPr="00237F39">
        <w:rPr>
          <w:rFonts w:ascii="Times New Roman" w:hAnsi="Times New Roman"/>
          <w:color w:val="000000"/>
          <w:sz w:val="24"/>
          <w:szCs w:val="24"/>
        </w:rPr>
        <w:t>.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97164" w:rsidRPr="00237F39">
        <w:rPr>
          <w:rFonts w:ascii="Times New Roman" w:hAnsi="Times New Roman"/>
          <w:color w:val="000000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97164" w:rsidRPr="00237F39">
        <w:rPr>
          <w:rFonts w:ascii="Times New Roman" w:hAnsi="Times New Roman"/>
          <w:color w:val="000000"/>
          <w:sz w:val="24"/>
          <w:szCs w:val="24"/>
        </w:rPr>
        <w:t>sırasınd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97164" w:rsidRPr="00237F39">
        <w:rPr>
          <w:rFonts w:ascii="Times New Roman" w:hAnsi="Times New Roman"/>
          <w:color w:val="000000"/>
          <w:sz w:val="24"/>
          <w:szCs w:val="24"/>
        </w:rPr>
        <w:t>ar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97164" w:rsidRPr="00237F39">
        <w:rPr>
          <w:rFonts w:ascii="Times New Roman" w:hAnsi="Times New Roman"/>
          <w:color w:val="000000"/>
          <w:sz w:val="24"/>
          <w:szCs w:val="24"/>
        </w:rPr>
        <w:t>yıkamalar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97164" w:rsidRPr="00237F39">
        <w:rPr>
          <w:rFonts w:ascii="Times New Roman" w:hAnsi="Times New Roman"/>
          <w:color w:val="000000"/>
          <w:sz w:val="24"/>
          <w:szCs w:val="24"/>
        </w:rPr>
        <w:t>içi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97164" w:rsidRPr="00237F39">
        <w:rPr>
          <w:rFonts w:ascii="Times New Roman" w:hAnsi="Times New Roman"/>
          <w:color w:val="000000"/>
          <w:sz w:val="24"/>
          <w:szCs w:val="24"/>
        </w:rPr>
        <w:t>2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97164" w:rsidRPr="00237F39">
        <w:rPr>
          <w:rFonts w:ascii="Times New Roman" w:hAnsi="Times New Roman"/>
          <w:color w:val="000000"/>
          <w:sz w:val="24"/>
          <w:szCs w:val="24"/>
        </w:rPr>
        <w:t>ml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97164" w:rsidRPr="00237F39">
        <w:rPr>
          <w:rFonts w:ascii="Times New Roman" w:hAnsi="Times New Roman"/>
          <w:color w:val="000000"/>
          <w:sz w:val="24"/>
          <w:szCs w:val="24"/>
        </w:rPr>
        <w:t>distil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97164" w:rsidRPr="00237F39">
        <w:rPr>
          <w:rFonts w:ascii="Times New Roman" w:hAnsi="Times New Roman"/>
          <w:color w:val="000000"/>
          <w:sz w:val="24"/>
          <w:szCs w:val="24"/>
        </w:rPr>
        <w:t>su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97164" w:rsidRPr="00237F39">
        <w:rPr>
          <w:rFonts w:ascii="Times New Roman" w:hAnsi="Times New Roman"/>
          <w:color w:val="000000"/>
          <w:sz w:val="24"/>
          <w:szCs w:val="24"/>
        </w:rPr>
        <w:t>v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97164" w:rsidRPr="00237F39">
        <w:rPr>
          <w:rFonts w:ascii="Times New Roman" w:hAnsi="Times New Roman"/>
          <w:color w:val="000000"/>
          <w:sz w:val="24"/>
          <w:szCs w:val="24"/>
        </w:rPr>
        <w:t>so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97164" w:rsidRPr="00237F39">
        <w:rPr>
          <w:rFonts w:ascii="Times New Roman" w:hAnsi="Times New Roman"/>
          <w:color w:val="000000"/>
          <w:sz w:val="24"/>
          <w:szCs w:val="24"/>
        </w:rPr>
        <w:t>yıkamad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97164" w:rsidRPr="00237F39">
        <w:rPr>
          <w:rFonts w:ascii="Times New Roman" w:hAnsi="Times New Roman"/>
          <w:color w:val="000000"/>
          <w:sz w:val="24"/>
          <w:szCs w:val="24"/>
        </w:rPr>
        <w:t>5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97164" w:rsidRPr="00237F39">
        <w:rPr>
          <w:rFonts w:ascii="Times New Roman" w:hAnsi="Times New Roman"/>
          <w:color w:val="000000"/>
          <w:sz w:val="24"/>
          <w:szCs w:val="24"/>
        </w:rPr>
        <w:t>ml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97164" w:rsidRPr="00237F39">
        <w:rPr>
          <w:rFonts w:ascii="Times New Roman" w:hAnsi="Times New Roman"/>
          <w:color w:val="000000"/>
          <w:sz w:val="24"/>
          <w:szCs w:val="24"/>
        </w:rPr>
        <w:t>distil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97164" w:rsidRPr="00237F39">
        <w:rPr>
          <w:rFonts w:ascii="Times New Roman" w:hAnsi="Times New Roman"/>
          <w:color w:val="000000"/>
          <w:sz w:val="24"/>
          <w:szCs w:val="24"/>
        </w:rPr>
        <w:t>su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9B4C13" w:rsidRPr="00237F39">
        <w:rPr>
          <w:rFonts w:ascii="Times New Roman" w:hAnsi="Times New Roman"/>
          <w:color w:val="000000"/>
          <w:sz w:val="24"/>
          <w:szCs w:val="24"/>
        </w:rPr>
        <w:t>kullanıl</w:t>
      </w:r>
      <w:r w:rsidR="00B103DA">
        <w:rPr>
          <w:rFonts w:ascii="Times New Roman" w:hAnsi="Times New Roman"/>
          <w:color w:val="000000"/>
          <w:sz w:val="24"/>
          <w:szCs w:val="24"/>
        </w:rPr>
        <w:t>dı</w:t>
      </w:r>
      <w:r w:rsidR="00C97164" w:rsidRPr="00237F39">
        <w:rPr>
          <w:rFonts w:ascii="Times New Roman" w:hAnsi="Times New Roman"/>
          <w:color w:val="000000"/>
          <w:sz w:val="24"/>
          <w:szCs w:val="24"/>
        </w:rPr>
        <w:t>.</w:t>
      </w:r>
    </w:p>
    <w:p w14:paraId="1AE3DAF9" w14:textId="6A1FF1C6" w:rsidR="00CD1C6F" w:rsidRPr="00237F39" w:rsidRDefault="00CD1C6F" w:rsidP="002374C5">
      <w:pPr>
        <w:pStyle w:val="Balk3"/>
      </w:pPr>
      <w:bookmarkStart w:id="47" w:name="_Toc134102408"/>
      <w:r w:rsidRPr="00237F39">
        <w:t>3.</w:t>
      </w:r>
      <w:r w:rsidR="008C5099" w:rsidRPr="00237F39">
        <w:t>4</w:t>
      </w:r>
      <w:r w:rsidRPr="00237F39">
        <w:t>.3.</w:t>
      </w:r>
      <w:r w:rsidR="00E4403D" w:rsidRPr="00237F39">
        <w:t xml:space="preserve"> </w:t>
      </w:r>
      <w:bookmarkEnd w:id="47"/>
      <w:r w:rsidR="00B103DA">
        <w:t>TR Grubu</w:t>
      </w:r>
    </w:p>
    <w:p w14:paraId="71696B15" w14:textId="6B5EC418" w:rsidR="005D3FC3" w:rsidRPr="00237F39" w:rsidRDefault="006715B8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rupta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22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de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e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lo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ırasıyla</w:t>
      </w:r>
      <w:r w:rsidR="00E4403D" w:rsidRPr="00237F39">
        <w:rPr>
          <w:rFonts w:ascii="Times New Roman" w:hAnsi="Times New Roman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ific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odifi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E067F" w:rsidRPr="00237F39">
        <w:rPr>
          <w:rFonts w:ascii="Times New Roman" w:hAnsi="Times New Roman"/>
          <w:sz w:val="24"/>
          <w:szCs w:val="24"/>
        </w:rPr>
        <w:t>(20.08)</w:t>
      </w:r>
      <w:r w:rsidR="006D11FB" w:rsidRPr="00237F39">
        <w:rPr>
          <w:rFonts w:ascii="Times New Roman" w:hAnsi="Times New Roman"/>
          <w:sz w:val="24"/>
          <w:szCs w:val="24"/>
        </w:rPr>
        <w:t>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D11FB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D11FB" w:rsidRPr="00237F39">
        <w:rPr>
          <w:rFonts w:ascii="Times New Roman" w:hAnsi="Times New Roman"/>
          <w:sz w:val="24"/>
          <w:szCs w:val="24"/>
        </w:rPr>
        <w:t>Glid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E067F" w:rsidRPr="00237F39">
        <w:rPr>
          <w:rFonts w:ascii="Times New Roman" w:hAnsi="Times New Roman"/>
          <w:sz w:val="24"/>
          <w:szCs w:val="24"/>
        </w:rPr>
        <w:t>(17.02)</w:t>
      </w:r>
      <w:r w:rsidR="006D11FB" w:rsidRPr="00237F39">
        <w:rPr>
          <w:rFonts w:ascii="Times New Roman" w:hAnsi="Times New Roman"/>
          <w:sz w:val="24"/>
          <w:szCs w:val="24"/>
        </w:rPr>
        <w:t>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D11FB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D11FB" w:rsidRPr="00237F39">
        <w:rPr>
          <w:rFonts w:ascii="Times New Roman" w:hAnsi="Times New Roman"/>
          <w:sz w:val="24"/>
          <w:szCs w:val="24"/>
        </w:rPr>
        <w:t>Smal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E067F" w:rsidRPr="00237F39">
        <w:rPr>
          <w:rFonts w:ascii="Times New Roman" w:hAnsi="Times New Roman"/>
          <w:sz w:val="24"/>
          <w:szCs w:val="24"/>
        </w:rPr>
        <w:t>(20.04)</w:t>
      </w:r>
      <w:r w:rsidR="006D11FB" w:rsidRPr="00237F39">
        <w:rPr>
          <w:rFonts w:ascii="Times New Roman" w:hAnsi="Times New Roman"/>
          <w:sz w:val="24"/>
          <w:szCs w:val="24"/>
        </w:rPr>
        <w:t>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D11FB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D11FB" w:rsidRPr="00237F39">
        <w:rPr>
          <w:rFonts w:ascii="Times New Roman" w:hAnsi="Times New Roman"/>
          <w:sz w:val="24"/>
          <w:szCs w:val="24"/>
        </w:rPr>
        <w:t>Pri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E067F" w:rsidRPr="00237F39">
        <w:rPr>
          <w:rFonts w:ascii="Times New Roman" w:hAnsi="Times New Roman"/>
          <w:sz w:val="24"/>
          <w:szCs w:val="24"/>
        </w:rPr>
        <w:t>(26.04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D11FB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D11FB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D11FB" w:rsidRPr="00237F39">
        <w:rPr>
          <w:rFonts w:ascii="Times New Roman" w:hAnsi="Times New Roman"/>
          <w:sz w:val="24"/>
          <w:szCs w:val="24"/>
        </w:rPr>
        <w:t>Mediu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E067F" w:rsidRPr="00237F39">
        <w:rPr>
          <w:rFonts w:ascii="Times New Roman" w:hAnsi="Times New Roman"/>
          <w:sz w:val="24"/>
          <w:szCs w:val="24"/>
        </w:rPr>
        <w:t>(36.03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E067F" w:rsidRPr="00237F39">
        <w:rPr>
          <w:rFonts w:ascii="Times New Roman" w:hAnsi="Times New Roman"/>
          <w:sz w:val="24"/>
          <w:szCs w:val="24"/>
        </w:rPr>
        <w:t>eğe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E067F" w:rsidRPr="00237F39">
        <w:rPr>
          <w:rFonts w:ascii="Times New Roman" w:hAnsi="Times New Roman"/>
          <w:sz w:val="24"/>
          <w:szCs w:val="24"/>
        </w:rPr>
        <w:t>kullanı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E067F" w:rsidRPr="00237F39">
        <w:rPr>
          <w:rFonts w:ascii="Times New Roman" w:hAnsi="Times New Roman"/>
          <w:sz w:val="24"/>
          <w:szCs w:val="24"/>
        </w:rPr>
        <w:t>şekillendiril</w:t>
      </w:r>
      <w:r w:rsidR="00B103DA">
        <w:rPr>
          <w:rFonts w:ascii="Times New Roman" w:hAnsi="Times New Roman"/>
          <w:sz w:val="24"/>
          <w:szCs w:val="24"/>
        </w:rPr>
        <w:t>di</w:t>
      </w:r>
      <w:r w:rsidR="009E067F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CC6" w:rsidRPr="00237F39">
        <w:rPr>
          <w:rFonts w:ascii="Times New Roman" w:hAnsi="Times New Roman"/>
          <w:sz w:val="24"/>
          <w:szCs w:val="24"/>
        </w:rPr>
        <w:t>Üretic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CC6" w:rsidRPr="00237F39">
        <w:rPr>
          <w:rFonts w:ascii="Times New Roman" w:hAnsi="Times New Roman"/>
          <w:sz w:val="24"/>
          <w:szCs w:val="24"/>
        </w:rPr>
        <w:t>firma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CC6" w:rsidRPr="00237F39">
        <w:rPr>
          <w:rFonts w:ascii="Times New Roman" w:hAnsi="Times New Roman"/>
          <w:sz w:val="24"/>
          <w:szCs w:val="24"/>
        </w:rPr>
        <w:t>talimat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CC6" w:rsidRPr="00237F39">
        <w:rPr>
          <w:rFonts w:ascii="Times New Roman" w:hAnsi="Times New Roman"/>
          <w:sz w:val="24"/>
          <w:szCs w:val="24"/>
        </w:rPr>
        <w:t>doğrultusu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CC6" w:rsidRPr="00237F39">
        <w:rPr>
          <w:rFonts w:ascii="Times New Roman" w:hAnsi="Times New Roman"/>
          <w:sz w:val="24"/>
          <w:szCs w:val="24"/>
        </w:rPr>
        <w:t>500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CC6" w:rsidRPr="00237F39">
        <w:rPr>
          <w:rFonts w:ascii="Times New Roman" w:hAnsi="Times New Roman"/>
          <w:sz w:val="24"/>
          <w:szCs w:val="24"/>
        </w:rPr>
        <w:t>rp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CC6" w:rsidRPr="00237F39">
        <w:rPr>
          <w:rFonts w:ascii="Times New Roman" w:hAnsi="Times New Roman"/>
          <w:sz w:val="24"/>
          <w:szCs w:val="24"/>
        </w:rPr>
        <w:t>hı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CC6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CC6" w:rsidRPr="00237F39">
        <w:rPr>
          <w:rFonts w:ascii="Times New Roman" w:hAnsi="Times New Roman"/>
          <w:sz w:val="24"/>
          <w:szCs w:val="24"/>
        </w:rPr>
        <w:t>1.5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CC6" w:rsidRPr="00237F39">
        <w:rPr>
          <w:rFonts w:ascii="Times New Roman" w:hAnsi="Times New Roman"/>
          <w:sz w:val="24"/>
          <w:szCs w:val="24"/>
        </w:rPr>
        <w:t>Nc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CC6" w:rsidRPr="00237F39">
        <w:rPr>
          <w:rFonts w:ascii="Times New Roman" w:hAnsi="Times New Roman"/>
          <w:sz w:val="24"/>
          <w:szCs w:val="24"/>
        </w:rPr>
        <w:t>tor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CC6" w:rsidRPr="00237F39">
        <w:rPr>
          <w:rFonts w:ascii="Times New Roman" w:hAnsi="Times New Roman"/>
          <w:sz w:val="24"/>
          <w:szCs w:val="24"/>
        </w:rPr>
        <w:t>ayar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CC6" w:rsidRPr="00237F39">
        <w:rPr>
          <w:rFonts w:ascii="Times New Roman" w:hAnsi="Times New Roman"/>
          <w:sz w:val="24"/>
          <w:szCs w:val="24"/>
        </w:rPr>
        <w:t>dev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CC6" w:rsidRPr="00237F39">
        <w:rPr>
          <w:rFonts w:ascii="Times New Roman" w:hAnsi="Times New Roman"/>
          <w:sz w:val="24"/>
          <w:szCs w:val="24"/>
        </w:rPr>
        <w:t>ro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CC6" w:rsidRPr="00237F39">
        <w:rPr>
          <w:rFonts w:ascii="Times New Roman" w:hAnsi="Times New Roman"/>
          <w:sz w:val="24"/>
          <w:szCs w:val="24"/>
        </w:rPr>
        <w:t>hareketiy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CC6" w:rsidRPr="00237F39">
        <w:rPr>
          <w:rFonts w:ascii="Times New Roman" w:hAnsi="Times New Roman"/>
          <w:sz w:val="24"/>
          <w:szCs w:val="24"/>
        </w:rPr>
        <w:t>kullanıl</w:t>
      </w:r>
      <w:r w:rsidR="00B103DA">
        <w:rPr>
          <w:rFonts w:ascii="Times New Roman" w:hAnsi="Times New Roman"/>
          <w:sz w:val="24"/>
          <w:szCs w:val="24"/>
        </w:rPr>
        <w:t>dı</w:t>
      </w:r>
      <w:r w:rsidR="00506CC6" w:rsidRPr="00237F39">
        <w:rPr>
          <w:rFonts w:ascii="Times New Roman" w:hAnsi="Times New Roman"/>
          <w:sz w:val="24"/>
          <w:szCs w:val="24"/>
        </w:rPr>
        <w:t>.</w:t>
      </w:r>
    </w:p>
    <w:p w14:paraId="797847AF" w14:textId="30C2B2BB" w:rsidR="00E276ED" w:rsidRPr="00237F39" w:rsidRDefault="00F52349" w:rsidP="0070395E">
      <w:pPr>
        <w:shd w:val="clear" w:color="auto" w:fill="FFFFFF"/>
        <w:spacing w:after="360" w:line="360" w:lineRule="auto"/>
        <w:jc w:val="both"/>
        <w:rPr>
          <w:rFonts w:ascii="Times New Roman" w:hAnsi="Times New Roman"/>
          <w:color w:val="000000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Koro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lendirmey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apm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macıy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ific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odifi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276ED" w:rsidRPr="00237F39">
        <w:rPr>
          <w:rFonts w:ascii="Times New Roman" w:hAnsi="Times New Roman"/>
          <w:sz w:val="24"/>
          <w:szCs w:val="24"/>
        </w:rPr>
        <w:t>kullanıl</w:t>
      </w:r>
      <w:r w:rsidR="00B103DA">
        <w:rPr>
          <w:rFonts w:ascii="Times New Roman" w:hAnsi="Times New Roman"/>
          <w:sz w:val="24"/>
          <w:szCs w:val="24"/>
        </w:rPr>
        <w:t>dı</w:t>
      </w:r>
      <w:r w:rsidR="00E276ED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3EA6" w:rsidRPr="00237F39">
        <w:rPr>
          <w:rFonts w:ascii="Times New Roman" w:hAnsi="Times New Roman"/>
          <w:sz w:val="24"/>
          <w:szCs w:val="24"/>
        </w:rPr>
        <w:t>Sırasıy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3EA6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97164" w:rsidRPr="00237F39">
        <w:rPr>
          <w:rFonts w:ascii="Times New Roman" w:hAnsi="Times New Roman"/>
          <w:sz w:val="24"/>
          <w:szCs w:val="24"/>
        </w:rPr>
        <w:t>Small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97164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3EA6" w:rsidRPr="00237F39">
        <w:rPr>
          <w:rFonts w:ascii="Times New Roman" w:hAnsi="Times New Roman"/>
          <w:sz w:val="24"/>
          <w:szCs w:val="24"/>
        </w:rPr>
        <w:t>Pri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3EA6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3EA6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3EA6" w:rsidRPr="00237F39">
        <w:rPr>
          <w:rFonts w:ascii="Times New Roman" w:hAnsi="Times New Roman"/>
          <w:sz w:val="24"/>
          <w:szCs w:val="24"/>
        </w:rPr>
        <w:t>Mediu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3EA6" w:rsidRPr="00237F39">
        <w:rPr>
          <w:rFonts w:ascii="Times New Roman" w:hAnsi="Times New Roman"/>
          <w:sz w:val="24"/>
          <w:szCs w:val="24"/>
        </w:rPr>
        <w:t>eğeleri</w:t>
      </w:r>
      <w:r w:rsidR="00DE358A" w:rsidRPr="00237F39">
        <w:rPr>
          <w:rFonts w:ascii="Times New Roman" w:hAnsi="Times New Roman"/>
          <w:sz w:val="24"/>
          <w:szCs w:val="24"/>
        </w:rPr>
        <w:t>y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3EA6" w:rsidRPr="00237F39">
        <w:rPr>
          <w:rFonts w:ascii="Times New Roman" w:hAnsi="Times New Roman"/>
          <w:sz w:val="24"/>
          <w:szCs w:val="24"/>
        </w:rPr>
        <w:t>çalış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3EA6" w:rsidRPr="00237F39">
        <w:rPr>
          <w:rFonts w:ascii="Times New Roman" w:hAnsi="Times New Roman"/>
          <w:sz w:val="24"/>
          <w:szCs w:val="24"/>
        </w:rPr>
        <w:t>boyu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97164"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97164" w:rsidRPr="00237F39">
        <w:rPr>
          <w:rFonts w:ascii="Times New Roman" w:hAnsi="Times New Roman"/>
          <w:sz w:val="24"/>
          <w:szCs w:val="24"/>
        </w:rPr>
        <w:t>yapıl</w:t>
      </w:r>
      <w:r w:rsidR="000F6942">
        <w:rPr>
          <w:rFonts w:ascii="Times New Roman" w:hAnsi="Times New Roman"/>
          <w:sz w:val="24"/>
          <w:szCs w:val="24"/>
        </w:rPr>
        <w:t>dı</w:t>
      </w:r>
      <w:r w:rsidR="00C97164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05B5F" w:rsidRPr="00237F39">
        <w:rPr>
          <w:rFonts w:ascii="Times New Roman" w:hAnsi="Times New Roman"/>
          <w:color w:val="000000"/>
          <w:sz w:val="24"/>
          <w:szCs w:val="24"/>
        </w:rPr>
        <w:t>Preparasyo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97164" w:rsidRPr="00237F39">
        <w:rPr>
          <w:rFonts w:ascii="Times New Roman" w:hAnsi="Times New Roman"/>
          <w:color w:val="000000"/>
          <w:sz w:val="24"/>
          <w:szCs w:val="24"/>
        </w:rPr>
        <w:t>önces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97164" w:rsidRPr="00237F39">
        <w:rPr>
          <w:rFonts w:ascii="Times New Roman" w:hAnsi="Times New Roman"/>
          <w:color w:val="000000"/>
          <w:sz w:val="24"/>
          <w:szCs w:val="24"/>
        </w:rPr>
        <w:t>mav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97164" w:rsidRPr="00237F39">
        <w:rPr>
          <w:rFonts w:ascii="Times New Roman" w:hAnsi="Times New Roman"/>
          <w:color w:val="000000"/>
          <w:sz w:val="24"/>
          <w:szCs w:val="24"/>
        </w:rPr>
        <w:t>mürekkeb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97164" w:rsidRPr="00237F39">
        <w:rPr>
          <w:rFonts w:ascii="Times New Roman" w:hAnsi="Times New Roman"/>
          <w:color w:val="000000"/>
          <w:sz w:val="24"/>
          <w:szCs w:val="24"/>
        </w:rPr>
        <w:t>uzaklaştırmak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97164" w:rsidRPr="00237F39">
        <w:rPr>
          <w:rFonts w:ascii="Times New Roman" w:hAnsi="Times New Roman"/>
          <w:color w:val="000000"/>
          <w:sz w:val="24"/>
          <w:szCs w:val="24"/>
        </w:rPr>
        <w:t>içi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97164" w:rsidRPr="00237F39">
        <w:rPr>
          <w:rFonts w:ascii="Times New Roman" w:hAnsi="Times New Roman"/>
          <w:color w:val="000000"/>
          <w:sz w:val="24"/>
          <w:szCs w:val="24"/>
        </w:rPr>
        <w:t>2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97164" w:rsidRPr="00237F39">
        <w:rPr>
          <w:rFonts w:ascii="Times New Roman" w:hAnsi="Times New Roman"/>
          <w:color w:val="000000"/>
          <w:sz w:val="24"/>
          <w:szCs w:val="24"/>
        </w:rPr>
        <w:t>ml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97164" w:rsidRPr="00237F39">
        <w:rPr>
          <w:rFonts w:ascii="Times New Roman" w:hAnsi="Times New Roman"/>
          <w:color w:val="000000"/>
          <w:sz w:val="24"/>
          <w:szCs w:val="24"/>
        </w:rPr>
        <w:t>serum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97164" w:rsidRPr="00237F39">
        <w:rPr>
          <w:rFonts w:ascii="Times New Roman" w:hAnsi="Times New Roman"/>
          <w:color w:val="000000"/>
          <w:sz w:val="24"/>
          <w:szCs w:val="24"/>
        </w:rPr>
        <w:t>fizyolojik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9B4C13" w:rsidRPr="00237F39">
        <w:rPr>
          <w:rFonts w:ascii="Times New Roman" w:hAnsi="Times New Roman"/>
          <w:color w:val="000000"/>
          <w:sz w:val="24"/>
          <w:szCs w:val="24"/>
        </w:rPr>
        <w:t>kullanılmıştır</w:t>
      </w:r>
      <w:r w:rsidR="00C97164" w:rsidRPr="00237F39">
        <w:rPr>
          <w:rFonts w:ascii="Times New Roman" w:hAnsi="Times New Roman"/>
          <w:color w:val="000000"/>
          <w:sz w:val="24"/>
          <w:szCs w:val="24"/>
        </w:rPr>
        <w:t>.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97164" w:rsidRPr="00237F39">
        <w:rPr>
          <w:rFonts w:ascii="Times New Roman" w:hAnsi="Times New Roman"/>
          <w:color w:val="000000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97164" w:rsidRPr="00237F39">
        <w:rPr>
          <w:rFonts w:ascii="Times New Roman" w:hAnsi="Times New Roman"/>
          <w:color w:val="000000"/>
          <w:sz w:val="24"/>
          <w:szCs w:val="24"/>
        </w:rPr>
        <w:t>sırasınd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97164" w:rsidRPr="00237F39">
        <w:rPr>
          <w:rFonts w:ascii="Times New Roman" w:hAnsi="Times New Roman"/>
          <w:color w:val="000000"/>
          <w:sz w:val="24"/>
          <w:szCs w:val="24"/>
        </w:rPr>
        <w:t>ar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97164" w:rsidRPr="00237F39">
        <w:rPr>
          <w:rFonts w:ascii="Times New Roman" w:hAnsi="Times New Roman"/>
          <w:color w:val="000000"/>
          <w:sz w:val="24"/>
          <w:szCs w:val="24"/>
        </w:rPr>
        <w:t>yıkamalar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97164" w:rsidRPr="00237F39">
        <w:rPr>
          <w:rFonts w:ascii="Times New Roman" w:hAnsi="Times New Roman"/>
          <w:color w:val="000000"/>
          <w:sz w:val="24"/>
          <w:szCs w:val="24"/>
        </w:rPr>
        <w:t>içi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97164" w:rsidRPr="00237F39">
        <w:rPr>
          <w:rFonts w:ascii="Times New Roman" w:hAnsi="Times New Roman"/>
          <w:color w:val="000000"/>
          <w:sz w:val="24"/>
          <w:szCs w:val="24"/>
        </w:rPr>
        <w:t>2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97164" w:rsidRPr="00237F39">
        <w:rPr>
          <w:rFonts w:ascii="Times New Roman" w:hAnsi="Times New Roman"/>
          <w:color w:val="000000"/>
          <w:sz w:val="24"/>
          <w:szCs w:val="24"/>
        </w:rPr>
        <w:t>ml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97164" w:rsidRPr="00237F39">
        <w:rPr>
          <w:rFonts w:ascii="Times New Roman" w:hAnsi="Times New Roman"/>
          <w:color w:val="000000"/>
          <w:sz w:val="24"/>
          <w:szCs w:val="24"/>
        </w:rPr>
        <w:t>distil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97164" w:rsidRPr="00237F39">
        <w:rPr>
          <w:rFonts w:ascii="Times New Roman" w:hAnsi="Times New Roman"/>
          <w:color w:val="000000"/>
          <w:sz w:val="24"/>
          <w:szCs w:val="24"/>
        </w:rPr>
        <w:t>su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97164" w:rsidRPr="00237F39">
        <w:rPr>
          <w:rFonts w:ascii="Times New Roman" w:hAnsi="Times New Roman"/>
          <w:color w:val="000000"/>
          <w:sz w:val="24"/>
          <w:szCs w:val="24"/>
        </w:rPr>
        <w:t>v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97164" w:rsidRPr="00237F39">
        <w:rPr>
          <w:rFonts w:ascii="Times New Roman" w:hAnsi="Times New Roman"/>
          <w:color w:val="000000"/>
          <w:sz w:val="24"/>
          <w:szCs w:val="24"/>
        </w:rPr>
        <w:t>so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97164" w:rsidRPr="00237F39">
        <w:rPr>
          <w:rFonts w:ascii="Times New Roman" w:hAnsi="Times New Roman"/>
          <w:color w:val="000000"/>
          <w:sz w:val="24"/>
          <w:szCs w:val="24"/>
        </w:rPr>
        <w:t>yıkamad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97164" w:rsidRPr="00237F39">
        <w:rPr>
          <w:rFonts w:ascii="Times New Roman" w:hAnsi="Times New Roman"/>
          <w:color w:val="000000"/>
          <w:sz w:val="24"/>
          <w:szCs w:val="24"/>
        </w:rPr>
        <w:t>5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97164" w:rsidRPr="00237F39">
        <w:rPr>
          <w:rFonts w:ascii="Times New Roman" w:hAnsi="Times New Roman"/>
          <w:color w:val="000000"/>
          <w:sz w:val="24"/>
          <w:szCs w:val="24"/>
        </w:rPr>
        <w:t>ml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97164" w:rsidRPr="00237F39">
        <w:rPr>
          <w:rFonts w:ascii="Times New Roman" w:hAnsi="Times New Roman"/>
          <w:color w:val="000000"/>
          <w:sz w:val="24"/>
          <w:szCs w:val="24"/>
        </w:rPr>
        <w:t>distil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97164" w:rsidRPr="00237F39">
        <w:rPr>
          <w:rFonts w:ascii="Times New Roman" w:hAnsi="Times New Roman"/>
          <w:color w:val="000000"/>
          <w:sz w:val="24"/>
          <w:szCs w:val="24"/>
        </w:rPr>
        <w:t>su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9B4C13" w:rsidRPr="00237F39">
        <w:rPr>
          <w:rFonts w:ascii="Times New Roman" w:hAnsi="Times New Roman"/>
          <w:color w:val="000000"/>
          <w:sz w:val="24"/>
          <w:szCs w:val="24"/>
        </w:rPr>
        <w:t>kullanıl</w:t>
      </w:r>
      <w:r w:rsidR="000F6942">
        <w:rPr>
          <w:rFonts w:ascii="Times New Roman" w:hAnsi="Times New Roman"/>
          <w:color w:val="000000"/>
          <w:sz w:val="24"/>
          <w:szCs w:val="24"/>
        </w:rPr>
        <w:t>dı</w:t>
      </w:r>
      <w:r w:rsidR="00C97164" w:rsidRPr="00237F39">
        <w:rPr>
          <w:rFonts w:ascii="Times New Roman" w:hAnsi="Times New Roman"/>
          <w:color w:val="000000"/>
          <w:sz w:val="24"/>
          <w:szCs w:val="24"/>
        </w:rPr>
        <w:t>.</w:t>
      </w:r>
    </w:p>
    <w:p w14:paraId="7CA4ED47" w14:textId="77777777" w:rsidR="00237F39" w:rsidRPr="00237F39" w:rsidRDefault="00237F39" w:rsidP="0070395E">
      <w:pPr>
        <w:shd w:val="clear" w:color="auto" w:fill="FFFFFF"/>
        <w:spacing w:after="360" w:line="360" w:lineRule="auto"/>
        <w:jc w:val="both"/>
        <w:rPr>
          <w:rFonts w:ascii="Times New Roman" w:hAnsi="Times New Roman"/>
          <w:color w:val="000000"/>
          <w:sz w:val="24"/>
          <w:szCs w:val="24"/>
        </w:rPr>
      </w:pPr>
    </w:p>
    <w:p w14:paraId="59CDF3B3" w14:textId="1F04BE7A" w:rsidR="00752D60" w:rsidRPr="00237F39" w:rsidRDefault="00C44355" w:rsidP="002374C5">
      <w:pPr>
        <w:pStyle w:val="Balk2"/>
      </w:pPr>
      <w:bookmarkStart w:id="48" w:name="_Toc134102409"/>
      <w:r w:rsidRPr="00237F39">
        <w:t>3.</w:t>
      </w:r>
      <w:r w:rsidR="008C5099" w:rsidRPr="00237F39">
        <w:t>5</w:t>
      </w:r>
      <w:r w:rsidRPr="00237F39">
        <w:t>.</w:t>
      </w:r>
      <w:r w:rsidR="00E4403D" w:rsidRPr="00237F39">
        <w:t xml:space="preserve"> </w:t>
      </w:r>
      <w:r w:rsidR="00E276ED" w:rsidRPr="00237F39">
        <w:t>Ş</w:t>
      </w:r>
      <w:r w:rsidR="00752D60" w:rsidRPr="00237F39">
        <w:t>ekillendirme</w:t>
      </w:r>
      <w:r w:rsidR="00E4403D" w:rsidRPr="00237F39">
        <w:t xml:space="preserve"> </w:t>
      </w:r>
      <w:r w:rsidR="002374C5" w:rsidRPr="00237F39">
        <w:t>Sonrası Rezin Blokların Bitiş Görüntüsünün Alınması</w:t>
      </w:r>
      <w:bookmarkEnd w:id="48"/>
    </w:p>
    <w:p w14:paraId="3CE7167F" w14:textId="1E40AE85" w:rsidR="00BC1D40" w:rsidRPr="00237F39" w:rsidRDefault="003E617F" w:rsidP="0070395E">
      <w:pPr>
        <w:spacing w:after="360" w:line="360" w:lineRule="auto"/>
        <w:jc w:val="both"/>
        <w:rPr>
          <w:rFonts w:ascii="Times New Roman" w:hAnsi="Times New Roman"/>
        </w:rPr>
      </w:pPr>
      <w:r w:rsidRPr="00237F39">
        <w:rPr>
          <w:rFonts w:ascii="Times New Roman" w:hAnsi="Times New Roman"/>
          <w:sz w:val="24"/>
          <w:szCs w:val="24"/>
        </w:rPr>
        <w:lastRenderedPageBreak/>
        <w:t>Re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lok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onr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tandar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knik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örüntü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ilmes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ğlay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üzen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onu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ijit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otoğraf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ın</w:t>
      </w:r>
      <w:r w:rsidR="000F6942">
        <w:rPr>
          <w:rFonts w:ascii="Times New Roman" w:hAnsi="Times New Roman"/>
          <w:sz w:val="24"/>
          <w:szCs w:val="24"/>
        </w:rPr>
        <w:t>dı</w:t>
      </w:r>
      <w:r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loklar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otoğraf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ey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zem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zer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ışı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yna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t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eki</w:t>
      </w:r>
      <w:r w:rsidR="001C79AE">
        <w:rPr>
          <w:rFonts w:ascii="Times New Roman" w:hAnsi="Times New Roman"/>
          <w:sz w:val="24"/>
          <w:szCs w:val="24"/>
        </w:rPr>
        <w:t>ldi</w:t>
      </w:r>
      <w:r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E5211" w:rsidRPr="00237F39">
        <w:rPr>
          <w:rFonts w:ascii="Times New Roman" w:hAnsi="Times New Roman"/>
          <w:sz w:val="24"/>
          <w:szCs w:val="24"/>
        </w:rPr>
        <w:t>Re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E5211" w:rsidRPr="00237F39">
        <w:rPr>
          <w:rFonts w:ascii="Times New Roman" w:hAnsi="Times New Roman"/>
          <w:sz w:val="24"/>
          <w:szCs w:val="24"/>
        </w:rPr>
        <w:t>bloklar</w:t>
      </w:r>
      <w:r w:rsidR="00E4403D" w:rsidRPr="00237F39">
        <w:rPr>
          <w:rFonts w:ascii="Times New Roman" w:hAnsi="Times New Roman"/>
        </w:rPr>
        <w:t xml:space="preserve"> </w:t>
      </w:r>
      <w:r w:rsidR="002E5211"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E5211" w:rsidRPr="00237F39">
        <w:rPr>
          <w:rFonts w:ascii="Times New Roman" w:hAnsi="Times New Roman"/>
          <w:sz w:val="24"/>
          <w:szCs w:val="24"/>
        </w:rPr>
        <w:t>sonr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E5211" w:rsidRPr="00237F39">
        <w:rPr>
          <w:rFonts w:ascii="Times New Roman" w:hAnsi="Times New Roman"/>
          <w:sz w:val="24"/>
          <w:szCs w:val="24"/>
        </w:rPr>
        <w:t>kırmız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E5211" w:rsidRPr="00237F39">
        <w:rPr>
          <w:rFonts w:ascii="Times New Roman" w:hAnsi="Times New Roman"/>
          <w:sz w:val="24"/>
          <w:szCs w:val="24"/>
        </w:rPr>
        <w:t>mürekkep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E5211"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E5211" w:rsidRPr="00237F39">
        <w:rPr>
          <w:rFonts w:ascii="Times New Roman" w:hAnsi="Times New Roman"/>
          <w:sz w:val="24"/>
          <w:szCs w:val="24"/>
        </w:rPr>
        <w:t>30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E5211" w:rsidRPr="00237F39">
        <w:rPr>
          <w:rFonts w:ascii="Times New Roman" w:hAnsi="Times New Roman"/>
          <w:sz w:val="24"/>
          <w:szCs w:val="24"/>
        </w:rPr>
        <w:t>G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E5211" w:rsidRPr="00237F39">
        <w:rPr>
          <w:rFonts w:ascii="Times New Roman" w:hAnsi="Times New Roman"/>
          <w:sz w:val="24"/>
          <w:szCs w:val="24"/>
        </w:rPr>
        <w:t>ya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E5211" w:rsidRPr="00237F39">
        <w:rPr>
          <w:rFonts w:ascii="Times New Roman" w:hAnsi="Times New Roman"/>
          <w:sz w:val="24"/>
          <w:szCs w:val="24"/>
        </w:rPr>
        <w:t>delik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E5211" w:rsidRPr="00237F39">
        <w:rPr>
          <w:rFonts w:ascii="Times New Roman" w:hAnsi="Times New Roman"/>
          <w:sz w:val="24"/>
          <w:szCs w:val="24"/>
        </w:rPr>
        <w:t>iğ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E5211" w:rsidRPr="00237F39">
        <w:rPr>
          <w:rFonts w:ascii="Times New Roman" w:hAnsi="Times New Roman"/>
          <w:sz w:val="24"/>
          <w:szCs w:val="24"/>
        </w:rPr>
        <w:t>yardımıy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E5211" w:rsidRPr="00237F39">
        <w:rPr>
          <w:rFonts w:ascii="Times New Roman" w:hAnsi="Times New Roman"/>
          <w:sz w:val="24"/>
          <w:szCs w:val="24"/>
        </w:rPr>
        <w:t>boyan</w:t>
      </w:r>
      <w:r w:rsidR="001C79AE">
        <w:rPr>
          <w:rFonts w:ascii="Times New Roman" w:hAnsi="Times New Roman"/>
          <w:sz w:val="24"/>
          <w:szCs w:val="24"/>
        </w:rPr>
        <w:t>dı</w:t>
      </w:r>
      <w:r w:rsidR="002E5211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otoğraflar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ijit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otoğraf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akin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EOS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70D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Can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US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nc.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Lak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uccess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ardımıy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ekil</w:t>
      </w:r>
      <w:r w:rsidR="001C79AE">
        <w:rPr>
          <w:rFonts w:ascii="Times New Roman" w:hAnsi="Times New Roman"/>
          <w:sz w:val="24"/>
          <w:szCs w:val="24"/>
        </w:rPr>
        <w:t>di</w:t>
      </w:r>
      <w:r w:rsidR="005B41DB">
        <w:rPr>
          <w:rFonts w:ascii="Times New Roman" w:hAnsi="Times New Roman"/>
          <w:sz w:val="24"/>
          <w:szCs w:val="24"/>
        </w:rPr>
        <w:t xml:space="preserve"> (Resim 3.4)</w:t>
      </w:r>
      <w:r w:rsidRPr="00237F39">
        <w:rPr>
          <w:rFonts w:ascii="Times New Roman" w:hAnsi="Times New Roman"/>
          <w:sz w:val="24"/>
          <w:szCs w:val="24"/>
        </w:rPr>
        <w:t>.</w:t>
      </w:r>
    </w:p>
    <w:p w14:paraId="5FC5FA91" w14:textId="44CCEF9A" w:rsidR="008F3C9D" w:rsidRPr="00237F39" w:rsidRDefault="00C907A1" w:rsidP="001E636E">
      <w:pPr>
        <w:pStyle w:val="Grseller"/>
      </w:pPr>
      <w:r w:rsidRPr="00237F39">
        <w:drawing>
          <wp:inline distT="0" distB="0" distL="0" distR="0" wp14:anchorId="6FC48639" wp14:editId="16479092">
            <wp:extent cx="1716650" cy="2880000"/>
            <wp:effectExtent l="19050" t="19050" r="17145" b="15875"/>
            <wp:docPr id="9" name="Resim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16650" cy="2880000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bg1">
                          <a:lumMod val="50000"/>
                        </a:schemeClr>
                      </a:solidFill>
                    </a:ln>
                  </pic:spPr>
                </pic:pic>
              </a:graphicData>
            </a:graphic>
          </wp:inline>
        </w:drawing>
      </w:r>
    </w:p>
    <w:p w14:paraId="25D09616" w14:textId="7CC76539" w:rsidR="003B0C36" w:rsidRPr="00237F39" w:rsidRDefault="00013E40" w:rsidP="001E636E">
      <w:pPr>
        <w:pStyle w:val="Resimler"/>
      </w:pPr>
      <w:bookmarkStart w:id="49" w:name="_Toc134102131"/>
      <w:r w:rsidRPr="00237F39">
        <w:t xml:space="preserve">Resim </w:t>
      </w:r>
      <w:fldSimple w:instr=" STYLEREF 1 \s ">
        <w:r w:rsidR="00CC711F" w:rsidRPr="00237F39">
          <w:rPr>
            <w:noProof/>
          </w:rPr>
          <w:t>3</w:t>
        </w:r>
      </w:fldSimple>
      <w:r w:rsidR="00DC2C30" w:rsidRPr="00237F39">
        <w:t>.</w:t>
      </w:r>
      <w:fldSimple w:instr=" SEQ Resim \* ARABIC \s 1 ">
        <w:r w:rsidR="00CC711F" w:rsidRPr="00237F39">
          <w:rPr>
            <w:noProof/>
          </w:rPr>
          <w:t>4</w:t>
        </w:r>
      </w:fldSimple>
      <w:r w:rsidRPr="00237F39">
        <w:t>.</w:t>
      </w:r>
      <w:r w:rsidRPr="00237F39">
        <w:tab/>
      </w:r>
      <w:r w:rsidR="00756BE7" w:rsidRPr="00237F39">
        <w:t>Şekillendirme</w:t>
      </w:r>
      <w:r w:rsidR="00E4403D" w:rsidRPr="00237F39">
        <w:t xml:space="preserve"> </w:t>
      </w:r>
      <w:r w:rsidR="001A603E" w:rsidRPr="00237F39">
        <w:t>sonrası</w:t>
      </w:r>
      <w:r w:rsidR="00E4403D" w:rsidRPr="00237F39">
        <w:t xml:space="preserve"> </w:t>
      </w:r>
      <w:r w:rsidR="001A603E" w:rsidRPr="00237F39">
        <w:t>dijital</w:t>
      </w:r>
      <w:r w:rsidR="00E4403D" w:rsidRPr="00237F39">
        <w:t xml:space="preserve"> </w:t>
      </w:r>
      <w:r w:rsidR="001A603E" w:rsidRPr="00237F39">
        <w:t>fotoğraf</w:t>
      </w:r>
      <w:r w:rsidR="00CE3346" w:rsidRPr="00237F39">
        <w:t>ın</w:t>
      </w:r>
      <w:r w:rsidR="00E4403D" w:rsidRPr="00237F39">
        <w:t xml:space="preserve"> </w:t>
      </w:r>
      <w:r w:rsidR="001A603E" w:rsidRPr="00237F39">
        <w:t>çeki</w:t>
      </w:r>
      <w:r w:rsidR="00CE3346" w:rsidRPr="00237F39">
        <w:t>lmes</w:t>
      </w:r>
      <w:r w:rsidR="001A603E" w:rsidRPr="00237F39">
        <w:t>i</w:t>
      </w:r>
      <w:bookmarkEnd w:id="49"/>
    </w:p>
    <w:p w14:paraId="7956F67A" w14:textId="3D43E4A9" w:rsidR="00E61C3F" w:rsidRPr="00237F39" w:rsidRDefault="00752D60" w:rsidP="000D7543">
      <w:pPr>
        <w:pStyle w:val="Balk2"/>
      </w:pPr>
      <w:bookmarkStart w:id="50" w:name="_Toc134102410"/>
      <w:r w:rsidRPr="00237F39">
        <w:t>3.</w:t>
      </w:r>
      <w:r w:rsidR="008C5099" w:rsidRPr="00237F39">
        <w:t>6</w:t>
      </w:r>
      <w:r w:rsidRPr="00237F39">
        <w:t>.</w:t>
      </w:r>
      <w:r w:rsidR="00E4403D" w:rsidRPr="00237F39">
        <w:t xml:space="preserve"> </w:t>
      </w:r>
      <w:r w:rsidR="00E61C3F" w:rsidRPr="00237F39">
        <w:t>Rezin</w:t>
      </w:r>
      <w:r w:rsidR="00E4403D" w:rsidRPr="00237F39">
        <w:t xml:space="preserve"> </w:t>
      </w:r>
      <w:r w:rsidR="00E61C3F" w:rsidRPr="00237F39">
        <w:t>Blok</w:t>
      </w:r>
      <w:r w:rsidR="00E4403D" w:rsidRPr="00237F39">
        <w:t xml:space="preserve"> </w:t>
      </w:r>
      <w:r w:rsidR="00E61C3F" w:rsidRPr="00237F39">
        <w:t>Örneklerinin</w:t>
      </w:r>
      <w:r w:rsidR="00E4403D" w:rsidRPr="00237F39">
        <w:t xml:space="preserve"> </w:t>
      </w:r>
      <w:r w:rsidR="00E61C3F" w:rsidRPr="00237F39">
        <w:t>Değerlendirilmesi</w:t>
      </w:r>
      <w:bookmarkEnd w:id="50"/>
    </w:p>
    <w:p w14:paraId="5BC20725" w14:textId="205A90E0" w:rsidR="001338F6" w:rsidRPr="00237F39" w:rsidRDefault="00A8722F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Photoshop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Adob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91A31" w:rsidRPr="00237F39">
        <w:rPr>
          <w:rFonts w:ascii="Times New Roman" w:hAnsi="Times New Roman"/>
          <w:sz w:val="24"/>
          <w:szCs w:val="24"/>
        </w:rPr>
        <w:t>Inc./</w:t>
      </w:r>
      <w:r w:rsidRPr="00237F39">
        <w:rPr>
          <w:rFonts w:ascii="Times New Roman" w:hAnsi="Times New Roman"/>
          <w:sz w:val="24"/>
          <w:szCs w:val="24"/>
        </w:rPr>
        <w:t>ABD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rogram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ullanı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akıştır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örüntüler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istem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tkinlik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lendiril</w:t>
      </w:r>
      <w:r w:rsidR="00197B53">
        <w:rPr>
          <w:rFonts w:ascii="Times New Roman" w:hAnsi="Times New Roman"/>
          <w:sz w:val="24"/>
          <w:szCs w:val="24"/>
        </w:rPr>
        <w:t>di</w:t>
      </w:r>
      <w:r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53CB4" w:rsidRPr="00237F39">
        <w:rPr>
          <w:rFonts w:ascii="Times New Roman" w:hAnsi="Times New Roman"/>
          <w:sz w:val="24"/>
          <w:szCs w:val="24"/>
        </w:rPr>
        <w:t>Ü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53CB4" w:rsidRPr="00237F39">
        <w:rPr>
          <w:rFonts w:ascii="Times New Roman" w:hAnsi="Times New Roman"/>
          <w:sz w:val="24"/>
          <w:szCs w:val="24"/>
        </w:rPr>
        <w:t>üst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53CB4" w:rsidRPr="00237F39">
        <w:rPr>
          <w:rFonts w:ascii="Times New Roman" w:hAnsi="Times New Roman"/>
          <w:sz w:val="24"/>
          <w:szCs w:val="24"/>
        </w:rPr>
        <w:t>çakıştır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53CB4" w:rsidRPr="00237F39">
        <w:rPr>
          <w:rFonts w:ascii="Times New Roman" w:hAnsi="Times New Roman"/>
          <w:sz w:val="24"/>
          <w:szCs w:val="24"/>
        </w:rPr>
        <w:t>görsel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53CB4" w:rsidRPr="00237F39">
        <w:rPr>
          <w:rFonts w:ascii="Times New Roman" w:hAnsi="Times New Roman"/>
          <w:sz w:val="24"/>
          <w:szCs w:val="24"/>
        </w:rPr>
        <w:t>Rhinoceros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B3A0E" w:rsidRPr="00237F39">
        <w:rPr>
          <w:rFonts w:ascii="Times New Roman" w:hAnsi="Times New Roman"/>
          <w:sz w:val="24"/>
          <w:szCs w:val="24"/>
        </w:rPr>
        <w:t>3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B4561" w:rsidRPr="00237F39">
        <w:rPr>
          <w:rFonts w:ascii="Times New Roman" w:hAnsi="Times New Roman"/>
          <w:sz w:val="24"/>
          <w:szCs w:val="24"/>
        </w:rPr>
        <w:t>modelle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B4561" w:rsidRPr="00237F39">
        <w:rPr>
          <w:rFonts w:ascii="Times New Roman" w:hAnsi="Times New Roman"/>
          <w:sz w:val="24"/>
          <w:szCs w:val="24"/>
        </w:rPr>
        <w:t>yazılım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B3A0E" w:rsidRPr="00237F39">
        <w:rPr>
          <w:rFonts w:ascii="Times New Roman" w:hAnsi="Times New Roman"/>
          <w:sz w:val="24"/>
          <w:szCs w:val="24"/>
        </w:rPr>
        <w:t>programı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B3A0E" w:rsidRPr="00237F39">
        <w:rPr>
          <w:rFonts w:ascii="Times New Roman" w:hAnsi="Times New Roman"/>
          <w:sz w:val="24"/>
          <w:szCs w:val="24"/>
        </w:rPr>
        <w:t>(</w:t>
      </w:r>
      <w:r w:rsidR="001A42B9" w:rsidRPr="00237F39">
        <w:rPr>
          <w:rFonts w:ascii="Times New Roman" w:hAnsi="Times New Roman"/>
          <w:sz w:val="24"/>
          <w:szCs w:val="24"/>
        </w:rPr>
        <w:t>Rhin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A42B9" w:rsidRPr="00237F39">
        <w:rPr>
          <w:rFonts w:ascii="Times New Roman" w:hAnsi="Times New Roman"/>
          <w:sz w:val="24"/>
          <w:szCs w:val="24"/>
        </w:rPr>
        <w:t>7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A42B9" w:rsidRPr="00237F39">
        <w:rPr>
          <w:rFonts w:ascii="Times New Roman" w:hAnsi="Times New Roman"/>
          <w:sz w:val="24"/>
          <w:szCs w:val="24"/>
        </w:rPr>
        <w:t>Rober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A42B9" w:rsidRPr="00237F39">
        <w:rPr>
          <w:rFonts w:ascii="Times New Roman" w:hAnsi="Times New Roman"/>
          <w:sz w:val="24"/>
          <w:szCs w:val="24"/>
        </w:rPr>
        <w:t>McNe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A42B9" w:rsidRPr="00237F39">
        <w:rPr>
          <w:rFonts w:ascii="Times New Roman" w:hAnsi="Times New Roman"/>
          <w:sz w:val="24"/>
          <w:szCs w:val="24"/>
        </w:rPr>
        <w:t>an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A42B9" w:rsidRPr="00237F39">
        <w:rPr>
          <w:rFonts w:ascii="Times New Roman" w:hAnsi="Times New Roman"/>
          <w:sz w:val="24"/>
          <w:szCs w:val="24"/>
        </w:rPr>
        <w:t>Associates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A42B9" w:rsidRPr="00237F39">
        <w:rPr>
          <w:rFonts w:ascii="Times New Roman" w:hAnsi="Times New Roman"/>
          <w:sz w:val="24"/>
          <w:szCs w:val="24"/>
        </w:rPr>
        <w:t>fo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21C4D" w:rsidRPr="00237F39">
        <w:rPr>
          <w:rFonts w:ascii="Times New Roman" w:hAnsi="Times New Roman"/>
          <w:sz w:val="24"/>
          <w:szCs w:val="24"/>
        </w:rPr>
        <w:t>Windows, Washingt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A42B9" w:rsidRPr="00237F39">
        <w:rPr>
          <w:rFonts w:ascii="Times New Roman" w:hAnsi="Times New Roman"/>
          <w:sz w:val="24"/>
          <w:szCs w:val="24"/>
        </w:rPr>
        <w:t>DC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B3A0E" w:rsidRPr="00237F39">
        <w:rPr>
          <w:rFonts w:ascii="Times New Roman" w:hAnsi="Times New Roman"/>
          <w:sz w:val="24"/>
          <w:szCs w:val="24"/>
        </w:rPr>
        <w:t>ABD</w:t>
      </w:r>
      <w:r w:rsidR="001A42B9" w:rsidRPr="00237F39">
        <w:rPr>
          <w:rFonts w:ascii="Times New Roman" w:hAnsi="Times New Roman"/>
          <w:sz w:val="24"/>
          <w:szCs w:val="24"/>
        </w:rPr>
        <w:t>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53CB4" w:rsidRPr="00237F39">
        <w:rPr>
          <w:rFonts w:ascii="Times New Roman" w:hAnsi="Times New Roman"/>
          <w:sz w:val="24"/>
          <w:szCs w:val="24"/>
        </w:rPr>
        <w:t>aktarı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53CB4" w:rsidRPr="00237F39">
        <w:rPr>
          <w:rFonts w:ascii="Times New Roman" w:hAnsi="Times New Roman"/>
          <w:sz w:val="24"/>
          <w:szCs w:val="24"/>
        </w:rPr>
        <w:t>ölçüm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53CB4" w:rsidRPr="00237F39">
        <w:rPr>
          <w:rFonts w:ascii="Times New Roman" w:hAnsi="Times New Roman"/>
          <w:sz w:val="24"/>
          <w:szCs w:val="24"/>
        </w:rPr>
        <w:t>yapıl</w:t>
      </w:r>
      <w:r w:rsidR="004C5555">
        <w:rPr>
          <w:rFonts w:ascii="Times New Roman" w:hAnsi="Times New Roman"/>
          <w:sz w:val="24"/>
          <w:szCs w:val="24"/>
        </w:rPr>
        <w:t>dı</w:t>
      </w:r>
      <w:r w:rsidR="00B53CB4" w:rsidRPr="00237F39">
        <w:rPr>
          <w:rFonts w:ascii="Times New Roman" w:hAnsi="Times New Roman"/>
          <w:sz w:val="24"/>
          <w:szCs w:val="24"/>
        </w:rPr>
        <w:t>.</w:t>
      </w:r>
    </w:p>
    <w:p w14:paraId="39065152" w14:textId="2E48CC7C" w:rsidR="00D71DC8" w:rsidRPr="00237F39" w:rsidRDefault="00115732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Re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lok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okta</w:t>
      </w:r>
      <w:r w:rsidR="00BA3A58" w:rsidRPr="00237F39">
        <w:rPr>
          <w:rFonts w:ascii="Times New Roman" w:hAnsi="Times New Roman"/>
          <w:sz w:val="24"/>
          <w:szCs w:val="24"/>
        </w:rPr>
        <w:t>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1DC8" w:rsidRPr="00237F39">
        <w:rPr>
          <w:rFonts w:ascii="Times New Roman" w:hAnsi="Times New Roman"/>
          <w:sz w:val="24"/>
          <w:szCs w:val="24"/>
        </w:rPr>
        <w:t>korona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1DC8" w:rsidRPr="00237F39">
        <w:rPr>
          <w:rFonts w:ascii="Times New Roman" w:hAnsi="Times New Roman"/>
          <w:sz w:val="24"/>
          <w:szCs w:val="24"/>
        </w:rPr>
        <w:t>doğr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1DC8" w:rsidRPr="00237F39">
        <w:rPr>
          <w:rFonts w:ascii="Times New Roman" w:hAnsi="Times New Roman"/>
          <w:sz w:val="24"/>
          <w:szCs w:val="24"/>
        </w:rPr>
        <w:t>1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1DC8" w:rsidRPr="00237F39">
        <w:rPr>
          <w:rFonts w:ascii="Times New Roman" w:hAnsi="Times New Roman"/>
          <w:sz w:val="24"/>
          <w:szCs w:val="24"/>
        </w:rPr>
        <w:t>m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1DC8" w:rsidRPr="00237F39">
        <w:rPr>
          <w:rFonts w:ascii="Times New Roman" w:hAnsi="Times New Roman"/>
          <w:sz w:val="24"/>
          <w:szCs w:val="24"/>
        </w:rPr>
        <w:t>aralıklar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1DC8" w:rsidRPr="00237F39">
        <w:rPr>
          <w:rFonts w:ascii="Times New Roman" w:hAnsi="Times New Roman"/>
          <w:sz w:val="24"/>
          <w:szCs w:val="24"/>
        </w:rPr>
        <w:t>işaretlenip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1DC8" w:rsidRPr="00237F39">
        <w:rPr>
          <w:rFonts w:ascii="Times New Roman" w:hAnsi="Times New Roman"/>
          <w:sz w:val="24"/>
          <w:szCs w:val="24"/>
        </w:rPr>
        <w:t>numaralandırıl</w:t>
      </w:r>
      <w:r w:rsidR="004C5555">
        <w:rPr>
          <w:rFonts w:ascii="Times New Roman" w:hAnsi="Times New Roman"/>
          <w:sz w:val="24"/>
          <w:szCs w:val="24"/>
        </w:rPr>
        <w:t>dı</w:t>
      </w:r>
      <w:r w:rsidR="00D71DC8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1DC8"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1DC8" w:rsidRPr="00237F39">
        <w:rPr>
          <w:rFonts w:ascii="Times New Roman" w:hAnsi="Times New Roman"/>
          <w:sz w:val="24"/>
          <w:szCs w:val="24"/>
        </w:rPr>
        <w:t>eği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1DC8" w:rsidRPr="00237F39">
        <w:rPr>
          <w:rFonts w:ascii="Times New Roman" w:hAnsi="Times New Roman"/>
          <w:sz w:val="24"/>
          <w:szCs w:val="24"/>
        </w:rPr>
        <w:t>bölges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1DC8" w:rsidRPr="00237F39">
        <w:rPr>
          <w:rFonts w:ascii="Times New Roman" w:hAnsi="Times New Roman"/>
          <w:sz w:val="24"/>
          <w:szCs w:val="24"/>
        </w:rPr>
        <w:t>iç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1DC8" w:rsidRPr="00237F39">
        <w:rPr>
          <w:rFonts w:ascii="Times New Roman" w:hAnsi="Times New Roman"/>
          <w:sz w:val="24"/>
          <w:szCs w:val="24"/>
        </w:rPr>
        <w:t>a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1DC8" w:rsidRPr="00237F39">
        <w:rPr>
          <w:rFonts w:ascii="Times New Roman" w:hAnsi="Times New Roman"/>
          <w:sz w:val="24"/>
          <w:szCs w:val="24"/>
        </w:rPr>
        <w:t>i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1DC8" w:rsidRPr="00237F39">
        <w:rPr>
          <w:rFonts w:ascii="Times New Roman" w:hAnsi="Times New Roman"/>
          <w:sz w:val="24"/>
          <w:szCs w:val="24"/>
        </w:rPr>
        <w:t>duv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A3A58" w:rsidRPr="00237F39">
        <w:rPr>
          <w:rFonts w:ascii="Times New Roman" w:hAnsi="Times New Roman"/>
          <w:sz w:val="24"/>
          <w:szCs w:val="24"/>
        </w:rPr>
        <w:t>o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1DC8" w:rsidRPr="00237F39">
        <w:rPr>
          <w:rFonts w:ascii="Times New Roman" w:hAnsi="Times New Roman"/>
          <w:sz w:val="24"/>
          <w:szCs w:val="24"/>
        </w:rPr>
        <w:t>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1DC8" w:rsidRPr="00237F39">
        <w:rPr>
          <w:rFonts w:ascii="Times New Roman" w:hAnsi="Times New Roman"/>
          <w:sz w:val="24"/>
          <w:szCs w:val="24"/>
        </w:rPr>
        <w:t>tarafı</w:t>
      </w:r>
      <w:r w:rsidR="00BA3A58" w:rsidRPr="00237F39">
        <w:rPr>
          <w:rFonts w:ascii="Times New Roman" w:hAnsi="Times New Roman"/>
          <w:sz w:val="24"/>
          <w:szCs w:val="24"/>
        </w:rPr>
        <w:t>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1DC8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1DC8"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1DC8" w:rsidRPr="00237F39">
        <w:rPr>
          <w:rFonts w:ascii="Times New Roman" w:hAnsi="Times New Roman"/>
          <w:sz w:val="24"/>
          <w:szCs w:val="24"/>
        </w:rPr>
        <w:t>yüzey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1DC8" w:rsidRPr="00237F39">
        <w:rPr>
          <w:rFonts w:ascii="Times New Roman" w:hAnsi="Times New Roman"/>
          <w:sz w:val="24"/>
          <w:szCs w:val="24"/>
        </w:rPr>
        <w:t>karşı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1DC8" w:rsidRPr="00237F39">
        <w:rPr>
          <w:rFonts w:ascii="Times New Roman" w:hAnsi="Times New Roman"/>
          <w:sz w:val="24"/>
          <w:szCs w:val="24"/>
        </w:rPr>
        <w:t>y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1DC8" w:rsidRPr="00237F39">
        <w:rPr>
          <w:rFonts w:ascii="Times New Roman" w:hAnsi="Times New Roman"/>
          <w:sz w:val="24"/>
          <w:szCs w:val="24"/>
        </w:rPr>
        <w:t>a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1DC8" w:rsidRPr="00237F39">
        <w:rPr>
          <w:rFonts w:ascii="Times New Roman" w:hAnsi="Times New Roman"/>
          <w:sz w:val="24"/>
          <w:szCs w:val="24"/>
        </w:rPr>
        <w:t>dı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1DC8" w:rsidRPr="00237F39">
        <w:rPr>
          <w:rFonts w:ascii="Times New Roman" w:hAnsi="Times New Roman"/>
          <w:sz w:val="24"/>
          <w:szCs w:val="24"/>
        </w:rPr>
        <w:t>duv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1DC8" w:rsidRPr="00237F39">
        <w:rPr>
          <w:rFonts w:ascii="Times New Roman" w:hAnsi="Times New Roman"/>
          <w:sz w:val="24"/>
          <w:szCs w:val="24"/>
        </w:rPr>
        <w:t>o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1DC8" w:rsidRPr="00237F39">
        <w:rPr>
          <w:rFonts w:ascii="Times New Roman" w:hAnsi="Times New Roman"/>
          <w:sz w:val="24"/>
          <w:szCs w:val="24"/>
        </w:rPr>
        <w:t>B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1DC8" w:rsidRPr="00237F39">
        <w:rPr>
          <w:rFonts w:ascii="Times New Roman" w:hAnsi="Times New Roman"/>
          <w:sz w:val="24"/>
          <w:szCs w:val="24"/>
        </w:rPr>
        <w:t>taraf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1DC8" w:rsidRPr="00237F39">
        <w:rPr>
          <w:rFonts w:ascii="Times New Roman" w:hAnsi="Times New Roman"/>
          <w:sz w:val="24"/>
          <w:szCs w:val="24"/>
        </w:rPr>
        <w:t>topla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1DC8" w:rsidRPr="00237F39">
        <w:rPr>
          <w:rFonts w:ascii="Times New Roman" w:hAnsi="Times New Roman"/>
          <w:sz w:val="24"/>
          <w:szCs w:val="24"/>
        </w:rPr>
        <w:t>22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1DC8" w:rsidRPr="00237F39">
        <w:rPr>
          <w:rFonts w:ascii="Times New Roman" w:hAnsi="Times New Roman"/>
          <w:sz w:val="24"/>
          <w:szCs w:val="24"/>
        </w:rPr>
        <w:t>ade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1DC8" w:rsidRPr="00237F39">
        <w:rPr>
          <w:rFonts w:ascii="Times New Roman" w:hAnsi="Times New Roman"/>
          <w:sz w:val="24"/>
          <w:szCs w:val="24"/>
        </w:rPr>
        <w:t>ölçü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1DC8" w:rsidRPr="00237F39">
        <w:rPr>
          <w:rFonts w:ascii="Times New Roman" w:hAnsi="Times New Roman"/>
          <w:sz w:val="24"/>
          <w:szCs w:val="24"/>
        </w:rPr>
        <w:t>yapıl</w:t>
      </w:r>
      <w:r w:rsidR="004C5555">
        <w:rPr>
          <w:rFonts w:ascii="Times New Roman" w:hAnsi="Times New Roman"/>
          <w:sz w:val="24"/>
          <w:szCs w:val="24"/>
        </w:rPr>
        <w:t>dı</w:t>
      </w:r>
      <w:r w:rsidR="00D71DC8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1DC8" w:rsidRPr="00237F39">
        <w:rPr>
          <w:rFonts w:ascii="Times New Roman" w:hAnsi="Times New Roman"/>
          <w:sz w:val="24"/>
          <w:szCs w:val="24"/>
        </w:rPr>
        <w:t>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1DC8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1DC8" w:rsidRPr="00237F39">
        <w:rPr>
          <w:rFonts w:ascii="Times New Roman" w:hAnsi="Times New Roman"/>
          <w:sz w:val="24"/>
          <w:szCs w:val="24"/>
        </w:rPr>
        <w:t>B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1DC8" w:rsidRPr="00237F39">
        <w:rPr>
          <w:rFonts w:ascii="Times New Roman" w:hAnsi="Times New Roman"/>
          <w:sz w:val="24"/>
          <w:szCs w:val="24"/>
        </w:rPr>
        <w:t>taraf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1DC8" w:rsidRPr="00237F39">
        <w:rPr>
          <w:rFonts w:ascii="Times New Roman" w:hAnsi="Times New Roman"/>
          <w:sz w:val="24"/>
          <w:szCs w:val="24"/>
        </w:rPr>
        <w:t>11’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1DC8" w:rsidRPr="00237F39">
        <w:rPr>
          <w:rFonts w:ascii="Times New Roman" w:hAnsi="Times New Roman"/>
          <w:sz w:val="24"/>
          <w:szCs w:val="24"/>
        </w:rPr>
        <w:t>ade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1DC8" w:rsidRPr="00237F39">
        <w:rPr>
          <w:rFonts w:ascii="Times New Roman" w:hAnsi="Times New Roman"/>
          <w:sz w:val="24"/>
          <w:szCs w:val="24"/>
        </w:rPr>
        <w:t>o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1DC8" w:rsidRPr="00237F39">
        <w:rPr>
          <w:rFonts w:ascii="Times New Roman" w:hAnsi="Times New Roman"/>
          <w:sz w:val="24"/>
          <w:szCs w:val="24"/>
        </w:rPr>
        <w:t>ölçü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1DC8" w:rsidRPr="00237F39">
        <w:rPr>
          <w:rFonts w:ascii="Times New Roman" w:hAnsi="Times New Roman"/>
          <w:sz w:val="24"/>
          <w:szCs w:val="24"/>
        </w:rPr>
        <w:t>nokta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1DC8" w:rsidRPr="00237F39">
        <w:rPr>
          <w:rFonts w:ascii="Times New Roman" w:hAnsi="Times New Roman"/>
          <w:sz w:val="24"/>
          <w:szCs w:val="24"/>
        </w:rPr>
        <w:t>apikal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1DC8" w:rsidRPr="00237F39">
        <w:rPr>
          <w:rFonts w:ascii="Times New Roman" w:hAnsi="Times New Roman"/>
          <w:sz w:val="24"/>
          <w:szCs w:val="24"/>
        </w:rPr>
        <w:t>başlay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1DC8" w:rsidRPr="00237F39">
        <w:rPr>
          <w:rFonts w:ascii="Times New Roman" w:hAnsi="Times New Roman"/>
          <w:sz w:val="24"/>
          <w:szCs w:val="24"/>
        </w:rPr>
        <w:t>sırasıyla;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1DC8" w:rsidRPr="00237F39">
        <w:rPr>
          <w:rFonts w:ascii="Times New Roman" w:hAnsi="Times New Roman"/>
          <w:sz w:val="24"/>
          <w:szCs w:val="24"/>
        </w:rPr>
        <w:t>0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1DC8" w:rsidRPr="00237F39">
        <w:rPr>
          <w:rFonts w:ascii="Times New Roman" w:hAnsi="Times New Roman"/>
          <w:sz w:val="24"/>
          <w:szCs w:val="24"/>
        </w:rPr>
        <w:t>mm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1DC8" w:rsidRPr="00237F39">
        <w:rPr>
          <w:rFonts w:ascii="Times New Roman" w:hAnsi="Times New Roman"/>
          <w:sz w:val="24"/>
          <w:szCs w:val="24"/>
        </w:rPr>
        <w:t>1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1DC8" w:rsidRPr="00237F39">
        <w:rPr>
          <w:rFonts w:ascii="Times New Roman" w:hAnsi="Times New Roman"/>
          <w:sz w:val="24"/>
          <w:szCs w:val="24"/>
        </w:rPr>
        <w:t>mm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1DC8" w:rsidRPr="00237F39">
        <w:rPr>
          <w:rFonts w:ascii="Times New Roman" w:hAnsi="Times New Roman"/>
          <w:sz w:val="24"/>
          <w:szCs w:val="24"/>
        </w:rPr>
        <w:t>2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1DC8" w:rsidRPr="00237F39">
        <w:rPr>
          <w:rFonts w:ascii="Times New Roman" w:hAnsi="Times New Roman"/>
          <w:sz w:val="24"/>
          <w:szCs w:val="24"/>
        </w:rPr>
        <w:t>mm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1DC8" w:rsidRPr="00237F39">
        <w:rPr>
          <w:rFonts w:ascii="Times New Roman" w:hAnsi="Times New Roman"/>
          <w:sz w:val="24"/>
          <w:szCs w:val="24"/>
        </w:rPr>
        <w:t>3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1DC8" w:rsidRPr="00237F39">
        <w:rPr>
          <w:rFonts w:ascii="Times New Roman" w:hAnsi="Times New Roman"/>
          <w:sz w:val="24"/>
          <w:szCs w:val="24"/>
        </w:rPr>
        <w:t>mm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1DC8" w:rsidRPr="00237F39">
        <w:rPr>
          <w:rFonts w:ascii="Times New Roman" w:hAnsi="Times New Roman"/>
          <w:sz w:val="24"/>
          <w:szCs w:val="24"/>
        </w:rPr>
        <w:t>4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1DC8" w:rsidRPr="00237F39">
        <w:rPr>
          <w:rFonts w:ascii="Times New Roman" w:hAnsi="Times New Roman"/>
          <w:sz w:val="24"/>
          <w:szCs w:val="24"/>
        </w:rPr>
        <w:t>mm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1DC8" w:rsidRPr="00237F39">
        <w:rPr>
          <w:rFonts w:ascii="Times New Roman" w:hAnsi="Times New Roman"/>
          <w:sz w:val="24"/>
          <w:szCs w:val="24"/>
        </w:rPr>
        <w:t>5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m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6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m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7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m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8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m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9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m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10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m’y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21858" w:rsidRPr="00237F39">
        <w:rPr>
          <w:rFonts w:ascii="Times New Roman" w:hAnsi="Times New Roman"/>
          <w:sz w:val="24"/>
          <w:szCs w:val="24"/>
        </w:rPr>
        <w:t>den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elmekted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1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2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3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4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okta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i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ölgesini;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5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6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7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8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okta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t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çlü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ölgesini;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9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10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11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okta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oro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ölümde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ü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ısmın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çermektedir</w:t>
      </w:r>
      <w:r w:rsidR="008A5C0F">
        <w:rPr>
          <w:rFonts w:ascii="Times New Roman" w:hAnsi="Times New Roman"/>
          <w:sz w:val="24"/>
          <w:szCs w:val="24"/>
        </w:rPr>
        <w:t xml:space="preserve"> (Resim 3.5)</w:t>
      </w:r>
      <w:r w:rsidRPr="00237F39">
        <w:rPr>
          <w:rFonts w:ascii="Times New Roman" w:hAnsi="Times New Roman"/>
          <w:sz w:val="24"/>
          <w:szCs w:val="24"/>
        </w:rPr>
        <w:t>.</w:t>
      </w:r>
    </w:p>
    <w:p w14:paraId="1049504F" w14:textId="7528B8F5" w:rsidR="00724B58" w:rsidRPr="00237F39" w:rsidRDefault="00C907A1" w:rsidP="0060471E">
      <w:pPr>
        <w:pStyle w:val="Grseller"/>
      </w:pPr>
      <w:r w:rsidRPr="00237F39">
        <w:lastRenderedPageBreak/>
        <w:drawing>
          <wp:inline distT="0" distB="0" distL="0" distR="0" wp14:anchorId="71A7513F" wp14:editId="40893A17">
            <wp:extent cx="1278720" cy="2664000"/>
            <wp:effectExtent l="0" t="0" r="0" b="3175"/>
            <wp:docPr id="10" name="Resim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78720" cy="2664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E4403D" w:rsidRPr="00237F39">
        <w:t xml:space="preserve">  </w:t>
      </w:r>
      <w:r w:rsidRPr="00237F39">
        <w:drawing>
          <wp:inline distT="0" distB="0" distL="0" distR="0" wp14:anchorId="5CD2962C" wp14:editId="79CB1A97">
            <wp:extent cx="1278720" cy="2664000"/>
            <wp:effectExtent l="0" t="0" r="0" b="3175"/>
            <wp:docPr id="11" name="Resim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78720" cy="2664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E4403D" w:rsidRPr="00237F39">
        <w:t xml:space="preserve"> </w:t>
      </w:r>
      <w:r w:rsidR="000D7543" w:rsidRPr="00237F39">
        <w:t xml:space="preserve"> </w:t>
      </w:r>
      <w:r w:rsidRPr="00237F39">
        <w:drawing>
          <wp:inline distT="0" distB="0" distL="0" distR="0" wp14:anchorId="0DC9FADC" wp14:editId="515E5812">
            <wp:extent cx="1278720" cy="2664000"/>
            <wp:effectExtent l="0" t="0" r="0" b="3175"/>
            <wp:docPr id="12" name="Resim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78720" cy="2664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E4403D" w:rsidRPr="00237F39">
        <w:t xml:space="preserve">  </w:t>
      </w:r>
      <w:r w:rsidRPr="00237F39">
        <w:drawing>
          <wp:inline distT="0" distB="0" distL="0" distR="0" wp14:anchorId="5278CC0E" wp14:editId="5134A7BF">
            <wp:extent cx="1385280" cy="2664000"/>
            <wp:effectExtent l="0" t="0" r="5715" b="3175"/>
            <wp:docPr id="13" name="Resim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85280" cy="2664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E4403D" w:rsidRPr="00237F39">
        <w:t xml:space="preserve"> </w:t>
      </w:r>
    </w:p>
    <w:p w14:paraId="50C744BA" w14:textId="77E9D75F" w:rsidR="0060471E" w:rsidRPr="00237F39" w:rsidRDefault="0060471E" w:rsidP="009D6E78">
      <w:pPr>
        <w:pStyle w:val="Grseller"/>
        <w:spacing w:before="0"/>
      </w:pPr>
      <w:r w:rsidRPr="00237F39">
        <w:tab/>
        <w:t>(a)</w:t>
      </w:r>
      <w:r w:rsidRPr="00237F39">
        <w:tab/>
      </w:r>
      <w:r w:rsidRPr="00237F39">
        <w:tab/>
      </w:r>
      <w:r w:rsidRPr="00237F39">
        <w:tab/>
        <w:t xml:space="preserve">(b) </w:t>
      </w:r>
      <w:r w:rsidRPr="00237F39">
        <w:tab/>
      </w:r>
      <w:r w:rsidRPr="00237F39">
        <w:tab/>
      </w:r>
      <w:r w:rsidRPr="00237F39">
        <w:tab/>
        <w:t xml:space="preserve">(c) </w:t>
      </w:r>
      <w:r w:rsidRPr="00237F39">
        <w:tab/>
      </w:r>
      <w:r w:rsidRPr="00237F39">
        <w:tab/>
      </w:r>
      <w:r w:rsidRPr="00237F39">
        <w:tab/>
        <w:t>(d)</w:t>
      </w:r>
    </w:p>
    <w:p w14:paraId="5D0BAFCA" w14:textId="568AFA86" w:rsidR="007E3965" w:rsidRPr="00237F39" w:rsidRDefault="00013E40" w:rsidP="00013E40">
      <w:pPr>
        <w:pStyle w:val="Resimler"/>
      </w:pPr>
      <w:bookmarkStart w:id="51" w:name="_Toc134102132"/>
      <w:r w:rsidRPr="00237F39">
        <w:t xml:space="preserve">Resim </w:t>
      </w:r>
      <w:fldSimple w:instr=" STYLEREF 1 \s ">
        <w:r w:rsidR="00CC711F" w:rsidRPr="00237F39">
          <w:rPr>
            <w:noProof/>
          </w:rPr>
          <w:t>3</w:t>
        </w:r>
      </w:fldSimple>
      <w:r w:rsidR="00DC2C30" w:rsidRPr="00237F39">
        <w:t>.</w:t>
      </w:r>
      <w:fldSimple w:instr=" SEQ Resim \* ARABIC \s 1 ">
        <w:r w:rsidR="00CC711F" w:rsidRPr="00237F39">
          <w:rPr>
            <w:noProof/>
          </w:rPr>
          <w:t>5</w:t>
        </w:r>
      </w:fldSimple>
      <w:r w:rsidRPr="00237F39">
        <w:t>.</w:t>
      </w:r>
      <w:r w:rsidRPr="00237F39">
        <w:tab/>
      </w:r>
      <w:bookmarkEnd w:id="51"/>
      <w:r w:rsidR="00622D85" w:rsidRPr="00237F39">
        <w:t>a) Şekillendirme öncesi alınan dijital görüntü, b) Şekillendirme sonrası alınan dijital görüntü, c) Dijital görüntülerin üst üste çakıştırıldığı gö</w:t>
      </w:r>
      <w:r w:rsidR="00650074" w:rsidRPr="00237F39">
        <w:t>rsel</w:t>
      </w:r>
      <w:r w:rsidR="00622D85" w:rsidRPr="00237F39">
        <w:t>, d) Çakıştırılmış görsel üzerine çizilen rehber çemberler</w:t>
      </w:r>
    </w:p>
    <w:p w14:paraId="5740AFE9" w14:textId="6865F812" w:rsidR="002E4CB9" w:rsidRPr="00237F39" w:rsidRDefault="00D35F46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Görüntüler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ata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91093" w:rsidRPr="00237F39">
        <w:rPr>
          <w:rFonts w:ascii="Times New Roman" w:hAnsi="Times New Roman"/>
          <w:sz w:val="24"/>
          <w:szCs w:val="24"/>
        </w:rPr>
        <w:t>(</w:t>
      </w:r>
      <w:r w:rsidR="00A8722F" w:rsidRPr="00237F39">
        <w:rPr>
          <w:rFonts w:ascii="Times New Roman" w:hAnsi="Times New Roman"/>
          <w:sz w:val="24"/>
          <w:szCs w:val="24"/>
        </w:rPr>
        <w:t>tehlike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8722F" w:rsidRPr="00237F39">
        <w:rPr>
          <w:rFonts w:ascii="Times New Roman" w:hAnsi="Times New Roman"/>
          <w:sz w:val="24"/>
          <w:szCs w:val="24"/>
        </w:rPr>
        <w:t>bölge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8722F" w:rsidRPr="00237F39">
        <w:rPr>
          <w:rFonts w:ascii="Times New Roman" w:hAnsi="Times New Roman"/>
          <w:sz w:val="24"/>
          <w:szCs w:val="24"/>
        </w:rPr>
        <w:t>basamak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8722F"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8722F" w:rsidRPr="00237F39">
        <w:rPr>
          <w:rFonts w:ascii="Times New Roman" w:hAnsi="Times New Roman"/>
          <w:sz w:val="24"/>
          <w:szCs w:val="24"/>
        </w:rPr>
        <w:t>zip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8722F" w:rsidRPr="00237F39">
        <w:rPr>
          <w:rFonts w:ascii="Times New Roman" w:hAnsi="Times New Roman"/>
          <w:sz w:val="24"/>
          <w:szCs w:val="24"/>
        </w:rPr>
        <w:t>oluşumu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8722F" w:rsidRPr="00237F39">
        <w:rPr>
          <w:rFonts w:ascii="Times New Roman" w:hAnsi="Times New Roman"/>
          <w:sz w:val="24"/>
          <w:szCs w:val="24"/>
        </w:rPr>
        <w:t>daralma</w:t>
      </w:r>
      <w:r w:rsidR="00A91093" w:rsidRPr="00237F39">
        <w:rPr>
          <w:rFonts w:ascii="Times New Roman" w:hAnsi="Times New Roman"/>
          <w:sz w:val="24"/>
          <w:szCs w:val="24"/>
        </w:rPr>
        <w:t>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8722F" w:rsidRPr="00237F39">
        <w:rPr>
          <w:rFonts w:ascii="Times New Roman" w:hAnsi="Times New Roman"/>
          <w:sz w:val="24"/>
          <w:szCs w:val="24"/>
        </w:rPr>
        <w:t>değerlendiril</w:t>
      </w:r>
      <w:r w:rsidR="00470395">
        <w:rPr>
          <w:rFonts w:ascii="Times New Roman" w:hAnsi="Times New Roman"/>
          <w:sz w:val="24"/>
          <w:szCs w:val="24"/>
        </w:rPr>
        <w:t>di</w:t>
      </w:r>
      <w:r w:rsidR="009E204E" w:rsidRPr="00237F39">
        <w:rPr>
          <w:rFonts w:ascii="Times New Roman" w:hAnsi="Times New Roman"/>
          <w:sz w:val="24"/>
          <w:szCs w:val="24"/>
        </w:rPr>
        <w:t>.</w:t>
      </w:r>
    </w:p>
    <w:p w14:paraId="0A57292E" w14:textId="7CC67F48" w:rsidR="00D0452F" w:rsidRPr="00237F39" w:rsidRDefault="00D0452F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lçüm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oğrultusu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onr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apa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lar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uş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işim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şağıda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riterle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ö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lendiril</w:t>
      </w:r>
      <w:r w:rsidR="00470395">
        <w:rPr>
          <w:rFonts w:ascii="Times New Roman" w:hAnsi="Times New Roman"/>
          <w:sz w:val="24"/>
          <w:szCs w:val="24"/>
        </w:rPr>
        <w:t>di</w:t>
      </w:r>
      <w:r w:rsidRPr="00237F39">
        <w:rPr>
          <w:rFonts w:ascii="Times New Roman" w:hAnsi="Times New Roman"/>
          <w:sz w:val="24"/>
          <w:szCs w:val="24"/>
        </w:rPr>
        <w:t>.</w:t>
      </w:r>
    </w:p>
    <w:p w14:paraId="4CD38594" w14:textId="0F649321" w:rsidR="00D0452F" w:rsidRPr="00237F39" w:rsidRDefault="00D0452F" w:rsidP="00485CE1">
      <w:pPr>
        <w:pStyle w:val="ListeParagraf"/>
        <w:numPr>
          <w:ilvl w:val="0"/>
          <w:numId w:val="2"/>
        </w:numPr>
        <w:spacing w:after="360" w:line="360" w:lineRule="auto"/>
        <w:ind w:left="425" w:hanging="425"/>
        <w:contextualSpacing/>
        <w:jc w:val="both"/>
      </w:pPr>
      <w:r w:rsidRPr="00237F39">
        <w:t>Kanaldan</w:t>
      </w:r>
      <w:r w:rsidR="00E4403D" w:rsidRPr="00237F39">
        <w:t xml:space="preserve"> </w:t>
      </w:r>
      <w:r w:rsidRPr="00237F39">
        <w:t>uzaklaştırılan</w:t>
      </w:r>
      <w:r w:rsidR="00E4403D" w:rsidRPr="00237F39">
        <w:t xml:space="preserve"> </w:t>
      </w:r>
      <w:r w:rsidRPr="00237F39">
        <w:t>madde</w:t>
      </w:r>
      <w:r w:rsidR="00E4403D" w:rsidRPr="00237F39">
        <w:t xml:space="preserve"> </w:t>
      </w:r>
      <w:r w:rsidRPr="00237F39">
        <w:t>miktarı:</w:t>
      </w:r>
      <w:r w:rsidR="00E4403D" w:rsidRPr="00237F39">
        <w:t xml:space="preserve"> </w:t>
      </w:r>
      <w:r w:rsidRPr="00237F39">
        <w:t>A</w:t>
      </w:r>
      <w:r w:rsidR="00E4403D" w:rsidRPr="00237F39">
        <w:t xml:space="preserve"> </w:t>
      </w:r>
      <w:r w:rsidRPr="00237F39">
        <w:t>tarafından</w:t>
      </w:r>
      <w:r w:rsidR="00E4403D" w:rsidRPr="00237F39">
        <w:t xml:space="preserve"> </w:t>
      </w:r>
      <w:r w:rsidR="00AA535A" w:rsidRPr="00237F39">
        <w:t>uzaklaştırılan</w:t>
      </w:r>
      <w:r w:rsidR="00E4403D" w:rsidRPr="00237F39">
        <w:t xml:space="preserve"> </w:t>
      </w:r>
      <w:r w:rsidRPr="00237F39">
        <w:t>madde</w:t>
      </w:r>
      <w:r w:rsidR="00E4403D" w:rsidRPr="00237F39">
        <w:t xml:space="preserve"> </w:t>
      </w:r>
      <w:r w:rsidRPr="00237F39">
        <w:t>miktarı+</w:t>
      </w:r>
      <w:r w:rsidR="00E4403D" w:rsidRPr="00237F39">
        <w:t xml:space="preserve"> </w:t>
      </w:r>
      <w:r w:rsidRPr="00237F39">
        <w:t>B</w:t>
      </w:r>
      <w:r w:rsidR="00E4403D" w:rsidRPr="00237F39">
        <w:t xml:space="preserve"> </w:t>
      </w:r>
      <w:proofErr w:type="spellStart"/>
      <w:r w:rsidRPr="00237F39">
        <w:t>tarafından</w:t>
      </w:r>
      <w:proofErr w:type="spellEnd"/>
      <w:r w:rsidR="00E4403D" w:rsidRPr="00237F39">
        <w:t xml:space="preserve"> </w:t>
      </w:r>
      <w:proofErr w:type="spellStart"/>
      <w:r w:rsidR="00AA535A" w:rsidRPr="00237F39">
        <w:t>uzaklaştırılan</w:t>
      </w:r>
      <w:proofErr w:type="spellEnd"/>
      <w:r w:rsidR="00E4403D" w:rsidRPr="00237F39">
        <w:t xml:space="preserve"> </w:t>
      </w:r>
      <w:proofErr w:type="spellStart"/>
      <w:r w:rsidRPr="00237F39">
        <w:t>madde</w:t>
      </w:r>
      <w:proofErr w:type="spellEnd"/>
      <w:r w:rsidR="00E4403D" w:rsidRPr="00237F39">
        <w:t xml:space="preserve"> </w:t>
      </w:r>
      <w:proofErr w:type="spellStart"/>
      <w:r w:rsidRPr="00237F39">
        <w:t>miktarı</w:t>
      </w:r>
      <w:r w:rsidR="00470395">
        <w:t>dır</w:t>
      </w:r>
      <w:proofErr w:type="spellEnd"/>
    </w:p>
    <w:p w14:paraId="69B85D9F" w14:textId="3DD8FE11" w:rsidR="00D0452F" w:rsidRPr="00237F39" w:rsidRDefault="00D0452F" w:rsidP="00485CE1">
      <w:pPr>
        <w:pStyle w:val="ListeParagraf"/>
        <w:numPr>
          <w:ilvl w:val="0"/>
          <w:numId w:val="2"/>
        </w:numPr>
        <w:spacing w:after="360" w:line="360" w:lineRule="auto"/>
        <w:ind w:left="425" w:hanging="425"/>
        <w:contextualSpacing/>
        <w:jc w:val="both"/>
      </w:pPr>
      <w:r w:rsidRPr="00237F39">
        <w:rPr>
          <w:iCs/>
          <w:color w:val="0D0D0D"/>
        </w:rPr>
        <w:t>Merkezde</w:t>
      </w:r>
      <w:r w:rsidR="00E4403D" w:rsidRPr="00237F39">
        <w:rPr>
          <w:iCs/>
          <w:color w:val="0D0D0D"/>
        </w:rPr>
        <w:t xml:space="preserve"> </w:t>
      </w:r>
      <w:r w:rsidRPr="00237F39">
        <w:rPr>
          <w:iCs/>
          <w:color w:val="0D0D0D"/>
        </w:rPr>
        <w:t>kalma</w:t>
      </w:r>
      <w:r w:rsidR="00E4403D" w:rsidRPr="00237F39">
        <w:rPr>
          <w:iCs/>
          <w:color w:val="0D0D0D"/>
        </w:rPr>
        <w:t xml:space="preserve"> </w:t>
      </w:r>
      <w:r w:rsidRPr="00237F39">
        <w:rPr>
          <w:iCs/>
          <w:color w:val="0D0D0D"/>
        </w:rPr>
        <w:t>oranı:</w:t>
      </w:r>
      <w:r w:rsidR="00E4403D" w:rsidRPr="00237F39">
        <w:rPr>
          <w:iCs/>
          <w:color w:val="0D0D0D"/>
        </w:rPr>
        <w:t xml:space="preserve"> </w:t>
      </w:r>
      <w:r w:rsidRPr="00237F39">
        <w:t>Kanaldan</w:t>
      </w:r>
      <w:r w:rsidR="00E4403D" w:rsidRPr="00237F39">
        <w:t xml:space="preserve"> </w:t>
      </w:r>
      <w:r w:rsidR="00AA535A" w:rsidRPr="00237F39">
        <w:t>uzaklaştırılan</w:t>
      </w:r>
      <w:r w:rsidR="00E4403D" w:rsidRPr="00237F39">
        <w:t xml:space="preserve"> </w:t>
      </w:r>
      <w:r w:rsidRPr="00237F39">
        <w:t>madde</w:t>
      </w:r>
      <w:r w:rsidR="00E4403D" w:rsidRPr="00237F39">
        <w:t xml:space="preserve"> </w:t>
      </w:r>
      <w:r w:rsidRPr="00237F39">
        <w:t>miktarının</w:t>
      </w:r>
      <w:r w:rsidR="00E4403D" w:rsidRPr="00237F39">
        <w:t xml:space="preserve"> </w:t>
      </w:r>
      <w:r w:rsidRPr="00237F39">
        <w:t>daha</w:t>
      </w:r>
      <w:r w:rsidR="00E4403D" w:rsidRPr="00237F39">
        <w:t xml:space="preserve"> </w:t>
      </w:r>
      <w:r w:rsidRPr="00237F39">
        <w:t>az</w:t>
      </w:r>
      <w:r w:rsidR="00E4403D" w:rsidRPr="00237F39">
        <w:t xml:space="preserve"> </w:t>
      </w:r>
      <w:r w:rsidRPr="00237F39">
        <w:t>olduğu</w:t>
      </w:r>
      <w:r w:rsidR="00E4403D" w:rsidRPr="00237F39">
        <w:t xml:space="preserve"> </w:t>
      </w:r>
      <w:r w:rsidRPr="00237F39">
        <w:t>taraftakinin</w:t>
      </w:r>
      <w:r w:rsidR="00E4403D" w:rsidRPr="00237F39">
        <w:t xml:space="preserve"> </w:t>
      </w:r>
      <w:r w:rsidRPr="00237F39">
        <w:t>daha</w:t>
      </w:r>
      <w:r w:rsidR="00E4403D" w:rsidRPr="00237F39">
        <w:t xml:space="preserve"> </w:t>
      </w:r>
      <w:r w:rsidRPr="00237F39">
        <w:t>fazla</w:t>
      </w:r>
      <w:r w:rsidR="00E4403D" w:rsidRPr="00237F39">
        <w:t xml:space="preserve"> </w:t>
      </w:r>
      <w:proofErr w:type="spellStart"/>
      <w:r w:rsidRPr="00237F39">
        <w:t>olan</w:t>
      </w:r>
      <w:proofErr w:type="spellEnd"/>
      <w:r w:rsidR="00E4403D" w:rsidRPr="00237F39">
        <w:t xml:space="preserve"> </w:t>
      </w:r>
      <w:proofErr w:type="spellStart"/>
      <w:r w:rsidRPr="00237F39">
        <w:t>taraftakine</w:t>
      </w:r>
      <w:proofErr w:type="spellEnd"/>
      <w:r w:rsidR="00E4403D" w:rsidRPr="00237F39">
        <w:t xml:space="preserve"> </w:t>
      </w:r>
      <w:proofErr w:type="spellStart"/>
      <w:r w:rsidRPr="00237F39">
        <w:t>bölünmesiyle</w:t>
      </w:r>
      <w:proofErr w:type="spellEnd"/>
      <w:r w:rsidR="00E4403D" w:rsidRPr="00237F39">
        <w:t xml:space="preserve"> </w:t>
      </w:r>
      <w:proofErr w:type="spellStart"/>
      <w:r w:rsidRPr="00237F39">
        <w:t>hesaplan</w:t>
      </w:r>
      <w:r w:rsidR="00470395">
        <w:t>dı</w:t>
      </w:r>
      <w:proofErr w:type="spellEnd"/>
      <w:r w:rsidRPr="00237F39">
        <w:t>.</w:t>
      </w:r>
    </w:p>
    <w:p w14:paraId="052FB392" w14:textId="5EBDA32C" w:rsidR="00654077" w:rsidRPr="00237F39" w:rsidRDefault="00D0452F" w:rsidP="00485CE1">
      <w:pPr>
        <w:pStyle w:val="ListeParagraf"/>
        <w:numPr>
          <w:ilvl w:val="0"/>
          <w:numId w:val="2"/>
        </w:numPr>
        <w:spacing w:after="360" w:line="360" w:lineRule="auto"/>
        <w:ind w:left="425" w:hanging="425"/>
        <w:contextualSpacing/>
        <w:jc w:val="both"/>
      </w:pPr>
      <w:r w:rsidRPr="00237F39">
        <w:rPr>
          <w:iCs/>
          <w:color w:val="0D0D0D"/>
        </w:rPr>
        <w:t>Kanal</w:t>
      </w:r>
      <w:r w:rsidR="00E4403D" w:rsidRPr="00237F39">
        <w:rPr>
          <w:iCs/>
          <w:color w:val="0D0D0D"/>
        </w:rPr>
        <w:t xml:space="preserve"> </w:t>
      </w:r>
      <w:r w:rsidRPr="00237F39">
        <w:rPr>
          <w:iCs/>
          <w:color w:val="0D0D0D"/>
        </w:rPr>
        <w:t>transportasyonunun</w:t>
      </w:r>
      <w:r w:rsidR="00E4403D" w:rsidRPr="00237F39">
        <w:rPr>
          <w:iCs/>
          <w:color w:val="0D0D0D"/>
        </w:rPr>
        <w:t xml:space="preserve"> </w:t>
      </w:r>
      <w:r w:rsidRPr="00237F39">
        <w:rPr>
          <w:iCs/>
          <w:color w:val="0D0D0D"/>
        </w:rPr>
        <w:t>yönü:</w:t>
      </w:r>
      <w:r w:rsidR="00E4403D" w:rsidRPr="00237F39">
        <w:rPr>
          <w:iCs/>
          <w:color w:val="0D0D0D"/>
        </w:rPr>
        <w:t xml:space="preserve"> </w:t>
      </w:r>
      <w:r w:rsidRPr="00237F39">
        <w:t>Kanalın</w:t>
      </w:r>
      <w:r w:rsidR="00E4403D" w:rsidRPr="00237F39">
        <w:t xml:space="preserve"> </w:t>
      </w:r>
      <w:r w:rsidRPr="00237F39">
        <w:t>daha</w:t>
      </w:r>
      <w:r w:rsidR="00E4403D" w:rsidRPr="00237F39">
        <w:t xml:space="preserve"> </w:t>
      </w:r>
      <w:r w:rsidRPr="00237F39">
        <w:t>fazla</w:t>
      </w:r>
      <w:r w:rsidR="00E4403D" w:rsidRPr="00237F39">
        <w:t xml:space="preserve"> </w:t>
      </w:r>
      <w:r w:rsidRPr="00237F39">
        <w:t>madde</w:t>
      </w:r>
      <w:r w:rsidR="00E4403D" w:rsidRPr="00237F39">
        <w:t xml:space="preserve"> </w:t>
      </w:r>
      <w:proofErr w:type="spellStart"/>
      <w:r w:rsidRPr="00237F39">
        <w:t>uzaklaştırılan</w:t>
      </w:r>
      <w:proofErr w:type="spellEnd"/>
      <w:r w:rsidR="00E4403D" w:rsidRPr="00237F39">
        <w:t xml:space="preserve"> </w:t>
      </w:r>
      <w:proofErr w:type="spellStart"/>
      <w:r w:rsidRPr="00237F39">
        <w:t>tarafı</w:t>
      </w:r>
      <w:proofErr w:type="spellEnd"/>
      <w:r w:rsidR="00E4403D" w:rsidRPr="00237F39">
        <w:t xml:space="preserve"> </w:t>
      </w:r>
      <w:proofErr w:type="spellStart"/>
      <w:r w:rsidRPr="00237F39">
        <w:t>olarak</w:t>
      </w:r>
      <w:proofErr w:type="spellEnd"/>
      <w:r w:rsidR="00E4403D" w:rsidRPr="00237F39">
        <w:t xml:space="preserve"> </w:t>
      </w:r>
      <w:proofErr w:type="spellStart"/>
      <w:r w:rsidRPr="00237F39">
        <w:t>belirlen</w:t>
      </w:r>
      <w:r w:rsidR="00532E23">
        <w:t>di</w:t>
      </w:r>
      <w:proofErr w:type="spellEnd"/>
      <w:r w:rsidRPr="00237F39">
        <w:t>.</w:t>
      </w:r>
      <w:r w:rsidR="00E4403D" w:rsidRPr="00237F39">
        <w:t xml:space="preserve"> </w:t>
      </w:r>
      <w:r w:rsidRPr="00237F39">
        <w:t>(B</w:t>
      </w:r>
      <w:r w:rsidR="00E4403D" w:rsidRPr="00237F39">
        <w:t xml:space="preserve"> </w:t>
      </w:r>
      <w:r w:rsidRPr="00237F39">
        <w:t>tarafından</w:t>
      </w:r>
      <w:r w:rsidR="00E4403D" w:rsidRPr="00237F39">
        <w:t xml:space="preserve"> </w:t>
      </w:r>
      <w:r w:rsidR="00AA535A" w:rsidRPr="00237F39">
        <w:t>uzaklaştırılan</w:t>
      </w:r>
      <w:r w:rsidR="00E4403D" w:rsidRPr="00237F39">
        <w:t xml:space="preserve"> </w:t>
      </w:r>
      <w:r w:rsidRPr="00237F39">
        <w:t>madde</w:t>
      </w:r>
      <w:r w:rsidR="00E4403D" w:rsidRPr="00237F39">
        <w:t xml:space="preserve"> </w:t>
      </w:r>
      <w:r w:rsidRPr="00237F39">
        <w:t>miktarı</w:t>
      </w:r>
      <w:r w:rsidR="00E4403D" w:rsidRPr="00237F39">
        <w:t xml:space="preserve"> </w:t>
      </w:r>
      <w:r w:rsidRPr="00237F39">
        <w:t>–</w:t>
      </w:r>
      <w:r w:rsidR="00E4403D" w:rsidRPr="00237F39">
        <w:t xml:space="preserve"> </w:t>
      </w:r>
      <w:r w:rsidRPr="00237F39">
        <w:t>A</w:t>
      </w:r>
      <w:r w:rsidR="00E4403D" w:rsidRPr="00237F39">
        <w:t xml:space="preserve"> </w:t>
      </w:r>
      <w:r w:rsidRPr="00237F39">
        <w:t>tarafından</w:t>
      </w:r>
      <w:r w:rsidR="00E4403D" w:rsidRPr="00237F39">
        <w:t xml:space="preserve"> </w:t>
      </w:r>
      <w:r w:rsidR="00AA535A" w:rsidRPr="00237F39">
        <w:t>uzaklaştırılan</w:t>
      </w:r>
      <w:r w:rsidR="00E4403D" w:rsidRPr="00237F39">
        <w:t xml:space="preserve"> </w:t>
      </w:r>
      <w:r w:rsidR="00654077" w:rsidRPr="00237F39">
        <w:t>madde</w:t>
      </w:r>
      <w:r w:rsidR="00E4403D" w:rsidRPr="00237F39">
        <w:t xml:space="preserve"> </w:t>
      </w:r>
      <w:r w:rsidR="00654077" w:rsidRPr="00237F39">
        <w:t>miktarı)</w:t>
      </w:r>
      <w:r w:rsidR="008A399D" w:rsidRPr="00237F39">
        <w:t>.</w:t>
      </w:r>
    </w:p>
    <w:p w14:paraId="1208A376" w14:textId="411F0253" w:rsidR="00654077" w:rsidRPr="00237F39" w:rsidRDefault="00654077" w:rsidP="00485CE1">
      <w:pPr>
        <w:pStyle w:val="ListeParagraf"/>
        <w:numPr>
          <w:ilvl w:val="0"/>
          <w:numId w:val="2"/>
        </w:numPr>
        <w:spacing w:after="360" w:line="360" w:lineRule="auto"/>
        <w:ind w:left="425" w:hanging="425"/>
        <w:contextualSpacing/>
        <w:jc w:val="both"/>
      </w:pPr>
      <w:r w:rsidRPr="00237F39">
        <w:rPr>
          <w:iCs/>
          <w:color w:val="0D0D0D"/>
        </w:rPr>
        <w:t>K</w:t>
      </w:r>
      <w:r w:rsidRPr="00237F39">
        <w:t>anal</w:t>
      </w:r>
      <w:r w:rsidR="00E4403D" w:rsidRPr="00237F39">
        <w:t xml:space="preserve"> </w:t>
      </w:r>
      <w:proofErr w:type="spellStart"/>
      <w:r w:rsidRPr="00237F39">
        <w:t>transportasyonunun</w:t>
      </w:r>
      <w:proofErr w:type="spellEnd"/>
      <w:r w:rsidR="00E4403D" w:rsidRPr="00237F39">
        <w:t xml:space="preserve"> </w:t>
      </w:r>
      <w:proofErr w:type="spellStart"/>
      <w:r w:rsidRPr="00237F39">
        <w:t>miktarı</w:t>
      </w:r>
      <w:proofErr w:type="spellEnd"/>
      <w:r w:rsidRPr="00237F39">
        <w:t>:</w:t>
      </w:r>
      <w:r w:rsidR="00E4403D" w:rsidRPr="00237F39">
        <w:t xml:space="preserve"> </w:t>
      </w:r>
      <w:proofErr w:type="spellStart"/>
      <w:r w:rsidRPr="00237F39">
        <w:t>Kanalın</w:t>
      </w:r>
      <w:proofErr w:type="spellEnd"/>
      <w:r w:rsidR="00E4403D" w:rsidRPr="00237F39">
        <w:t xml:space="preserve"> </w:t>
      </w:r>
      <w:proofErr w:type="spellStart"/>
      <w:r w:rsidR="001A621D">
        <w:t>iki</w:t>
      </w:r>
      <w:proofErr w:type="spellEnd"/>
      <w:r w:rsidR="00E4403D" w:rsidRPr="00237F39">
        <w:t xml:space="preserve"> </w:t>
      </w:r>
      <w:proofErr w:type="spellStart"/>
      <w:r w:rsidRPr="00237F39">
        <w:t>tarafından</w:t>
      </w:r>
      <w:proofErr w:type="spellEnd"/>
      <w:r w:rsidR="00E4403D" w:rsidRPr="00237F39">
        <w:t xml:space="preserve"> </w:t>
      </w:r>
      <w:proofErr w:type="spellStart"/>
      <w:r w:rsidRPr="00237F39">
        <w:t>uzaklaştırılan</w:t>
      </w:r>
      <w:proofErr w:type="spellEnd"/>
      <w:r w:rsidR="00E4403D" w:rsidRPr="00237F39">
        <w:t xml:space="preserve"> </w:t>
      </w:r>
      <w:proofErr w:type="spellStart"/>
      <w:r w:rsidRPr="00237F39">
        <w:t>madde</w:t>
      </w:r>
      <w:proofErr w:type="spellEnd"/>
      <w:r w:rsidR="00E4403D" w:rsidRPr="00237F39">
        <w:t xml:space="preserve"> </w:t>
      </w:r>
      <w:r w:rsidRPr="00237F39">
        <w:t>miktarı</w:t>
      </w:r>
      <w:r w:rsidR="00E4403D" w:rsidRPr="00237F39">
        <w:t xml:space="preserve"> </w:t>
      </w:r>
      <w:r w:rsidRPr="00237F39">
        <w:t>arasındaki</w:t>
      </w:r>
      <w:r w:rsidR="00E4403D" w:rsidRPr="00237F39">
        <w:t xml:space="preserve"> </w:t>
      </w:r>
      <w:r w:rsidRPr="00237F39">
        <w:t>farkın</w:t>
      </w:r>
      <w:r w:rsidR="00E4403D" w:rsidRPr="00237F39">
        <w:t xml:space="preserve"> </w:t>
      </w:r>
      <w:proofErr w:type="spellStart"/>
      <w:r w:rsidRPr="00237F39">
        <w:t>mutlak</w:t>
      </w:r>
      <w:proofErr w:type="spellEnd"/>
      <w:r w:rsidR="00E4403D" w:rsidRPr="00237F39">
        <w:t xml:space="preserve"> </w:t>
      </w:r>
      <w:proofErr w:type="spellStart"/>
      <w:r w:rsidRPr="00237F39">
        <w:t>değeri</w:t>
      </w:r>
      <w:proofErr w:type="spellEnd"/>
      <w:r w:rsidR="00E4403D" w:rsidRPr="00237F39">
        <w:t xml:space="preserve"> </w:t>
      </w:r>
      <w:proofErr w:type="spellStart"/>
      <w:r w:rsidRPr="00237F39">
        <w:t>olarak</w:t>
      </w:r>
      <w:proofErr w:type="spellEnd"/>
      <w:r w:rsidR="00E4403D" w:rsidRPr="00237F39">
        <w:t xml:space="preserve"> </w:t>
      </w:r>
      <w:proofErr w:type="spellStart"/>
      <w:r w:rsidRPr="00237F39">
        <w:t>hesaplan</w:t>
      </w:r>
      <w:r w:rsidR="001A621D">
        <w:t>dı</w:t>
      </w:r>
      <w:proofErr w:type="spellEnd"/>
      <w:r w:rsidR="001A621D">
        <w:t>.</w:t>
      </w:r>
      <w:r w:rsidR="00E4403D" w:rsidRPr="00237F39">
        <w:t xml:space="preserve"> </w:t>
      </w:r>
      <w:r w:rsidRPr="00237F39">
        <w:t>(|B</w:t>
      </w:r>
      <w:r w:rsidR="00E4403D" w:rsidRPr="00237F39">
        <w:t xml:space="preserve"> </w:t>
      </w:r>
      <w:r w:rsidRPr="00237F39">
        <w:t>tarafından</w:t>
      </w:r>
      <w:r w:rsidR="00E4403D" w:rsidRPr="00237F39">
        <w:t xml:space="preserve"> </w:t>
      </w:r>
      <w:r w:rsidR="00AA535A" w:rsidRPr="00237F39">
        <w:t>uzaklaştırılan</w:t>
      </w:r>
      <w:r w:rsidR="00E4403D" w:rsidRPr="00237F39">
        <w:t xml:space="preserve"> </w:t>
      </w:r>
      <w:r w:rsidRPr="00237F39">
        <w:t>madde</w:t>
      </w:r>
      <w:r w:rsidR="00E4403D" w:rsidRPr="00237F39">
        <w:t xml:space="preserve"> </w:t>
      </w:r>
      <w:r w:rsidRPr="00237F39">
        <w:t>miktarı</w:t>
      </w:r>
      <w:r w:rsidR="00E4403D" w:rsidRPr="00237F39">
        <w:t xml:space="preserve"> </w:t>
      </w:r>
      <w:r w:rsidRPr="00237F39">
        <w:t>–</w:t>
      </w:r>
      <w:r w:rsidR="00E4403D" w:rsidRPr="00237F39">
        <w:t xml:space="preserve"> </w:t>
      </w:r>
      <w:r w:rsidRPr="00237F39">
        <w:t>A</w:t>
      </w:r>
      <w:r w:rsidR="00E4403D" w:rsidRPr="00237F39">
        <w:t xml:space="preserve"> </w:t>
      </w:r>
      <w:r w:rsidRPr="00237F39">
        <w:t>tarafından</w:t>
      </w:r>
      <w:r w:rsidR="00E4403D" w:rsidRPr="00237F39">
        <w:t xml:space="preserve"> </w:t>
      </w:r>
      <w:r w:rsidR="00AA535A" w:rsidRPr="00237F39">
        <w:t>uzaklaştırılan</w:t>
      </w:r>
      <w:r w:rsidR="00E4403D" w:rsidRPr="00237F39">
        <w:t xml:space="preserve"> </w:t>
      </w:r>
      <w:r w:rsidRPr="00237F39">
        <w:t>madde</w:t>
      </w:r>
      <w:r w:rsidR="00E4403D" w:rsidRPr="00237F39">
        <w:t xml:space="preserve"> </w:t>
      </w:r>
      <w:r w:rsidRPr="00237F39">
        <w:t>miktarı|)</w:t>
      </w:r>
    </w:p>
    <w:p w14:paraId="70739AEA" w14:textId="593C7A69" w:rsidR="00654077" w:rsidRPr="00237F39" w:rsidRDefault="00654077" w:rsidP="00485CE1">
      <w:pPr>
        <w:pStyle w:val="ListeParagraf"/>
        <w:numPr>
          <w:ilvl w:val="0"/>
          <w:numId w:val="2"/>
        </w:numPr>
        <w:spacing w:after="360" w:line="360" w:lineRule="auto"/>
        <w:ind w:left="425" w:hanging="425"/>
        <w:contextualSpacing/>
        <w:jc w:val="both"/>
      </w:pPr>
      <w:r w:rsidRPr="00237F39">
        <w:t>Şekillendirme</w:t>
      </w:r>
      <w:r w:rsidR="00E4403D" w:rsidRPr="00237F39">
        <w:t xml:space="preserve"> </w:t>
      </w:r>
      <w:r w:rsidRPr="00237F39">
        <w:t>hataları</w:t>
      </w:r>
      <w:r w:rsidR="00621858" w:rsidRPr="00237F39">
        <w:t>:</w:t>
      </w:r>
    </w:p>
    <w:p w14:paraId="1E0AF3ED" w14:textId="173C2DD5" w:rsidR="00654077" w:rsidRPr="00237F39" w:rsidRDefault="00654077" w:rsidP="00485CE1">
      <w:pPr>
        <w:pStyle w:val="ListeParagraf"/>
        <w:numPr>
          <w:ilvl w:val="0"/>
          <w:numId w:val="12"/>
        </w:numPr>
        <w:spacing w:after="360" w:line="360" w:lineRule="auto"/>
        <w:ind w:left="851" w:hanging="425"/>
        <w:contextualSpacing/>
        <w:jc w:val="both"/>
        <w:rPr>
          <w:lang w:val="tr-TR"/>
        </w:rPr>
      </w:pPr>
      <w:r w:rsidRPr="00237F39">
        <w:t>Tehlike</w:t>
      </w:r>
      <w:r w:rsidR="00E4403D" w:rsidRPr="00237F39">
        <w:t xml:space="preserve"> </w:t>
      </w:r>
      <w:r w:rsidRPr="00237F39">
        <w:t>Bölgesi</w:t>
      </w:r>
      <w:r w:rsidR="00E4403D" w:rsidRPr="00237F39">
        <w:t xml:space="preserve"> </w:t>
      </w:r>
      <w:r w:rsidRPr="00237F39">
        <w:t>(Danger</w:t>
      </w:r>
      <w:r w:rsidR="00E4403D" w:rsidRPr="00237F39">
        <w:t xml:space="preserve"> </w:t>
      </w:r>
      <w:r w:rsidRPr="00237F39">
        <w:t>zone):</w:t>
      </w:r>
      <w:r w:rsidR="00E4403D" w:rsidRPr="00237F39">
        <w:rPr>
          <w:lang w:val="tr-TR"/>
        </w:rPr>
        <w:t xml:space="preserve"> </w:t>
      </w:r>
      <w:r w:rsidRPr="00237F39">
        <w:rPr>
          <w:lang w:val="tr-TR"/>
        </w:rPr>
        <w:t>Şekillendirme</w:t>
      </w:r>
      <w:r w:rsidR="00E4403D" w:rsidRPr="00237F39">
        <w:rPr>
          <w:lang w:val="tr-TR"/>
        </w:rPr>
        <w:t xml:space="preserve"> </w:t>
      </w:r>
      <w:r w:rsidRPr="00237F39">
        <w:rPr>
          <w:lang w:val="tr-TR"/>
        </w:rPr>
        <w:t>sonucunda</w:t>
      </w:r>
      <w:r w:rsidR="00E4403D" w:rsidRPr="00237F39">
        <w:rPr>
          <w:lang w:val="tr-TR"/>
        </w:rPr>
        <w:t xml:space="preserve"> </w:t>
      </w:r>
      <w:r w:rsidRPr="00237F39">
        <w:rPr>
          <w:lang w:val="tr-TR"/>
        </w:rPr>
        <w:t>eğimin</w:t>
      </w:r>
      <w:r w:rsidR="00E4403D" w:rsidRPr="00237F39">
        <w:rPr>
          <w:lang w:val="tr-TR"/>
        </w:rPr>
        <w:t xml:space="preserve"> </w:t>
      </w:r>
      <w:r w:rsidRPr="00237F39">
        <w:rPr>
          <w:lang w:val="tr-TR"/>
        </w:rPr>
        <w:t>iç</w:t>
      </w:r>
      <w:r w:rsidR="00E4403D" w:rsidRPr="00237F39">
        <w:rPr>
          <w:lang w:val="tr-TR"/>
        </w:rPr>
        <w:t xml:space="preserve"> </w:t>
      </w:r>
      <w:r w:rsidRPr="00237F39">
        <w:rPr>
          <w:lang w:val="tr-TR"/>
        </w:rPr>
        <w:t>tarafından</w:t>
      </w:r>
      <w:r w:rsidR="00E4403D" w:rsidRPr="00237F39">
        <w:rPr>
          <w:lang w:val="tr-TR"/>
        </w:rPr>
        <w:t xml:space="preserve"> </w:t>
      </w:r>
      <w:r w:rsidRPr="00237F39">
        <w:rPr>
          <w:lang w:val="tr-TR"/>
        </w:rPr>
        <w:t>eğimin</w:t>
      </w:r>
      <w:r w:rsidR="00E4403D" w:rsidRPr="00237F39">
        <w:rPr>
          <w:lang w:val="tr-TR"/>
        </w:rPr>
        <w:t xml:space="preserve"> </w:t>
      </w:r>
      <w:r w:rsidRPr="00237F39">
        <w:rPr>
          <w:lang w:val="tr-TR"/>
        </w:rPr>
        <w:t>dış</w:t>
      </w:r>
      <w:r w:rsidR="00E4403D" w:rsidRPr="00237F39">
        <w:rPr>
          <w:lang w:val="tr-TR"/>
        </w:rPr>
        <w:t xml:space="preserve"> </w:t>
      </w:r>
      <w:r w:rsidRPr="00237F39">
        <w:rPr>
          <w:lang w:val="tr-TR"/>
        </w:rPr>
        <w:t>tarafına</w:t>
      </w:r>
      <w:r w:rsidR="00E4403D" w:rsidRPr="00237F39">
        <w:rPr>
          <w:lang w:val="tr-TR"/>
        </w:rPr>
        <w:t xml:space="preserve"> </w:t>
      </w:r>
      <w:r w:rsidRPr="00237F39">
        <w:rPr>
          <w:lang w:val="tr-TR"/>
        </w:rPr>
        <w:t>göre</w:t>
      </w:r>
      <w:r w:rsidR="00E4403D" w:rsidRPr="00237F39">
        <w:rPr>
          <w:lang w:val="tr-TR"/>
        </w:rPr>
        <w:t xml:space="preserve"> </w:t>
      </w:r>
      <w:r w:rsidRPr="00237F39">
        <w:rPr>
          <w:lang w:val="tr-TR"/>
        </w:rPr>
        <w:t>daha</w:t>
      </w:r>
      <w:r w:rsidR="00E4403D" w:rsidRPr="00237F39">
        <w:rPr>
          <w:lang w:val="tr-TR"/>
        </w:rPr>
        <w:t xml:space="preserve"> </w:t>
      </w:r>
      <w:r w:rsidRPr="00237F39">
        <w:rPr>
          <w:lang w:val="tr-TR"/>
        </w:rPr>
        <w:t>fazla</w:t>
      </w:r>
      <w:r w:rsidR="00E4403D" w:rsidRPr="00237F39">
        <w:rPr>
          <w:lang w:val="tr-TR"/>
        </w:rPr>
        <w:t xml:space="preserve"> </w:t>
      </w:r>
      <w:r w:rsidRPr="00237F39">
        <w:rPr>
          <w:lang w:val="tr-TR"/>
        </w:rPr>
        <w:t>madde</w:t>
      </w:r>
      <w:r w:rsidR="00E4403D" w:rsidRPr="00237F39">
        <w:rPr>
          <w:lang w:val="tr-TR"/>
        </w:rPr>
        <w:t xml:space="preserve"> </w:t>
      </w:r>
      <w:r w:rsidRPr="00237F39">
        <w:rPr>
          <w:lang w:val="tr-TR"/>
        </w:rPr>
        <w:t>kaldırılmasıyla</w:t>
      </w:r>
      <w:r w:rsidR="00E4403D" w:rsidRPr="00237F39">
        <w:rPr>
          <w:lang w:val="tr-TR"/>
        </w:rPr>
        <w:t xml:space="preserve"> </w:t>
      </w:r>
      <w:r w:rsidRPr="00237F39">
        <w:rPr>
          <w:lang w:val="tr-TR"/>
        </w:rPr>
        <w:t>oluşan</w:t>
      </w:r>
      <w:r w:rsidR="00E4403D" w:rsidRPr="00237F39">
        <w:rPr>
          <w:lang w:val="tr-TR"/>
        </w:rPr>
        <w:t xml:space="preserve"> </w:t>
      </w:r>
      <w:r w:rsidRPr="00237F39">
        <w:rPr>
          <w:lang w:val="tr-TR"/>
        </w:rPr>
        <w:t>bölgedir.</w:t>
      </w:r>
    </w:p>
    <w:p w14:paraId="253C9AC0" w14:textId="7AB6F17C" w:rsidR="00654077" w:rsidRPr="00237F39" w:rsidRDefault="00654077" w:rsidP="00485CE1">
      <w:pPr>
        <w:pStyle w:val="ListeParagraf"/>
        <w:numPr>
          <w:ilvl w:val="0"/>
          <w:numId w:val="12"/>
        </w:numPr>
        <w:spacing w:after="360" w:line="360" w:lineRule="auto"/>
        <w:ind w:left="851" w:hanging="425"/>
        <w:contextualSpacing/>
        <w:jc w:val="both"/>
      </w:pPr>
      <w:r w:rsidRPr="00237F39">
        <w:lastRenderedPageBreak/>
        <w:t>Basamak</w:t>
      </w:r>
      <w:r w:rsidR="00E4403D" w:rsidRPr="00237F39">
        <w:t xml:space="preserve"> </w:t>
      </w:r>
      <w:r w:rsidRPr="00237F39">
        <w:t>(Ledge):</w:t>
      </w:r>
      <w:r w:rsidR="00E4403D" w:rsidRPr="00237F39">
        <w:t xml:space="preserve"> </w:t>
      </w:r>
      <w:r w:rsidRPr="00237F39">
        <w:t>Kök</w:t>
      </w:r>
      <w:r w:rsidR="00E4403D" w:rsidRPr="00237F39">
        <w:t xml:space="preserve"> </w:t>
      </w:r>
      <w:r w:rsidRPr="00237F39">
        <w:t>kanal</w:t>
      </w:r>
      <w:r w:rsidR="00E4403D" w:rsidRPr="00237F39">
        <w:t xml:space="preserve"> </w:t>
      </w:r>
      <w:r w:rsidRPr="00237F39">
        <w:t>içinde</w:t>
      </w:r>
      <w:r w:rsidR="00E4403D" w:rsidRPr="00237F39">
        <w:t xml:space="preserve"> </w:t>
      </w:r>
      <w:r w:rsidRPr="00237F39">
        <w:t>eğiminin</w:t>
      </w:r>
      <w:r w:rsidR="00E4403D" w:rsidRPr="00237F39">
        <w:t xml:space="preserve"> </w:t>
      </w:r>
      <w:r w:rsidRPr="00237F39">
        <w:t>dış</w:t>
      </w:r>
      <w:r w:rsidR="00E4403D" w:rsidRPr="00237F39">
        <w:t xml:space="preserve"> </w:t>
      </w:r>
      <w:r w:rsidRPr="00237F39">
        <w:t>duvarında</w:t>
      </w:r>
      <w:r w:rsidR="00E4403D" w:rsidRPr="00237F39">
        <w:t xml:space="preserve"> </w:t>
      </w:r>
      <w:r w:rsidRPr="00237F39">
        <w:t>düz</w:t>
      </w:r>
      <w:r w:rsidR="00E4403D" w:rsidRPr="00237F39">
        <w:t xml:space="preserve"> </w:t>
      </w:r>
      <w:r w:rsidRPr="00237F39">
        <w:t>bir</w:t>
      </w:r>
      <w:r w:rsidR="00E4403D" w:rsidRPr="00237F39">
        <w:t xml:space="preserve"> </w:t>
      </w:r>
      <w:r w:rsidRPr="00237F39">
        <w:t>basamak</w:t>
      </w:r>
      <w:r w:rsidR="00E4403D" w:rsidRPr="00237F39">
        <w:t xml:space="preserve"> </w:t>
      </w:r>
      <w:r w:rsidRPr="00237F39">
        <w:t>şeklinde</w:t>
      </w:r>
      <w:r w:rsidR="00E4403D" w:rsidRPr="00237F39">
        <w:t xml:space="preserve"> </w:t>
      </w:r>
      <w:r w:rsidRPr="00237F39">
        <w:t>ortaya</w:t>
      </w:r>
      <w:r w:rsidR="00E4403D" w:rsidRPr="00237F39">
        <w:t xml:space="preserve"> </w:t>
      </w:r>
      <w:r w:rsidRPr="00237F39">
        <w:t>çıkar.</w:t>
      </w:r>
      <w:r w:rsidR="00E4403D" w:rsidRPr="00237F39">
        <w:t xml:space="preserve"> </w:t>
      </w:r>
      <w:r w:rsidRPr="00237F39">
        <w:t>Koronalinde</w:t>
      </w:r>
      <w:r w:rsidR="00E4403D" w:rsidRPr="00237F39">
        <w:t xml:space="preserve"> </w:t>
      </w:r>
      <w:r w:rsidRPr="00237F39">
        <w:t>sıklıkla</w:t>
      </w:r>
      <w:r w:rsidR="00E4403D" w:rsidRPr="00237F39">
        <w:t xml:space="preserve"> </w:t>
      </w:r>
      <w:r w:rsidRPr="00237F39">
        <w:t>dar</w:t>
      </w:r>
      <w:r w:rsidR="00E4403D" w:rsidRPr="00237F39">
        <w:t xml:space="preserve"> </w:t>
      </w:r>
      <w:r w:rsidRPr="00237F39">
        <w:t>bir</w:t>
      </w:r>
      <w:r w:rsidR="00E4403D" w:rsidRPr="00237F39">
        <w:t xml:space="preserve"> </w:t>
      </w:r>
      <w:r w:rsidRPr="00237F39">
        <w:t>bölge</w:t>
      </w:r>
      <w:r w:rsidR="00E4403D" w:rsidRPr="00237F39">
        <w:t xml:space="preserve"> </w:t>
      </w:r>
      <w:r w:rsidRPr="00237F39">
        <w:t>bulunur.</w:t>
      </w:r>
    </w:p>
    <w:p w14:paraId="21096E73" w14:textId="646324B3" w:rsidR="00654077" w:rsidRPr="00237F39" w:rsidRDefault="00654077" w:rsidP="00485CE1">
      <w:pPr>
        <w:pStyle w:val="ListeParagraf"/>
        <w:numPr>
          <w:ilvl w:val="0"/>
          <w:numId w:val="12"/>
        </w:numPr>
        <w:spacing w:after="360" w:line="360" w:lineRule="auto"/>
        <w:ind w:left="851" w:hanging="425"/>
        <w:contextualSpacing/>
        <w:jc w:val="both"/>
      </w:pPr>
      <w:r w:rsidRPr="00237F39">
        <w:t>Apikal</w:t>
      </w:r>
      <w:r w:rsidR="00E4403D" w:rsidRPr="00237F39">
        <w:t xml:space="preserve"> </w:t>
      </w:r>
      <w:r w:rsidRPr="00237F39">
        <w:t>‘‘zip’’</w:t>
      </w:r>
      <w:r w:rsidR="00E4403D" w:rsidRPr="00237F39">
        <w:t xml:space="preserve"> </w:t>
      </w:r>
      <w:r w:rsidRPr="00237F39">
        <w:t>oluşumu:</w:t>
      </w:r>
      <w:r w:rsidR="00E4403D" w:rsidRPr="00237F39">
        <w:t xml:space="preserve"> </w:t>
      </w:r>
      <w:r w:rsidRPr="00237F39">
        <w:t>Mekanik</w:t>
      </w:r>
      <w:r w:rsidR="00E4403D" w:rsidRPr="00237F39">
        <w:t xml:space="preserve"> </w:t>
      </w:r>
      <w:r w:rsidRPr="00237F39">
        <w:t>preparasyonda</w:t>
      </w:r>
      <w:r w:rsidR="00E4403D" w:rsidRPr="00237F39">
        <w:t xml:space="preserve"> </w:t>
      </w:r>
      <w:r w:rsidRPr="00237F39">
        <w:t>kullanılan</w:t>
      </w:r>
      <w:r w:rsidR="00E4403D" w:rsidRPr="00237F39">
        <w:t xml:space="preserve"> </w:t>
      </w:r>
      <w:r w:rsidRPr="00237F39">
        <w:t>kanal</w:t>
      </w:r>
      <w:r w:rsidR="00E4403D" w:rsidRPr="00237F39">
        <w:t xml:space="preserve"> </w:t>
      </w:r>
      <w:r w:rsidRPr="00237F39">
        <w:t>aletlerinin</w:t>
      </w:r>
      <w:r w:rsidR="00E4403D" w:rsidRPr="00237F39">
        <w:t xml:space="preserve"> </w:t>
      </w:r>
      <w:r w:rsidRPr="00237F39">
        <w:t>eğimli</w:t>
      </w:r>
      <w:r w:rsidR="00E4403D" w:rsidRPr="00237F39">
        <w:t xml:space="preserve"> </w:t>
      </w:r>
      <w:r w:rsidRPr="00237F39">
        <w:t>bir</w:t>
      </w:r>
      <w:r w:rsidR="00E4403D" w:rsidRPr="00237F39">
        <w:t xml:space="preserve"> </w:t>
      </w:r>
      <w:r w:rsidRPr="00237F39">
        <w:t>kanalın</w:t>
      </w:r>
      <w:r w:rsidR="00E4403D" w:rsidRPr="00237F39">
        <w:t xml:space="preserve"> </w:t>
      </w:r>
      <w:r w:rsidR="00D1131D" w:rsidRPr="00237F39">
        <w:t>içerisinde</w:t>
      </w:r>
      <w:r w:rsidR="00E4403D" w:rsidRPr="00237F39">
        <w:t xml:space="preserve"> </w:t>
      </w:r>
      <w:r w:rsidRPr="00237F39">
        <w:t>düzleşme</w:t>
      </w:r>
      <w:r w:rsidR="00E4403D" w:rsidRPr="00237F39">
        <w:t xml:space="preserve"> </w:t>
      </w:r>
      <w:r w:rsidRPr="00237F39">
        <w:t>eğiliminden</w:t>
      </w:r>
      <w:r w:rsidR="00E4403D" w:rsidRPr="00237F39">
        <w:t xml:space="preserve"> </w:t>
      </w:r>
      <w:r w:rsidRPr="00237F39">
        <w:t>kaynaklanır.</w:t>
      </w:r>
    </w:p>
    <w:p w14:paraId="2E29BE10" w14:textId="0A68E9F6" w:rsidR="004935C3" w:rsidRPr="00237F39" w:rsidRDefault="00654077" w:rsidP="00485CE1">
      <w:pPr>
        <w:pStyle w:val="ListeParagraf"/>
        <w:numPr>
          <w:ilvl w:val="0"/>
          <w:numId w:val="12"/>
        </w:numPr>
        <w:spacing w:after="360" w:line="360" w:lineRule="auto"/>
        <w:ind w:left="851" w:hanging="425"/>
        <w:contextualSpacing/>
        <w:jc w:val="both"/>
        <w:rPr>
          <w:b/>
          <w:bCs/>
        </w:rPr>
      </w:pPr>
      <w:r w:rsidRPr="00237F39">
        <w:t>Daralma</w:t>
      </w:r>
      <w:r w:rsidR="00E4403D" w:rsidRPr="00237F39">
        <w:t xml:space="preserve"> </w:t>
      </w:r>
      <w:r w:rsidRPr="00237F39">
        <w:t>(Narrowing):</w:t>
      </w:r>
      <w:r w:rsidR="00E4403D" w:rsidRPr="00237F39">
        <w:t xml:space="preserve"> </w:t>
      </w:r>
      <w:r w:rsidRPr="00237F39">
        <w:t>S-şekilli</w:t>
      </w:r>
      <w:r w:rsidR="00E4403D" w:rsidRPr="00237F39">
        <w:t xml:space="preserve"> </w:t>
      </w:r>
      <w:r w:rsidRPr="00237F39">
        <w:t>kanalların</w:t>
      </w:r>
      <w:r w:rsidR="00E4403D" w:rsidRPr="00237F39">
        <w:t xml:space="preserve"> </w:t>
      </w:r>
      <w:r w:rsidRPr="00237F39">
        <w:t>koronal</w:t>
      </w:r>
      <w:r w:rsidR="00E4403D" w:rsidRPr="00237F39">
        <w:t xml:space="preserve"> </w:t>
      </w:r>
      <w:r w:rsidRPr="00237F39">
        <w:t>bölümdeki</w:t>
      </w:r>
      <w:r w:rsidR="00E4403D" w:rsidRPr="00237F39">
        <w:t xml:space="preserve"> </w:t>
      </w:r>
      <w:r w:rsidRPr="00237F39">
        <w:t>düz</w:t>
      </w:r>
      <w:r w:rsidR="00E4403D" w:rsidRPr="00237F39">
        <w:t xml:space="preserve"> </w:t>
      </w:r>
      <w:r w:rsidRPr="00237F39">
        <w:t>kısımda</w:t>
      </w:r>
      <w:r w:rsidR="00E4403D" w:rsidRPr="00237F39">
        <w:t xml:space="preserve"> </w:t>
      </w:r>
      <w:r w:rsidRPr="00237F39">
        <w:t>koronal</w:t>
      </w:r>
      <w:r w:rsidR="00E4403D" w:rsidRPr="00237F39">
        <w:t xml:space="preserve"> </w:t>
      </w:r>
      <w:r w:rsidRPr="00237F39">
        <w:t>eğim</w:t>
      </w:r>
      <w:r w:rsidR="00E4403D" w:rsidRPr="00237F39">
        <w:t xml:space="preserve"> </w:t>
      </w:r>
      <w:r w:rsidRPr="00237F39">
        <w:t>bölgesinin</w:t>
      </w:r>
      <w:r w:rsidR="00E4403D" w:rsidRPr="00237F39">
        <w:t xml:space="preserve"> </w:t>
      </w:r>
      <w:r w:rsidRPr="00237F39">
        <w:t>iç</w:t>
      </w:r>
      <w:r w:rsidR="00E4403D" w:rsidRPr="00237F39">
        <w:t xml:space="preserve"> </w:t>
      </w:r>
      <w:r w:rsidRPr="00237F39">
        <w:t>tarafı</w:t>
      </w:r>
      <w:r w:rsidR="00E4403D" w:rsidRPr="00237F39">
        <w:t xml:space="preserve"> </w:t>
      </w:r>
      <w:r w:rsidRPr="00237F39">
        <w:t>yönünde</w:t>
      </w:r>
      <w:r w:rsidR="00E4403D" w:rsidRPr="00237F39">
        <w:t xml:space="preserve"> </w:t>
      </w:r>
      <w:r w:rsidRPr="00237F39">
        <w:t>koronale</w:t>
      </w:r>
      <w:r w:rsidR="00E4403D" w:rsidRPr="00237F39">
        <w:t xml:space="preserve"> </w:t>
      </w:r>
      <w:r w:rsidRPr="00237F39">
        <w:t>gidildikçe</w:t>
      </w:r>
      <w:r w:rsidR="00E4403D" w:rsidRPr="00237F39">
        <w:t xml:space="preserve"> </w:t>
      </w:r>
      <w:r w:rsidRPr="00237F39">
        <w:t>azalan</w:t>
      </w:r>
      <w:r w:rsidR="00E4403D" w:rsidRPr="00237F39">
        <w:t xml:space="preserve"> </w:t>
      </w:r>
      <w:r w:rsidRPr="00237F39">
        <w:t>miktarda</w:t>
      </w:r>
      <w:r w:rsidR="00E4403D" w:rsidRPr="00237F39">
        <w:t xml:space="preserve"> </w:t>
      </w:r>
      <w:r w:rsidRPr="00237F39">
        <w:t>madde</w:t>
      </w:r>
      <w:r w:rsidR="00E4403D" w:rsidRPr="00237F39">
        <w:t xml:space="preserve"> </w:t>
      </w:r>
      <w:r w:rsidRPr="00237F39">
        <w:t>kaldırılmasıyla</w:t>
      </w:r>
      <w:r w:rsidR="00E4403D" w:rsidRPr="00237F39">
        <w:t xml:space="preserve"> </w:t>
      </w:r>
      <w:r w:rsidRPr="00237F39">
        <w:t>meydana</w:t>
      </w:r>
      <w:r w:rsidR="00E4403D" w:rsidRPr="00237F39">
        <w:t xml:space="preserve"> </w:t>
      </w:r>
      <w:r w:rsidRPr="00237F39">
        <w:t>gelir</w:t>
      </w:r>
      <w:r w:rsidR="00CD15D6" w:rsidRPr="00237F39">
        <w:t>.</w:t>
      </w:r>
    </w:p>
    <w:p w14:paraId="01A650EB" w14:textId="0981197F" w:rsidR="004935C3" w:rsidRPr="00237F39" w:rsidRDefault="00C15AE2" w:rsidP="00C15AE2">
      <w:pPr>
        <w:pStyle w:val="Balk3"/>
      </w:pPr>
      <w:bookmarkStart w:id="52" w:name="_Toc134102411"/>
      <w:r w:rsidRPr="00237F39">
        <w:t xml:space="preserve">3.6.1. </w:t>
      </w:r>
      <w:r w:rsidR="00362853" w:rsidRPr="00237F39">
        <w:t>İstat</w:t>
      </w:r>
      <w:r w:rsidR="00AE23D3" w:rsidRPr="00237F39">
        <w:t>istik</w:t>
      </w:r>
      <w:r w:rsidR="00362853" w:rsidRPr="00237F39">
        <w:t>sel</w:t>
      </w:r>
      <w:r w:rsidR="00E4403D" w:rsidRPr="00237F39">
        <w:t xml:space="preserve"> </w:t>
      </w:r>
      <w:r w:rsidR="008A399D" w:rsidRPr="00237F39">
        <w:t>analiz</w:t>
      </w:r>
      <w:bookmarkEnd w:id="52"/>
    </w:p>
    <w:p w14:paraId="5C2731D1" w14:textId="044B705D" w:rsidR="004935C3" w:rsidRPr="00237F39" w:rsidRDefault="00443C29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Veri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rogram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WRS2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ake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B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PSS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23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ali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D571B" w:rsidRPr="00237F39">
        <w:rPr>
          <w:rFonts w:ascii="Times New Roman" w:hAnsi="Times New Roman"/>
          <w:sz w:val="24"/>
          <w:szCs w:val="24"/>
        </w:rPr>
        <w:t>edilmiş, norm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ağılı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uygunlu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hapiro-Wil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s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ncelen</w:t>
      </w:r>
      <w:r w:rsidR="001A621D">
        <w:rPr>
          <w:rFonts w:ascii="Times New Roman" w:hAnsi="Times New Roman"/>
          <w:sz w:val="24"/>
          <w:szCs w:val="24"/>
        </w:rPr>
        <w:t>di</w:t>
      </w:r>
      <w:r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le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ö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orm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ağılı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uy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tala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üre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rşılaştırılm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939A1" w:rsidRPr="00237F39">
        <w:rPr>
          <w:rFonts w:ascii="Times New Roman" w:hAnsi="Times New Roman"/>
          <w:sz w:val="24"/>
          <w:szCs w:val="24"/>
        </w:rPr>
        <w:t>t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939A1" w:rsidRPr="00237F39">
        <w:rPr>
          <w:rFonts w:ascii="Times New Roman" w:hAnsi="Times New Roman"/>
          <w:sz w:val="24"/>
          <w:szCs w:val="24"/>
        </w:rPr>
        <w:t>yönlü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939A1" w:rsidRPr="00237F39">
        <w:rPr>
          <w:rFonts w:ascii="Times New Roman" w:hAnsi="Times New Roman"/>
          <w:sz w:val="24"/>
          <w:szCs w:val="24"/>
        </w:rPr>
        <w:t>varyans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939A1" w:rsidRPr="00237F39">
        <w:rPr>
          <w:rFonts w:ascii="Times New Roman" w:hAnsi="Times New Roman"/>
          <w:sz w:val="24"/>
          <w:szCs w:val="24"/>
        </w:rPr>
        <w:t>analiz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ullanıl</w:t>
      </w:r>
      <w:r w:rsidR="00055591">
        <w:rPr>
          <w:rFonts w:ascii="Times New Roman" w:hAnsi="Times New Roman"/>
          <w:sz w:val="24"/>
          <w:szCs w:val="24"/>
        </w:rPr>
        <w:t>d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okl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rşılaştırma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mha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939A1" w:rsidRPr="00237F39">
        <w:rPr>
          <w:rFonts w:ascii="Times New Roman" w:hAnsi="Times New Roman"/>
          <w:sz w:val="24"/>
          <w:szCs w:val="24"/>
        </w:rPr>
        <w:t>t</w:t>
      </w:r>
      <w:r w:rsidRPr="00237F39">
        <w:rPr>
          <w:rFonts w:ascii="Times New Roman" w:hAnsi="Times New Roman"/>
          <w:sz w:val="24"/>
          <w:szCs w:val="24"/>
        </w:rPr>
        <w:t>es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apıl</w:t>
      </w:r>
      <w:r w:rsidR="00D75EE9">
        <w:rPr>
          <w:rFonts w:ascii="Times New Roman" w:hAnsi="Times New Roman"/>
          <w:sz w:val="24"/>
          <w:szCs w:val="24"/>
        </w:rPr>
        <w:t xml:space="preserve">dı. </w:t>
      </w:r>
      <w:r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oktay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ö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orm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ağılı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uymay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A7787" w:rsidRPr="00237F39">
        <w:rPr>
          <w:rFonts w:ascii="Times New Roman" w:hAnsi="Times New Roman"/>
          <w:sz w:val="24"/>
          <w:szCs w:val="24"/>
        </w:rPr>
        <w:t>değer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A7787" w:rsidRPr="00237F39">
        <w:rPr>
          <w:rFonts w:ascii="Times New Roman" w:hAnsi="Times New Roman"/>
          <w:sz w:val="24"/>
          <w:szCs w:val="24"/>
        </w:rPr>
        <w:t>i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A7787" w:rsidRPr="00237F39">
        <w:rPr>
          <w:rFonts w:ascii="Times New Roman" w:hAnsi="Times New Roman"/>
          <w:sz w:val="24"/>
          <w:szCs w:val="24"/>
        </w:rPr>
        <w:t>yönlü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OB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OV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A7787" w:rsidRPr="00237F39">
        <w:rPr>
          <w:rFonts w:ascii="Times New Roman" w:hAnsi="Times New Roman"/>
          <w:sz w:val="24"/>
          <w:szCs w:val="24"/>
        </w:rPr>
        <w:t>t</w:t>
      </w:r>
      <w:r w:rsidRPr="00237F39">
        <w:rPr>
          <w:rFonts w:ascii="Times New Roman" w:hAnsi="Times New Roman"/>
          <w:sz w:val="24"/>
          <w:szCs w:val="24"/>
        </w:rPr>
        <w:t>es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medy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önte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ullanılarak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ncelen</w:t>
      </w:r>
      <w:r w:rsidR="00D75EE9">
        <w:rPr>
          <w:rFonts w:ascii="Times New Roman" w:hAnsi="Times New Roman"/>
          <w:sz w:val="24"/>
          <w:szCs w:val="24"/>
        </w:rPr>
        <w:t>d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ali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onuç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tanc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minimu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–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aksimum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l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unul</w:t>
      </w:r>
      <w:r w:rsidR="00D75EE9">
        <w:rPr>
          <w:rFonts w:ascii="Times New Roman" w:hAnsi="Times New Roman"/>
          <w:sz w:val="24"/>
          <w:szCs w:val="24"/>
        </w:rPr>
        <w:t>du</w:t>
      </w:r>
      <w:r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üze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oktay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ö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orm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ağılı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uymay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A7787" w:rsidRPr="00237F39">
        <w:rPr>
          <w:rFonts w:ascii="Times New Roman" w:hAnsi="Times New Roman"/>
          <w:sz w:val="24"/>
          <w:szCs w:val="24"/>
        </w:rPr>
        <w:t>ü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A7787" w:rsidRPr="00237F39">
        <w:rPr>
          <w:rFonts w:ascii="Times New Roman" w:hAnsi="Times New Roman"/>
          <w:sz w:val="24"/>
          <w:szCs w:val="24"/>
        </w:rPr>
        <w:t>yönlü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OB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OV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A7787" w:rsidRPr="00237F39">
        <w:rPr>
          <w:rFonts w:ascii="Times New Roman" w:hAnsi="Times New Roman"/>
          <w:sz w:val="24"/>
          <w:szCs w:val="24"/>
        </w:rPr>
        <w:t>t</w:t>
      </w:r>
      <w:r w:rsidRPr="00237F39">
        <w:rPr>
          <w:rFonts w:ascii="Times New Roman" w:hAnsi="Times New Roman"/>
          <w:sz w:val="24"/>
          <w:szCs w:val="24"/>
        </w:rPr>
        <w:t>es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trimme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e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önte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ullanılarak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ncelen</w:t>
      </w:r>
      <w:r w:rsidR="00D75EE9">
        <w:rPr>
          <w:rFonts w:ascii="Times New Roman" w:hAnsi="Times New Roman"/>
          <w:sz w:val="24"/>
          <w:szCs w:val="24"/>
        </w:rPr>
        <w:t>d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ali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onuç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rimme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e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tandar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at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l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unul</w:t>
      </w:r>
      <w:r w:rsidR="00D75EE9">
        <w:rPr>
          <w:rFonts w:ascii="Times New Roman" w:hAnsi="Times New Roman"/>
          <w:sz w:val="24"/>
          <w:szCs w:val="24"/>
        </w:rPr>
        <w:t>du</w:t>
      </w:r>
      <w:r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okl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rşılaştırma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onferro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3566" w:rsidRPr="00237F39">
        <w:rPr>
          <w:rFonts w:ascii="Times New Roman" w:hAnsi="Times New Roman"/>
          <w:sz w:val="24"/>
          <w:szCs w:val="24"/>
        </w:rPr>
        <w:t>d</w:t>
      </w:r>
      <w:r w:rsidRPr="00237F39">
        <w:rPr>
          <w:rFonts w:ascii="Times New Roman" w:hAnsi="Times New Roman"/>
          <w:sz w:val="24"/>
          <w:szCs w:val="24"/>
        </w:rPr>
        <w:t>üzeltm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apıl</w:t>
      </w:r>
      <w:r w:rsidR="00D75EE9">
        <w:rPr>
          <w:rFonts w:ascii="Times New Roman" w:hAnsi="Times New Roman"/>
          <w:sz w:val="24"/>
          <w:szCs w:val="24"/>
        </w:rPr>
        <w:t>dı</w:t>
      </w:r>
      <w:r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ne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üzey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&lt;0,05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3566" w:rsidRPr="00237F39">
        <w:rPr>
          <w:rFonts w:ascii="Times New Roman" w:hAnsi="Times New Roman"/>
          <w:sz w:val="24"/>
          <w:szCs w:val="24"/>
        </w:rPr>
        <w:t>belirlen</w:t>
      </w:r>
      <w:r w:rsidR="00D75EE9">
        <w:rPr>
          <w:rFonts w:ascii="Times New Roman" w:hAnsi="Times New Roman"/>
          <w:sz w:val="24"/>
          <w:szCs w:val="24"/>
        </w:rPr>
        <w:t>di</w:t>
      </w:r>
      <w:r w:rsidRPr="00237F39">
        <w:rPr>
          <w:rFonts w:ascii="Times New Roman" w:hAnsi="Times New Roman"/>
          <w:sz w:val="24"/>
          <w:szCs w:val="24"/>
        </w:rPr>
        <w:t>.</w:t>
      </w:r>
    </w:p>
    <w:p w14:paraId="0FD5E239" w14:textId="77777777" w:rsidR="008A399D" w:rsidRPr="00237F39" w:rsidRDefault="008A399D">
      <w:pPr>
        <w:spacing w:after="0" w:line="240" w:lineRule="auto"/>
        <w:rPr>
          <w:rFonts w:ascii="Times New Roman" w:hAnsi="Times New Roman"/>
          <w:b/>
          <w:bCs/>
          <w:sz w:val="24"/>
          <w:szCs w:val="24"/>
        </w:rPr>
      </w:pPr>
    </w:p>
    <w:p w14:paraId="0C6364C9" w14:textId="77777777" w:rsidR="008A399D" w:rsidRPr="00237F39" w:rsidRDefault="008A399D">
      <w:pPr>
        <w:spacing w:after="0" w:line="240" w:lineRule="auto"/>
        <w:rPr>
          <w:rFonts w:ascii="Times New Roman" w:hAnsi="Times New Roman"/>
          <w:b/>
          <w:bCs/>
          <w:sz w:val="24"/>
          <w:szCs w:val="24"/>
        </w:rPr>
      </w:pPr>
    </w:p>
    <w:p w14:paraId="0D7DD361" w14:textId="77777777" w:rsidR="008A399D" w:rsidRPr="00237F39" w:rsidRDefault="008A399D">
      <w:pPr>
        <w:spacing w:after="0" w:line="240" w:lineRule="auto"/>
        <w:rPr>
          <w:rFonts w:ascii="Times New Roman" w:hAnsi="Times New Roman"/>
          <w:b/>
          <w:bCs/>
          <w:sz w:val="24"/>
          <w:szCs w:val="24"/>
        </w:rPr>
      </w:pPr>
      <w:r w:rsidRPr="00237F39">
        <w:rPr>
          <w:rFonts w:ascii="Times New Roman" w:hAnsi="Times New Roman"/>
          <w:b/>
          <w:bCs/>
          <w:sz w:val="24"/>
          <w:szCs w:val="24"/>
        </w:rPr>
        <w:br w:type="page"/>
      </w:r>
    </w:p>
    <w:p w14:paraId="689DB41E" w14:textId="77777777" w:rsidR="008A399D" w:rsidRPr="00237F39" w:rsidRDefault="008A399D">
      <w:pPr>
        <w:spacing w:after="0" w:line="240" w:lineRule="auto"/>
        <w:rPr>
          <w:rFonts w:ascii="Times New Roman" w:hAnsi="Times New Roman"/>
          <w:b/>
          <w:bCs/>
          <w:sz w:val="24"/>
          <w:szCs w:val="24"/>
        </w:rPr>
      </w:pPr>
    </w:p>
    <w:p w14:paraId="687DB03C" w14:textId="2F22E451" w:rsidR="004E6A49" w:rsidRPr="00237F39" w:rsidRDefault="004E6A49">
      <w:pPr>
        <w:spacing w:after="0" w:line="240" w:lineRule="auto"/>
        <w:rPr>
          <w:rFonts w:ascii="Times New Roman" w:hAnsi="Times New Roman"/>
          <w:b/>
          <w:bCs/>
          <w:sz w:val="24"/>
          <w:szCs w:val="24"/>
        </w:rPr>
      </w:pPr>
      <w:r w:rsidRPr="00237F39">
        <w:rPr>
          <w:rFonts w:ascii="Times New Roman" w:hAnsi="Times New Roman"/>
          <w:b/>
          <w:bCs/>
          <w:sz w:val="24"/>
          <w:szCs w:val="24"/>
        </w:rPr>
        <w:br w:type="page"/>
      </w:r>
    </w:p>
    <w:p w14:paraId="3112DDE0" w14:textId="107EAD62" w:rsidR="00722FC6" w:rsidRPr="00237F39" w:rsidRDefault="00ED5F64" w:rsidP="00485CE1">
      <w:pPr>
        <w:pStyle w:val="Balk1"/>
        <w:numPr>
          <w:ilvl w:val="0"/>
          <w:numId w:val="8"/>
        </w:numPr>
        <w:ind w:left="284" w:hanging="284"/>
      </w:pPr>
      <w:bookmarkStart w:id="53" w:name="_Toc134102412"/>
      <w:r w:rsidRPr="00237F39">
        <w:lastRenderedPageBreak/>
        <w:t>BULGULAR</w:t>
      </w:r>
      <w:bookmarkEnd w:id="53"/>
    </w:p>
    <w:p w14:paraId="4A567783" w14:textId="7E2FDDDF" w:rsidR="00E51F45" w:rsidRPr="00237F39" w:rsidRDefault="00197622" w:rsidP="008A399D">
      <w:pPr>
        <w:pStyle w:val="Balk2"/>
      </w:pPr>
      <w:bookmarkStart w:id="54" w:name="_Toc134102413"/>
      <w:r w:rsidRPr="00237F39">
        <w:t>4.1.</w:t>
      </w:r>
      <w:r w:rsidR="008A399D" w:rsidRPr="00237F39">
        <w:t xml:space="preserve"> </w:t>
      </w:r>
      <w:r w:rsidR="00E51F45" w:rsidRPr="00237F39">
        <w:t>Toplam</w:t>
      </w:r>
      <w:r w:rsidR="00E4403D" w:rsidRPr="00237F39">
        <w:t xml:space="preserve"> </w:t>
      </w:r>
      <w:r w:rsidR="006F70B3" w:rsidRPr="00237F39">
        <w:t>Uzaklaştırılan Madde Miktarı</w:t>
      </w:r>
      <w:bookmarkEnd w:id="54"/>
    </w:p>
    <w:p w14:paraId="479F21A5" w14:textId="5ABD55CA" w:rsidR="00030DC4" w:rsidRPr="00237F39" w:rsidRDefault="00E23DDB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Kanal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2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raf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uzaklaştır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opla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ad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ikt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esaplan</w:t>
      </w:r>
      <w:r w:rsidR="00055591">
        <w:rPr>
          <w:rFonts w:ascii="Times New Roman" w:hAnsi="Times New Roman"/>
          <w:sz w:val="24"/>
          <w:szCs w:val="24"/>
        </w:rPr>
        <w:t>d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raf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A535A" w:rsidRPr="00237F39">
        <w:rPr>
          <w:rFonts w:ascii="Times New Roman" w:hAnsi="Times New Roman"/>
          <w:sz w:val="24"/>
          <w:szCs w:val="24"/>
        </w:rPr>
        <w:t>uzaklaştır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ad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ikt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+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raf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A535A" w:rsidRPr="00237F39">
        <w:rPr>
          <w:rFonts w:ascii="Times New Roman" w:hAnsi="Times New Roman"/>
          <w:sz w:val="24"/>
          <w:szCs w:val="24"/>
        </w:rPr>
        <w:t>uzaklaştır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ad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iktarı)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rup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uzaklaştır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ad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iktar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rşılaştırılırk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e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e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raf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m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ze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y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y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apıl</w:t>
      </w:r>
      <w:r w:rsidR="00055591">
        <w:rPr>
          <w:rFonts w:ascii="Times New Roman" w:hAnsi="Times New Roman"/>
          <w:sz w:val="24"/>
          <w:szCs w:val="24"/>
        </w:rPr>
        <w:t>dı</w:t>
      </w:r>
      <w:r w:rsidRPr="00237F39">
        <w:rPr>
          <w:rFonts w:ascii="Times New Roman" w:hAnsi="Times New Roman"/>
          <w:sz w:val="24"/>
          <w:szCs w:val="24"/>
        </w:rPr>
        <w:t>.</w:t>
      </w:r>
      <w:r w:rsidR="009C4828">
        <w:rPr>
          <w:rFonts w:ascii="Times New Roman" w:hAnsi="Times New Roman"/>
          <w:sz w:val="24"/>
          <w:szCs w:val="24"/>
        </w:rPr>
        <w:t xml:space="preserve"> </w:t>
      </w:r>
      <w:r w:rsidR="00030DC4" w:rsidRPr="00B52FF8">
        <w:rPr>
          <w:rFonts w:ascii="Times New Roman" w:hAnsi="Times New Roman"/>
          <w:sz w:val="24"/>
          <w:szCs w:val="24"/>
        </w:rPr>
        <w:t>Çizelge 4.1.’de istatistik içerisindeki renk kodlaması ve kodlamalara göre önem düzeyi gösterildi.</w:t>
      </w:r>
    </w:p>
    <w:p w14:paraId="61C778DD" w14:textId="2240B2F6" w:rsidR="0057004F" w:rsidRPr="00237F39" w:rsidRDefault="00F96D57" w:rsidP="00F96D57">
      <w:pPr>
        <w:pStyle w:val="izelgeler"/>
      </w:pPr>
      <w:bookmarkStart w:id="55" w:name="_Toc134100051"/>
      <w:r w:rsidRPr="00237F39">
        <w:t xml:space="preserve">Çizelge </w:t>
      </w:r>
      <w:fldSimple w:instr=" STYLEREF 1 \s ">
        <w:r w:rsidR="00CC711F" w:rsidRPr="00237F39">
          <w:rPr>
            <w:noProof/>
          </w:rPr>
          <w:t>4</w:t>
        </w:r>
      </w:fldSimple>
      <w:r w:rsidR="00DC2C30" w:rsidRPr="00237F39">
        <w:t>.</w:t>
      </w:r>
      <w:fldSimple w:instr=" SEQ Çizelge \* ARABIC \s 1 ">
        <w:r w:rsidR="00CC711F" w:rsidRPr="00237F39">
          <w:rPr>
            <w:noProof/>
          </w:rPr>
          <w:t>1</w:t>
        </w:r>
      </w:fldSimple>
      <w:r w:rsidR="00D15A94" w:rsidRPr="00237F39">
        <w:t>.</w:t>
      </w:r>
      <w:r w:rsidRPr="00237F39">
        <w:tab/>
      </w:r>
      <w:r w:rsidR="0057004F" w:rsidRPr="00030DC4">
        <w:t>Eğe,</w:t>
      </w:r>
      <w:r w:rsidR="00E4403D" w:rsidRPr="00030DC4">
        <w:t xml:space="preserve"> </w:t>
      </w:r>
      <w:r w:rsidR="0057004F" w:rsidRPr="00030DC4">
        <w:t>Yüzey</w:t>
      </w:r>
      <w:r w:rsidR="00E4403D" w:rsidRPr="00030DC4">
        <w:t xml:space="preserve"> </w:t>
      </w:r>
      <w:r w:rsidR="0057004F" w:rsidRPr="00030DC4">
        <w:t>ve</w:t>
      </w:r>
      <w:r w:rsidR="00E4403D" w:rsidRPr="00030DC4">
        <w:t xml:space="preserve"> </w:t>
      </w:r>
      <w:r w:rsidR="0057004F" w:rsidRPr="00030DC4">
        <w:t>Noktalara</w:t>
      </w:r>
      <w:r w:rsidR="00E4403D" w:rsidRPr="00030DC4">
        <w:t xml:space="preserve"> </w:t>
      </w:r>
      <w:r w:rsidR="0057004F" w:rsidRPr="00030DC4">
        <w:t>göre</w:t>
      </w:r>
      <w:r w:rsidR="00E4403D" w:rsidRPr="00030DC4">
        <w:t xml:space="preserve"> </w:t>
      </w:r>
      <w:r w:rsidR="0057004F" w:rsidRPr="00030DC4">
        <w:t>değerlerin</w:t>
      </w:r>
      <w:r w:rsidR="00E4403D" w:rsidRPr="00030DC4">
        <w:t xml:space="preserve"> </w:t>
      </w:r>
      <w:r w:rsidR="0057004F" w:rsidRPr="00030DC4">
        <w:t>karşılaştırılması</w:t>
      </w:r>
      <w:bookmarkEnd w:id="55"/>
      <w:r w:rsidR="00E4403D" w:rsidRPr="00237F39">
        <w:t xml:space="preserve"> </w:t>
      </w:r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105"/>
        <w:gridCol w:w="2895"/>
        <w:gridCol w:w="2788"/>
      </w:tblGrid>
      <w:tr w:rsidR="0057004F" w:rsidRPr="00237F39" w14:paraId="425E724F" w14:textId="77777777" w:rsidTr="00F67A1E">
        <w:trPr>
          <w:trHeight w:val="340"/>
        </w:trPr>
        <w:tc>
          <w:tcPr>
            <w:tcW w:w="176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74925F" w14:textId="421B8114" w:rsidR="0057004F" w:rsidRPr="00237F39" w:rsidRDefault="0057004F" w:rsidP="00F67A1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64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20296A" w14:textId="77777777" w:rsidR="0057004F" w:rsidRPr="00237F39" w:rsidRDefault="0057004F" w:rsidP="00F67A1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Q</w:t>
            </w:r>
          </w:p>
        </w:tc>
        <w:tc>
          <w:tcPr>
            <w:tcW w:w="158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E1BEB7" w14:textId="77777777" w:rsidR="0057004F" w:rsidRPr="00237F39" w:rsidRDefault="0057004F" w:rsidP="00F67A1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p</w:t>
            </w:r>
          </w:p>
        </w:tc>
      </w:tr>
      <w:tr w:rsidR="0057004F" w:rsidRPr="00237F39" w14:paraId="4A68C421" w14:textId="77777777" w:rsidTr="00F67A1E">
        <w:trPr>
          <w:trHeight w:val="340"/>
        </w:trPr>
        <w:tc>
          <w:tcPr>
            <w:tcW w:w="1767" w:type="pct"/>
            <w:tcBorders>
              <w:top w:val="nil"/>
              <w:left w:val="nil"/>
              <w:bottom w:val="nil"/>
              <w:right w:val="nil"/>
            </w:tcBorders>
            <w:shd w:val="clear" w:color="000000" w:fill="FFFF00"/>
            <w:noWrap/>
            <w:vAlign w:val="center"/>
            <w:hideMark/>
          </w:tcPr>
          <w:p w14:paraId="3C54160B" w14:textId="77777777" w:rsidR="0057004F" w:rsidRPr="00237F39" w:rsidRDefault="0057004F" w:rsidP="00F67A1E">
            <w:pPr>
              <w:spacing w:after="0" w:line="240" w:lineRule="auto"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Eğe</w:t>
            </w:r>
          </w:p>
        </w:tc>
        <w:tc>
          <w:tcPr>
            <w:tcW w:w="1647" w:type="pct"/>
            <w:tcBorders>
              <w:top w:val="nil"/>
              <w:left w:val="nil"/>
              <w:bottom w:val="nil"/>
              <w:right w:val="nil"/>
            </w:tcBorders>
            <w:shd w:val="clear" w:color="000000" w:fill="FFFF00"/>
            <w:noWrap/>
            <w:vAlign w:val="center"/>
            <w:hideMark/>
          </w:tcPr>
          <w:p w14:paraId="00DE7992" w14:textId="77777777" w:rsidR="0057004F" w:rsidRPr="00237F39" w:rsidRDefault="0057004F" w:rsidP="00F67A1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514,072</w:t>
            </w:r>
          </w:p>
        </w:tc>
        <w:tc>
          <w:tcPr>
            <w:tcW w:w="1586" w:type="pct"/>
            <w:tcBorders>
              <w:top w:val="nil"/>
              <w:left w:val="nil"/>
              <w:bottom w:val="nil"/>
              <w:right w:val="nil"/>
            </w:tcBorders>
            <w:shd w:val="clear" w:color="000000" w:fill="FFFF00"/>
            <w:noWrap/>
            <w:vAlign w:val="center"/>
            <w:hideMark/>
          </w:tcPr>
          <w:p w14:paraId="71EA73C8" w14:textId="77777777" w:rsidR="0057004F" w:rsidRPr="00237F39" w:rsidRDefault="0057004F" w:rsidP="00F67A1E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</w:rPr>
              <w:t>&lt;0,001</w:t>
            </w:r>
          </w:p>
        </w:tc>
      </w:tr>
      <w:tr w:rsidR="0057004F" w:rsidRPr="00237F39" w14:paraId="0442A892" w14:textId="77777777" w:rsidTr="00F67A1E">
        <w:trPr>
          <w:trHeight w:val="340"/>
        </w:trPr>
        <w:tc>
          <w:tcPr>
            <w:tcW w:w="1767" w:type="pct"/>
            <w:tcBorders>
              <w:top w:val="nil"/>
              <w:left w:val="nil"/>
              <w:bottom w:val="nil"/>
              <w:right w:val="nil"/>
            </w:tcBorders>
            <w:shd w:val="clear" w:color="000000" w:fill="00B0F0"/>
            <w:noWrap/>
            <w:vAlign w:val="center"/>
            <w:hideMark/>
          </w:tcPr>
          <w:p w14:paraId="303910C3" w14:textId="77777777" w:rsidR="0057004F" w:rsidRPr="00237F39" w:rsidRDefault="0057004F" w:rsidP="00F67A1E">
            <w:pPr>
              <w:spacing w:after="0" w:line="240" w:lineRule="auto"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Yüzey</w:t>
            </w:r>
          </w:p>
        </w:tc>
        <w:tc>
          <w:tcPr>
            <w:tcW w:w="1647" w:type="pct"/>
            <w:tcBorders>
              <w:top w:val="nil"/>
              <w:left w:val="nil"/>
              <w:bottom w:val="nil"/>
              <w:right w:val="nil"/>
            </w:tcBorders>
            <w:shd w:val="clear" w:color="000000" w:fill="00B0F0"/>
            <w:noWrap/>
            <w:vAlign w:val="center"/>
            <w:hideMark/>
          </w:tcPr>
          <w:p w14:paraId="1844DC76" w14:textId="77777777" w:rsidR="0057004F" w:rsidRPr="00237F39" w:rsidRDefault="0057004F" w:rsidP="00F67A1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804,866</w:t>
            </w:r>
          </w:p>
        </w:tc>
        <w:tc>
          <w:tcPr>
            <w:tcW w:w="1586" w:type="pct"/>
            <w:tcBorders>
              <w:top w:val="nil"/>
              <w:left w:val="nil"/>
              <w:bottom w:val="nil"/>
              <w:right w:val="nil"/>
            </w:tcBorders>
            <w:shd w:val="clear" w:color="000000" w:fill="00B0F0"/>
            <w:noWrap/>
            <w:vAlign w:val="center"/>
            <w:hideMark/>
          </w:tcPr>
          <w:p w14:paraId="24CA699E" w14:textId="77777777" w:rsidR="0057004F" w:rsidRPr="00237F39" w:rsidRDefault="0057004F" w:rsidP="00F67A1E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</w:rPr>
              <w:t>&lt;0,001</w:t>
            </w:r>
          </w:p>
        </w:tc>
      </w:tr>
      <w:tr w:rsidR="0057004F" w:rsidRPr="00237F39" w14:paraId="07663E7F" w14:textId="77777777" w:rsidTr="00F67A1E">
        <w:trPr>
          <w:trHeight w:val="340"/>
        </w:trPr>
        <w:tc>
          <w:tcPr>
            <w:tcW w:w="1767" w:type="pct"/>
            <w:tcBorders>
              <w:top w:val="nil"/>
              <w:left w:val="nil"/>
              <w:bottom w:val="nil"/>
              <w:right w:val="nil"/>
            </w:tcBorders>
            <w:shd w:val="clear" w:color="000000" w:fill="DDEBF7"/>
            <w:noWrap/>
            <w:vAlign w:val="center"/>
            <w:hideMark/>
          </w:tcPr>
          <w:p w14:paraId="0C49982C" w14:textId="77777777" w:rsidR="0057004F" w:rsidRPr="00237F39" w:rsidRDefault="0057004F" w:rsidP="00F67A1E">
            <w:pPr>
              <w:spacing w:after="0" w:line="240" w:lineRule="auto"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Nokta</w:t>
            </w:r>
          </w:p>
        </w:tc>
        <w:tc>
          <w:tcPr>
            <w:tcW w:w="1647" w:type="pct"/>
            <w:tcBorders>
              <w:top w:val="nil"/>
              <w:left w:val="nil"/>
              <w:bottom w:val="nil"/>
              <w:right w:val="nil"/>
            </w:tcBorders>
            <w:shd w:val="clear" w:color="000000" w:fill="DDEBF7"/>
            <w:noWrap/>
            <w:vAlign w:val="center"/>
            <w:hideMark/>
          </w:tcPr>
          <w:p w14:paraId="7E5F8D1F" w14:textId="77777777" w:rsidR="0057004F" w:rsidRPr="00237F39" w:rsidRDefault="0057004F" w:rsidP="00F67A1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59,395</w:t>
            </w:r>
          </w:p>
        </w:tc>
        <w:tc>
          <w:tcPr>
            <w:tcW w:w="1586" w:type="pct"/>
            <w:tcBorders>
              <w:top w:val="nil"/>
              <w:left w:val="nil"/>
              <w:bottom w:val="nil"/>
              <w:right w:val="nil"/>
            </w:tcBorders>
            <w:shd w:val="clear" w:color="000000" w:fill="DDEBF7"/>
            <w:noWrap/>
            <w:vAlign w:val="center"/>
            <w:hideMark/>
          </w:tcPr>
          <w:p w14:paraId="32B5E6DB" w14:textId="77777777" w:rsidR="0057004F" w:rsidRPr="00237F39" w:rsidRDefault="0057004F" w:rsidP="00F67A1E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</w:rPr>
              <w:t>0,001</w:t>
            </w:r>
          </w:p>
        </w:tc>
      </w:tr>
      <w:tr w:rsidR="0057004F" w:rsidRPr="00237F39" w14:paraId="7E5D49EE" w14:textId="77777777" w:rsidTr="00F67A1E">
        <w:trPr>
          <w:trHeight w:val="340"/>
        </w:trPr>
        <w:tc>
          <w:tcPr>
            <w:tcW w:w="1767" w:type="pct"/>
            <w:tcBorders>
              <w:top w:val="nil"/>
              <w:left w:val="nil"/>
              <w:bottom w:val="nil"/>
              <w:right w:val="nil"/>
            </w:tcBorders>
            <w:shd w:val="clear" w:color="000000" w:fill="FFE699"/>
            <w:noWrap/>
            <w:vAlign w:val="center"/>
            <w:hideMark/>
          </w:tcPr>
          <w:p w14:paraId="787846EE" w14:textId="77777777" w:rsidR="0057004F" w:rsidRPr="00237F39" w:rsidRDefault="0057004F" w:rsidP="00F67A1E">
            <w:pPr>
              <w:spacing w:after="0" w:line="240" w:lineRule="auto"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Eğe*Yüzey</w:t>
            </w:r>
          </w:p>
        </w:tc>
        <w:tc>
          <w:tcPr>
            <w:tcW w:w="1647" w:type="pct"/>
            <w:tcBorders>
              <w:top w:val="nil"/>
              <w:left w:val="nil"/>
              <w:bottom w:val="nil"/>
              <w:right w:val="nil"/>
            </w:tcBorders>
            <w:shd w:val="clear" w:color="000000" w:fill="FFE699"/>
            <w:noWrap/>
            <w:vAlign w:val="center"/>
            <w:hideMark/>
          </w:tcPr>
          <w:p w14:paraId="39460C87" w14:textId="77777777" w:rsidR="0057004F" w:rsidRPr="00237F39" w:rsidRDefault="0057004F" w:rsidP="00F67A1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55,06</w:t>
            </w:r>
          </w:p>
        </w:tc>
        <w:tc>
          <w:tcPr>
            <w:tcW w:w="1586" w:type="pct"/>
            <w:tcBorders>
              <w:top w:val="nil"/>
              <w:left w:val="nil"/>
              <w:bottom w:val="nil"/>
              <w:right w:val="nil"/>
            </w:tcBorders>
            <w:shd w:val="clear" w:color="000000" w:fill="FFE699"/>
            <w:noWrap/>
            <w:vAlign w:val="center"/>
            <w:hideMark/>
          </w:tcPr>
          <w:p w14:paraId="4F5B5874" w14:textId="77777777" w:rsidR="0057004F" w:rsidRPr="00237F39" w:rsidRDefault="0057004F" w:rsidP="00F67A1E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</w:rPr>
              <w:t>0,001</w:t>
            </w:r>
          </w:p>
        </w:tc>
      </w:tr>
      <w:tr w:rsidR="0057004F" w:rsidRPr="00237F39" w14:paraId="5392A49F" w14:textId="77777777" w:rsidTr="00F67A1E">
        <w:trPr>
          <w:trHeight w:val="340"/>
        </w:trPr>
        <w:tc>
          <w:tcPr>
            <w:tcW w:w="1767" w:type="pct"/>
            <w:tcBorders>
              <w:top w:val="nil"/>
              <w:left w:val="nil"/>
              <w:bottom w:val="nil"/>
              <w:right w:val="nil"/>
            </w:tcBorders>
            <w:shd w:val="clear" w:color="000000" w:fill="C6E0B4"/>
            <w:noWrap/>
            <w:vAlign w:val="center"/>
            <w:hideMark/>
          </w:tcPr>
          <w:p w14:paraId="5BEA2FF6" w14:textId="77777777" w:rsidR="0057004F" w:rsidRPr="00237F39" w:rsidRDefault="0057004F" w:rsidP="00F67A1E">
            <w:pPr>
              <w:spacing w:after="0" w:line="240" w:lineRule="auto"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Eğe*Nokta</w:t>
            </w:r>
          </w:p>
        </w:tc>
        <w:tc>
          <w:tcPr>
            <w:tcW w:w="1647" w:type="pct"/>
            <w:tcBorders>
              <w:top w:val="nil"/>
              <w:left w:val="nil"/>
              <w:bottom w:val="nil"/>
              <w:right w:val="nil"/>
            </w:tcBorders>
            <w:shd w:val="clear" w:color="000000" w:fill="C6E0B4"/>
            <w:noWrap/>
            <w:vAlign w:val="center"/>
            <w:hideMark/>
          </w:tcPr>
          <w:p w14:paraId="423EDDFD" w14:textId="77777777" w:rsidR="0057004F" w:rsidRPr="00237F39" w:rsidRDefault="0057004F" w:rsidP="00F67A1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15,326</w:t>
            </w:r>
          </w:p>
        </w:tc>
        <w:tc>
          <w:tcPr>
            <w:tcW w:w="1586" w:type="pct"/>
            <w:tcBorders>
              <w:top w:val="nil"/>
              <w:left w:val="nil"/>
              <w:bottom w:val="nil"/>
              <w:right w:val="nil"/>
            </w:tcBorders>
            <w:shd w:val="clear" w:color="000000" w:fill="C6E0B4"/>
            <w:noWrap/>
            <w:vAlign w:val="center"/>
            <w:hideMark/>
          </w:tcPr>
          <w:p w14:paraId="00D702CA" w14:textId="77777777" w:rsidR="0057004F" w:rsidRPr="00237F39" w:rsidRDefault="0057004F" w:rsidP="00F67A1E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</w:rPr>
              <w:t>0,007</w:t>
            </w:r>
          </w:p>
        </w:tc>
      </w:tr>
      <w:tr w:rsidR="0057004F" w:rsidRPr="00237F39" w14:paraId="47444978" w14:textId="77777777" w:rsidTr="00F67A1E">
        <w:trPr>
          <w:trHeight w:val="340"/>
        </w:trPr>
        <w:tc>
          <w:tcPr>
            <w:tcW w:w="1767" w:type="pct"/>
            <w:tcBorders>
              <w:top w:val="nil"/>
              <w:left w:val="nil"/>
              <w:bottom w:val="nil"/>
              <w:right w:val="nil"/>
            </w:tcBorders>
            <w:shd w:val="clear" w:color="000000" w:fill="F4B084"/>
            <w:noWrap/>
            <w:vAlign w:val="center"/>
            <w:hideMark/>
          </w:tcPr>
          <w:p w14:paraId="3BC24C2B" w14:textId="77777777" w:rsidR="0057004F" w:rsidRPr="00237F39" w:rsidRDefault="0057004F" w:rsidP="00F67A1E">
            <w:pPr>
              <w:spacing w:after="0" w:line="240" w:lineRule="auto"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Yüzey*Nokta</w:t>
            </w:r>
          </w:p>
        </w:tc>
        <w:tc>
          <w:tcPr>
            <w:tcW w:w="1647" w:type="pct"/>
            <w:tcBorders>
              <w:top w:val="nil"/>
              <w:left w:val="nil"/>
              <w:bottom w:val="nil"/>
              <w:right w:val="nil"/>
            </w:tcBorders>
            <w:shd w:val="clear" w:color="000000" w:fill="F4B084"/>
            <w:noWrap/>
            <w:vAlign w:val="center"/>
            <w:hideMark/>
          </w:tcPr>
          <w:p w14:paraId="27F0DBD9" w14:textId="77777777" w:rsidR="0057004F" w:rsidRPr="00237F39" w:rsidRDefault="0057004F" w:rsidP="00F67A1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770,87</w:t>
            </w:r>
          </w:p>
        </w:tc>
        <w:tc>
          <w:tcPr>
            <w:tcW w:w="1586" w:type="pct"/>
            <w:tcBorders>
              <w:top w:val="nil"/>
              <w:left w:val="nil"/>
              <w:bottom w:val="nil"/>
              <w:right w:val="nil"/>
            </w:tcBorders>
            <w:shd w:val="clear" w:color="000000" w:fill="F4B084"/>
            <w:noWrap/>
            <w:vAlign w:val="center"/>
            <w:hideMark/>
          </w:tcPr>
          <w:p w14:paraId="5E2EDF95" w14:textId="77777777" w:rsidR="0057004F" w:rsidRPr="00237F39" w:rsidRDefault="0057004F" w:rsidP="00F67A1E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</w:rPr>
              <w:t>0,001</w:t>
            </w:r>
          </w:p>
        </w:tc>
      </w:tr>
      <w:tr w:rsidR="0057004F" w:rsidRPr="00237F39" w14:paraId="11272AD5" w14:textId="77777777" w:rsidTr="00F67A1E">
        <w:trPr>
          <w:trHeight w:val="340"/>
        </w:trPr>
        <w:tc>
          <w:tcPr>
            <w:tcW w:w="176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FBFBF"/>
            <w:noWrap/>
            <w:vAlign w:val="center"/>
            <w:hideMark/>
          </w:tcPr>
          <w:p w14:paraId="21C3617A" w14:textId="77777777" w:rsidR="0057004F" w:rsidRPr="00237F39" w:rsidRDefault="0057004F" w:rsidP="00F67A1E">
            <w:pPr>
              <w:spacing w:after="0" w:line="240" w:lineRule="auto"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Eğe*Yüzey*Nokta</w:t>
            </w:r>
          </w:p>
        </w:tc>
        <w:tc>
          <w:tcPr>
            <w:tcW w:w="164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FBFBF"/>
            <w:noWrap/>
            <w:vAlign w:val="center"/>
            <w:hideMark/>
          </w:tcPr>
          <w:p w14:paraId="5F7F59D6" w14:textId="77777777" w:rsidR="0057004F" w:rsidRPr="00237F39" w:rsidRDefault="0057004F" w:rsidP="00F67A1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55,211</w:t>
            </w:r>
          </w:p>
        </w:tc>
        <w:tc>
          <w:tcPr>
            <w:tcW w:w="158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FBFBF"/>
            <w:noWrap/>
            <w:vAlign w:val="center"/>
            <w:hideMark/>
          </w:tcPr>
          <w:p w14:paraId="33A662C0" w14:textId="77777777" w:rsidR="0057004F" w:rsidRPr="00237F39" w:rsidRDefault="0057004F" w:rsidP="00F67A1E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</w:rPr>
              <w:t>0,001</w:t>
            </w:r>
          </w:p>
        </w:tc>
      </w:tr>
    </w:tbl>
    <w:p w14:paraId="5EA13616" w14:textId="07587784" w:rsidR="001B2669" w:rsidRPr="00237F39" w:rsidRDefault="0057004F" w:rsidP="00F67A1E">
      <w:pPr>
        <w:pStyle w:val="Altyaz"/>
      </w:pPr>
      <w:r w:rsidRPr="00237F39">
        <w:t>Q:</w:t>
      </w:r>
      <w:r w:rsidR="00E4403D" w:rsidRPr="00237F39">
        <w:t xml:space="preserve"> </w:t>
      </w:r>
      <w:r w:rsidRPr="00237F39">
        <w:t>Üç</w:t>
      </w:r>
      <w:r w:rsidR="00E4403D" w:rsidRPr="00237F39">
        <w:t xml:space="preserve"> </w:t>
      </w:r>
      <w:r w:rsidRPr="00237F39">
        <w:t>Yönlü</w:t>
      </w:r>
      <w:r w:rsidR="00E4403D" w:rsidRPr="00237F39">
        <w:t xml:space="preserve"> </w:t>
      </w:r>
      <w:r w:rsidRPr="00237F39">
        <w:t>ROBUST</w:t>
      </w:r>
      <w:r w:rsidR="00E4403D" w:rsidRPr="00237F39">
        <w:t xml:space="preserve"> </w:t>
      </w:r>
      <w:r w:rsidRPr="00237F39">
        <w:t>ANOVA</w:t>
      </w:r>
      <w:r w:rsidR="00E4403D" w:rsidRPr="00237F39">
        <w:t xml:space="preserve"> </w:t>
      </w:r>
      <w:r w:rsidRPr="00237F39">
        <w:t>Test</w:t>
      </w:r>
      <w:r w:rsidR="00E4403D" w:rsidRPr="00237F39">
        <w:t xml:space="preserve"> </w:t>
      </w:r>
      <w:r w:rsidRPr="00237F39">
        <w:t>İstatistiği</w:t>
      </w:r>
    </w:p>
    <w:p w14:paraId="07FC612F" w14:textId="3E057954" w:rsidR="00DE05FA" w:rsidRPr="00237F39" w:rsidRDefault="00F96D57" w:rsidP="00F96D57">
      <w:pPr>
        <w:pStyle w:val="izelgeler"/>
      </w:pPr>
      <w:bookmarkStart w:id="56" w:name="_Toc134100052"/>
      <w:r w:rsidRPr="00237F39">
        <w:t xml:space="preserve">Çizelge </w:t>
      </w:r>
      <w:fldSimple w:instr=" STYLEREF 1 \s ">
        <w:r w:rsidR="00CC711F" w:rsidRPr="00237F39">
          <w:rPr>
            <w:noProof/>
          </w:rPr>
          <w:t>4</w:t>
        </w:r>
      </w:fldSimple>
      <w:r w:rsidR="00DC2C30" w:rsidRPr="00237F39">
        <w:t>.</w:t>
      </w:r>
      <w:fldSimple w:instr=" SEQ Çizelge \* ARABIC \s 1 ">
        <w:r w:rsidR="00CC711F" w:rsidRPr="00237F39">
          <w:rPr>
            <w:noProof/>
          </w:rPr>
          <w:t>2</w:t>
        </w:r>
      </w:fldSimple>
      <w:r w:rsidRPr="00237F39">
        <w:t>.</w:t>
      </w:r>
      <w:r w:rsidRPr="00237F39">
        <w:tab/>
      </w:r>
      <w:r w:rsidR="00DE05FA" w:rsidRPr="00237F39">
        <w:t>Eğe,</w:t>
      </w:r>
      <w:r w:rsidR="00E4403D" w:rsidRPr="00237F39">
        <w:t xml:space="preserve"> </w:t>
      </w:r>
      <w:r w:rsidR="00DE05FA" w:rsidRPr="00237F39">
        <w:t>Yüzey</w:t>
      </w:r>
      <w:r w:rsidR="00E4403D" w:rsidRPr="00237F39">
        <w:t xml:space="preserve"> </w:t>
      </w:r>
      <w:r w:rsidR="00DE05FA" w:rsidRPr="00237F39">
        <w:t>ve</w:t>
      </w:r>
      <w:r w:rsidR="00E4403D" w:rsidRPr="00237F39">
        <w:t xml:space="preserve"> </w:t>
      </w:r>
      <w:r w:rsidR="00DE05FA" w:rsidRPr="00237F39">
        <w:t>Noktalara</w:t>
      </w:r>
      <w:r w:rsidR="00E4403D" w:rsidRPr="00237F39">
        <w:t xml:space="preserve"> </w:t>
      </w:r>
      <w:r w:rsidR="00DE05FA" w:rsidRPr="00237F39">
        <w:t>göre</w:t>
      </w:r>
      <w:r w:rsidR="00E4403D" w:rsidRPr="00237F39">
        <w:t xml:space="preserve"> </w:t>
      </w:r>
      <w:r w:rsidR="00DE05FA" w:rsidRPr="00237F39">
        <w:t>değerlerin</w:t>
      </w:r>
      <w:r w:rsidR="00E4403D" w:rsidRPr="00237F39">
        <w:t xml:space="preserve"> </w:t>
      </w:r>
      <w:r w:rsidR="00DE05FA" w:rsidRPr="00237F39">
        <w:t>tanımlayıcı</w:t>
      </w:r>
      <w:r w:rsidR="00E4403D" w:rsidRPr="00237F39">
        <w:t xml:space="preserve"> </w:t>
      </w:r>
      <w:r w:rsidR="00DE05FA" w:rsidRPr="00237F39">
        <w:t>istatistikleri</w:t>
      </w:r>
      <w:bookmarkEnd w:id="56"/>
      <w:r w:rsidR="00E4403D" w:rsidRPr="00237F39">
        <w:t xml:space="preserve"> </w:t>
      </w:r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805"/>
        <w:gridCol w:w="1325"/>
        <w:gridCol w:w="1882"/>
        <w:gridCol w:w="1670"/>
        <w:gridCol w:w="1580"/>
        <w:gridCol w:w="1526"/>
      </w:tblGrid>
      <w:tr w:rsidR="00DE05FA" w:rsidRPr="00237F39" w14:paraId="76DB5867" w14:textId="77777777" w:rsidTr="00F67A1E">
        <w:trPr>
          <w:trHeight w:val="340"/>
        </w:trPr>
        <w:tc>
          <w:tcPr>
            <w:tcW w:w="458" w:type="pct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828FFBE" w14:textId="77777777" w:rsidR="00DE05FA" w:rsidRPr="00237F39" w:rsidRDefault="00DE05FA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Yüzey</w:t>
            </w:r>
          </w:p>
        </w:tc>
        <w:tc>
          <w:tcPr>
            <w:tcW w:w="754" w:type="pct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57E81AA7" w14:textId="77777777" w:rsidR="00DE05FA" w:rsidRPr="00237F39" w:rsidRDefault="00DE05FA" w:rsidP="00055591">
            <w:pPr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Eğe</w:t>
            </w:r>
          </w:p>
        </w:tc>
        <w:tc>
          <w:tcPr>
            <w:tcW w:w="2920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53519B" w14:textId="77777777" w:rsidR="00DE05FA" w:rsidRPr="00237F39" w:rsidRDefault="00DE05FA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Nokta</w:t>
            </w:r>
          </w:p>
        </w:tc>
        <w:tc>
          <w:tcPr>
            <w:tcW w:w="868" w:type="pct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5D6E9873" w14:textId="77777777" w:rsidR="00DE05FA" w:rsidRPr="00237F39" w:rsidRDefault="00DE05FA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Toplam</w:t>
            </w:r>
          </w:p>
        </w:tc>
      </w:tr>
      <w:tr w:rsidR="00DE05FA" w:rsidRPr="00237F39" w14:paraId="2D7F181C" w14:textId="77777777" w:rsidTr="00F67A1E">
        <w:trPr>
          <w:trHeight w:val="340"/>
        </w:trPr>
        <w:tc>
          <w:tcPr>
            <w:tcW w:w="458" w:type="pct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7DB6572" w14:textId="77777777" w:rsidR="00DE05FA" w:rsidRPr="00237F39" w:rsidRDefault="00DE05FA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754" w:type="pct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6CFB456" w14:textId="77777777" w:rsidR="00DE05FA" w:rsidRPr="00237F39" w:rsidRDefault="00DE05FA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07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460CA0" w14:textId="77777777" w:rsidR="00DE05FA" w:rsidRPr="00237F39" w:rsidRDefault="00DE05FA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Apikal</w:t>
            </w:r>
          </w:p>
        </w:tc>
        <w:tc>
          <w:tcPr>
            <w:tcW w:w="95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5F379B" w14:textId="77777777" w:rsidR="00DE05FA" w:rsidRPr="00237F39" w:rsidRDefault="00DE05FA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Orta</w:t>
            </w:r>
          </w:p>
        </w:tc>
        <w:tc>
          <w:tcPr>
            <w:tcW w:w="89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E51B37" w14:textId="77777777" w:rsidR="00DE05FA" w:rsidRPr="00237F39" w:rsidRDefault="00DE05FA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Koronal</w:t>
            </w:r>
          </w:p>
        </w:tc>
        <w:tc>
          <w:tcPr>
            <w:tcW w:w="868" w:type="pct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A51C1A7" w14:textId="77777777" w:rsidR="00DE05FA" w:rsidRPr="00237F39" w:rsidRDefault="00DE05FA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</w:tr>
      <w:tr w:rsidR="00DE05FA" w:rsidRPr="00237F39" w14:paraId="72BE11D1" w14:textId="77777777" w:rsidTr="00F67A1E">
        <w:trPr>
          <w:trHeight w:val="340"/>
        </w:trPr>
        <w:tc>
          <w:tcPr>
            <w:tcW w:w="458" w:type="pct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FCCA822" w14:textId="77777777" w:rsidR="00DE05FA" w:rsidRPr="00237F39" w:rsidRDefault="00DE05FA" w:rsidP="006F70B3">
            <w:pPr>
              <w:spacing w:after="0" w:line="240" w:lineRule="auto"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A</w:t>
            </w:r>
          </w:p>
        </w:tc>
        <w:tc>
          <w:tcPr>
            <w:tcW w:w="7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5B28DE" w14:textId="77777777" w:rsidR="00DE05FA" w:rsidRPr="00237F39" w:rsidRDefault="00DE05FA" w:rsidP="006F70B3">
            <w:pPr>
              <w:spacing w:after="0" w:line="240" w:lineRule="auto"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TE</w:t>
            </w:r>
          </w:p>
        </w:tc>
        <w:tc>
          <w:tcPr>
            <w:tcW w:w="1071" w:type="pct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693BCB0D" w14:textId="1BC75A62" w:rsidR="00DE05FA" w:rsidRPr="00237F39" w:rsidRDefault="00DE05FA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177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±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07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AB</w:t>
            </w:r>
          </w:p>
        </w:tc>
        <w:tc>
          <w:tcPr>
            <w:tcW w:w="950" w:type="pct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35E99BF9" w14:textId="75D1A79B" w:rsidR="00DE05FA" w:rsidRPr="00237F39" w:rsidRDefault="00DE05FA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148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±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03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5E1168A9" w14:textId="3435B998" w:rsidR="00DE05FA" w:rsidRPr="00237F39" w:rsidRDefault="00DE05FA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105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±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01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DE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000000" w:fill="FFE699"/>
            <w:noWrap/>
            <w:vAlign w:val="center"/>
            <w:hideMark/>
          </w:tcPr>
          <w:p w14:paraId="5CE906FD" w14:textId="5E07CF59" w:rsidR="00DE05FA" w:rsidRPr="00237F39" w:rsidRDefault="00DE05FA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142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±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05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A</w:t>
            </w:r>
          </w:p>
        </w:tc>
      </w:tr>
      <w:tr w:rsidR="00DE05FA" w:rsidRPr="00237F39" w14:paraId="01862F22" w14:textId="77777777" w:rsidTr="00F67A1E">
        <w:trPr>
          <w:trHeight w:val="340"/>
        </w:trPr>
        <w:tc>
          <w:tcPr>
            <w:tcW w:w="458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0BE6D13" w14:textId="77777777" w:rsidR="00DE05FA" w:rsidRPr="00237F39" w:rsidRDefault="00DE05FA" w:rsidP="006F70B3">
            <w:pPr>
              <w:spacing w:after="0" w:line="240" w:lineRule="auto"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7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6B25FB" w14:textId="77777777" w:rsidR="00DE05FA" w:rsidRPr="00237F39" w:rsidRDefault="00DE05FA" w:rsidP="006F70B3">
            <w:pPr>
              <w:spacing w:after="0" w:line="240" w:lineRule="auto"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W</w:t>
            </w:r>
          </w:p>
        </w:tc>
        <w:tc>
          <w:tcPr>
            <w:tcW w:w="1071" w:type="pct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3D9CCAE1" w14:textId="5C9FA9CD" w:rsidR="00DE05FA" w:rsidRPr="00237F39" w:rsidRDefault="00DE05FA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157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±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06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AC</w:t>
            </w:r>
          </w:p>
        </w:tc>
        <w:tc>
          <w:tcPr>
            <w:tcW w:w="950" w:type="pct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431FDDA9" w14:textId="23B5B94F" w:rsidR="00DE05FA" w:rsidRPr="00237F39" w:rsidRDefault="00DE05FA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184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±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04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38877C4E" w14:textId="0E784183" w:rsidR="00DE05FA" w:rsidRPr="00237F39" w:rsidRDefault="00DE05FA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112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±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02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Eİ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000000" w:fill="FFE699"/>
            <w:noWrap/>
            <w:vAlign w:val="center"/>
            <w:hideMark/>
          </w:tcPr>
          <w:p w14:paraId="40B882FE" w14:textId="7A158053" w:rsidR="00DE05FA" w:rsidRPr="00237F39" w:rsidRDefault="00DE05FA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150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±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06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A</w:t>
            </w:r>
          </w:p>
        </w:tc>
      </w:tr>
      <w:tr w:rsidR="00DE05FA" w:rsidRPr="00237F39" w14:paraId="67B08D97" w14:textId="77777777" w:rsidTr="00F67A1E">
        <w:trPr>
          <w:trHeight w:val="340"/>
        </w:trPr>
        <w:tc>
          <w:tcPr>
            <w:tcW w:w="458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3CACB33" w14:textId="77777777" w:rsidR="00DE05FA" w:rsidRPr="00237F39" w:rsidRDefault="00DE05FA" w:rsidP="006F70B3">
            <w:pPr>
              <w:spacing w:after="0" w:line="240" w:lineRule="auto"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7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E21E92" w14:textId="77777777" w:rsidR="00DE05FA" w:rsidRPr="00237F39" w:rsidRDefault="00DE05FA" w:rsidP="006F70B3">
            <w:pPr>
              <w:spacing w:after="0" w:line="240" w:lineRule="auto"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TR</w:t>
            </w:r>
          </w:p>
        </w:tc>
        <w:tc>
          <w:tcPr>
            <w:tcW w:w="1071" w:type="pct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2EBBB17A" w14:textId="182612EC" w:rsidR="00DE05FA" w:rsidRPr="00237F39" w:rsidRDefault="00DE05FA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147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±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05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AC</w:t>
            </w:r>
          </w:p>
        </w:tc>
        <w:tc>
          <w:tcPr>
            <w:tcW w:w="950" w:type="pct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71945CCD" w14:textId="5E3332D8" w:rsidR="00DE05FA" w:rsidRPr="00237F39" w:rsidRDefault="00DE05FA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122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±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04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İJ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63B90940" w14:textId="10199EE3" w:rsidR="00DE05FA" w:rsidRPr="00237F39" w:rsidRDefault="00DE05FA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87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±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03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H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000000" w:fill="FFE699"/>
            <w:noWrap/>
            <w:vAlign w:val="center"/>
            <w:hideMark/>
          </w:tcPr>
          <w:p w14:paraId="4CA4C1ED" w14:textId="3AB524B3" w:rsidR="00DE05FA" w:rsidRPr="00237F39" w:rsidRDefault="00DE05FA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116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±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05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C</w:t>
            </w:r>
          </w:p>
        </w:tc>
      </w:tr>
      <w:tr w:rsidR="00DE05FA" w:rsidRPr="00237F39" w14:paraId="48DB33AF" w14:textId="77777777" w:rsidTr="00F67A1E">
        <w:trPr>
          <w:trHeight w:val="340"/>
        </w:trPr>
        <w:tc>
          <w:tcPr>
            <w:tcW w:w="458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B34DAA7" w14:textId="77777777" w:rsidR="00DE05FA" w:rsidRPr="00237F39" w:rsidRDefault="00DE05FA" w:rsidP="006F70B3">
            <w:pPr>
              <w:spacing w:after="0" w:line="240" w:lineRule="auto"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75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B54216" w14:textId="77777777" w:rsidR="00DE05FA" w:rsidRPr="00237F39" w:rsidRDefault="00DE05FA" w:rsidP="006F70B3">
            <w:pPr>
              <w:spacing w:after="0" w:line="240" w:lineRule="auto"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Toplam</w:t>
            </w:r>
          </w:p>
        </w:tc>
        <w:tc>
          <w:tcPr>
            <w:tcW w:w="107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4B084"/>
            <w:noWrap/>
            <w:vAlign w:val="center"/>
            <w:hideMark/>
          </w:tcPr>
          <w:p w14:paraId="05B524EE" w14:textId="7B8F8EB7" w:rsidR="00DE05FA" w:rsidRPr="00237F39" w:rsidRDefault="00DE05FA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159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±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03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95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4B084"/>
            <w:noWrap/>
            <w:vAlign w:val="center"/>
            <w:hideMark/>
          </w:tcPr>
          <w:p w14:paraId="11567742" w14:textId="11E870AA" w:rsidR="00DE05FA" w:rsidRPr="00237F39" w:rsidRDefault="00DE05FA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150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±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04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89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4B084"/>
            <w:noWrap/>
            <w:vAlign w:val="center"/>
            <w:hideMark/>
          </w:tcPr>
          <w:p w14:paraId="3D29ECAD" w14:textId="564903B0" w:rsidR="00DE05FA" w:rsidRPr="00237F39" w:rsidRDefault="00DE05FA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102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±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02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86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00B0F0"/>
            <w:noWrap/>
            <w:vAlign w:val="center"/>
            <w:hideMark/>
          </w:tcPr>
          <w:p w14:paraId="0C69908D" w14:textId="3C2927F3" w:rsidR="00DE05FA" w:rsidRPr="00237F39" w:rsidRDefault="00DE05FA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136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±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03</w:t>
            </w:r>
          </w:p>
        </w:tc>
      </w:tr>
      <w:tr w:rsidR="00DE05FA" w:rsidRPr="00237F39" w14:paraId="1CFC85B6" w14:textId="77777777" w:rsidTr="00F67A1E">
        <w:trPr>
          <w:trHeight w:val="340"/>
        </w:trPr>
        <w:tc>
          <w:tcPr>
            <w:tcW w:w="458" w:type="pct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C5A9ED6" w14:textId="77777777" w:rsidR="00DE05FA" w:rsidRPr="00237F39" w:rsidRDefault="00DE05FA" w:rsidP="006F70B3">
            <w:pPr>
              <w:spacing w:after="0" w:line="240" w:lineRule="auto"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B</w:t>
            </w:r>
          </w:p>
        </w:tc>
        <w:tc>
          <w:tcPr>
            <w:tcW w:w="7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8C3E8C" w14:textId="77777777" w:rsidR="00DE05FA" w:rsidRPr="00237F39" w:rsidRDefault="00DE05FA" w:rsidP="006F70B3">
            <w:pPr>
              <w:spacing w:after="0" w:line="240" w:lineRule="auto"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TE</w:t>
            </w:r>
          </w:p>
        </w:tc>
        <w:tc>
          <w:tcPr>
            <w:tcW w:w="1071" w:type="pct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2E4873A7" w14:textId="6E91A75A" w:rsidR="00DE05FA" w:rsidRPr="00237F39" w:rsidRDefault="00DE05FA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62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±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05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FG</w:t>
            </w:r>
          </w:p>
        </w:tc>
        <w:tc>
          <w:tcPr>
            <w:tcW w:w="950" w:type="pct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2C898BA3" w14:textId="220ED8DB" w:rsidR="00DE05FA" w:rsidRPr="00237F39" w:rsidRDefault="00DE05FA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99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±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03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DH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33BEA802" w14:textId="7CAB3743" w:rsidR="00DE05FA" w:rsidRPr="00237F39" w:rsidRDefault="00DE05FA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</w:t>
            </w:r>
            <w:r w:rsidR="006E6735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11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2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±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02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Eİ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000000" w:fill="FFE699"/>
            <w:noWrap/>
            <w:vAlign w:val="center"/>
            <w:hideMark/>
          </w:tcPr>
          <w:p w14:paraId="34402C9E" w14:textId="220EE800" w:rsidR="00DE05FA" w:rsidRPr="00237F39" w:rsidRDefault="00DE05FA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97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±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04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B</w:t>
            </w:r>
          </w:p>
        </w:tc>
      </w:tr>
      <w:tr w:rsidR="00DE05FA" w:rsidRPr="00237F39" w14:paraId="37AEEEBE" w14:textId="77777777" w:rsidTr="00F67A1E">
        <w:trPr>
          <w:trHeight w:val="340"/>
        </w:trPr>
        <w:tc>
          <w:tcPr>
            <w:tcW w:w="458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EA26891" w14:textId="77777777" w:rsidR="00DE05FA" w:rsidRPr="00237F39" w:rsidRDefault="00DE05FA" w:rsidP="006F70B3">
            <w:pPr>
              <w:spacing w:after="0" w:line="240" w:lineRule="auto"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7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924729" w14:textId="77777777" w:rsidR="00DE05FA" w:rsidRPr="00237F39" w:rsidRDefault="00DE05FA" w:rsidP="006F70B3">
            <w:pPr>
              <w:spacing w:after="0" w:line="240" w:lineRule="auto"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W</w:t>
            </w:r>
          </w:p>
        </w:tc>
        <w:tc>
          <w:tcPr>
            <w:tcW w:w="1071" w:type="pct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21C0CA7C" w14:textId="7C9FD8A6" w:rsidR="00DE05FA" w:rsidRPr="00237F39" w:rsidRDefault="00DE05FA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101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±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06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DEHİ</w:t>
            </w:r>
          </w:p>
        </w:tc>
        <w:tc>
          <w:tcPr>
            <w:tcW w:w="950" w:type="pct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7C24C1AC" w14:textId="5C6DF9F4" w:rsidR="00DE05FA" w:rsidRPr="00237F39" w:rsidRDefault="00DE05FA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106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±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04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DEİ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2926E064" w14:textId="6C97C0C2" w:rsidR="00DE05FA" w:rsidRPr="00237F39" w:rsidRDefault="00DE05FA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137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±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04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CJ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000000" w:fill="FFE699"/>
            <w:noWrap/>
            <w:vAlign w:val="center"/>
            <w:hideMark/>
          </w:tcPr>
          <w:p w14:paraId="537B2E60" w14:textId="1212ED37" w:rsidR="00DE05FA" w:rsidRPr="00237F39" w:rsidRDefault="00DE05FA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117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±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04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C</w:t>
            </w:r>
          </w:p>
        </w:tc>
      </w:tr>
      <w:tr w:rsidR="00DE05FA" w:rsidRPr="00237F39" w14:paraId="0874A25E" w14:textId="77777777" w:rsidTr="00F67A1E">
        <w:trPr>
          <w:trHeight w:val="340"/>
        </w:trPr>
        <w:tc>
          <w:tcPr>
            <w:tcW w:w="458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D09CF02" w14:textId="77777777" w:rsidR="00DE05FA" w:rsidRPr="00237F39" w:rsidRDefault="00DE05FA" w:rsidP="006F70B3">
            <w:pPr>
              <w:spacing w:after="0" w:line="240" w:lineRule="auto"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7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574D5B" w14:textId="77777777" w:rsidR="00DE05FA" w:rsidRPr="00237F39" w:rsidRDefault="00DE05FA" w:rsidP="006F70B3">
            <w:pPr>
              <w:spacing w:after="0" w:line="240" w:lineRule="auto"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TR</w:t>
            </w:r>
          </w:p>
        </w:tc>
        <w:tc>
          <w:tcPr>
            <w:tcW w:w="1071" w:type="pct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0C3F566E" w14:textId="23414E31" w:rsidR="00DE05FA" w:rsidRPr="00237F39" w:rsidRDefault="00DE05FA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23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±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04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K</w:t>
            </w:r>
          </w:p>
        </w:tc>
        <w:tc>
          <w:tcPr>
            <w:tcW w:w="950" w:type="pct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74E3808A" w14:textId="7C46718B" w:rsidR="00DE05FA" w:rsidRPr="00237F39" w:rsidRDefault="00DE05FA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49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±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03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F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56C73261" w14:textId="6D7F900C" w:rsidR="00DE05FA" w:rsidRPr="00237F39" w:rsidRDefault="00DE05FA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75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±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02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G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000000" w:fill="FFE699"/>
            <w:noWrap/>
            <w:vAlign w:val="center"/>
            <w:hideMark/>
          </w:tcPr>
          <w:p w14:paraId="32E4A402" w14:textId="42D6D47B" w:rsidR="00DE05FA" w:rsidRPr="00237F39" w:rsidRDefault="00DE05FA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52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±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04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D</w:t>
            </w:r>
          </w:p>
        </w:tc>
      </w:tr>
      <w:tr w:rsidR="00DE05FA" w:rsidRPr="00237F39" w14:paraId="6B10BAE0" w14:textId="77777777" w:rsidTr="00F67A1E">
        <w:trPr>
          <w:trHeight w:val="340"/>
        </w:trPr>
        <w:tc>
          <w:tcPr>
            <w:tcW w:w="458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D85A81E" w14:textId="77777777" w:rsidR="00DE05FA" w:rsidRPr="00237F39" w:rsidRDefault="00DE05FA" w:rsidP="006F70B3">
            <w:pPr>
              <w:spacing w:after="0" w:line="240" w:lineRule="auto"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75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8F7B0A" w14:textId="77777777" w:rsidR="00DE05FA" w:rsidRPr="00237F39" w:rsidRDefault="00DE05FA" w:rsidP="006F70B3">
            <w:pPr>
              <w:spacing w:after="0" w:line="240" w:lineRule="auto"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Toplam</w:t>
            </w:r>
          </w:p>
        </w:tc>
        <w:tc>
          <w:tcPr>
            <w:tcW w:w="107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4B084"/>
            <w:noWrap/>
            <w:vAlign w:val="center"/>
            <w:hideMark/>
          </w:tcPr>
          <w:p w14:paraId="1A6FF717" w14:textId="17106625" w:rsidR="00DE05FA" w:rsidRPr="00237F39" w:rsidRDefault="00DE05FA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61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±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06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95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4B084"/>
            <w:noWrap/>
            <w:vAlign w:val="center"/>
            <w:hideMark/>
          </w:tcPr>
          <w:p w14:paraId="5466F9A2" w14:textId="6CD0CEF4" w:rsidR="00DE05FA" w:rsidRPr="00237F39" w:rsidRDefault="00DE05FA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89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±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04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89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4B084"/>
            <w:noWrap/>
            <w:vAlign w:val="center"/>
            <w:hideMark/>
          </w:tcPr>
          <w:p w14:paraId="0D83923F" w14:textId="76E6305D" w:rsidR="00DE05FA" w:rsidRPr="00237F39" w:rsidRDefault="00DE05FA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110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±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05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86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00B0F0"/>
            <w:noWrap/>
            <w:vAlign w:val="center"/>
            <w:hideMark/>
          </w:tcPr>
          <w:p w14:paraId="0B8E3EED" w14:textId="1B5FF4F0" w:rsidR="00DE05FA" w:rsidRPr="00237F39" w:rsidRDefault="00DE05FA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89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±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03</w:t>
            </w:r>
          </w:p>
        </w:tc>
      </w:tr>
      <w:tr w:rsidR="00DE05FA" w:rsidRPr="00237F39" w14:paraId="2A8C0349" w14:textId="77777777" w:rsidTr="00F67A1E">
        <w:trPr>
          <w:trHeight w:val="340"/>
        </w:trPr>
        <w:tc>
          <w:tcPr>
            <w:tcW w:w="458" w:type="pct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220E60B" w14:textId="77777777" w:rsidR="00055591" w:rsidRDefault="00DE05FA" w:rsidP="006F70B3">
            <w:pPr>
              <w:spacing w:after="0" w:line="240" w:lineRule="auto"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Toplam</w:t>
            </w:r>
            <w:r w:rsidR="00055591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  <w:p w14:paraId="7BDE06BA" w14:textId="0E94161C" w:rsidR="00DE05FA" w:rsidRPr="00237F39" w:rsidRDefault="00055591" w:rsidP="006F70B3">
            <w:pPr>
              <w:spacing w:after="0" w:line="240" w:lineRule="auto"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(A+B)</w:t>
            </w:r>
          </w:p>
        </w:tc>
        <w:tc>
          <w:tcPr>
            <w:tcW w:w="7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B50862" w14:textId="77777777" w:rsidR="00DE05FA" w:rsidRPr="00237F39" w:rsidRDefault="00DE05FA" w:rsidP="006F70B3">
            <w:pPr>
              <w:spacing w:after="0" w:line="240" w:lineRule="auto"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TE</w:t>
            </w:r>
          </w:p>
        </w:tc>
        <w:tc>
          <w:tcPr>
            <w:tcW w:w="1071" w:type="pct"/>
            <w:tcBorders>
              <w:top w:val="nil"/>
              <w:left w:val="nil"/>
              <w:bottom w:val="nil"/>
              <w:right w:val="nil"/>
            </w:tcBorders>
            <w:shd w:val="clear" w:color="000000" w:fill="C6E0B4"/>
            <w:noWrap/>
            <w:vAlign w:val="center"/>
            <w:hideMark/>
          </w:tcPr>
          <w:p w14:paraId="2F0F3FFD" w14:textId="566E5A99" w:rsidR="00DE05FA" w:rsidRPr="00237F39" w:rsidRDefault="00DE05FA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119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±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14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ABCDE</w:t>
            </w:r>
          </w:p>
        </w:tc>
        <w:tc>
          <w:tcPr>
            <w:tcW w:w="950" w:type="pct"/>
            <w:tcBorders>
              <w:top w:val="nil"/>
              <w:left w:val="nil"/>
              <w:bottom w:val="nil"/>
              <w:right w:val="nil"/>
            </w:tcBorders>
            <w:shd w:val="clear" w:color="000000" w:fill="C6E0B4"/>
            <w:noWrap/>
            <w:vAlign w:val="center"/>
            <w:hideMark/>
          </w:tcPr>
          <w:p w14:paraId="7716A313" w14:textId="5F880132" w:rsidR="00DE05FA" w:rsidRPr="00237F39" w:rsidRDefault="00DE05FA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126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±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06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ABC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000000" w:fill="C6E0B4"/>
            <w:noWrap/>
            <w:vAlign w:val="center"/>
            <w:hideMark/>
          </w:tcPr>
          <w:p w14:paraId="3A7B0BC2" w14:textId="43BBD48C" w:rsidR="00DE05FA" w:rsidRPr="00237F39" w:rsidRDefault="00DE05FA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108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±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02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AD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000000" w:fill="FFFF00"/>
            <w:noWrap/>
            <w:vAlign w:val="center"/>
            <w:hideMark/>
          </w:tcPr>
          <w:p w14:paraId="1D7EF50F" w14:textId="243D53EE" w:rsidR="00DE05FA" w:rsidRPr="00237F39" w:rsidRDefault="00DE05FA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117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±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04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c</w:t>
            </w:r>
          </w:p>
        </w:tc>
      </w:tr>
      <w:tr w:rsidR="00DE05FA" w:rsidRPr="00237F39" w14:paraId="120B1C5D" w14:textId="77777777" w:rsidTr="00F67A1E">
        <w:trPr>
          <w:trHeight w:val="340"/>
        </w:trPr>
        <w:tc>
          <w:tcPr>
            <w:tcW w:w="458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866E242" w14:textId="77777777" w:rsidR="00DE05FA" w:rsidRPr="00237F39" w:rsidRDefault="00DE05FA" w:rsidP="006F70B3">
            <w:pPr>
              <w:spacing w:after="0" w:line="240" w:lineRule="auto"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7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02D68A" w14:textId="77777777" w:rsidR="00DE05FA" w:rsidRPr="00237F39" w:rsidRDefault="00DE05FA" w:rsidP="006F70B3">
            <w:pPr>
              <w:spacing w:after="0" w:line="240" w:lineRule="auto"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W</w:t>
            </w:r>
          </w:p>
        </w:tc>
        <w:tc>
          <w:tcPr>
            <w:tcW w:w="1071" w:type="pct"/>
            <w:tcBorders>
              <w:top w:val="nil"/>
              <w:left w:val="nil"/>
              <w:bottom w:val="nil"/>
              <w:right w:val="nil"/>
            </w:tcBorders>
            <w:shd w:val="clear" w:color="000000" w:fill="C6E0B4"/>
            <w:noWrap/>
            <w:vAlign w:val="center"/>
            <w:hideMark/>
          </w:tcPr>
          <w:p w14:paraId="4DED60CC" w14:textId="7FE1D452" w:rsidR="00DE05FA" w:rsidRPr="00237F39" w:rsidRDefault="00DE05FA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131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±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07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ABC</w:t>
            </w:r>
          </w:p>
        </w:tc>
        <w:tc>
          <w:tcPr>
            <w:tcW w:w="950" w:type="pct"/>
            <w:tcBorders>
              <w:top w:val="nil"/>
              <w:left w:val="nil"/>
              <w:bottom w:val="nil"/>
              <w:right w:val="nil"/>
            </w:tcBorders>
            <w:shd w:val="clear" w:color="000000" w:fill="C6E0B4"/>
            <w:noWrap/>
            <w:vAlign w:val="center"/>
            <w:hideMark/>
          </w:tcPr>
          <w:p w14:paraId="26A744E8" w14:textId="0F7148D7" w:rsidR="00DE05FA" w:rsidRPr="00237F39" w:rsidRDefault="00DE05FA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145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±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09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000000" w:fill="C6E0B4"/>
            <w:noWrap/>
            <w:vAlign w:val="center"/>
            <w:hideMark/>
          </w:tcPr>
          <w:p w14:paraId="7A0B471A" w14:textId="40C1BBC8" w:rsidR="00DE05FA" w:rsidRPr="00237F39" w:rsidRDefault="00DE05FA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124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±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03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BC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000000" w:fill="FFFF00"/>
            <w:noWrap/>
            <w:vAlign w:val="center"/>
            <w:hideMark/>
          </w:tcPr>
          <w:p w14:paraId="1DB3B3F2" w14:textId="1A6FAFDD" w:rsidR="00DE05FA" w:rsidRPr="00237F39" w:rsidRDefault="00DE05FA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131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±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04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b</w:t>
            </w:r>
          </w:p>
        </w:tc>
      </w:tr>
      <w:tr w:rsidR="00DE05FA" w:rsidRPr="00237F39" w14:paraId="37D6245A" w14:textId="77777777" w:rsidTr="00F67A1E">
        <w:trPr>
          <w:trHeight w:val="340"/>
        </w:trPr>
        <w:tc>
          <w:tcPr>
            <w:tcW w:w="458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F4BE045" w14:textId="77777777" w:rsidR="00DE05FA" w:rsidRPr="00237F39" w:rsidRDefault="00DE05FA" w:rsidP="006F70B3">
            <w:pPr>
              <w:spacing w:after="0" w:line="240" w:lineRule="auto"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7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E791A8" w14:textId="77777777" w:rsidR="00DE05FA" w:rsidRPr="00237F39" w:rsidRDefault="00DE05FA" w:rsidP="006F70B3">
            <w:pPr>
              <w:spacing w:after="0" w:line="240" w:lineRule="auto"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TR</w:t>
            </w:r>
          </w:p>
        </w:tc>
        <w:tc>
          <w:tcPr>
            <w:tcW w:w="1071" w:type="pct"/>
            <w:tcBorders>
              <w:top w:val="nil"/>
              <w:left w:val="nil"/>
              <w:bottom w:val="nil"/>
              <w:right w:val="nil"/>
            </w:tcBorders>
            <w:shd w:val="clear" w:color="000000" w:fill="C6E0B4"/>
            <w:noWrap/>
            <w:vAlign w:val="center"/>
            <w:hideMark/>
          </w:tcPr>
          <w:p w14:paraId="4ACBA4A9" w14:textId="15021B99" w:rsidR="00DE05FA" w:rsidRPr="00237F39" w:rsidRDefault="00DE05FA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83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±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15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ACDE</w:t>
            </w:r>
          </w:p>
        </w:tc>
        <w:tc>
          <w:tcPr>
            <w:tcW w:w="950" w:type="pct"/>
            <w:tcBorders>
              <w:top w:val="nil"/>
              <w:left w:val="nil"/>
              <w:bottom w:val="nil"/>
              <w:right w:val="nil"/>
            </w:tcBorders>
            <w:shd w:val="clear" w:color="000000" w:fill="C6E0B4"/>
            <w:noWrap/>
            <w:vAlign w:val="center"/>
            <w:hideMark/>
          </w:tcPr>
          <w:p w14:paraId="0178BDF1" w14:textId="290BEE7A" w:rsidR="00DE05FA" w:rsidRPr="00237F39" w:rsidRDefault="00DE05FA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85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±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08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DE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000000" w:fill="C6E0B4"/>
            <w:noWrap/>
            <w:vAlign w:val="center"/>
            <w:hideMark/>
          </w:tcPr>
          <w:p w14:paraId="101B722A" w14:textId="534E3D28" w:rsidR="00DE05FA" w:rsidRPr="00237F39" w:rsidRDefault="00DE05FA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81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±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02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E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000000" w:fill="FFFF00"/>
            <w:noWrap/>
            <w:vAlign w:val="center"/>
            <w:hideMark/>
          </w:tcPr>
          <w:p w14:paraId="07F75DCD" w14:textId="2297CCA2" w:rsidR="00DE05FA" w:rsidRPr="00237F39" w:rsidRDefault="00DE05FA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82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±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</w:t>
            </w:r>
            <w:proofErr w:type="gramStart"/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05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a</w:t>
            </w:r>
            <w:proofErr w:type="gramEnd"/>
          </w:p>
        </w:tc>
      </w:tr>
      <w:tr w:rsidR="00DE05FA" w:rsidRPr="00237F39" w14:paraId="5F7C8553" w14:textId="77777777" w:rsidTr="00F67A1E">
        <w:trPr>
          <w:trHeight w:val="340"/>
        </w:trPr>
        <w:tc>
          <w:tcPr>
            <w:tcW w:w="458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D3D6C99" w14:textId="77777777" w:rsidR="00DE05FA" w:rsidRPr="00237F39" w:rsidRDefault="00DE05FA" w:rsidP="006F70B3">
            <w:pPr>
              <w:spacing w:after="0" w:line="240" w:lineRule="auto"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75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7BE7ED" w14:textId="77777777" w:rsidR="00DE05FA" w:rsidRPr="00237F39" w:rsidRDefault="00DE05FA" w:rsidP="006F70B3">
            <w:pPr>
              <w:spacing w:after="0" w:line="240" w:lineRule="auto"/>
              <w:jc w:val="both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Toplam</w:t>
            </w:r>
          </w:p>
        </w:tc>
        <w:tc>
          <w:tcPr>
            <w:tcW w:w="107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DEBF7"/>
            <w:noWrap/>
            <w:vAlign w:val="center"/>
            <w:hideMark/>
          </w:tcPr>
          <w:p w14:paraId="347D275F" w14:textId="6F2123A0" w:rsidR="00DE05FA" w:rsidRPr="00237F39" w:rsidRDefault="00DE05FA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116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±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07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ab</w:t>
            </w:r>
          </w:p>
        </w:tc>
        <w:tc>
          <w:tcPr>
            <w:tcW w:w="95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DEBF7"/>
            <w:noWrap/>
            <w:vAlign w:val="center"/>
            <w:hideMark/>
          </w:tcPr>
          <w:p w14:paraId="405C2ACC" w14:textId="09AC13D9" w:rsidR="00DE05FA" w:rsidRPr="00237F39" w:rsidRDefault="00DE05FA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119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±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04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89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DEBF7"/>
            <w:noWrap/>
            <w:vAlign w:val="center"/>
            <w:hideMark/>
          </w:tcPr>
          <w:p w14:paraId="2AE2B24C" w14:textId="4E3EAFC2" w:rsidR="00DE05FA" w:rsidRPr="00237F39" w:rsidRDefault="00DE05FA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105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±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</w:t>
            </w:r>
            <w:proofErr w:type="gramStart"/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02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a</w:t>
            </w:r>
            <w:proofErr w:type="gramEnd"/>
          </w:p>
        </w:tc>
        <w:tc>
          <w:tcPr>
            <w:tcW w:w="86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DECD73" w14:textId="78FE510C" w:rsidR="00DE05FA" w:rsidRPr="00237F39" w:rsidRDefault="00DE05FA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113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±0,002</w:t>
            </w:r>
          </w:p>
        </w:tc>
      </w:tr>
    </w:tbl>
    <w:p w14:paraId="4713A51B" w14:textId="4F795E7A" w:rsidR="00DE05FA" w:rsidRPr="00237F39" w:rsidRDefault="00DE05FA" w:rsidP="00F67A1E">
      <w:pPr>
        <w:pStyle w:val="Altyaz"/>
      </w:pPr>
      <w:r w:rsidRPr="00237F39">
        <w:t>Trimmed</w:t>
      </w:r>
      <w:r w:rsidR="00E4403D" w:rsidRPr="00237F39">
        <w:t xml:space="preserve"> </w:t>
      </w:r>
      <w:r w:rsidRPr="00237F39">
        <w:t>means</w:t>
      </w:r>
      <w:r w:rsidR="00E4403D" w:rsidRPr="00237F39">
        <w:t xml:space="preserve"> </w:t>
      </w:r>
      <w:r w:rsidRPr="00237F39">
        <w:t>(budanmış</w:t>
      </w:r>
      <w:r w:rsidR="00E4403D" w:rsidRPr="00237F39">
        <w:t xml:space="preserve"> </w:t>
      </w:r>
      <w:r w:rsidRPr="00237F39">
        <w:t>ortalamalar)</w:t>
      </w:r>
      <w:r w:rsidR="00E4403D" w:rsidRPr="00237F39">
        <w:t xml:space="preserve"> </w:t>
      </w:r>
      <w:r w:rsidRPr="00237F39">
        <w:t>±</w:t>
      </w:r>
      <w:r w:rsidR="00E4403D" w:rsidRPr="00237F39">
        <w:t xml:space="preserve"> </w:t>
      </w:r>
      <w:r w:rsidRPr="00237F39">
        <w:t>standart</w:t>
      </w:r>
      <w:r w:rsidR="00E4403D" w:rsidRPr="00237F39">
        <w:t xml:space="preserve"> </w:t>
      </w:r>
      <w:r w:rsidRPr="00237F39">
        <w:t>hata;</w:t>
      </w:r>
      <w:r w:rsidR="00E4403D" w:rsidRPr="00237F39">
        <w:t xml:space="preserve"> </w:t>
      </w:r>
      <w:r w:rsidRPr="00237F39">
        <w:t>a-c:</w:t>
      </w:r>
      <w:r w:rsidR="00E4403D" w:rsidRPr="00237F39">
        <w:t xml:space="preserve"> </w:t>
      </w:r>
      <w:r w:rsidRPr="00237F39">
        <w:t>Aynı</w:t>
      </w:r>
      <w:r w:rsidR="00E4403D" w:rsidRPr="00237F39">
        <w:t xml:space="preserve"> </w:t>
      </w:r>
      <w:r w:rsidRPr="00237F39">
        <w:t>harfe</w:t>
      </w:r>
      <w:r w:rsidR="00E4403D" w:rsidRPr="00237F39">
        <w:t xml:space="preserve"> </w:t>
      </w:r>
      <w:r w:rsidRPr="00237F39">
        <w:t>sahip</w:t>
      </w:r>
      <w:r w:rsidR="00E4403D" w:rsidRPr="00237F39">
        <w:t xml:space="preserve"> </w:t>
      </w:r>
      <w:r w:rsidRPr="00237F39">
        <w:t>ana</w:t>
      </w:r>
      <w:r w:rsidR="00E4403D" w:rsidRPr="00237F39">
        <w:t xml:space="preserve"> </w:t>
      </w:r>
      <w:r w:rsidRPr="00237F39">
        <w:t>etkiler</w:t>
      </w:r>
      <w:r w:rsidR="00E4403D" w:rsidRPr="00237F39">
        <w:t xml:space="preserve"> </w:t>
      </w:r>
      <w:r w:rsidRPr="00237F39">
        <w:t>arasında</w:t>
      </w:r>
      <w:r w:rsidR="00E4403D" w:rsidRPr="00237F39">
        <w:t xml:space="preserve"> </w:t>
      </w:r>
      <w:r w:rsidRPr="00237F39">
        <w:t>bir</w:t>
      </w:r>
      <w:r w:rsidR="00E4403D" w:rsidRPr="00237F39">
        <w:t xml:space="preserve"> </w:t>
      </w:r>
      <w:r w:rsidRPr="00237F39">
        <w:t>fark</w:t>
      </w:r>
      <w:r w:rsidR="00E4403D" w:rsidRPr="00237F39">
        <w:t xml:space="preserve"> </w:t>
      </w:r>
      <w:r w:rsidRPr="00237F39">
        <w:t>yoktur;</w:t>
      </w:r>
      <w:r w:rsidR="00E4403D" w:rsidRPr="00237F39">
        <w:t xml:space="preserve"> </w:t>
      </w:r>
      <w:r w:rsidRPr="00237F39">
        <w:t>A-K:</w:t>
      </w:r>
      <w:r w:rsidR="00E4403D" w:rsidRPr="00237F39">
        <w:t xml:space="preserve"> </w:t>
      </w:r>
      <w:r w:rsidRPr="00237F39">
        <w:t>Aynı</w:t>
      </w:r>
      <w:r w:rsidR="00E4403D" w:rsidRPr="00237F39">
        <w:t xml:space="preserve"> </w:t>
      </w:r>
      <w:r w:rsidRPr="00237F39">
        <w:t>harfe</w:t>
      </w:r>
      <w:r w:rsidR="00E4403D" w:rsidRPr="00237F39">
        <w:t xml:space="preserve"> </w:t>
      </w:r>
      <w:r w:rsidRPr="00237F39">
        <w:t>sahip</w:t>
      </w:r>
      <w:r w:rsidR="00E4403D" w:rsidRPr="00237F39">
        <w:t xml:space="preserve"> </w:t>
      </w:r>
      <w:r w:rsidRPr="00237F39">
        <w:t>etkileşimler</w:t>
      </w:r>
      <w:r w:rsidR="00E4403D" w:rsidRPr="00237F39">
        <w:t xml:space="preserve"> </w:t>
      </w:r>
      <w:r w:rsidRPr="00237F39">
        <w:t>arasında</w:t>
      </w:r>
      <w:r w:rsidR="00E4403D" w:rsidRPr="00237F39">
        <w:t xml:space="preserve"> </w:t>
      </w:r>
      <w:r w:rsidRPr="00237F39">
        <w:t>bir</w:t>
      </w:r>
      <w:r w:rsidR="00E4403D" w:rsidRPr="00237F39">
        <w:t xml:space="preserve"> </w:t>
      </w:r>
      <w:r w:rsidRPr="00237F39">
        <w:t>fark</w:t>
      </w:r>
      <w:r w:rsidR="00E4403D" w:rsidRPr="00237F39">
        <w:t xml:space="preserve"> </w:t>
      </w:r>
      <w:r w:rsidRPr="00237F39">
        <w:t>yoktur</w:t>
      </w:r>
    </w:p>
    <w:p w14:paraId="5B7E8880" w14:textId="3A39C4F3" w:rsidR="00B52FF8" w:rsidRDefault="00B52FF8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AF4173">
        <w:rPr>
          <w:rFonts w:ascii="Times New Roman" w:hAnsi="Times New Roman"/>
          <w:sz w:val="24"/>
          <w:szCs w:val="24"/>
        </w:rPr>
        <w:lastRenderedPageBreak/>
        <w:t xml:space="preserve">Çizelge 4.2’de </w:t>
      </w:r>
      <w:r w:rsidR="004B61DE" w:rsidRPr="00AF4173">
        <w:rPr>
          <w:rFonts w:ascii="Times New Roman" w:hAnsi="Times New Roman"/>
          <w:sz w:val="24"/>
          <w:szCs w:val="24"/>
        </w:rPr>
        <w:t xml:space="preserve">gruplar arasındaki ilişki </w:t>
      </w:r>
      <w:r w:rsidR="00565A94" w:rsidRPr="00AF4173">
        <w:rPr>
          <w:rFonts w:ascii="Times New Roman" w:hAnsi="Times New Roman"/>
          <w:sz w:val="24"/>
          <w:szCs w:val="24"/>
        </w:rPr>
        <w:t>gösterildi</w:t>
      </w:r>
      <w:r w:rsidR="004B61DE" w:rsidRPr="00AF4173">
        <w:rPr>
          <w:rFonts w:ascii="Times New Roman" w:hAnsi="Times New Roman"/>
          <w:sz w:val="24"/>
          <w:szCs w:val="24"/>
        </w:rPr>
        <w:t>.</w:t>
      </w:r>
    </w:p>
    <w:p w14:paraId="049AF17B" w14:textId="37553928" w:rsidR="0057004F" w:rsidRPr="00237F39" w:rsidRDefault="00686F3A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tki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tala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zer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lunmuştu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p&lt;0,001).</w:t>
      </w:r>
      <w:r w:rsidR="00E4403D" w:rsidRPr="00237F39">
        <w:rPr>
          <w:rFonts w:ascii="Times New Roman" w:hAnsi="Times New Roman"/>
          <w:sz w:val="24"/>
          <w:szCs w:val="24"/>
        </w:rPr>
        <w:t xml:space="preserve">  </w:t>
      </w:r>
      <w:r w:rsidRPr="00237F39">
        <w:rPr>
          <w:rFonts w:ascii="Times New Roman" w:hAnsi="Times New Roman"/>
          <w:sz w:val="24"/>
          <w:szCs w:val="24"/>
        </w:rPr>
        <w:t>T</w:t>
      </w:r>
      <w:r w:rsidR="005A14AE">
        <w:rPr>
          <w:rFonts w:ascii="Times New Roman" w:hAnsi="Times New Roman"/>
          <w:sz w:val="24"/>
          <w:szCs w:val="24"/>
        </w:rPr>
        <w:t>-</w:t>
      </w:r>
      <w:r w:rsidRPr="00237F39">
        <w:rPr>
          <w:rFonts w:ascii="Times New Roman" w:hAnsi="Times New Roman"/>
          <w:sz w:val="24"/>
          <w:szCs w:val="24"/>
        </w:rPr>
        <w:t>E</w:t>
      </w:r>
      <w:r w:rsidR="005A14AE">
        <w:rPr>
          <w:rFonts w:ascii="Times New Roman" w:hAnsi="Times New Roman"/>
          <w:sz w:val="24"/>
          <w:szCs w:val="24"/>
        </w:rPr>
        <w:t>ndo M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s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tala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0,11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W</w:t>
      </w:r>
      <w:r w:rsidR="005A14AE">
        <w:rPr>
          <w:rFonts w:ascii="Times New Roman" w:hAnsi="Times New Roman"/>
          <w:sz w:val="24"/>
          <w:szCs w:val="24"/>
        </w:rPr>
        <w:t>aveOne 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s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0,13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</w:t>
      </w:r>
      <w:r w:rsidR="005A14AE">
        <w:rPr>
          <w:rFonts w:ascii="Times New Roman" w:hAnsi="Times New Roman"/>
          <w:sz w:val="24"/>
          <w:szCs w:val="24"/>
        </w:rPr>
        <w:t>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s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0,08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il</w:t>
      </w:r>
      <w:r w:rsidR="000441E3">
        <w:rPr>
          <w:rFonts w:ascii="Times New Roman" w:hAnsi="Times New Roman"/>
          <w:sz w:val="24"/>
          <w:szCs w:val="24"/>
        </w:rPr>
        <w:t>di</w:t>
      </w:r>
      <w:r w:rsidRPr="00237F39">
        <w:rPr>
          <w:rFonts w:ascii="Times New Roman" w:hAnsi="Times New Roman"/>
          <w:sz w:val="24"/>
          <w:szCs w:val="24"/>
        </w:rPr>
        <w:t>.</w:t>
      </w:r>
    </w:p>
    <w:p w14:paraId="3355446F" w14:textId="34C266F2" w:rsidR="00EE7DCA" w:rsidRPr="00237F39" w:rsidRDefault="00EE7DCA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Yüze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tki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tala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zer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lunmuştu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p&lt;0,001)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</w:t>
      </w:r>
      <w:r w:rsidR="000441E3">
        <w:rPr>
          <w:rFonts w:ascii="Times New Roman" w:hAnsi="Times New Roman"/>
          <w:sz w:val="24"/>
          <w:szCs w:val="24"/>
        </w:rPr>
        <w:t>(iç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üzey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il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tala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0,13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k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</w:t>
      </w:r>
      <w:r w:rsidR="000441E3">
        <w:rPr>
          <w:rFonts w:ascii="Times New Roman" w:hAnsi="Times New Roman"/>
          <w:sz w:val="24"/>
          <w:szCs w:val="24"/>
        </w:rPr>
        <w:t>(dış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üzey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il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tala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0,09</w:t>
      </w:r>
      <w:r w:rsidR="009D2DFF" w:rsidRPr="00237F39">
        <w:rPr>
          <w:rFonts w:ascii="Times New Roman" w:hAnsi="Times New Roman"/>
          <w:sz w:val="24"/>
          <w:szCs w:val="24"/>
        </w:rPr>
        <w:t>’dur</w:t>
      </w:r>
      <w:r w:rsidRPr="00237F39">
        <w:rPr>
          <w:rFonts w:ascii="Times New Roman" w:hAnsi="Times New Roman"/>
          <w:sz w:val="24"/>
          <w:szCs w:val="24"/>
        </w:rPr>
        <w:t>.</w:t>
      </w:r>
    </w:p>
    <w:p w14:paraId="4A4CBD92" w14:textId="77D535E6" w:rsidR="00DC5195" w:rsidRPr="00237F39" w:rsidRDefault="00EA3FBA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Nokt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tki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tala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zer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lunmuştu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p=0,001)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pika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il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tala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0,12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t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okta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il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0,12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k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orona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il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tala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0,11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il</w:t>
      </w:r>
      <w:r w:rsidR="000441E3">
        <w:rPr>
          <w:rFonts w:ascii="Times New Roman" w:hAnsi="Times New Roman"/>
          <w:sz w:val="24"/>
          <w:szCs w:val="24"/>
        </w:rPr>
        <w:t>di</w:t>
      </w:r>
      <w:r w:rsidRPr="00237F39">
        <w:rPr>
          <w:rFonts w:ascii="Times New Roman" w:hAnsi="Times New Roman"/>
          <w:sz w:val="24"/>
          <w:szCs w:val="24"/>
        </w:rPr>
        <w:t>.</w:t>
      </w:r>
    </w:p>
    <w:p w14:paraId="5E489F5F" w14:textId="27B7A7E0" w:rsidR="00D006FE" w:rsidRPr="00237F39" w:rsidRDefault="00D006FE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Eğe*yüze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tkileşi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tala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zer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lun</w:t>
      </w:r>
      <w:r w:rsidR="00FB1089">
        <w:rPr>
          <w:rFonts w:ascii="Times New Roman" w:hAnsi="Times New Roman"/>
          <w:sz w:val="24"/>
          <w:szCs w:val="24"/>
        </w:rPr>
        <w:t xml:space="preserve">du </w:t>
      </w:r>
      <w:r w:rsidRPr="00237F39">
        <w:rPr>
          <w:rFonts w:ascii="Times New Roman" w:hAnsi="Times New Roman"/>
          <w:sz w:val="24"/>
          <w:szCs w:val="24"/>
        </w:rPr>
        <w:t>(p=0,001)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ra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üks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tala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352B2" w:rsidRPr="00237F39">
        <w:rPr>
          <w:rFonts w:ascii="Times New Roman" w:hAnsi="Times New Roman"/>
          <w:sz w:val="24"/>
          <w:szCs w:val="24"/>
        </w:rPr>
        <w:t>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352B2" w:rsidRPr="00237F39">
        <w:rPr>
          <w:rFonts w:ascii="Times New Roman" w:hAnsi="Times New Roman"/>
          <w:sz w:val="24"/>
          <w:szCs w:val="24"/>
        </w:rPr>
        <w:t>yüzey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0,15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</w:t>
      </w:r>
      <w:r w:rsidR="005A14AE">
        <w:rPr>
          <w:rFonts w:ascii="Times New Roman" w:hAnsi="Times New Roman"/>
          <w:sz w:val="24"/>
          <w:szCs w:val="24"/>
        </w:rPr>
        <w:t>-</w:t>
      </w:r>
      <w:r w:rsidRPr="00237F39">
        <w:rPr>
          <w:rFonts w:ascii="Times New Roman" w:hAnsi="Times New Roman"/>
          <w:sz w:val="24"/>
          <w:szCs w:val="24"/>
        </w:rPr>
        <w:t>E</w:t>
      </w:r>
      <w:r w:rsidR="005A14AE">
        <w:rPr>
          <w:rFonts w:ascii="Times New Roman" w:hAnsi="Times New Roman"/>
          <w:sz w:val="24"/>
          <w:szCs w:val="24"/>
        </w:rPr>
        <w:t>ndo M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W</w:t>
      </w:r>
      <w:r w:rsidR="005A14AE">
        <w:rPr>
          <w:rFonts w:ascii="Times New Roman" w:hAnsi="Times New Roman"/>
          <w:sz w:val="24"/>
          <w:szCs w:val="24"/>
        </w:rPr>
        <w:t>aveOne 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s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ilmişk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üşü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tala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44378" w:rsidRPr="00237F39">
        <w:rPr>
          <w:rFonts w:ascii="Times New Roman" w:hAnsi="Times New Roman"/>
          <w:sz w:val="24"/>
          <w:szCs w:val="24"/>
        </w:rPr>
        <w:t>B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44378" w:rsidRPr="00237F39">
        <w:rPr>
          <w:rFonts w:ascii="Times New Roman" w:hAnsi="Times New Roman"/>
          <w:sz w:val="24"/>
          <w:szCs w:val="24"/>
        </w:rPr>
        <w:t>yüzey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0,05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s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il</w:t>
      </w:r>
      <w:r w:rsidR="00FB1089">
        <w:rPr>
          <w:rFonts w:ascii="Times New Roman" w:hAnsi="Times New Roman"/>
          <w:sz w:val="24"/>
          <w:szCs w:val="24"/>
        </w:rPr>
        <w:t>di</w:t>
      </w:r>
      <w:r w:rsidRPr="00237F39">
        <w:rPr>
          <w:rFonts w:ascii="Times New Roman" w:hAnsi="Times New Roman"/>
          <w:sz w:val="24"/>
          <w:szCs w:val="24"/>
        </w:rPr>
        <w:t>.</w:t>
      </w:r>
    </w:p>
    <w:p w14:paraId="5912E61D" w14:textId="41E3F630" w:rsidR="00D0676C" w:rsidRPr="00237F39" w:rsidRDefault="006502BB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Eğe*nokt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tkileşi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tala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zer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lunmuştu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p=0,007).</w:t>
      </w:r>
      <w:r w:rsidR="003D06F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ra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üks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tala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0,14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W</w:t>
      </w:r>
      <w:r w:rsidR="005A14AE">
        <w:rPr>
          <w:rFonts w:ascii="Times New Roman" w:hAnsi="Times New Roman"/>
          <w:sz w:val="24"/>
          <w:szCs w:val="24"/>
        </w:rPr>
        <w:t>aveOne 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s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t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okta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ilmişk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üşü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tala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0,07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</w:t>
      </w:r>
      <w:r w:rsidR="005A14AE">
        <w:rPr>
          <w:rFonts w:ascii="Times New Roman" w:hAnsi="Times New Roman"/>
          <w:sz w:val="24"/>
          <w:szCs w:val="24"/>
        </w:rPr>
        <w:t>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s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okta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ilmiştir.</w:t>
      </w:r>
    </w:p>
    <w:p w14:paraId="1C37B38C" w14:textId="5D509846" w:rsidR="000D0E9B" w:rsidRPr="00237F39" w:rsidRDefault="000D0E9B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Yüzey*nokt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tkileşi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tala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zer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lun</w:t>
      </w:r>
      <w:r w:rsidR="002C22B0">
        <w:rPr>
          <w:rFonts w:ascii="Times New Roman" w:hAnsi="Times New Roman"/>
          <w:sz w:val="24"/>
          <w:szCs w:val="24"/>
        </w:rPr>
        <w:t>d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p=0,001).</w:t>
      </w:r>
      <w:r w:rsidR="002C22B0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ra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üks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tala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0,16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üzey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okta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il</w:t>
      </w:r>
      <w:r w:rsidR="002C22B0">
        <w:rPr>
          <w:rFonts w:ascii="Times New Roman" w:hAnsi="Times New Roman"/>
          <w:sz w:val="24"/>
          <w:szCs w:val="24"/>
        </w:rPr>
        <w:t>irk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üşü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tala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0,06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üzey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okta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il</w:t>
      </w:r>
      <w:r w:rsidR="002C22B0">
        <w:rPr>
          <w:rFonts w:ascii="Times New Roman" w:hAnsi="Times New Roman"/>
          <w:sz w:val="24"/>
          <w:szCs w:val="24"/>
        </w:rPr>
        <w:t>di</w:t>
      </w:r>
    </w:p>
    <w:p w14:paraId="64237BE8" w14:textId="79F58570" w:rsidR="000D0E9B" w:rsidRPr="00237F39" w:rsidRDefault="000D0E9B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Eğe*yüzey*nokt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tkileşi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tala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zer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lun</w:t>
      </w:r>
      <w:r w:rsidR="003D06F9">
        <w:rPr>
          <w:rFonts w:ascii="Times New Roman" w:hAnsi="Times New Roman"/>
          <w:sz w:val="24"/>
          <w:szCs w:val="24"/>
        </w:rPr>
        <w:t>d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p=0,001).</w:t>
      </w:r>
      <w:r w:rsidR="003D06F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ra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üks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tala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0,18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W</w:t>
      </w:r>
      <w:r w:rsidR="005A14AE">
        <w:rPr>
          <w:rFonts w:ascii="Times New Roman" w:hAnsi="Times New Roman"/>
          <w:sz w:val="24"/>
          <w:szCs w:val="24"/>
        </w:rPr>
        <w:t>aveOne 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s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üzey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t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okta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ilmişk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üşü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tala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0,03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</w:t>
      </w:r>
      <w:r w:rsidR="005A14AE">
        <w:rPr>
          <w:rFonts w:ascii="Times New Roman" w:hAnsi="Times New Roman"/>
          <w:sz w:val="24"/>
          <w:szCs w:val="24"/>
        </w:rPr>
        <w:t>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s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üzey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okta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il</w:t>
      </w:r>
      <w:r w:rsidR="003D06F9">
        <w:rPr>
          <w:rFonts w:ascii="Times New Roman" w:hAnsi="Times New Roman"/>
          <w:sz w:val="24"/>
          <w:szCs w:val="24"/>
        </w:rPr>
        <w:t>di</w:t>
      </w:r>
      <w:r w:rsidRPr="00237F39">
        <w:rPr>
          <w:rFonts w:ascii="Times New Roman" w:hAnsi="Times New Roman"/>
          <w:sz w:val="24"/>
          <w:szCs w:val="24"/>
        </w:rPr>
        <w:t>.</w:t>
      </w:r>
    </w:p>
    <w:p w14:paraId="3A620FE1" w14:textId="76128843" w:rsidR="007127F1" w:rsidRPr="00237F39" w:rsidRDefault="007127F1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lastRenderedPageBreak/>
        <w:t>İsta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aliz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ö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rup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raf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uzaklaştır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opla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ad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iktar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rşılaştırıldığ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i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ölges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6B31"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r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lunma</w:t>
      </w:r>
      <w:r w:rsidR="003D06F9">
        <w:rPr>
          <w:rFonts w:ascii="Times New Roman" w:hAnsi="Times New Roman"/>
          <w:sz w:val="24"/>
          <w:szCs w:val="24"/>
        </w:rPr>
        <w:t>d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p&gt;0,05).</w:t>
      </w:r>
    </w:p>
    <w:p w14:paraId="5F080CD1" w14:textId="7E8F9092" w:rsidR="007127F1" w:rsidRPr="00237F39" w:rsidRDefault="007127F1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Ort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ölge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T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M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rup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6B31"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r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lunmazken</w:t>
      </w:r>
      <w:r w:rsidR="003D06F9">
        <w:rPr>
          <w:rFonts w:ascii="Times New Roman" w:hAnsi="Times New Roman"/>
          <w:sz w:val="24"/>
          <w:szCs w:val="24"/>
        </w:rPr>
        <w:t>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2F2D" w:rsidRPr="00237F39">
        <w:rPr>
          <w:rFonts w:ascii="Times New Roman" w:hAnsi="Times New Roman"/>
          <w:sz w:val="24"/>
          <w:szCs w:val="24"/>
        </w:rPr>
        <w:t>değer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6B31"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rubu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üks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lun</w:t>
      </w:r>
      <w:r w:rsidR="003D06F9">
        <w:rPr>
          <w:rFonts w:ascii="Times New Roman" w:hAnsi="Times New Roman"/>
          <w:sz w:val="24"/>
          <w:szCs w:val="24"/>
        </w:rPr>
        <w:t>d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p=0,007).</w:t>
      </w:r>
    </w:p>
    <w:p w14:paraId="07299D4B" w14:textId="06CDF1FC" w:rsidR="0025077C" w:rsidRPr="00237F39" w:rsidRDefault="0025077C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Koro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ölge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ü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rup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6B31"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r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lun</w:t>
      </w:r>
      <w:r w:rsidR="003D06F9">
        <w:rPr>
          <w:rFonts w:ascii="Times New Roman" w:hAnsi="Times New Roman"/>
          <w:sz w:val="24"/>
          <w:szCs w:val="24"/>
        </w:rPr>
        <w:t xml:space="preserve">du </w:t>
      </w:r>
      <w:r w:rsidRPr="00237F39">
        <w:rPr>
          <w:rFonts w:ascii="Times New Roman" w:hAnsi="Times New Roman"/>
          <w:sz w:val="24"/>
          <w:szCs w:val="24"/>
        </w:rPr>
        <w:t>(p=0,007)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üks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rubunda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üşü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rubu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lun</w:t>
      </w:r>
      <w:r w:rsidR="003D06F9">
        <w:rPr>
          <w:rFonts w:ascii="Times New Roman" w:hAnsi="Times New Roman"/>
          <w:sz w:val="24"/>
          <w:szCs w:val="24"/>
        </w:rPr>
        <w:t>du</w:t>
      </w:r>
      <w:r w:rsidRPr="00237F39">
        <w:rPr>
          <w:rFonts w:ascii="Times New Roman" w:hAnsi="Times New Roman"/>
          <w:sz w:val="24"/>
          <w:szCs w:val="24"/>
        </w:rPr>
        <w:t>.</w:t>
      </w:r>
    </w:p>
    <w:p w14:paraId="18F40363" w14:textId="3A75E30C" w:rsidR="001649A4" w:rsidRPr="00237F39" w:rsidRDefault="007127F1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H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rubunu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üzeylerin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uzaklaştır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opla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apikal+orta+koronal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ad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ikt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rşılaştırıldığ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ü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rup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r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lun</w:t>
      </w:r>
      <w:r w:rsidR="003D06F9">
        <w:rPr>
          <w:rFonts w:ascii="Times New Roman" w:hAnsi="Times New Roman"/>
          <w:sz w:val="24"/>
          <w:szCs w:val="24"/>
        </w:rPr>
        <w:t>du</w:t>
      </w:r>
      <w:r w:rsidR="00C63FB5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p&lt;0,001)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üks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rubunda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üşü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rubu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lun</w:t>
      </w:r>
      <w:r w:rsidR="003D06F9">
        <w:rPr>
          <w:rFonts w:ascii="Times New Roman" w:hAnsi="Times New Roman"/>
          <w:sz w:val="24"/>
          <w:szCs w:val="24"/>
        </w:rPr>
        <w:t>du</w:t>
      </w:r>
      <w:r w:rsidR="00C32F2D" w:rsidRPr="00237F39">
        <w:rPr>
          <w:rFonts w:ascii="Times New Roman" w:hAnsi="Times New Roman"/>
          <w:sz w:val="24"/>
          <w:szCs w:val="24"/>
        </w:rPr>
        <w:t>.</w:t>
      </w:r>
    </w:p>
    <w:p w14:paraId="72B31400" w14:textId="1FF28E99" w:rsidR="00DF4EC4" w:rsidRPr="00237F39" w:rsidRDefault="005A1692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Topla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27C69" w:rsidRPr="00237F39">
        <w:rPr>
          <w:rFonts w:ascii="Times New Roman" w:hAnsi="Times New Roman"/>
          <w:sz w:val="24"/>
          <w:szCs w:val="24"/>
        </w:rPr>
        <w:t>uzaklaştır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27C69" w:rsidRPr="00237F39">
        <w:rPr>
          <w:rFonts w:ascii="Times New Roman" w:hAnsi="Times New Roman"/>
          <w:sz w:val="24"/>
          <w:szCs w:val="24"/>
        </w:rPr>
        <w:t>mad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27C69" w:rsidRPr="00237F39">
        <w:rPr>
          <w:rFonts w:ascii="Times New Roman" w:hAnsi="Times New Roman"/>
          <w:sz w:val="24"/>
          <w:szCs w:val="24"/>
        </w:rPr>
        <w:t>mikt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27C69" w:rsidRPr="00237F39">
        <w:rPr>
          <w:rFonts w:ascii="Times New Roman" w:hAnsi="Times New Roman"/>
          <w:sz w:val="24"/>
          <w:szCs w:val="24"/>
        </w:rPr>
        <w:t>grup</w:t>
      </w:r>
      <w:r w:rsidR="007D1521" w:rsidRPr="00237F39">
        <w:rPr>
          <w:rFonts w:ascii="Times New Roman" w:hAnsi="Times New Roman"/>
          <w:sz w:val="24"/>
          <w:szCs w:val="24"/>
        </w:rPr>
        <w:t xml:space="preserve"> </w:t>
      </w:r>
      <w:r w:rsidR="00A27C69" w:rsidRPr="00237F39">
        <w:rPr>
          <w:rFonts w:ascii="Times New Roman" w:hAnsi="Times New Roman"/>
          <w:sz w:val="24"/>
          <w:szCs w:val="24"/>
        </w:rPr>
        <w:t>iç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27C69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D1AD0" w:rsidRPr="00237F39">
        <w:rPr>
          <w:rFonts w:ascii="Times New Roman" w:hAnsi="Times New Roman"/>
          <w:sz w:val="24"/>
          <w:szCs w:val="24"/>
        </w:rPr>
        <w:t>kıyaslandığ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605D7" w:rsidRPr="00237F39">
        <w:rPr>
          <w:rFonts w:ascii="Times New Roman" w:hAnsi="Times New Roman"/>
          <w:sz w:val="24"/>
          <w:szCs w:val="24"/>
        </w:rPr>
        <w:t>tü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605D7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605D7" w:rsidRPr="00237F39">
        <w:rPr>
          <w:rFonts w:ascii="Times New Roman" w:hAnsi="Times New Roman"/>
          <w:sz w:val="24"/>
          <w:szCs w:val="24"/>
        </w:rPr>
        <w:t>gruplar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605D7" w:rsidRPr="00237F39">
        <w:rPr>
          <w:rFonts w:ascii="Times New Roman" w:hAnsi="Times New Roman"/>
          <w:sz w:val="24"/>
          <w:szCs w:val="24"/>
        </w:rPr>
        <w:t>h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605D7" w:rsidRPr="00237F39">
        <w:rPr>
          <w:rFonts w:ascii="Times New Roman" w:hAnsi="Times New Roman"/>
          <w:sz w:val="24"/>
          <w:szCs w:val="24"/>
        </w:rPr>
        <w:t>ü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605D7" w:rsidRPr="00237F39">
        <w:rPr>
          <w:rFonts w:ascii="Times New Roman" w:hAnsi="Times New Roman"/>
          <w:sz w:val="24"/>
          <w:szCs w:val="24"/>
        </w:rPr>
        <w:t>bölge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605D7" w:rsidRPr="00237F39">
        <w:rPr>
          <w:rFonts w:ascii="Times New Roman" w:hAnsi="Times New Roman"/>
          <w:sz w:val="24"/>
          <w:szCs w:val="24"/>
        </w:rPr>
        <w:t>uzaklaştırdı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605D7" w:rsidRPr="00237F39">
        <w:rPr>
          <w:rFonts w:ascii="Times New Roman" w:hAnsi="Times New Roman"/>
          <w:sz w:val="24"/>
          <w:szCs w:val="24"/>
        </w:rPr>
        <w:t>mad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605D7" w:rsidRPr="00237F39">
        <w:rPr>
          <w:rFonts w:ascii="Times New Roman" w:hAnsi="Times New Roman"/>
          <w:sz w:val="24"/>
          <w:szCs w:val="24"/>
        </w:rPr>
        <w:t>mikt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605D7"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6B31"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94EF3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94EF3"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94EF3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605D7" w:rsidRPr="00237F39">
        <w:rPr>
          <w:rFonts w:ascii="Times New Roman" w:hAnsi="Times New Roman"/>
          <w:sz w:val="24"/>
          <w:szCs w:val="24"/>
        </w:rPr>
        <w:t>far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94EF3" w:rsidRPr="00237F39">
        <w:rPr>
          <w:rFonts w:ascii="Times New Roman" w:hAnsi="Times New Roman"/>
          <w:sz w:val="24"/>
          <w:szCs w:val="24"/>
        </w:rPr>
        <w:t>yoktu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94EF3" w:rsidRPr="00237F39">
        <w:rPr>
          <w:rFonts w:ascii="Times New Roman" w:hAnsi="Times New Roman"/>
          <w:sz w:val="24"/>
          <w:szCs w:val="24"/>
        </w:rPr>
        <w:t>(p&gt;0,05)</w:t>
      </w:r>
      <w:r w:rsidR="00FB09DF">
        <w:rPr>
          <w:rFonts w:ascii="Times New Roman" w:hAnsi="Times New Roman"/>
          <w:sz w:val="24"/>
          <w:szCs w:val="24"/>
        </w:rPr>
        <w:t xml:space="preserve"> </w:t>
      </w:r>
      <w:r w:rsidR="00B52FF8">
        <w:rPr>
          <w:rFonts w:ascii="Times New Roman" w:hAnsi="Times New Roman"/>
          <w:sz w:val="24"/>
          <w:szCs w:val="24"/>
        </w:rPr>
        <w:t>.</w:t>
      </w:r>
    </w:p>
    <w:p w14:paraId="7B1EDBFB" w14:textId="11FF06FC" w:rsidR="002547CC" w:rsidRPr="00237F39" w:rsidRDefault="00D15A94" w:rsidP="002D7FDA">
      <w:pPr>
        <w:pStyle w:val="Balk2"/>
      </w:pPr>
      <w:bookmarkStart w:id="57" w:name="_Toc134102414"/>
      <w:r w:rsidRPr="00237F39">
        <w:t>4.2.</w:t>
      </w:r>
      <w:r w:rsidR="00E4403D" w:rsidRPr="00237F39">
        <w:t xml:space="preserve"> </w:t>
      </w:r>
      <w:r w:rsidR="002547CC" w:rsidRPr="00237F39">
        <w:t>A</w:t>
      </w:r>
      <w:r w:rsidR="00E4403D" w:rsidRPr="00237F39">
        <w:t xml:space="preserve"> </w:t>
      </w:r>
      <w:r w:rsidR="002547CC" w:rsidRPr="00237F39">
        <w:t>Tarafından</w:t>
      </w:r>
      <w:r w:rsidR="00E4403D" w:rsidRPr="00237F39">
        <w:t xml:space="preserve"> </w:t>
      </w:r>
      <w:r w:rsidR="002D7FDA" w:rsidRPr="00237F39">
        <w:t>Uzaklaştırılan Madde Miktarı</w:t>
      </w:r>
      <w:bookmarkEnd w:id="57"/>
    </w:p>
    <w:p w14:paraId="0BF0292F" w14:textId="77777777" w:rsidR="00565A94" w:rsidRDefault="00565A94" w:rsidP="00565A94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4B61DE">
        <w:rPr>
          <w:rFonts w:ascii="Times New Roman" w:hAnsi="Times New Roman"/>
          <w:sz w:val="24"/>
          <w:szCs w:val="24"/>
          <w:highlight w:val="yellow"/>
        </w:rPr>
        <w:t xml:space="preserve">Çizelge 4.2’de gruplar arasındaki ilişki </w:t>
      </w:r>
      <w:r>
        <w:rPr>
          <w:rFonts w:ascii="Times New Roman" w:hAnsi="Times New Roman"/>
          <w:sz w:val="24"/>
          <w:szCs w:val="24"/>
          <w:highlight w:val="yellow"/>
        </w:rPr>
        <w:t>gösterildi</w:t>
      </w:r>
      <w:r w:rsidRPr="004B61DE">
        <w:rPr>
          <w:rFonts w:ascii="Times New Roman" w:hAnsi="Times New Roman"/>
          <w:sz w:val="24"/>
          <w:szCs w:val="24"/>
          <w:highlight w:val="yellow"/>
        </w:rPr>
        <w:t>.</w:t>
      </w:r>
    </w:p>
    <w:p w14:paraId="3FA82EB0" w14:textId="428C1D79" w:rsidR="007F57A8" w:rsidRPr="00237F39" w:rsidRDefault="00A005FA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Yap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6B31"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aliz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F57A8" w:rsidRPr="00237F39">
        <w:rPr>
          <w:rFonts w:ascii="Times New Roman" w:hAnsi="Times New Roman"/>
          <w:sz w:val="24"/>
          <w:szCs w:val="24"/>
        </w:rPr>
        <w:t>gö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F57A8" w:rsidRPr="00237F39">
        <w:rPr>
          <w:rFonts w:ascii="Times New Roman" w:hAnsi="Times New Roman"/>
          <w:sz w:val="24"/>
          <w:szCs w:val="24"/>
        </w:rPr>
        <w:t>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F57A8" w:rsidRPr="00237F39">
        <w:rPr>
          <w:rFonts w:ascii="Times New Roman" w:hAnsi="Times New Roman"/>
          <w:sz w:val="24"/>
          <w:szCs w:val="24"/>
        </w:rPr>
        <w:t>yüzeyin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F3EF4"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F3EF4" w:rsidRPr="00237F39">
        <w:rPr>
          <w:rFonts w:ascii="Times New Roman" w:hAnsi="Times New Roman"/>
          <w:sz w:val="24"/>
          <w:szCs w:val="24"/>
        </w:rPr>
        <w:t>bölge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F57A8" w:rsidRPr="00237F39">
        <w:rPr>
          <w:rFonts w:ascii="Times New Roman" w:hAnsi="Times New Roman"/>
          <w:sz w:val="24"/>
          <w:szCs w:val="24"/>
        </w:rPr>
        <w:t>uzaklaştır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F57A8" w:rsidRPr="00237F39">
        <w:rPr>
          <w:rFonts w:ascii="Times New Roman" w:hAnsi="Times New Roman"/>
          <w:sz w:val="24"/>
          <w:szCs w:val="24"/>
        </w:rPr>
        <w:t>mad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F57A8" w:rsidRPr="00237F39">
        <w:rPr>
          <w:rFonts w:ascii="Times New Roman" w:hAnsi="Times New Roman"/>
          <w:sz w:val="24"/>
          <w:szCs w:val="24"/>
        </w:rPr>
        <w:t>miktar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F57A8" w:rsidRPr="00237F39">
        <w:rPr>
          <w:rFonts w:ascii="Times New Roman" w:hAnsi="Times New Roman"/>
          <w:sz w:val="24"/>
          <w:szCs w:val="24"/>
        </w:rPr>
        <w:t>karşılaştırıldığında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F57A8" w:rsidRPr="00237F39">
        <w:rPr>
          <w:rFonts w:ascii="Times New Roman" w:hAnsi="Times New Roman"/>
          <w:sz w:val="24"/>
          <w:szCs w:val="24"/>
        </w:rPr>
        <w:t>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F57A8" w:rsidRPr="00237F39">
        <w:rPr>
          <w:rFonts w:ascii="Times New Roman" w:hAnsi="Times New Roman"/>
          <w:sz w:val="24"/>
          <w:szCs w:val="24"/>
        </w:rPr>
        <w:t>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F57A8" w:rsidRPr="00237F39">
        <w:rPr>
          <w:rFonts w:ascii="Times New Roman" w:hAnsi="Times New Roman"/>
          <w:sz w:val="24"/>
          <w:szCs w:val="24"/>
        </w:rPr>
        <w:t>Must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F57A8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F57A8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F57A8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F57A8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F57A8" w:rsidRPr="00237F39">
        <w:rPr>
          <w:rFonts w:ascii="Times New Roman" w:hAnsi="Times New Roman"/>
          <w:sz w:val="24"/>
          <w:szCs w:val="24"/>
        </w:rPr>
        <w:t>eğe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F57A8"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F57A8"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F57A8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F57A8"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F57A8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F57A8" w:rsidRPr="00237F39">
        <w:rPr>
          <w:rFonts w:ascii="Times New Roman" w:hAnsi="Times New Roman"/>
          <w:sz w:val="24"/>
          <w:szCs w:val="24"/>
        </w:rPr>
        <w:t>far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F57A8" w:rsidRPr="00237F39">
        <w:rPr>
          <w:rFonts w:ascii="Times New Roman" w:hAnsi="Times New Roman"/>
          <w:sz w:val="24"/>
          <w:szCs w:val="24"/>
        </w:rPr>
        <w:t>bulunma</w:t>
      </w:r>
      <w:r w:rsidR="00C63FB5">
        <w:rPr>
          <w:rFonts w:ascii="Times New Roman" w:hAnsi="Times New Roman"/>
          <w:sz w:val="24"/>
          <w:szCs w:val="24"/>
        </w:rPr>
        <w:t>d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52848" w:rsidRPr="00237F39">
        <w:rPr>
          <w:rFonts w:ascii="Times New Roman" w:hAnsi="Times New Roman"/>
          <w:sz w:val="24"/>
          <w:szCs w:val="24"/>
        </w:rPr>
        <w:t>(p&gt;0,05)</w:t>
      </w:r>
      <w:r w:rsidR="00257176" w:rsidRPr="00237F39">
        <w:rPr>
          <w:rFonts w:ascii="Times New Roman" w:hAnsi="Times New Roman"/>
          <w:sz w:val="24"/>
          <w:szCs w:val="24"/>
        </w:rPr>
        <w:t>.</w:t>
      </w:r>
    </w:p>
    <w:p w14:paraId="1C0BD842" w14:textId="5DED404C" w:rsidR="004D1C7C" w:rsidRPr="00237F39" w:rsidRDefault="0046071B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Ort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ölge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F3A4C" w:rsidRPr="00237F39">
        <w:rPr>
          <w:rFonts w:ascii="Times New Roman" w:hAnsi="Times New Roman"/>
          <w:sz w:val="24"/>
          <w:szCs w:val="24"/>
        </w:rPr>
        <w:t>tü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F3A4C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F3A4C" w:rsidRPr="00237F39">
        <w:rPr>
          <w:rFonts w:ascii="Times New Roman" w:hAnsi="Times New Roman"/>
          <w:sz w:val="24"/>
          <w:szCs w:val="24"/>
        </w:rPr>
        <w:t>grup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F3A4C"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F3A4C" w:rsidRPr="00237F39">
        <w:rPr>
          <w:rFonts w:ascii="Times New Roman" w:hAnsi="Times New Roman"/>
          <w:sz w:val="24"/>
          <w:szCs w:val="24"/>
        </w:rPr>
        <w:t>istat</w:t>
      </w:r>
      <w:r w:rsidR="00DE36BC" w:rsidRPr="00237F39">
        <w:rPr>
          <w:rFonts w:ascii="Times New Roman" w:hAnsi="Times New Roman"/>
          <w:sz w:val="24"/>
          <w:szCs w:val="24"/>
        </w:rPr>
        <w:t>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E36BC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E36BC"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E36BC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E36BC" w:rsidRPr="00237F39">
        <w:rPr>
          <w:rFonts w:ascii="Times New Roman" w:hAnsi="Times New Roman"/>
          <w:sz w:val="24"/>
          <w:szCs w:val="24"/>
        </w:rPr>
        <w:t>far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E36BC" w:rsidRPr="00237F39">
        <w:rPr>
          <w:rFonts w:ascii="Times New Roman" w:hAnsi="Times New Roman"/>
          <w:sz w:val="24"/>
          <w:szCs w:val="24"/>
        </w:rPr>
        <w:t>bulun</w:t>
      </w:r>
      <w:r w:rsidR="00C63FB5">
        <w:rPr>
          <w:rFonts w:ascii="Times New Roman" w:hAnsi="Times New Roman"/>
          <w:sz w:val="24"/>
          <w:szCs w:val="24"/>
        </w:rPr>
        <w:t>du</w:t>
      </w:r>
      <w:r w:rsidR="00DE36BC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E36BC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E36BC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E36BC" w:rsidRPr="00237F39">
        <w:rPr>
          <w:rFonts w:ascii="Times New Roman" w:hAnsi="Times New Roman"/>
          <w:sz w:val="24"/>
          <w:szCs w:val="24"/>
        </w:rPr>
        <w:t>grubu</w:t>
      </w:r>
      <w:r w:rsidR="00B77958" w:rsidRPr="00237F39">
        <w:rPr>
          <w:rFonts w:ascii="Times New Roman" w:hAnsi="Times New Roman"/>
          <w:sz w:val="24"/>
          <w:szCs w:val="24"/>
        </w:rPr>
        <w:t>n</w:t>
      </w:r>
      <w:r w:rsidR="00DE36BC" w:rsidRPr="00237F39">
        <w:rPr>
          <w:rFonts w:ascii="Times New Roman" w:hAnsi="Times New Roman"/>
          <w:sz w:val="24"/>
          <w:szCs w:val="24"/>
        </w:rPr>
        <w:t>da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E36BC" w:rsidRPr="00237F39">
        <w:rPr>
          <w:rFonts w:ascii="Times New Roman" w:hAnsi="Times New Roman"/>
          <w:sz w:val="24"/>
          <w:szCs w:val="24"/>
        </w:rPr>
        <w:t>değer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T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M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41D70" w:rsidRPr="00237F39">
        <w:rPr>
          <w:rFonts w:ascii="Times New Roman" w:hAnsi="Times New Roman"/>
          <w:sz w:val="24"/>
          <w:szCs w:val="24"/>
        </w:rPr>
        <w:t>grubu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41D70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41D70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41D70" w:rsidRPr="00237F39">
        <w:rPr>
          <w:rFonts w:ascii="Times New Roman" w:hAnsi="Times New Roman"/>
          <w:sz w:val="24"/>
          <w:szCs w:val="24"/>
        </w:rPr>
        <w:t>grubu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41D70"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41D70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41D70"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41D70" w:rsidRPr="00237F39">
        <w:rPr>
          <w:rFonts w:ascii="Times New Roman" w:hAnsi="Times New Roman"/>
          <w:sz w:val="24"/>
          <w:szCs w:val="24"/>
        </w:rPr>
        <w:t>yüksek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52848" w:rsidRPr="00237F39">
        <w:rPr>
          <w:rFonts w:ascii="Times New Roman" w:hAnsi="Times New Roman"/>
          <w:sz w:val="24"/>
          <w:szCs w:val="24"/>
        </w:rPr>
        <w:t>(p</w:t>
      </w:r>
      <w:r w:rsidR="00445D92" w:rsidRPr="00237F39">
        <w:rPr>
          <w:rFonts w:ascii="Times New Roman" w:hAnsi="Times New Roman"/>
          <w:sz w:val="24"/>
          <w:szCs w:val="24"/>
        </w:rPr>
        <w:t>=</w:t>
      </w:r>
      <w:r w:rsidR="00D52848" w:rsidRPr="00237F39">
        <w:rPr>
          <w:rFonts w:ascii="Times New Roman" w:hAnsi="Times New Roman"/>
          <w:sz w:val="24"/>
          <w:szCs w:val="24"/>
        </w:rPr>
        <w:t>0,001)</w:t>
      </w:r>
      <w:r w:rsidR="0013040B" w:rsidRPr="00237F39">
        <w:rPr>
          <w:rFonts w:ascii="Times New Roman" w:hAnsi="Times New Roman"/>
          <w:sz w:val="24"/>
          <w:szCs w:val="24"/>
        </w:rPr>
        <w:t>.</w:t>
      </w:r>
    </w:p>
    <w:p w14:paraId="605756ED" w14:textId="71C87EDF" w:rsidR="001C3B5F" w:rsidRPr="00237F39" w:rsidRDefault="001C3B5F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Koro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ölge</w:t>
      </w:r>
      <w:r w:rsidR="00541D70" w:rsidRPr="00237F39">
        <w:rPr>
          <w:rFonts w:ascii="Times New Roman" w:hAnsi="Times New Roman"/>
          <w:sz w:val="24"/>
          <w:szCs w:val="24"/>
        </w:rPr>
        <w:t>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T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M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86D72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86D72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86D72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86D72" w:rsidRPr="00237F39">
        <w:rPr>
          <w:rFonts w:ascii="Times New Roman" w:hAnsi="Times New Roman"/>
          <w:sz w:val="24"/>
          <w:szCs w:val="24"/>
        </w:rPr>
        <w:t>grup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86D72"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86D72"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86D72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86D72"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86D72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86D72" w:rsidRPr="00237F39">
        <w:rPr>
          <w:rFonts w:ascii="Times New Roman" w:hAnsi="Times New Roman"/>
          <w:sz w:val="24"/>
          <w:szCs w:val="24"/>
        </w:rPr>
        <w:t>far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86D72" w:rsidRPr="00237F39">
        <w:rPr>
          <w:rFonts w:ascii="Times New Roman" w:hAnsi="Times New Roman"/>
          <w:sz w:val="24"/>
          <w:szCs w:val="24"/>
        </w:rPr>
        <w:t>bulunmazk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86D72"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86D72" w:rsidRPr="00237F39">
        <w:rPr>
          <w:rFonts w:ascii="Times New Roman" w:hAnsi="Times New Roman"/>
          <w:sz w:val="24"/>
          <w:szCs w:val="24"/>
        </w:rPr>
        <w:t>gruplarda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86D72" w:rsidRPr="00237F39">
        <w:rPr>
          <w:rFonts w:ascii="Times New Roman" w:hAnsi="Times New Roman"/>
          <w:sz w:val="24"/>
          <w:szCs w:val="24"/>
        </w:rPr>
        <w:t>değe</w:t>
      </w:r>
      <w:r w:rsidR="00AA690E" w:rsidRPr="00237F39">
        <w:rPr>
          <w:rFonts w:ascii="Times New Roman" w:hAnsi="Times New Roman"/>
          <w:sz w:val="24"/>
          <w:szCs w:val="24"/>
        </w:rPr>
        <w:t>r</w:t>
      </w:r>
      <w:r w:rsidR="00886D72" w:rsidRPr="00237F39">
        <w:rPr>
          <w:rFonts w:ascii="Times New Roman" w:hAnsi="Times New Roman"/>
          <w:sz w:val="24"/>
          <w:szCs w:val="24"/>
        </w:rPr>
        <w:t>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86D72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86D72" w:rsidRPr="00237F39">
        <w:rPr>
          <w:rFonts w:ascii="Times New Roman" w:hAnsi="Times New Roman"/>
          <w:sz w:val="24"/>
          <w:szCs w:val="24"/>
        </w:rPr>
        <w:t>grubundan</w:t>
      </w:r>
      <w:r w:rsidR="00166B31" w:rsidRPr="00237F39">
        <w:rPr>
          <w:rFonts w:ascii="Times New Roman" w:hAnsi="Times New Roman"/>
          <w:sz w:val="24"/>
          <w:szCs w:val="24"/>
        </w:rPr>
        <w:t xml:space="preserve"> istatistiksel </w:t>
      </w:r>
      <w:r w:rsidR="00537978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7978"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7978" w:rsidRPr="00237F39">
        <w:rPr>
          <w:rFonts w:ascii="Times New Roman" w:hAnsi="Times New Roman"/>
          <w:sz w:val="24"/>
          <w:szCs w:val="24"/>
        </w:rPr>
        <w:t>olac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7978" w:rsidRPr="00237F39">
        <w:rPr>
          <w:rFonts w:ascii="Times New Roman" w:hAnsi="Times New Roman"/>
          <w:sz w:val="24"/>
          <w:szCs w:val="24"/>
        </w:rPr>
        <w:t>şeki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7978" w:rsidRPr="00237F39">
        <w:rPr>
          <w:rFonts w:ascii="Times New Roman" w:hAnsi="Times New Roman"/>
          <w:sz w:val="24"/>
          <w:szCs w:val="24"/>
        </w:rPr>
        <w:t>yüksek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52848" w:rsidRPr="00237F39">
        <w:rPr>
          <w:rFonts w:ascii="Times New Roman" w:hAnsi="Times New Roman"/>
          <w:sz w:val="24"/>
          <w:szCs w:val="24"/>
        </w:rPr>
        <w:t>(p</w:t>
      </w:r>
      <w:r w:rsidR="00445D92" w:rsidRPr="00237F39">
        <w:rPr>
          <w:rFonts w:ascii="Times New Roman" w:hAnsi="Times New Roman"/>
          <w:sz w:val="24"/>
          <w:szCs w:val="24"/>
        </w:rPr>
        <w:t>=</w:t>
      </w:r>
      <w:r w:rsidR="00D52848" w:rsidRPr="00237F39">
        <w:rPr>
          <w:rFonts w:ascii="Times New Roman" w:hAnsi="Times New Roman"/>
          <w:sz w:val="24"/>
          <w:szCs w:val="24"/>
        </w:rPr>
        <w:t>0,001)</w:t>
      </w:r>
    </w:p>
    <w:p w14:paraId="56AEA4C0" w14:textId="6BD25E49" w:rsidR="006D24C4" w:rsidRPr="00237F39" w:rsidRDefault="006D24C4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lastRenderedPageBreak/>
        <w:t>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üzeyin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rubunu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opla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uzaklaştırdığ</w:t>
      </w:r>
      <w:r w:rsidR="0003741F" w:rsidRPr="00237F39">
        <w:rPr>
          <w:rFonts w:ascii="Times New Roman" w:hAnsi="Times New Roman"/>
          <w:sz w:val="24"/>
          <w:szCs w:val="24"/>
        </w:rPr>
        <w:t>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741F" w:rsidRPr="00237F39">
        <w:rPr>
          <w:rFonts w:ascii="Times New Roman" w:hAnsi="Times New Roman"/>
          <w:sz w:val="24"/>
          <w:szCs w:val="24"/>
        </w:rPr>
        <w:t>mad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741F" w:rsidRPr="00237F39">
        <w:rPr>
          <w:rFonts w:ascii="Times New Roman" w:hAnsi="Times New Roman"/>
          <w:sz w:val="24"/>
          <w:szCs w:val="24"/>
        </w:rPr>
        <w:t>mikt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741F" w:rsidRPr="00237F39">
        <w:rPr>
          <w:rFonts w:ascii="Times New Roman" w:hAnsi="Times New Roman"/>
          <w:sz w:val="24"/>
          <w:szCs w:val="24"/>
        </w:rPr>
        <w:t>karşılaştırıldığ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T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M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741F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741F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741F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741F" w:rsidRPr="00237F39">
        <w:rPr>
          <w:rFonts w:ascii="Times New Roman" w:hAnsi="Times New Roman"/>
          <w:sz w:val="24"/>
          <w:szCs w:val="24"/>
        </w:rPr>
        <w:t>grup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741F"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741F"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741F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741F"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741F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741F" w:rsidRPr="00237F39">
        <w:rPr>
          <w:rFonts w:ascii="Times New Roman" w:hAnsi="Times New Roman"/>
          <w:sz w:val="24"/>
          <w:szCs w:val="24"/>
        </w:rPr>
        <w:t>far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741F" w:rsidRPr="00237F39">
        <w:rPr>
          <w:rFonts w:ascii="Times New Roman" w:hAnsi="Times New Roman"/>
          <w:sz w:val="24"/>
          <w:szCs w:val="24"/>
        </w:rPr>
        <w:t>bulunmazk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741F"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741F" w:rsidRPr="00237F39">
        <w:rPr>
          <w:rFonts w:ascii="Times New Roman" w:hAnsi="Times New Roman"/>
          <w:sz w:val="24"/>
          <w:szCs w:val="24"/>
        </w:rPr>
        <w:t>gruplarda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741F" w:rsidRPr="00237F39">
        <w:rPr>
          <w:rFonts w:ascii="Times New Roman" w:hAnsi="Times New Roman"/>
          <w:sz w:val="24"/>
          <w:szCs w:val="24"/>
        </w:rPr>
        <w:t>değe</w:t>
      </w:r>
      <w:r w:rsidR="00AA690E" w:rsidRPr="00237F39">
        <w:rPr>
          <w:rFonts w:ascii="Times New Roman" w:hAnsi="Times New Roman"/>
          <w:sz w:val="24"/>
          <w:szCs w:val="24"/>
        </w:rPr>
        <w:t>r</w:t>
      </w:r>
      <w:r w:rsidR="0003741F" w:rsidRPr="00237F39">
        <w:rPr>
          <w:rFonts w:ascii="Times New Roman" w:hAnsi="Times New Roman"/>
          <w:sz w:val="24"/>
          <w:szCs w:val="24"/>
        </w:rPr>
        <w:t>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741F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741F" w:rsidRPr="00237F39">
        <w:rPr>
          <w:rFonts w:ascii="Times New Roman" w:hAnsi="Times New Roman"/>
          <w:sz w:val="24"/>
          <w:szCs w:val="24"/>
        </w:rPr>
        <w:t>grubundan</w:t>
      </w:r>
      <w:r w:rsidR="00166B31" w:rsidRPr="00237F39">
        <w:rPr>
          <w:rFonts w:ascii="Times New Roman" w:hAnsi="Times New Roman"/>
          <w:sz w:val="24"/>
          <w:szCs w:val="24"/>
        </w:rPr>
        <w:t xml:space="preserve"> istatistiksel </w:t>
      </w:r>
      <w:r w:rsidR="0003741F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741F"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741F" w:rsidRPr="00237F39">
        <w:rPr>
          <w:rFonts w:ascii="Times New Roman" w:hAnsi="Times New Roman"/>
          <w:sz w:val="24"/>
          <w:szCs w:val="24"/>
        </w:rPr>
        <w:t>olac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741F" w:rsidRPr="00237F39">
        <w:rPr>
          <w:rFonts w:ascii="Times New Roman" w:hAnsi="Times New Roman"/>
          <w:sz w:val="24"/>
          <w:szCs w:val="24"/>
        </w:rPr>
        <w:t>şeki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741F" w:rsidRPr="00237F39">
        <w:rPr>
          <w:rFonts w:ascii="Times New Roman" w:hAnsi="Times New Roman"/>
          <w:sz w:val="24"/>
          <w:szCs w:val="24"/>
        </w:rPr>
        <w:t>yüksekti</w:t>
      </w:r>
      <w:r w:rsidR="00B54A01">
        <w:rPr>
          <w:rFonts w:ascii="Times New Roman" w:hAnsi="Times New Roman"/>
          <w:sz w:val="24"/>
          <w:szCs w:val="24"/>
        </w:rPr>
        <w:t xml:space="preserve"> </w:t>
      </w:r>
      <w:r w:rsidR="004C42A5" w:rsidRPr="00237F39">
        <w:rPr>
          <w:rFonts w:ascii="Times New Roman" w:hAnsi="Times New Roman"/>
          <w:sz w:val="24"/>
          <w:szCs w:val="24"/>
        </w:rPr>
        <w:t>(p&lt;0,001)</w:t>
      </w:r>
      <w:r w:rsidR="00565A94">
        <w:rPr>
          <w:rFonts w:ascii="Times New Roman" w:hAnsi="Times New Roman"/>
          <w:sz w:val="24"/>
          <w:szCs w:val="24"/>
        </w:rPr>
        <w:t>.</w:t>
      </w:r>
    </w:p>
    <w:p w14:paraId="5628F58F" w14:textId="32990B5E" w:rsidR="002547CC" w:rsidRPr="00237F39" w:rsidRDefault="00D34781" w:rsidP="002D7FDA">
      <w:pPr>
        <w:pStyle w:val="Balk2"/>
      </w:pPr>
      <w:bookmarkStart w:id="58" w:name="_Toc134102415"/>
      <w:r w:rsidRPr="00237F39">
        <w:t>4.3.</w:t>
      </w:r>
      <w:r w:rsidR="00E4403D" w:rsidRPr="00237F39">
        <w:t xml:space="preserve"> </w:t>
      </w:r>
      <w:r w:rsidR="002547CC" w:rsidRPr="00237F39">
        <w:t>B</w:t>
      </w:r>
      <w:r w:rsidR="00E4403D" w:rsidRPr="00237F39">
        <w:t xml:space="preserve"> </w:t>
      </w:r>
      <w:r w:rsidR="002D7FDA" w:rsidRPr="00237F39">
        <w:t>Tarafından Uzaklaştırılan Madde Miktarı</w:t>
      </w:r>
      <w:bookmarkEnd w:id="58"/>
    </w:p>
    <w:p w14:paraId="30E4247E" w14:textId="61F1525C" w:rsidR="00565A94" w:rsidRDefault="00565A94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4B61DE">
        <w:rPr>
          <w:rFonts w:ascii="Times New Roman" w:hAnsi="Times New Roman"/>
          <w:sz w:val="24"/>
          <w:szCs w:val="24"/>
          <w:highlight w:val="yellow"/>
        </w:rPr>
        <w:t xml:space="preserve">Çizelge 4.2’de gruplar arasındaki ilişki </w:t>
      </w:r>
      <w:r>
        <w:rPr>
          <w:rFonts w:ascii="Times New Roman" w:hAnsi="Times New Roman"/>
          <w:sz w:val="24"/>
          <w:szCs w:val="24"/>
          <w:highlight w:val="yellow"/>
        </w:rPr>
        <w:t>gösterildi</w:t>
      </w:r>
      <w:r w:rsidRPr="004B61DE">
        <w:rPr>
          <w:rFonts w:ascii="Times New Roman" w:hAnsi="Times New Roman"/>
          <w:sz w:val="24"/>
          <w:szCs w:val="24"/>
          <w:highlight w:val="yellow"/>
        </w:rPr>
        <w:t>.</w:t>
      </w:r>
    </w:p>
    <w:p w14:paraId="27407D4E" w14:textId="25E3D80D" w:rsidR="00A005FA" w:rsidRPr="00237F39" w:rsidRDefault="00A005FA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Yap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6B31" w:rsidRPr="00237F39">
        <w:rPr>
          <w:rFonts w:ascii="Times New Roman" w:hAnsi="Times New Roman"/>
          <w:sz w:val="24"/>
          <w:szCs w:val="24"/>
        </w:rPr>
        <w:t xml:space="preserve">istatistiksel </w:t>
      </w:r>
      <w:r w:rsidRPr="00237F39">
        <w:rPr>
          <w:rFonts w:ascii="Times New Roman" w:hAnsi="Times New Roman"/>
          <w:sz w:val="24"/>
          <w:szCs w:val="24"/>
        </w:rPr>
        <w:t>analiz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ö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üzeyin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05E4B"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05E4B" w:rsidRPr="00237F39">
        <w:rPr>
          <w:rFonts w:ascii="Times New Roman" w:hAnsi="Times New Roman"/>
          <w:sz w:val="24"/>
          <w:szCs w:val="24"/>
        </w:rPr>
        <w:t>bölge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uzaklaştır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ad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iktar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rşılaştırıldığında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ust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r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A690E" w:rsidRPr="00237F39">
        <w:rPr>
          <w:rFonts w:ascii="Times New Roman" w:hAnsi="Times New Roman"/>
          <w:sz w:val="24"/>
          <w:szCs w:val="24"/>
        </w:rPr>
        <w:t>vardır</w:t>
      </w:r>
      <w:r w:rsidR="00F824FB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E18B8"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E18B8" w:rsidRPr="00237F39">
        <w:rPr>
          <w:rFonts w:ascii="Times New Roman" w:hAnsi="Times New Roman"/>
          <w:sz w:val="24"/>
          <w:szCs w:val="24"/>
        </w:rPr>
        <w:t>yüks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E18B8" w:rsidRPr="00237F39">
        <w:rPr>
          <w:rFonts w:ascii="Times New Roman" w:hAnsi="Times New Roman"/>
          <w:sz w:val="24"/>
          <w:szCs w:val="24"/>
        </w:rPr>
        <w:t>de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E18B8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E18B8" w:rsidRPr="00237F39">
        <w:rPr>
          <w:rFonts w:ascii="Times New Roman" w:hAnsi="Times New Roman"/>
          <w:sz w:val="24"/>
          <w:szCs w:val="24"/>
        </w:rPr>
        <w:t>Gold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E18B8"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E18B8" w:rsidRPr="00237F39">
        <w:rPr>
          <w:rFonts w:ascii="Times New Roman" w:hAnsi="Times New Roman"/>
          <w:sz w:val="24"/>
          <w:szCs w:val="24"/>
        </w:rPr>
        <w:t>düşü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E18B8" w:rsidRPr="00237F39">
        <w:rPr>
          <w:rFonts w:ascii="Times New Roman" w:hAnsi="Times New Roman"/>
          <w:sz w:val="24"/>
          <w:szCs w:val="24"/>
        </w:rPr>
        <w:t>de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4683B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4683B" w:rsidRPr="00237F39">
        <w:rPr>
          <w:rFonts w:ascii="Times New Roman" w:hAnsi="Times New Roman"/>
          <w:sz w:val="24"/>
          <w:szCs w:val="24"/>
        </w:rPr>
        <w:t>grubu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4683B" w:rsidRPr="00237F39">
        <w:rPr>
          <w:rFonts w:ascii="Times New Roman" w:hAnsi="Times New Roman"/>
          <w:sz w:val="24"/>
          <w:szCs w:val="24"/>
        </w:rPr>
        <w:t>bulun</w:t>
      </w:r>
      <w:r w:rsidR="00C63FB5">
        <w:rPr>
          <w:rFonts w:ascii="Times New Roman" w:hAnsi="Times New Roman"/>
          <w:sz w:val="24"/>
          <w:szCs w:val="24"/>
        </w:rPr>
        <w:t>d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101F3" w:rsidRPr="00237F39">
        <w:rPr>
          <w:rFonts w:ascii="Times New Roman" w:hAnsi="Times New Roman"/>
          <w:sz w:val="24"/>
          <w:szCs w:val="24"/>
        </w:rPr>
        <w:t>(p=0,001)</w:t>
      </w:r>
      <w:r w:rsidR="0024683B" w:rsidRPr="00237F39">
        <w:rPr>
          <w:rFonts w:ascii="Times New Roman" w:hAnsi="Times New Roman"/>
          <w:sz w:val="24"/>
          <w:szCs w:val="24"/>
        </w:rPr>
        <w:t>.</w:t>
      </w:r>
    </w:p>
    <w:p w14:paraId="4B9E75F6" w14:textId="0170FDF3" w:rsidR="00BC2BF8" w:rsidRPr="00237F39" w:rsidRDefault="00A005FA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Ort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ölge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T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M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C2BF8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C2BF8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C2BF8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C2BF8" w:rsidRPr="00237F39">
        <w:rPr>
          <w:rFonts w:ascii="Times New Roman" w:hAnsi="Times New Roman"/>
          <w:sz w:val="24"/>
          <w:szCs w:val="24"/>
        </w:rPr>
        <w:t>grup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C2BF8"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C2BF8"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C2BF8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C2BF8"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C2BF8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C2BF8" w:rsidRPr="00237F39">
        <w:rPr>
          <w:rFonts w:ascii="Times New Roman" w:hAnsi="Times New Roman"/>
          <w:sz w:val="24"/>
          <w:szCs w:val="24"/>
        </w:rPr>
        <w:t>far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C2BF8" w:rsidRPr="00237F39">
        <w:rPr>
          <w:rFonts w:ascii="Times New Roman" w:hAnsi="Times New Roman"/>
          <w:sz w:val="24"/>
          <w:szCs w:val="24"/>
        </w:rPr>
        <w:t>bulunmazk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C2BF8"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C2BF8" w:rsidRPr="00237F39">
        <w:rPr>
          <w:rFonts w:ascii="Times New Roman" w:hAnsi="Times New Roman"/>
          <w:sz w:val="24"/>
          <w:szCs w:val="24"/>
        </w:rPr>
        <w:t>gruplarda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C2BF8" w:rsidRPr="00237F39">
        <w:rPr>
          <w:rFonts w:ascii="Times New Roman" w:hAnsi="Times New Roman"/>
          <w:sz w:val="24"/>
          <w:szCs w:val="24"/>
        </w:rPr>
        <w:t>değe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C2BF8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C2BF8" w:rsidRPr="00237F39">
        <w:rPr>
          <w:rFonts w:ascii="Times New Roman" w:hAnsi="Times New Roman"/>
          <w:sz w:val="24"/>
          <w:szCs w:val="24"/>
        </w:rPr>
        <w:t>grubu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6B31"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C2BF8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C2BF8"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C2BF8" w:rsidRPr="00237F39">
        <w:rPr>
          <w:rFonts w:ascii="Times New Roman" w:hAnsi="Times New Roman"/>
          <w:sz w:val="24"/>
          <w:szCs w:val="24"/>
        </w:rPr>
        <w:t>olac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C2BF8" w:rsidRPr="00237F39">
        <w:rPr>
          <w:rFonts w:ascii="Times New Roman" w:hAnsi="Times New Roman"/>
          <w:sz w:val="24"/>
          <w:szCs w:val="24"/>
        </w:rPr>
        <w:t>şeki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C2BF8" w:rsidRPr="00237F39">
        <w:rPr>
          <w:rFonts w:ascii="Times New Roman" w:hAnsi="Times New Roman"/>
          <w:sz w:val="24"/>
          <w:szCs w:val="24"/>
        </w:rPr>
        <w:t>yüksekt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101F3" w:rsidRPr="00237F39">
        <w:rPr>
          <w:rFonts w:ascii="Times New Roman" w:hAnsi="Times New Roman"/>
          <w:sz w:val="24"/>
          <w:szCs w:val="24"/>
        </w:rPr>
        <w:t>(p=0,001)</w:t>
      </w:r>
      <w:r w:rsidR="00AA535A" w:rsidRPr="00237F39">
        <w:rPr>
          <w:rFonts w:ascii="Times New Roman" w:hAnsi="Times New Roman"/>
          <w:sz w:val="24"/>
          <w:szCs w:val="24"/>
        </w:rPr>
        <w:t>.</w:t>
      </w:r>
    </w:p>
    <w:p w14:paraId="7013EC6E" w14:textId="5ED0B43D" w:rsidR="00A005FA" w:rsidRPr="00237F39" w:rsidRDefault="00A005FA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Koro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ölge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B4A55" w:rsidRPr="00237F39">
        <w:rPr>
          <w:rFonts w:ascii="Times New Roman" w:hAnsi="Times New Roman"/>
          <w:sz w:val="24"/>
          <w:szCs w:val="24"/>
        </w:rPr>
        <w:t>tü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B4A55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B4A55" w:rsidRPr="00237F39">
        <w:rPr>
          <w:rFonts w:ascii="Times New Roman" w:hAnsi="Times New Roman"/>
          <w:sz w:val="24"/>
          <w:szCs w:val="24"/>
        </w:rPr>
        <w:t>grup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B4A55"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6B31" w:rsidRPr="00237F39">
        <w:rPr>
          <w:rFonts w:ascii="Times New Roman" w:hAnsi="Times New Roman"/>
          <w:sz w:val="24"/>
          <w:szCs w:val="24"/>
        </w:rPr>
        <w:t xml:space="preserve">istatistiksel </w:t>
      </w:r>
      <w:r w:rsidR="0033585E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3585E"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3585E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3585E" w:rsidRPr="00237F39">
        <w:rPr>
          <w:rFonts w:ascii="Times New Roman" w:hAnsi="Times New Roman"/>
          <w:sz w:val="24"/>
          <w:szCs w:val="24"/>
        </w:rPr>
        <w:t>far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84C59">
        <w:rPr>
          <w:rFonts w:ascii="Times New Roman" w:hAnsi="Times New Roman"/>
          <w:sz w:val="24"/>
          <w:szCs w:val="24"/>
        </w:rPr>
        <w:t xml:space="preserve">bulundu </w:t>
      </w:r>
      <w:r w:rsidR="00D835FC" w:rsidRPr="00237F39">
        <w:rPr>
          <w:rFonts w:ascii="Times New Roman" w:hAnsi="Times New Roman"/>
          <w:sz w:val="24"/>
          <w:szCs w:val="24"/>
        </w:rPr>
        <w:t>(p=0,001)</w:t>
      </w:r>
      <w:r w:rsidR="0033585E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3585E"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3585E" w:rsidRPr="00237F39">
        <w:rPr>
          <w:rFonts w:ascii="Times New Roman" w:hAnsi="Times New Roman"/>
          <w:sz w:val="24"/>
          <w:szCs w:val="24"/>
        </w:rPr>
        <w:t>yüks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3585E" w:rsidRPr="00237F39">
        <w:rPr>
          <w:rFonts w:ascii="Times New Roman" w:hAnsi="Times New Roman"/>
          <w:sz w:val="24"/>
          <w:szCs w:val="24"/>
        </w:rPr>
        <w:t>de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3585E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3585E" w:rsidRPr="00237F39">
        <w:rPr>
          <w:rFonts w:ascii="Times New Roman" w:hAnsi="Times New Roman"/>
          <w:sz w:val="24"/>
          <w:szCs w:val="24"/>
        </w:rPr>
        <w:t>Gold</w:t>
      </w:r>
      <w:r w:rsidR="001E18B8" w:rsidRPr="00237F39">
        <w:rPr>
          <w:rFonts w:ascii="Times New Roman" w:hAnsi="Times New Roman"/>
          <w:sz w:val="24"/>
          <w:szCs w:val="24"/>
        </w:rPr>
        <w:t>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3585E"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3585E" w:rsidRPr="00237F39">
        <w:rPr>
          <w:rFonts w:ascii="Times New Roman" w:hAnsi="Times New Roman"/>
          <w:sz w:val="24"/>
          <w:szCs w:val="24"/>
        </w:rPr>
        <w:t>düşü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3585E" w:rsidRPr="00237F39">
        <w:rPr>
          <w:rFonts w:ascii="Times New Roman" w:hAnsi="Times New Roman"/>
          <w:sz w:val="24"/>
          <w:szCs w:val="24"/>
        </w:rPr>
        <w:t>de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3585E" w:rsidRPr="00237F39">
        <w:rPr>
          <w:rFonts w:ascii="Times New Roman" w:hAnsi="Times New Roman"/>
          <w:sz w:val="24"/>
          <w:szCs w:val="24"/>
        </w:rPr>
        <w:t>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21D98" w:rsidRPr="00237F39">
        <w:rPr>
          <w:rFonts w:ascii="Times New Roman" w:hAnsi="Times New Roman"/>
          <w:sz w:val="24"/>
          <w:szCs w:val="24"/>
        </w:rPr>
        <w:t>T</w:t>
      </w:r>
      <w:r w:rsidR="005E2EBD" w:rsidRPr="00237F39">
        <w:rPr>
          <w:rFonts w:ascii="Times New Roman" w:hAnsi="Times New Roman"/>
          <w:sz w:val="24"/>
          <w:szCs w:val="24"/>
        </w:rPr>
        <w:t>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77958" w:rsidRPr="00237F39">
        <w:rPr>
          <w:rFonts w:ascii="Times New Roman" w:hAnsi="Times New Roman"/>
          <w:sz w:val="24"/>
          <w:szCs w:val="24"/>
        </w:rPr>
        <w:t>grubu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77958" w:rsidRPr="00237F39">
        <w:rPr>
          <w:rFonts w:ascii="Times New Roman" w:hAnsi="Times New Roman"/>
          <w:sz w:val="24"/>
          <w:szCs w:val="24"/>
        </w:rPr>
        <w:t>bulun</w:t>
      </w:r>
      <w:r w:rsidR="00C233E1">
        <w:rPr>
          <w:rFonts w:ascii="Times New Roman" w:hAnsi="Times New Roman"/>
          <w:sz w:val="24"/>
          <w:szCs w:val="24"/>
        </w:rPr>
        <w:t>du</w:t>
      </w:r>
      <w:r w:rsidR="00B77958" w:rsidRPr="00237F39">
        <w:rPr>
          <w:rFonts w:ascii="Times New Roman" w:hAnsi="Times New Roman"/>
          <w:sz w:val="24"/>
          <w:szCs w:val="24"/>
        </w:rPr>
        <w:t>.</w:t>
      </w:r>
    </w:p>
    <w:p w14:paraId="7EF5C483" w14:textId="10FF8A85" w:rsidR="00500B5C" w:rsidRPr="00237F39" w:rsidRDefault="00F772BB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B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05FA" w:rsidRPr="00237F39">
        <w:rPr>
          <w:rFonts w:ascii="Times New Roman" w:hAnsi="Times New Roman"/>
          <w:sz w:val="24"/>
          <w:szCs w:val="24"/>
        </w:rPr>
        <w:t>yüzeyin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05FA" w:rsidRPr="00237F39">
        <w:rPr>
          <w:rFonts w:ascii="Times New Roman" w:hAnsi="Times New Roman"/>
          <w:sz w:val="24"/>
          <w:szCs w:val="24"/>
        </w:rPr>
        <w:t>h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05FA" w:rsidRPr="00237F39">
        <w:rPr>
          <w:rFonts w:ascii="Times New Roman" w:hAnsi="Times New Roman"/>
          <w:sz w:val="24"/>
          <w:szCs w:val="24"/>
        </w:rPr>
        <w:t>ü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05FA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05FA" w:rsidRPr="00237F39">
        <w:rPr>
          <w:rFonts w:ascii="Times New Roman" w:hAnsi="Times New Roman"/>
          <w:sz w:val="24"/>
          <w:szCs w:val="24"/>
        </w:rPr>
        <w:t>grubunu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05FA" w:rsidRPr="00237F39">
        <w:rPr>
          <w:rFonts w:ascii="Times New Roman" w:hAnsi="Times New Roman"/>
          <w:sz w:val="24"/>
          <w:szCs w:val="24"/>
        </w:rPr>
        <w:t>topla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05FA" w:rsidRPr="00237F39">
        <w:rPr>
          <w:rFonts w:ascii="Times New Roman" w:hAnsi="Times New Roman"/>
          <w:sz w:val="24"/>
          <w:szCs w:val="24"/>
        </w:rPr>
        <w:t>uzaklaştırdı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05FA" w:rsidRPr="00237F39">
        <w:rPr>
          <w:rFonts w:ascii="Times New Roman" w:hAnsi="Times New Roman"/>
          <w:sz w:val="24"/>
          <w:szCs w:val="24"/>
        </w:rPr>
        <w:t>mad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05FA" w:rsidRPr="00237F39">
        <w:rPr>
          <w:rFonts w:ascii="Times New Roman" w:hAnsi="Times New Roman"/>
          <w:sz w:val="24"/>
          <w:szCs w:val="24"/>
        </w:rPr>
        <w:t>mikt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05FA" w:rsidRPr="00237F39">
        <w:rPr>
          <w:rFonts w:ascii="Times New Roman" w:hAnsi="Times New Roman"/>
          <w:sz w:val="24"/>
          <w:szCs w:val="24"/>
        </w:rPr>
        <w:t>karşılaştırıldığ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T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MUST</w:t>
      </w:r>
      <w:r w:rsidR="00EC1534" w:rsidRPr="00237F39">
        <w:rPr>
          <w:rFonts w:ascii="Times New Roman" w:hAnsi="Times New Roman"/>
          <w:sz w:val="24"/>
          <w:szCs w:val="24"/>
        </w:rPr>
        <w:t>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1534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05FA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1534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1534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05FA" w:rsidRPr="00237F39">
        <w:rPr>
          <w:rFonts w:ascii="Times New Roman" w:hAnsi="Times New Roman"/>
          <w:sz w:val="24"/>
          <w:szCs w:val="24"/>
        </w:rPr>
        <w:t>grup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05FA"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05FA"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05FA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05FA"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05FA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05FA" w:rsidRPr="00237F39">
        <w:rPr>
          <w:rFonts w:ascii="Times New Roman" w:hAnsi="Times New Roman"/>
          <w:sz w:val="24"/>
          <w:szCs w:val="24"/>
        </w:rPr>
        <w:t>far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D789B" w:rsidRPr="00237F39">
        <w:rPr>
          <w:rFonts w:ascii="Times New Roman" w:hAnsi="Times New Roman"/>
          <w:sz w:val="24"/>
          <w:szCs w:val="24"/>
        </w:rPr>
        <w:t>vardır</w:t>
      </w:r>
      <w:r w:rsidR="000502E9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1534"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1534" w:rsidRPr="00237F39">
        <w:rPr>
          <w:rFonts w:ascii="Times New Roman" w:hAnsi="Times New Roman"/>
          <w:sz w:val="24"/>
          <w:szCs w:val="24"/>
        </w:rPr>
        <w:t>yüks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1534" w:rsidRPr="00237F39">
        <w:rPr>
          <w:rFonts w:ascii="Times New Roman" w:hAnsi="Times New Roman"/>
          <w:sz w:val="24"/>
          <w:szCs w:val="24"/>
        </w:rPr>
        <w:t>de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1534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1534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1534" w:rsidRPr="00237F39">
        <w:rPr>
          <w:rFonts w:ascii="Times New Roman" w:hAnsi="Times New Roman"/>
          <w:sz w:val="24"/>
          <w:szCs w:val="24"/>
        </w:rPr>
        <w:t>grubunda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1534"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1534" w:rsidRPr="00237F39">
        <w:rPr>
          <w:rFonts w:ascii="Times New Roman" w:hAnsi="Times New Roman"/>
          <w:sz w:val="24"/>
          <w:szCs w:val="24"/>
        </w:rPr>
        <w:t>düşü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1534" w:rsidRPr="00237F39">
        <w:rPr>
          <w:rFonts w:ascii="Times New Roman" w:hAnsi="Times New Roman"/>
          <w:sz w:val="24"/>
          <w:szCs w:val="24"/>
        </w:rPr>
        <w:t>de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43E44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1534" w:rsidRPr="00237F39">
        <w:rPr>
          <w:rFonts w:ascii="Times New Roman" w:hAnsi="Times New Roman"/>
          <w:sz w:val="24"/>
          <w:szCs w:val="24"/>
        </w:rPr>
        <w:t>grubu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1534" w:rsidRPr="00237F39">
        <w:rPr>
          <w:rFonts w:ascii="Times New Roman" w:hAnsi="Times New Roman"/>
          <w:sz w:val="24"/>
          <w:szCs w:val="24"/>
        </w:rPr>
        <w:t>bulun</w:t>
      </w:r>
      <w:r w:rsidR="00C233E1">
        <w:rPr>
          <w:rFonts w:ascii="Times New Roman" w:hAnsi="Times New Roman"/>
          <w:sz w:val="24"/>
          <w:szCs w:val="24"/>
        </w:rPr>
        <w:t>d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502E9" w:rsidRPr="00237F39">
        <w:rPr>
          <w:rFonts w:ascii="Times New Roman" w:hAnsi="Times New Roman"/>
          <w:sz w:val="24"/>
          <w:szCs w:val="24"/>
        </w:rPr>
        <w:t>(p&lt;0,001)</w:t>
      </w:r>
      <w:r w:rsidR="00565A94">
        <w:rPr>
          <w:rFonts w:ascii="Times New Roman" w:hAnsi="Times New Roman"/>
          <w:sz w:val="24"/>
          <w:szCs w:val="24"/>
        </w:rPr>
        <w:t>.</w:t>
      </w:r>
    </w:p>
    <w:p w14:paraId="615C5AC2" w14:textId="7128163C" w:rsidR="00131EFF" w:rsidRPr="00237F39" w:rsidRDefault="00D34781" w:rsidP="002D7FDA">
      <w:pPr>
        <w:pStyle w:val="Balk2"/>
      </w:pPr>
      <w:bookmarkStart w:id="59" w:name="_Toc134102416"/>
      <w:r w:rsidRPr="00237F39">
        <w:t>4.</w:t>
      </w:r>
      <w:r w:rsidR="007127F1" w:rsidRPr="00237F39">
        <w:t>4</w:t>
      </w:r>
      <w:r w:rsidRPr="00237F39">
        <w:t>.</w:t>
      </w:r>
      <w:r w:rsidR="00E4403D" w:rsidRPr="00237F39">
        <w:t xml:space="preserve"> </w:t>
      </w:r>
      <w:r w:rsidR="00131EFF" w:rsidRPr="00237F39">
        <w:t>Yer</w:t>
      </w:r>
      <w:r w:rsidR="00E4403D" w:rsidRPr="00237F39">
        <w:t xml:space="preserve"> </w:t>
      </w:r>
      <w:r w:rsidR="002D7FDA" w:rsidRPr="00237F39">
        <w:t xml:space="preserve">Değiştirmenin </w:t>
      </w:r>
      <w:r w:rsidR="00131EFF" w:rsidRPr="00237F39">
        <w:t>(</w:t>
      </w:r>
      <w:r w:rsidR="002D7FDA" w:rsidRPr="00237F39">
        <w:t>Transportasyonun</w:t>
      </w:r>
      <w:r w:rsidR="00131EFF" w:rsidRPr="00237F39">
        <w:t>)</w:t>
      </w:r>
      <w:r w:rsidR="00E4403D" w:rsidRPr="00237F39">
        <w:t xml:space="preserve"> </w:t>
      </w:r>
      <w:r w:rsidR="002D7FDA" w:rsidRPr="00237F39">
        <w:t>Yönü</w:t>
      </w:r>
      <w:bookmarkEnd w:id="59"/>
    </w:p>
    <w:p w14:paraId="15D99C17" w14:textId="4F269687" w:rsidR="004E2B3A" w:rsidRPr="00237F39" w:rsidRDefault="004E2B3A" w:rsidP="0070395E">
      <w:pPr>
        <w:spacing w:after="360" w:line="360" w:lineRule="auto"/>
        <w:jc w:val="both"/>
        <w:rPr>
          <w:rFonts w:ascii="Times New Roman" w:hAnsi="Times New Roman"/>
          <w:b/>
          <w:bCs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Kanal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z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ad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uzaklaştır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raf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elirlen</w:t>
      </w:r>
      <w:r w:rsidR="00184C59">
        <w:rPr>
          <w:rFonts w:ascii="Times New Roman" w:hAnsi="Times New Roman"/>
          <w:sz w:val="24"/>
          <w:szCs w:val="24"/>
        </w:rPr>
        <w:t xml:space="preserve">di </w:t>
      </w:r>
      <w:r w:rsidRPr="00237F39">
        <w:rPr>
          <w:rFonts w:ascii="Times New Roman" w:hAnsi="Times New Roman"/>
          <w:sz w:val="24"/>
          <w:szCs w:val="24"/>
        </w:rPr>
        <w:t>(B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raf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A535A" w:rsidRPr="00237F39">
        <w:rPr>
          <w:rFonts w:ascii="Times New Roman" w:hAnsi="Times New Roman"/>
          <w:sz w:val="24"/>
          <w:szCs w:val="24"/>
        </w:rPr>
        <w:t>uzaklaştır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ad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ikt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–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raf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A535A" w:rsidRPr="00237F39">
        <w:rPr>
          <w:rFonts w:ascii="Times New Roman" w:hAnsi="Times New Roman"/>
          <w:sz w:val="24"/>
          <w:szCs w:val="24"/>
        </w:rPr>
        <w:t>uzaklaştır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ad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iktarı).</w:t>
      </w:r>
    </w:p>
    <w:p w14:paraId="0F7C4454" w14:textId="2FB573F2" w:rsidR="00A40BC0" w:rsidRPr="00237F39" w:rsidRDefault="00F96D57" w:rsidP="00F96D57">
      <w:pPr>
        <w:pStyle w:val="izelgeler"/>
      </w:pPr>
      <w:bookmarkStart w:id="60" w:name="_Toc134100053"/>
      <w:r w:rsidRPr="00237F39">
        <w:t xml:space="preserve">Çizelge </w:t>
      </w:r>
      <w:fldSimple w:instr=" STYLEREF 1 \s ">
        <w:r w:rsidR="00CC711F" w:rsidRPr="00237F39">
          <w:rPr>
            <w:noProof/>
          </w:rPr>
          <w:t>4</w:t>
        </w:r>
      </w:fldSimple>
      <w:r w:rsidR="00DC2C30" w:rsidRPr="00237F39">
        <w:t>.</w:t>
      </w:r>
      <w:fldSimple w:instr=" SEQ Çizelge \* ARABIC \s 1 ">
        <w:r w:rsidR="00CC711F" w:rsidRPr="00237F39">
          <w:rPr>
            <w:noProof/>
          </w:rPr>
          <w:t>3</w:t>
        </w:r>
      </w:fldSimple>
      <w:r w:rsidRPr="00237F39">
        <w:t>.</w:t>
      </w:r>
      <w:r w:rsidRPr="00237F39">
        <w:tab/>
      </w:r>
      <w:r w:rsidR="00A40BC0" w:rsidRPr="00237F39">
        <w:t>Dış-İç</w:t>
      </w:r>
      <w:r w:rsidR="00E4403D" w:rsidRPr="00237F39">
        <w:t xml:space="preserve"> </w:t>
      </w:r>
      <w:r w:rsidR="0036556E" w:rsidRPr="00237F39">
        <w:t>(B-A)</w:t>
      </w:r>
      <w:r w:rsidR="00E4403D" w:rsidRPr="00237F39">
        <w:t xml:space="preserve"> </w:t>
      </w:r>
      <w:r w:rsidR="00A40BC0" w:rsidRPr="00237F39">
        <w:t>değerlerinin</w:t>
      </w:r>
      <w:r w:rsidR="00E4403D" w:rsidRPr="00237F39">
        <w:t xml:space="preserve"> </w:t>
      </w:r>
      <w:r w:rsidR="00A40BC0" w:rsidRPr="00237F39">
        <w:t>eğe</w:t>
      </w:r>
      <w:r w:rsidR="00E4403D" w:rsidRPr="00237F39">
        <w:t xml:space="preserve"> </w:t>
      </w:r>
      <w:r w:rsidR="00A40BC0" w:rsidRPr="00237F39">
        <w:t>ve</w:t>
      </w:r>
      <w:r w:rsidR="00E4403D" w:rsidRPr="00237F39">
        <w:t xml:space="preserve"> </w:t>
      </w:r>
      <w:r w:rsidR="00A40BC0" w:rsidRPr="00237F39">
        <w:t>noktaya</w:t>
      </w:r>
      <w:r w:rsidR="00E4403D" w:rsidRPr="00237F39">
        <w:t xml:space="preserve"> </w:t>
      </w:r>
      <w:r w:rsidR="00A40BC0" w:rsidRPr="00237F39">
        <w:t>göre</w:t>
      </w:r>
      <w:r w:rsidR="00E4403D" w:rsidRPr="00237F39">
        <w:t xml:space="preserve"> </w:t>
      </w:r>
      <w:r w:rsidR="00A40BC0" w:rsidRPr="00237F39">
        <w:t>karşılaştırılması</w:t>
      </w:r>
      <w:bookmarkEnd w:id="60"/>
      <w:r w:rsidR="00E4403D" w:rsidRPr="00237F39">
        <w:t xml:space="preserve"> </w:t>
      </w:r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964"/>
        <w:gridCol w:w="2963"/>
        <w:gridCol w:w="2861"/>
      </w:tblGrid>
      <w:tr w:rsidR="00A40BC0" w:rsidRPr="00237F39" w14:paraId="3FFA42CC" w14:textId="77777777" w:rsidTr="002D7FDA">
        <w:trPr>
          <w:trHeight w:val="340"/>
        </w:trPr>
        <w:tc>
          <w:tcPr>
            <w:tcW w:w="168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56045D" w14:textId="691E7F22" w:rsidR="00A40BC0" w:rsidRPr="00237F39" w:rsidRDefault="00A40BC0" w:rsidP="002D7FD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68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F21FF4" w14:textId="77777777" w:rsidR="00A40BC0" w:rsidRPr="00237F39" w:rsidRDefault="00A40BC0" w:rsidP="002D7FD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Q</w:t>
            </w:r>
          </w:p>
        </w:tc>
        <w:tc>
          <w:tcPr>
            <w:tcW w:w="162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C0A802" w14:textId="77777777" w:rsidR="00A40BC0" w:rsidRPr="00237F39" w:rsidRDefault="00A40BC0" w:rsidP="002D7FD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p</w:t>
            </w:r>
          </w:p>
        </w:tc>
      </w:tr>
      <w:tr w:rsidR="00A40BC0" w:rsidRPr="00237F39" w14:paraId="37E01FE9" w14:textId="77777777" w:rsidTr="002D7FDA">
        <w:trPr>
          <w:trHeight w:val="340"/>
        </w:trPr>
        <w:tc>
          <w:tcPr>
            <w:tcW w:w="16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E15F80" w14:textId="77777777" w:rsidR="00A40BC0" w:rsidRPr="00237F39" w:rsidRDefault="00A40BC0" w:rsidP="002D7FDA">
            <w:pPr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Eğe</w:t>
            </w:r>
          </w:p>
        </w:tc>
        <w:tc>
          <w:tcPr>
            <w:tcW w:w="16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19B813" w14:textId="77777777" w:rsidR="00A40BC0" w:rsidRPr="00237F39" w:rsidRDefault="00A40BC0" w:rsidP="002D7FD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69,635</w:t>
            </w:r>
          </w:p>
        </w:tc>
        <w:tc>
          <w:tcPr>
            <w:tcW w:w="16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B76D12" w14:textId="77777777" w:rsidR="00A40BC0" w:rsidRPr="00237F39" w:rsidRDefault="00A40BC0" w:rsidP="002D7FDA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</w:rPr>
              <w:t>&lt;0,001</w:t>
            </w:r>
          </w:p>
        </w:tc>
      </w:tr>
      <w:tr w:rsidR="00A40BC0" w:rsidRPr="00237F39" w14:paraId="7E1F6FF3" w14:textId="77777777" w:rsidTr="002D7FDA">
        <w:trPr>
          <w:trHeight w:val="340"/>
        </w:trPr>
        <w:tc>
          <w:tcPr>
            <w:tcW w:w="16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34F55A" w14:textId="77777777" w:rsidR="00A40BC0" w:rsidRPr="00237F39" w:rsidRDefault="00A40BC0" w:rsidP="002D7FDA">
            <w:pPr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lastRenderedPageBreak/>
              <w:t>Nokta</w:t>
            </w:r>
          </w:p>
        </w:tc>
        <w:tc>
          <w:tcPr>
            <w:tcW w:w="16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B55105" w14:textId="77777777" w:rsidR="00A40BC0" w:rsidRPr="00237F39" w:rsidRDefault="00A40BC0" w:rsidP="002D7FD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89,965</w:t>
            </w:r>
          </w:p>
        </w:tc>
        <w:tc>
          <w:tcPr>
            <w:tcW w:w="16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F1DFB1" w14:textId="77777777" w:rsidR="00A40BC0" w:rsidRPr="00237F39" w:rsidRDefault="00A40BC0" w:rsidP="002D7FDA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</w:rPr>
              <w:t>&lt;0,001</w:t>
            </w:r>
          </w:p>
        </w:tc>
      </w:tr>
      <w:tr w:rsidR="00A40BC0" w:rsidRPr="00237F39" w14:paraId="71A6A17B" w14:textId="77777777" w:rsidTr="002D7FDA">
        <w:trPr>
          <w:trHeight w:val="340"/>
        </w:trPr>
        <w:tc>
          <w:tcPr>
            <w:tcW w:w="168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16B7CA" w14:textId="77777777" w:rsidR="00A40BC0" w:rsidRPr="00237F39" w:rsidRDefault="00A40BC0" w:rsidP="002D7FDA">
            <w:pPr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Eğe*Nokta</w:t>
            </w:r>
          </w:p>
        </w:tc>
        <w:tc>
          <w:tcPr>
            <w:tcW w:w="168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957342" w14:textId="77777777" w:rsidR="00A40BC0" w:rsidRPr="00237F39" w:rsidRDefault="00A40BC0" w:rsidP="002D7FD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141,793</w:t>
            </w:r>
          </w:p>
        </w:tc>
        <w:tc>
          <w:tcPr>
            <w:tcW w:w="162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7391A1" w14:textId="77777777" w:rsidR="00A40BC0" w:rsidRPr="00237F39" w:rsidRDefault="00A40BC0" w:rsidP="002D7FDA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</w:rPr>
              <w:t>&lt;0,001</w:t>
            </w:r>
          </w:p>
        </w:tc>
      </w:tr>
    </w:tbl>
    <w:p w14:paraId="208DDD47" w14:textId="327B30E3" w:rsidR="00A40BC0" w:rsidRPr="00237F39" w:rsidRDefault="00A40BC0" w:rsidP="002D7FDA">
      <w:pPr>
        <w:pStyle w:val="Altyaz"/>
      </w:pPr>
      <w:r w:rsidRPr="00237F39">
        <w:t>Q:</w:t>
      </w:r>
      <w:r w:rsidR="00E4403D" w:rsidRPr="00237F39">
        <w:t xml:space="preserve"> </w:t>
      </w:r>
      <w:r w:rsidRPr="00237F39">
        <w:t>İki</w:t>
      </w:r>
      <w:r w:rsidR="00E4403D" w:rsidRPr="00237F39">
        <w:t xml:space="preserve"> </w:t>
      </w:r>
      <w:r w:rsidRPr="00237F39">
        <w:t>Yönlü</w:t>
      </w:r>
      <w:r w:rsidR="00E4403D" w:rsidRPr="00237F39">
        <w:t xml:space="preserve"> </w:t>
      </w:r>
      <w:r w:rsidRPr="00237F39">
        <w:t>ROBUST</w:t>
      </w:r>
      <w:r w:rsidR="00E4403D" w:rsidRPr="00237F39">
        <w:t xml:space="preserve"> </w:t>
      </w:r>
      <w:r w:rsidRPr="00237F39">
        <w:t>ANOVA</w:t>
      </w:r>
      <w:r w:rsidR="00E4403D" w:rsidRPr="00237F39">
        <w:t xml:space="preserve"> </w:t>
      </w:r>
      <w:r w:rsidRPr="00237F39">
        <w:t>Test</w:t>
      </w:r>
      <w:r w:rsidR="00E4403D" w:rsidRPr="00237F39">
        <w:t xml:space="preserve"> </w:t>
      </w:r>
      <w:r w:rsidRPr="00237F39">
        <w:t>İstatistiği</w:t>
      </w:r>
    </w:p>
    <w:p w14:paraId="456874CE" w14:textId="135786D6" w:rsidR="00565A94" w:rsidRDefault="00565A94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565A94">
        <w:rPr>
          <w:rFonts w:ascii="Times New Roman" w:hAnsi="Times New Roman"/>
          <w:sz w:val="24"/>
          <w:szCs w:val="24"/>
          <w:highlight w:val="yellow"/>
        </w:rPr>
        <w:t xml:space="preserve">Çizelge </w:t>
      </w:r>
      <w:proofErr w:type="gramStart"/>
      <w:r w:rsidRPr="00565A94">
        <w:rPr>
          <w:rFonts w:ascii="Times New Roman" w:hAnsi="Times New Roman"/>
          <w:sz w:val="24"/>
          <w:szCs w:val="24"/>
          <w:highlight w:val="yellow"/>
        </w:rPr>
        <w:t>4.</w:t>
      </w:r>
      <w:r>
        <w:rPr>
          <w:rFonts w:ascii="Times New Roman" w:hAnsi="Times New Roman"/>
          <w:sz w:val="24"/>
          <w:szCs w:val="24"/>
          <w:highlight w:val="yellow"/>
        </w:rPr>
        <w:t>4</w:t>
      </w:r>
      <w:r w:rsidRPr="00565A94">
        <w:rPr>
          <w:rFonts w:ascii="Times New Roman" w:hAnsi="Times New Roman"/>
          <w:sz w:val="24"/>
          <w:szCs w:val="24"/>
          <w:highlight w:val="yellow"/>
        </w:rPr>
        <w:t>’de</w:t>
      </w:r>
      <w:proofErr w:type="gramEnd"/>
      <w:r w:rsidRPr="00565A94">
        <w:rPr>
          <w:rFonts w:ascii="Times New Roman" w:hAnsi="Times New Roman"/>
          <w:sz w:val="24"/>
          <w:szCs w:val="24"/>
          <w:highlight w:val="yellow"/>
        </w:rPr>
        <w:t xml:space="preserve"> gruplar arasındaki ilişki gösterildi.</w:t>
      </w:r>
    </w:p>
    <w:p w14:paraId="7D6EAE5A" w14:textId="3671C391" w:rsidR="00A40BC0" w:rsidRPr="00237F39" w:rsidRDefault="00A40BC0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tki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ış-i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tanc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zer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lun</w:t>
      </w:r>
      <w:r w:rsidR="00184C59">
        <w:rPr>
          <w:rFonts w:ascii="Times New Roman" w:hAnsi="Times New Roman"/>
          <w:sz w:val="24"/>
          <w:szCs w:val="24"/>
        </w:rPr>
        <w:t>d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p&lt;0,001)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</w:t>
      </w:r>
      <w:r w:rsidR="00B2525E">
        <w:rPr>
          <w:rFonts w:ascii="Times New Roman" w:hAnsi="Times New Roman"/>
          <w:sz w:val="24"/>
          <w:szCs w:val="24"/>
        </w:rPr>
        <w:t>-</w:t>
      </w:r>
      <w:r w:rsidRPr="00237F39">
        <w:rPr>
          <w:rFonts w:ascii="Times New Roman" w:hAnsi="Times New Roman"/>
          <w:sz w:val="24"/>
          <w:szCs w:val="24"/>
        </w:rPr>
        <w:t>E</w:t>
      </w:r>
      <w:r w:rsidR="00B2525E">
        <w:rPr>
          <w:rFonts w:ascii="Times New Roman" w:hAnsi="Times New Roman"/>
          <w:sz w:val="24"/>
          <w:szCs w:val="24"/>
        </w:rPr>
        <w:t>ndo M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s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ış-i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tanc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0,01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W</w:t>
      </w:r>
      <w:r w:rsidR="00B2525E">
        <w:rPr>
          <w:rFonts w:ascii="Times New Roman" w:hAnsi="Times New Roman"/>
          <w:sz w:val="24"/>
          <w:szCs w:val="24"/>
        </w:rPr>
        <w:t>aveOne 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s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-0,06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</w:t>
      </w:r>
      <w:r w:rsidR="00B2525E">
        <w:rPr>
          <w:rFonts w:ascii="Times New Roman" w:hAnsi="Times New Roman"/>
          <w:sz w:val="24"/>
          <w:szCs w:val="24"/>
        </w:rPr>
        <w:t>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s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-0,07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il</w:t>
      </w:r>
      <w:r w:rsidR="00B2525E">
        <w:rPr>
          <w:rFonts w:ascii="Times New Roman" w:hAnsi="Times New Roman"/>
          <w:sz w:val="24"/>
          <w:szCs w:val="24"/>
        </w:rPr>
        <w:t xml:space="preserve">di 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ü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ler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il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onuç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birin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rklılı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öster</w:t>
      </w:r>
      <w:r w:rsidR="00B2525E">
        <w:rPr>
          <w:rFonts w:ascii="Times New Roman" w:hAnsi="Times New Roman"/>
          <w:sz w:val="24"/>
          <w:szCs w:val="24"/>
        </w:rPr>
        <w:t>di</w:t>
      </w:r>
      <w:r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okt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tki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ış-i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tanc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zer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lun</w:t>
      </w:r>
      <w:r w:rsidR="00B2525E">
        <w:rPr>
          <w:rFonts w:ascii="Times New Roman" w:hAnsi="Times New Roman"/>
          <w:sz w:val="24"/>
          <w:szCs w:val="24"/>
        </w:rPr>
        <w:t>d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p&lt;0,001)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pika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ta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il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ış-i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tanc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-0,06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k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orona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il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0,01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muştu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orona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il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i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oktalar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rklılı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öster</w:t>
      </w:r>
      <w:r w:rsidR="00294F82">
        <w:rPr>
          <w:rFonts w:ascii="Times New Roman" w:hAnsi="Times New Roman"/>
          <w:sz w:val="24"/>
          <w:szCs w:val="24"/>
        </w:rPr>
        <w:t>di</w:t>
      </w:r>
      <w:r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*Nokt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tkileşi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ış-i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tanc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zer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lun</w:t>
      </w:r>
      <w:r w:rsidR="0098124F">
        <w:rPr>
          <w:rFonts w:ascii="Times New Roman" w:hAnsi="Times New Roman"/>
          <w:sz w:val="24"/>
          <w:szCs w:val="24"/>
        </w:rPr>
        <w:t>d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p&lt;0,001)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ra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üks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tanc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0,09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</w:t>
      </w:r>
      <w:r w:rsidR="0098124F">
        <w:rPr>
          <w:rFonts w:ascii="Times New Roman" w:hAnsi="Times New Roman"/>
          <w:sz w:val="24"/>
          <w:szCs w:val="24"/>
        </w:rPr>
        <w:t>-</w:t>
      </w:r>
      <w:r w:rsidRPr="00237F39">
        <w:rPr>
          <w:rFonts w:ascii="Times New Roman" w:hAnsi="Times New Roman"/>
          <w:sz w:val="24"/>
          <w:szCs w:val="24"/>
        </w:rPr>
        <w:t>E</w:t>
      </w:r>
      <w:r w:rsidR="0098124F">
        <w:rPr>
          <w:rFonts w:ascii="Times New Roman" w:hAnsi="Times New Roman"/>
          <w:sz w:val="24"/>
          <w:szCs w:val="24"/>
        </w:rPr>
        <w:t>ndo M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s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pika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ilmişt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i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tkileşimler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il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ü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ler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rklılı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öster</w:t>
      </w:r>
      <w:r w:rsidR="0098124F">
        <w:rPr>
          <w:rFonts w:ascii="Times New Roman" w:hAnsi="Times New Roman"/>
          <w:sz w:val="24"/>
          <w:szCs w:val="24"/>
        </w:rPr>
        <w:t>di</w:t>
      </w:r>
      <w:r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il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üşü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ış-i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tanc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s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-0,13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</w:t>
      </w:r>
      <w:r w:rsidR="0098124F">
        <w:rPr>
          <w:rFonts w:ascii="Times New Roman" w:hAnsi="Times New Roman"/>
          <w:sz w:val="24"/>
          <w:szCs w:val="24"/>
        </w:rPr>
        <w:t>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s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pika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il</w:t>
      </w:r>
      <w:r w:rsidR="0098124F">
        <w:rPr>
          <w:rFonts w:ascii="Times New Roman" w:hAnsi="Times New Roman"/>
          <w:sz w:val="24"/>
          <w:szCs w:val="24"/>
        </w:rPr>
        <w:t>di</w:t>
      </w:r>
      <w:r w:rsidRPr="00237F39">
        <w:rPr>
          <w:rFonts w:ascii="Times New Roman" w:hAnsi="Times New Roman"/>
          <w:sz w:val="24"/>
          <w:szCs w:val="24"/>
        </w:rPr>
        <w:t>.</w:t>
      </w:r>
    </w:p>
    <w:p w14:paraId="1A23B06D" w14:textId="585CEC9E" w:rsidR="00A40BC0" w:rsidRPr="00237F39" w:rsidRDefault="00F96D57" w:rsidP="002D7FDA">
      <w:pPr>
        <w:pStyle w:val="izelgeler"/>
      </w:pPr>
      <w:bookmarkStart w:id="61" w:name="_Toc134100054"/>
      <w:r w:rsidRPr="00237F39">
        <w:t xml:space="preserve">Çizelge </w:t>
      </w:r>
      <w:fldSimple w:instr=" STYLEREF 1 \s ">
        <w:r w:rsidR="00CC711F" w:rsidRPr="00237F39">
          <w:rPr>
            <w:noProof/>
          </w:rPr>
          <w:t>4</w:t>
        </w:r>
      </w:fldSimple>
      <w:r w:rsidR="00DC2C30" w:rsidRPr="00237F39">
        <w:t>.</w:t>
      </w:r>
      <w:fldSimple w:instr=" SEQ Çizelge \* ARABIC \s 1 ">
        <w:r w:rsidR="00CC711F" w:rsidRPr="00237F39">
          <w:rPr>
            <w:noProof/>
          </w:rPr>
          <w:t>4</w:t>
        </w:r>
      </w:fldSimple>
      <w:r w:rsidRPr="00237F39">
        <w:t>.</w:t>
      </w:r>
      <w:r w:rsidRPr="00237F39">
        <w:tab/>
      </w:r>
      <w:r w:rsidR="00A40BC0" w:rsidRPr="00237F39">
        <w:t>Dış-İç</w:t>
      </w:r>
      <w:r w:rsidR="00A44650" w:rsidRPr="00237F39">
        <w:t xml:space="preserve"> (B-A)</w:t>
      </w:r>
      <w:r w:rsidR="00E4403D" w:rsidRPr="00237F39">
        <w:t xml:space="preserve"> </w:t>
      </w:r>
      <w:r w:rsidR="00A40BC0" w:rsidRPr="00237F39">
        <w:t>değerlerinin</w:t>
      </w:r>
      <w:r w:rsidR="00E4403D" w:rsidRPr="00237F39">
        <w:t xml:space="preserve"> </w:t>
      </w:r>
      <w:r w:rsidR="00A40BC0" w:rsidRPr="00237F39">
        <w:t>eğe</w:t>
      </w:r>
      <w:r w:rsidR="00E4403D" w:rsidRPr="00237F39">
        <w:t xml:space="preserve"> </w:t>
      </w:r>
      <w:r w:rsidR="00A40BC0" w:rsidRPr="00237F39">
        <w:t>ve</w:t>
      </w:r>
      <w:r w:rsidR="00E4403D" w:rsidRPr="00237F39">
        <w:t xml:space="preserve"> </w:t>
      </w:r>
      <w:r w:rsidR="00A40BC0" w:rsidRPr="00237F39">
        <w:t>noktaya</w:t>
      </w:r>
      <w:r w:rsidR="00E4403D" w:rsidRPr="00237F39">
        <w:t xml:space="preserve"> </w:t>
      </w:r>
      <w:r w:rsidR="00A40BC0" w:rsidRPr="00237F39">
        <w:t>göre</w:t>
      </w:r>
      <w:r w:rsidR="00E4403D" w:rsidRPr="00237F39">
        <w:t xml:space="preserve"> </w:t>
      </w:r>
      <w:r w:rsidR="00A40BC0" w:rsidRPr="00237F39">
        <w:t>tanımlayıcı</w:t>
      </w:r>
      <w:r w:rsidR="00E4403D" w:rsidRPr="00237F39">
        <w:t xml:space="preserve"> </w:t>
      </w:r>
      <w:r w:rsidR="00A40BC0" w:rsidRPr="00237F39">
        <w:t>istatistikleri</w:t>
      </w:r>
      <w:bookmarkEnd w:id="61"/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965"/>
        <w:gridCol w:w="2035"/>
        <w:gridCol w:w="1983"/>
        <w:gridCol w:w="1914"/>
        <w:gridCol w:w="1891"/>
      </w:tblGrid>
      <w:tr w:rsidR="00A40BC0" w:rsidRPr="00237F39" w14:paraId="6010C3C6" w14:textId="77777777" w:rsidTr="002D7FDA">
        <w:trPr>
          <w:trHeight w:val="397"/>
        </w:trPr>
        <w:tc>
          <w:tcPr>
            <w:tcW w:w="549" w:type="pct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63417A4" w14:textId="77777777" w:rsidR="00A40BC0" w:rsidRPr="00237F39" w:rsidRDefault="00A40BC0" w:rsidP="002D7FD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Eğe</w:t>
            </w:r>
          </w:p>
        </w:tc>
        <w:tc>
          <w:tcPr>
            <w:tcW w:w="3375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7BEACE" w14:textId="77777777" w:rsidR="00A40BC0" w:rsidRPr="00237F39" w:rsidRDefault="00A40BC0" w:rsidP="002D7FD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Nokta</w:t>
            </w:r>
          </w:p>
        </w:tc>
        <w:tc>
          <w:tcPr>
            <w:tcW w:w="1076" w:type="pct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7EBE72E" w14:textId="77777777" w:rsidR="00A40BC0" w:rsidRPr="00237F39" w:rsidRDefault="00A40BC0" w:rsidP="002D7FD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Toplam</w:t>
            </w:r>
          </w:p>
        </w:tc>
      </w:tr>
      <w:tr w:rsidR="00A40BC0" w:rsidRPr="00237F39" w14:paraId="53222D48" w14:textId="77777777" w:rsidTr="002D7FDA">
        <w:trPr>
          <w:trHeight w:val="397"/>
        </w:trPr>
        <w:tc>
          <w:tcPr>
            <w:tcW w:w="549" w:type="pct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E336AA1" w14:textId="77777777" w:rsidR="00A40BC0" w:rsidRPr="00237F39" w:rsidRDefault="00A40BC0" w:rsidP="002D7FD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15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8E8B51" w14:textId="77777777" w:rsidR="00A40BC0" w:rsidRPr="00237F39" w:rsidRDefault="00A40BC0" w:rsidP="002D7FD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Apikal</w:t>
            </w:r>
          </w:p>
        </w:tc>
        <w:tc>
          <w:tcPr>
            <w:tcW w:w="112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835A66" w14:textId="77777777" w:rsidR="00A40BC0" w:rsidRPr="00237F39" w:rsidRDefault="00A40BC0" w:rsidP="002D7FD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Orta</w:t>
            </w:r>
          </w:p>
        </w:tc>
        <w:tc>
          <w:tcPr>
            <w:tcW w:w="108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2FC8D6" w14:textId="77777777" w:rsidR="00A40BC0" w:rsidRPr="00237F39" w:rsidRDefault="00A40BC0" w:rsidP="002D7FD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Koronal</w:t>
            </w:r>
          </w:p>
        </w:tc>
        <w:tc>
          <w:tcPr>
            <w:tcW w:w="1076" w:type="pct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E385BAE" w14:textId="77777777" w:rsidR="00A40BC0" w:rsidRPr="00237F39" w:rsidRDefault="00A40BC0" w:rsidP="002D7FD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</w:tr>
      <w:tr w:rsidR="00A40BC0" w:rsidRPr="00237F39" w14:paraId="30F9E5A4" w14:textId="77777777" w:rsidTr="002D7FDA">
        <w:trPr>
          <w:trHeight w:val="397"/>
        </w:trPr>
        <w:tc>
          <w:tcPr>
            <w:tcW w:w="5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2FF281" w14:textId="77777777" w:rsidR="00A40BC0" w:rsidRPr="00237F39" w:rsidRDefault="00A40BC0" w:rsidP="002D7FDA">
            <w:pPr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TE</w:t>
            </w:r>
          </w:p>
        </w:tc>
        <w:tc>
          <w:tcPr>
            <w:tcW w:w="11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77266B" w14:textId="73C7C441" w:rsidR="00A40BC0" w:rsidRPr="00237F39" w:rsidRDefault="00A40BC0" w:rsidP="002D7FD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9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(-0,1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24)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1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098B66" w14:textId="4E5D5B82" w:rsidR="00A40BC0" w:rsidRPr="00237F39" w:rsidRDefault="00A40BC0" w:rsidP="002D7FD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0,05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(-0,08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1)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10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358831" w14:textId="28C3A852" w:rsidR="00A40BC0" w:rsidRPr="00237F39" w:rsidRDefault="00A40BC0" w:rsidP="002D7FD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1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(-0,53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5)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10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B6AC39" w14:textId="1607FD36" w:rsidR="00A40BC0" w:rsidRPr="00237F39" w:rsidRDefault="00A40BC0" w:rsidP="002D7FD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1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(-0,53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24)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a</w:t>
            </w:r>
          </w:p>
        </w:tc>
      </w:tr>
      <w:tr w:rsidR="00A40BC0" w:rsidRPr="00237F39" w14:paraId="6837109F" w14:textId="77777777" w:rsidTr="002D7FDA">
        <w:trPr>
          <w:trHeight w:val="397"/>
        </w:trPr>
        <w:tc>
          <w:tcPr>
            <w:tcW w:w="5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EBA3BC" w14:textId="77777777" w:rsidR="00A40BC0" w:rsidRPr="00237F39" w:rsidRDefault="00A40BC0" w:rsidP="002D7FDA">
            <w:pPr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W</w:t>
            </w:r>
          </w:p>
        </w:tc>
        <w:tc>
          <w:tcPr>
            <w:tcW w:w="11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F5575C" w14:textId="6D995212" w:rsidR="00A40BC0" w:rsidRPr="00237F39" w:rsidRDefault="00A40BC0" w:rsidP="002D7FD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0,07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(-0,16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7)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BD</w:t>
            </w:r>
          </w:p>
        </w:tc>
        <w:tc>
          <w:tcPr>
            <w:tcW w:w="11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254C34" w14:textId="2816311E" w:rsidR="00A40BC0" w:rsidRPr="00237F39" w:rsidRDefault="00A40BC0" w:rsidP="002D7FD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0,07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(-0,14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0,05)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10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E909F5" w14:textId="08D74B47" w:rsidR="00A40BC0" w:rsidRPr="00237F39" w:rsidRDefault="00A40BC0" w:rsidP="002D7FD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3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(-0,01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5)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E</w:t>
            </w:r>
          </w:p>
        </w:tc>
        <w:tc>
          <w:tcPr>
            <w:tcW w:w="10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2FD625" w14:textId="2AD27B83" w:rsidR="00A40BC0" w:rsidRPr="00237F39" w:rsidRDefault="00A40BC0" w:rsidP="002D7FD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0,06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(-0,16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7)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b</w:t>
            </w:r>
          </w:p>
        </w:tc>
      </w:tr>
      <w:tr w:rsidR="00A40BC0" w:rsidRPr="00237F39" w14:paraId="231913D2" w14:textId="77777777" w:rsidTr="002D7FDA">
        <w:trPr>
          <w:trHeight w:val="397"/>
        </w:trPr>
        <w:tc>
          <w:tcPr>
            <w:tcW w:w="54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859308" w14:textId="77777777" w:rsidR="00A40BC0" w:rsidRPr="00237F39" w:rsidRDefault="00A40BC0" w:rsidP="002D7FDA">
            <w:pPr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TR</w:t>
            </w:r>
          </w:p>
        </w:tc>
        <w:tc>
          <w:tcPr>
            <w:tcW w:w="11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6669A1" w14:textId="3A34F3C1" w:rsidR="00A40BC0" w:rsidRPr="00237F39" w:rsidRDefault="00A40BC0" w:rsidP="002D7FD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0,13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(-0,17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0,03)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F</w:t>
            </w:r>
          </w:p>
        </w:tc>
        <w:tc>
          <w:tcPr>
            <w:tcW w:w="11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EF2985" w14:textId="5268E977" w:rsidR="00A40BC0" w:rsidRPr="00237F39" w:rsidRDefault="00A40BC0" w:rsidP="002D7FD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0,08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(-0,26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2)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10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189999" w14:textId="38D65883" w:rsidR="00A40BC0" w:rsidRPr="00237F39" w:rsidRDefault="00A40BC0" w:rsidP="002D7FD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0,01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(-0,04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5)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G</w:t>
            </w:r>
          </w:p>
        </w:tc>
        <w:tc>
          <w:tcPr>
            <w:tcW w:w="10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C96AF5" w14:textId="2772255A" w:rsidR="00A40BC0" w:rsidRPr="00237F39" w:rsidRDefault="00A40BC0" w:rsidP="002D7FD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0,07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(-0,26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5)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c</w:t>
            </w:r>
          </w:p>
        </w:tc>
      </w:tr>
      <w:tr w:rsidR="00A40BC0" w:rsidRPr="00237F39" w14:paraId="22DB2159" w14:textId="77777777" w:rsidTr="002D7FDA">
        <w:trPr>
          <w:trHeight w:val="397"/>
        </w:trPr>
        <w:tc>
          <w:tcPr>
            <w:tcW w:w="54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1A1876" w14:textId="77777777" w:rsidR="00A40BC0" w:rsidRPr="00237F39" w:rsidRDefault="00A40BC0" w:rsidP="002D7FDA">
            <w:pPr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Toplam</w:t>
            </w:r>
          </w:p>
        </w:tc>
        <w:tc>
          <w:tcPr>
            <w:tcW w:w="115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29310C" w14:textId="46F8CB38" w:rsidR="00A40BC0" w:rsidRPr="00237F39" w:rsidRDefault="00A40BC0" w:rsidP="002D7FD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0,06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(-0,17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24)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112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4B6C74" w14:textId="4C27F7AD" w:rsidR="00A40BC0" w:rsidRPr="00237F39" w:rsidRDefault="00A40BC0" w:rsidP="002D7FD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0,06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(-0,26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2)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108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8C88D7" w14:textId="5BD5B3BC" w:rsidR="00A40BC0" w:rsidRPr="00237F39" w:rsidRDefault="00A40BC0" w:rsidP="002D7FD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1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(-0,53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5)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07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6A6CC3" w14:textId="45882D22" w:rsidR="00A40BC0" w:rsidRPr="00237F39" w:rsidRDefault="00A40BC0" w:rsidP="002D7FD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0,03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(-0,53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24)</w:t>
            </w:r>
          </w:p>
        </w:tc>
      </w:tr>
    </w:tbl>
    <w:p w14:paraId="5A74342D" w14:textId="4B09FF8B" w:rsidR="0036556E" w:rsidRPr="00237F39" w:rsidRDefault="00A40BC0" w:rsidP="002D7FDA">
      <w:pPr>
        <w:pStyle w:val="Altyaz"/>
      </w:pPr>
      <w:r w:rsidRPr="00237F39">
        <w:t>Ortanca</w:t>
      </w:r>
      <w:r w:rsidR="00E4403D" w:rsidRPr="00237F39">
        <w:t xml:space="preserve"> </w:t>
      </w:r>
      <w:r w:rsidRPr="00237F39">
        <w:t>(minimum</w:t>
      </w:r>
      <w:r w:rsidR="00E4403D" w:rsidRPr="00237F39">
        <w:t xml:space="preserve"> </w:t>
      </w:r>
      <w:r w:rsidRPr="00237F39">
        <w:t>-maksimum);</w:t>
      </w:r>
      <w:r w:rsidR="00E4403D" w:rsidRPr="00237F39">
        <w:t xml:space="preserve"> </w:t>
      </w:r>
      <w:r w:rsidRPr="00237F39">
        <w:t>a-c:</w:t>
      </w:r>
      <w:r w:rsidR="00E4403D" w:rsidRPr="00237F39">
        <w:t xml:space="preserve"> </w:t>
      </w:r>
      <w:r w:rsidRPr="00237F39">
        <w:t>Aynı</w:t>
      </w:r>
      <w:r w:rsidR="00E4403D" w:rsidRPr="00237F39">
        <w:t xml:space="preserve"> </w:t>
      </w:r>
      <w:r w:rsidRPr="00237F39">
        <w:t>harfe</w:t>
      </w:r>
      <w:r w:rsidR="00E4403D" w:rsidRPr="00237F39">
        <w:t xml:space="preserve"> </w:t>
      </w:r>
      <w:r w:rsidRPr="00237F39">
        <w:t>sahip</w:t>
      </w:r>
      <w:r w:rsidR="00E4403D" w:rsidRPr="00237F39">
        <w:t xml:space="preserve"> </w:t>
      </w:r>
      <w:r w:rsidRPr="00237F39">
        <w:t>ana</w:t>
      </w:r>
      <w:r w:rsidR="00E4403D" w:rsidRPr="00237F39">
        <w:t xml:space="preserve"> </w:t>
      </w:r>
      <w:r w:rsidRPr="00237F39">
        <w:t>etkiler</w:t>
      </w:r>
      <w:r w:rsidR="00E4403D" w:rsidRPr="00237F39">
        <w:t xml:space="preserve"> </w:t>
      </w:r>
      <w:r w:rsidRPr="00237F39">
        <w:t>arasında</w:t>
      </w:r>
      <w:r w:rsidR="00E4403D" w:rsidRPr="00237F39">
        <w:t xml:space="preserve"> </w:t>
      </w:r>
      <w:r w:rsidRPr="00237F39">
        <w:t>bir</w:t>
      </w:r>
      <w:r w:rsidR="00E4403D" w:rsidRPr="00237F39">
        <w:t xml:space="preserve"> </w:t>
      </w:r>
      <w:r w:rsidRPr="00237F39">
        <w:t>fark</w:t>
      </w:r>
      <w:r w:rsidR="00E4403D" w:rsidRPr="00237F39">
        <w:t xml:space="preserve"> </w:t>
      </w:r>
      <w:r w:rsidRPr="00237F39">
        <w:t>yoktur;</w:t>
      </w:r>
      <w:r w:rsidR="00E4403D" w:rsidRPr="00237F39">
        <w:t xml:space="preserve"> </w:t>
      </w:r>
      <w:r w:rsidRPr="00237F39">
        <w:t>A-G:</w:t>
      </w:r>
      <w:r w:rsidR="00E4403D" w:rsidRPr="00237F39">
        <w:t xml:space="preserve"> </w:t>
      </w:r>
      <w:r w:rsidRPr="00237F39">
        <w:t>Aynı</w:t>
      </w:r>
      <w:r w:rsidR="00E4403D" w:rsidRPr="00237F39">
        <w:t xml:space="preserve"> </w:t>
      </w:r>
      <w:r w:rsidRPr="00237F39">
        <w:t>harfe</w:t>
      </w:r>
      <w:r w:rsidR="00E4403D" w:rsidRPr="00237F39">
        <w:t xml:space="preserve"> </w:t>
      </w:r>
      <w:r w:rsidRPr="00237F39">
        <w:t>sahip</w:t>
      </w:r>
      <w:r w:rsidR="00E4403D" w:rsidRPr="00237F39">
        <w:t xml:space="preserve"> </w:t>
      </w:r>
      <w:r w:rsidRPr="00237F39">
        <w:t>etkileşimler</w:t>
      </w:r>
      <w:r w:rsidR="00E4403D" w:rsidRPr="00237F39">
        <w:t xml:space="preserve"> </w:t>
      </w:r>
      <w:r w:rsidRPr="00237F39">
        <w:t>arasında</w:t>
      </w:r>
      <w:r w:rsidR="00E4403D" w:rsidRPr="00237F39">
        <w:t xml:space="preserve"> </w:t>
      </w:r>
      <w:r w:rsidRPr="00237F39">
        <w:t>bir</w:t>
      </w:r>
      <w:r w:rsidR="00E4403D" w:rsidRPr="00237F39">
        <w:t xml:space="preserve"> </w:t>
      </w:r>
      <w:r w:rsidRPr="00237F39">
        <w:t>fark</w:t>
      </w:r>
      <w:r w:rsidR="00E4403D" w:rsidRPr="00237F39">
        <w:t xml:space="preserve"> </w:t>
      </w:r>
      <w:r w:rsidRPr="00237F39">
        <w:t>yoktur</w:t>
      </w:r>
    </w:p>
    <w:p w14:paraId="25D44E42" w14:textId="6365A649" w:rsidR="006C3B5B" w:rsidRPr="00237F39" w:rsidRDefault="00E8263B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Bu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ö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rup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64E42" w:rsidRPr="00237F39">
        <w:rPr>
          <w:rFonts w:ascii="Times New Roman" w:hAnsi="Times New Roman"/>
          <w:sz w:val="24"/>
          <w:szCs w:val="24"/>
        </w:rPr>
        <w:t>transpor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önü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rşılaştırıldığında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i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ölges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rup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r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177A1" w:rsidRPr="00237F39">
        <w:rPr>
          <w:rFonts w:ascii="Times New Roman" w:hAnsi="Times New Roman"/>
          <w:sz w:val="24"/>
          <w:szCs w:val="24"/>
        </w:rPr>
        <w:t>vardı</w:t>
      </w:r>
      <w:r w:rsidR="00366935">
        <w:rPr>
          <w:rFonts w:ascii="Times New Roman" w:hAnsi="Times New Roman"/>
          <w:sz w:val="24"/>
          <w:szCs w:val="24"/>
        </w:rPr>
        <w:t xml:space="preserve"> </w:t>
      </w:r>
      <w:r w:rsidR="00940E1D" w:rsidRPr="00237F39">
        <w:rPr>
          <w:rFonts w:ascii="Times New Roman" w:hAnsi="Times New Roman"/>
          <w:sz w:val="24"/>
          <w:szCs w:val="24"/>
        </w:rPr>
        <w:t>(p&lt;0,001)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T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M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C3B5B" w:rsidRPr="00237F39">
        <w:rPr>
          <w:rFonts w:ascii="Times New Roman" w:hAnsi="Times New Roman"/>
          <w:sz w:val="24"/>
          <w:szCs w:val="24"/>
        </w:rPr>
        <w:t>grubu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C3B5B" w:rsidRPr="00237F39">
        <w:rPr>
          <w:rFonts w:ascii="Times New Roman" w:hAnsi="Times New Roman"/>
          <w:sz w:val="24"/>
          <w:szCs w:val="24"/>
        </w:rPr>
        <w:t>de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C3B5B" w:rsidRPr="00237F39">
        <w:rPr>
          <w:rFonts w:ascii="Times New Roman" w:hAnsi="Times New Roman"/>
          <w:sz w:val="24"/>
          <w:szCs w:val="24"/>
        </w:rPr>
        <w:t>pozitif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C3B5B" w:rsidRPr="00237F39">
        <w:rPr>
          <w:rFonts w:ascii="Times New Roman" w:hAnsi="Times New Roman"/>
          <w:sz w:val="24"/>
          <w:szCs w:val="24"/>
        </w:rPr>
        <w:t>ik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C3B5B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C3B5B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C3B5B" w:rsidRPr="00237F39">
        <w:rPr>
          <w:rFonts w:ascii="Times New Roman" w:hAnsi="Times New Roman"/>
          <w:sz w:val="24"/>
          <w:szCs w:val="24"/>
        </w:rPr>
        <w:t>grubu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C3B5B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C3B5B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C3B5B" w:rsidRPr="00237F39">
        <w:rPr>
          <w:rFonts w:ascii="Times New Roman" w:hAnsi="Times New Roman"/>
          <w:sz w:val="24"/>
          <w:szCs w:val="24"/>
        </w:rPr>
        <w:t>grubu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C3B5B" w:rsidRPr="00237F39">
        <w:rPr>
          <w:rFonts w:ascii="Times New Roman" w:hAnsi="Times New Roman"/>
          <w:sz w:val="24"/>
          <w:szCs w:val="24"/>
        </w:rPr>
        <w:t>bulun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C3B5B" w:rsidRPr="00237F39">
        <w:rPr>
          <w:rFonts w:ascii="Times New Roman" w:hAnsi="Times New Roman"/>
          <w:sz w:val="24"/>
          <w:szCs w:val="24"/>
        </w:rPr>
        <w:t>değe</w:t>
      </w:r>
      <w:r w:rsidR="00366935">
        <w:rPr>
          <w:rFonts w:ascii="Times New Roman" w:hAnsi="Times New Roman"/>
          <w:sz w:val="24"/>
          <w:szCs w:val="24"/>
        </w:rPr>
        <w:t>r</w:t>
      </w:r>
      <w:r w:rsidR="006C3B5B" w:rsidRPr="00237F39">
        <w:rPr>
          <w:rFonts w:ascii="Times New Roman" w:hAnsi="Times New Roman"/>
          <w:sz w:val="24"/>
          <w:szCs w:val="24"/>
        </w:rPr>
        <w:t>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07A96" w:rsidRPr="00237F39">
        <w:rPr>
          <w:rFonts w:ascii="Times New Roman" w:hAnsi="Times New Roman"/>
          <w:sz w:val="24"/>
          <w:szCs w:val="24"/>
        </w:rPr>
        <w:t>ek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07A96" w:rsidRPr="00237F39">
        <w:rPr>
          <w:rFonts w:ascii="Times New Roman" w:hAnsi="Times New Roman"/>
          <w:sz w:val="24"/>
          <w:szCs w:val="24"/>
        </w:rPr>
        <w:t>(-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C3B5B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6B31"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C3B5B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C3B5B"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C3B5B" w:rsidRPr="00237F39">
        <w:rPr>
          <w:rFonts w:ascii="Times New Roman" w:hAnsi="Times New Roman"/>
          <w:sz w:val="24"/>
          <w:szCs w:val="24"/>
        </w:rPr>
        <w:t>olac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C3B5B" w:rsidRPr="00237F39">
        <w:rPr>
          <w:rFonts w:ascii="Times New Roman" w:hAnsi="Times New Roman"/>
          <w:sz w:val="24"/>
          <w:szCs w:val="24"/>
        </w:rPr>
        <w:t>şeki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C3B5B" w:rsidRPr="00237F39">
        <w:rPr>
          <w:rFonts w:ascii="Times New Roman" w:hAnsi="Times New Roman"/>
          <w:sz w:val="24"/>
          <w:szCs w:val="24"/>
        </w:rPr>
        <w:t>düşüktü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A105A"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A105A" w:rsidRPr="00237F39">
        <w:rPr>
          <w:rFonts w:ascii="Times New Roman" w:hAnsi="Times New Roman"/>
          <w:sz w:val="24"/>
          <w:szCs w:val="24"/>
        </w:rPr>
        <w:t>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A105A" w:rsidRPr="00237F39">
        <w:rPr>
          <w:rFonts w:ascii="Times New Roman" w:hAnsi="Times New Roman"/>
          <w:sz w:val="24"/>
          <w:szCs w:val="24"/>
        </w:rPr>
        <w:t>kullan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06A3A" w:rsidRPr="00237F39">
        <w:rPr>
          <w:rFonts w:ascii="Times New Roman" w:hAnsi="Times New Roman"/>
          <w:sz w:val="24"/>
          <w:szCs w:val="24"/>
        </w:rPr>
        <w:t>eğe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A105A" w:rsidRPr="00237F39">
        <w:rPr>
          <w:rFonts w:ascii="Times New Roman" w:hAnsi="Times New Roman"/>
          <w:sz w:val="24"/>
          <w:szCs w:val="24"/>
        </w:rPr>
        <w:t>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A105A" w:rsidRPr="00237F39">
        <w:rPr>
          <w:rFonts w:ascii="Times New Roman" w:hAnsi="Times New Roman"/>
          <w:sz w:val="24"/>
          <w:szCs w:val="24"/>
        </w:rPr>
        <w:t>tarafına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A105A" w:rsidRPr="00237F39">
        <w:rPr>
          <w:rFonts w:ascii="Times New Roman" w:hAnsi="Times New Roman"/>
          <w:sz w:val="24"/>
          <w:szCs w:val="24"/>
        </w:rPr>
        <w:t>ya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A105A" w:rsidRPr="00237F39">
        <w:rPr>
          <w:rFonts w:ascii="Times New Roman" w:hAnsi="Times New Roman"/>
          <w:sz w:val="24"/>
          <w:szCs w:val="24"/>
        </w:rPr>
        <w:t>koro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A105A" w:rsidRPr="00237F39">
        <w:rPr>
          <w:rFonts w:ascii="Times New Roman" w:hAnsi="Times New Roman"/>
          <w:sz w:val="24"/>
          <w:szCs w:val="24"/>
        </w:rPr>
        <w:t>eğim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A105A" w:rsidRPr="00237F39">
        <w:rPr>
          <w:rFonts w:ascii="Times New Roman" w:hAnsi="Times New Roman"/>
          <w:sz w:val="24"/>
          <w:szCs w:val="24"/>
        </w:rPr>
        <w:t>i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A105A" w:rsidRPr="00237F39">
        <w:rPr>
          <w:rFonts w:ascii="Times New Roman" w:hAnsi="Times New Roman"/>
          <w:sz w:val="24"/>
          <w:szCs w:val="24"/>
        </w:rPr>
        <w:t>yüzey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A105A" w:rsidRPr="00237F39">
        <w:rPr>
          <w:rFonts w:ascii="Times New Roman" w:hAnsi="Times New Roman"/>
          <w:sz w:val="24"/>
          <w:szCs w:val="24"/>
        </w:rPr>
        <w:t>doğr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A0143">
        <w:rPr>
          <w:rFonts w:ascii="Times New Roman" w:hAnsi="Times New Roman"/>
          <w:sz w:val="24"/>
          <w:szCs w:val="24"/>
        </w:rPr>
        <w:t>transpor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A105A" w:rsidRPr="00237F39">
        <w:rPr>
          <w:rFonts w:ascii="Times New Roman" w:hAnsi="Times New Roman"/>
          <w:sz w:val="24"/>
          <w:szCs w:val="24"/>
        </w:rPr>
        <w:t>göster</w:t>
      </w:r>
      <w:r w:rsidR="005A0143">
        <w:rPr>
          <w:rFonts w:ascii="Times New Roman" w:hAnsi="Times New Roman"/>
          <w:sz w:val="24"/>
          <w:szCs w:val="24"/>
        </w:rPr>
        <w:t>di</w:t>
      </w:r>
      <w:r w:rsidR="008A105A" w:rsidRPr="00237F39">
        <w:rPr>
          <w:rFonts w:ascii="Times New Roman" w:hAnsi="Times New Roman"/>
          <w:sz w:val="24"/>
          <w:szCs w:val="24"/>
        </w:rPr>
        <w:t>.</w:t>
      </w:r>
    </w:p>
    <w:p w14:paraId="48468195" w14:textId="29F3978D" w:rsidR="007B71BB" w:rsidRPr="00237F39" w:rsidRDefault="006C3B5B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lastRenderedPageBreak/>
        <w:t>Ort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ölge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07A96" w:rsidRPr="00237F39">
        <w:rPr>
          <w:rFonts w:ascii="Times New Roman" w:hAnsi="Times New Roman"/>
          <w:sz w:val="24"/>
          <w:szCs w:val="24"/>
        </w:rPr>
        <w:t>tü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07A96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07A96" w:rsidRPr="00237F39">
        <w:rPr>
          <w:rFonts w:ascii="Times New Roman" w:hAnsi="Times New Roman"/>
          <w:sz w:val="24"/>
          <w:szCs w:val="24"/>
        </w:rPr>
        <w:t>gruplar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07A96" w:rsidRPr="00237F39">
        <w:rPr>
          <w:rFonts w:ascii="Times New Roman" w:hAnsi="Times New Roman"/>
          <w:sz w:val="24"/>
          <w:szCs w:val="24"/>
        </w:rPr>
        <w:t>bulun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07A96" w:rsidRPr="00237F39">
        <w:rPr>
          <w:rFonts w:ascii="Times New Roman" w:hAnsi="Times New Roman"/>
          <w:sz w:val="24"/>
          <w:szCs w:val="24"/>
        </w:rPr>
        <w:t>değe</w:t>
      </w:r>
      <w:r w:rsidR="008430B4" w:rsidRPr="00237F39">
        <w:rPr>
          <w:rFonts w:ascii="Times New Roman" w:hAnsi="Times New Roman"/>
          <w:sz w:val="24"/>
          <w:szCs w:val="24"/>
        </w:rPr>
        <w:t>r</w:t>
      </w:r>
      <w:r w:rsidR="00707A96" w:rsidRPr="00237F39">
        <w:rPr>
          <w:rFonts w:ascii="Times New Roman" w:hAnsi="Times New Roman"/>
          <w:sz w:val="24"/>
          <w:szCs w:val="24"/>
        </w:rPr>
        <w:t>ler</w:t>
      </w:r>
      <w:r w:rsidR="00CC5477" w:rsidRPr="00237F39">
        <w:rPr>
          <w:rFonts w:ascii="Times New Roman" w:hAnsi="Times New Roman"/>
          <w:sz w:val="24"/>
          <w:szCs w:val="24"/>
        </w:rPr>
        <w:t>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07A96" w:rsidRPr="00237F39">
        <w:rPr>
          <w:rFonts w:ascii="Times New Roman" w:hAnsi="Times New Roman"/>
          <w:sz w:val="24"/>
          <w:szCs w:val="24"/>
        </w:rPr>
        <w:t>ek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07A96" w:rsidRPr="00237F39">
        <w:rPr>
          <w:rFonts w:ascii="Times New Roman" w:hAnsi="Times New Roman"/>
          <w:sz w:val="24"/>
          <w:szCs w:val="24"/>
        </w:rPr>
        <w:t>(-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C5477" w:rsidRPr="00237F39">
        <w:rPr>
          <w:rFonts w:ascii="Times New Roman" w:hAnsi="Times New Roman"/>
          <w:sz w:val="24"/>
          <w:szCs w:val="24"/>
        </w:rPr>
        <w:t>olduğ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07A96" w:rsidRPr="00237F39">
        <w:rPr>
          <w:rFonts w:ascii="Times New Roman" w:hAnsi="Times New Roman"/>
          <w:sz w:val="24"/>
          <w:szCs w:val="24"/>
        </w:rPr>
        <w:t>bulunmuş</w:t>
      </w:r>
      <w:r w:rsidR="008430B4" w:rsidRPr="00237F39">
        <w:rPr>
          <w:rFonts w:ascii="Times New Roman" w:hAnsi="Times New Roman"/>
          <w:sz w:val="24"/>
          <w:szCs w:val="24"/>
        </w:rPr>
        <w:t>tur</w:t>
      </w:r>
      <w:r w:rsidR="00940E1D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B71BB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B71BB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B71BB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B71BB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B71BB" w:rsidRPr="00237F39">
        <w:rPr>
          <w:rFonts w:ascii="Times New Roman" w:hAnsi="Times New Roman"/>
          <w:sz w:val="24"/>
          <w:szCs w:val="24"/>
        </w:rPr>
        <w:t>grubu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B71BB" w:rsidRPr="00237F39">
        <w:rPr>
          <w:rFonts w:ascii="Times New Roman" w:hAnsi="Times New Roman"/>
          <w:sz w:val="24"/>
          <w:szCs w:val="24"/>
        </w:rPr>
        <w:t>bulun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B71BB" w:rsidRPr="00237F39">
        <w:rPr>
          <w:rFonts w:ascii="Times New Roman" w:hAnsi="Times New Roman"/>
          <w:sz w:val="24"/>
          <w:szCs w:val="24"/>
        </w:rPr>
        <w:t>değer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B71BB"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6B31" w:rsidRPr="00237F39">
        <w:rPr>
          <w:rFonts w:ascii="Times New Roman" w:hAnsi="Times New Roman"/>
          <w:sz w:val="24"/>
          <w:szCs w:val="24"/>
        </w:rPr>
        <w:t xml:space="preserve">istatistiksel </w:t>
      </w:r>
      <w:r w:rsidR="007B71BB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B71BB"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B71BB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B71BB" w:rsidRPr="00237F39">
        <w:rPr>
          <w:rFonts w:ascii="Times New Roman" w:hAnsi="Times New Roman"/>
          <w:sz w:val="24"/>
          <w:szCs w:val="24"/>
        </w:rPr>
        <w:t>far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B71BB" w:rsidRPr="00237F39">
        <w:rPr>
          <w:rFonts w:ascii="Times New Roman" w:hAnsi="Times New Roman"/>
          <w:sz w:val="24"/>
          <w:szCs w:val="24"/>
        </w:rPr>
        <w:t>bulunma</w:t>
      </w:r>
      <w:r w:rsidR="005F7C9C" w:rsidRPr="00237F39">
        <w:rPr>
          <w:rFonts w:ascii="Times New Roman" w:hAnsi="Times New Roman"/>
          <w:sz w:val="24"/>
          <w:szCs w:val="24"/>
        </w:rPr>
        <w:t>zken</w:t>
      </w:r>
      <w:r w:rsidR="00942514">
        <w:rPr>
          <w:rFonts w:ascii="Times New Roman" w:hAnsi="Times New Roman"/>
          <w:sz w:val="24"/>
          <w:szCs w:val="24"/>
        </w:rPr>
        <w:t>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6B31"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F7C9C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15FB6"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15FB6" w:rsidRPr="00237F39">
        <w:rPr>
          <w:rFonts w:ascii="Times New Roman" w:hAnsi="Times New Roman"/>
          <w:sz w:val="24"/>
          <w:szCs w:val="24"/>
        </w:rPr>
        <w:t>olac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15FB6" w:rsidRPr="00237F39">
        <w:rPr>
          <w:rFonts w:ascii="Times New Roman" w:hAnsi="Times New Roman"/>
          <w:sz w:val="24"/>
          <w:szCs w:val="24"/>
        </w:rPr>
        <w:t>şeki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T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M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B71BB" w:rsidRPr="00237F39">
        <w:rPr>
          <w:rFonts w:ascii="Times New Roman" w:hAnsi="Times New Roman"/>
          <w:sz w:val="24"/>
          <w:szCs w:val="24"/>
        </w:rPr>
        <w:t>grubunda</w:t>
      </w:r>
      <w:r w:rsidR="00615FB6" w:rsidRPr="00237F39">
        <w:rPr>
          <w:rFonts w:ascii="Times New Roman" w:hAnsi="Times New Roman"/>
          <w:sz w:val="24"/>
          <w:szCs w:val="24"/>
        </w:rPr>
        <w:t>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15FB6" w:rsidRPr="00237F39">
        <w:rPr>
          <w:rFonts w:ascii="Times New Roman" w:hAnsi="Times New Roman"/>
          <w:sz w:val="24"/>
          <w:szCs w:val="24"/>
        </w:rPr>
        <w:t>düşüktü.</w:t>
      </w:r>
    </w:p>
    <w:p w14:paraId="6D1006E3" w14:textId="417E5B21" w:rsidR="00615FB6" w:rsidRPr="00237F39" w:rsidRDefault="00615FB6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Koro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ölge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64105" w:rsidRPr="00237F39">
        <w:rPr>
          <w:rFonts w:ascii="Times New Roman" w:hAnsi="Times New Roman"/>
          <w:sz w:val="24"/>
          <w:szCs w:val="24"/>
        </w:rPr>
        <w:t>tü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64105" w:rsidRPr="00237F39">
        <w:rPr>
          <w:rFonts w:ascii="Times New Roman" w:hAnsi="Times New Roman"/>
          <w:sz w:val="24"/>
          <w:szCs w:val="24"/>
        </w:rPr>
        <w:t>eğe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64105"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6B31"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64105" w:rsidRPr="00237F39">
        <w:rPr>
          <w:rFonts w:ascii="Times New Roman" w:hAnsi="Times New Roman"/>
          <w:sz w:val="24"/>
          <w:szCs w:val="24"/>
        </w:rPr>
        <w:t>olara</w:t>
      </w:r>
      <w:r w:rsidR="00642896" w:rsidRPr="00237F39">
        <w:rPr>
          <w:rFonts w:ascii="Times New Roman" w:hAnsi="Times New Roman"/>
          <w:sz w:val="24"/>
          <w:szCs w:val="24"/>
        </w:rPr>
        <w:t>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42896"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42896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42896" w:rsidRPr="00237F39">
        <w:rPr>
          <w:rFonts w:ascii="Times New Roman" w:hAnsi="Times New Roman"/>
          <w:sz w:val="24"/>
          <w:szCs w:val="24"/>
        </w:rPr>
        <w:t>far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C5477" w:rsidRPr="00237F39">
        <w:rPr>
          <w:rFonts w:ascii="Times New Roman" w:hAnsi="Times New Roman"/>
          <w:sz w:val="24"/>
          <w:szCs w:val="24"/>
        </w:rPr>
        <w:t>vard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40E1D" w:rsidRPr="00237F39">
        <w:rPr>
          <w:rFonts w:ascii="Times New Roman" w:hAnsi="Times New Roman"/>
          <w:sz w:val="24"/>
          <w:szCs w:val="24"/>
        </w:rPr>
        <w:t>(p&lt;0,001)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42896" w:rsidRPr="00237F39">
        <w:rPr>
          <w:rFonts w:ascii="Times New Roman" w:hAnsi="Times New Roman"/>
          <w:sz w:val="24"/>
          <w:szCs w:val="24"/>
        </w:rPr>
        <w:t>S</w:t>
      </w:r>
      <w:r w:rsidR="00464105" w:rsidRPr="00237F39">
        <w:rPr>
          <w:rFonts w:ascii="Times New Roman" w:hAnsi="Times New Roman"/>
          <w:sz w:val="24"/>
          <w:szCs w:val="24"/>
        </w:rPr>
        <w:t>adec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64105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64105" w:rsidRPr="00237F39">
        <w:rPr>
          <w:rFonts w:ascii="Times New Roman" w:hAnsi="Times New Roman"/>
          <w:sz w:val="24"/>
          <w:szCs w:val="24"/>
        </w:rPr>
        <w:t>grubunda</w:t>
      </w:r>
      <w:r w:rsidR="00CC5477" w:rsidRPr="00237F39">
        <w:rPr>
          <w:rFonts w:ascii="Times New Roman" w:hAnsi="Times New Roman"/>
          <w:sz w:val="24"/>
          <w:szCs w:val="24"/>
        </w:rPr>
        <w:t>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C5477" w:rsidRPr="00237F39">
        <w:rPr>
          <w:rFonts w:ascii="Times New Roman" w:hAnsi="Times New Roman"/>
          <w:sz w:val="24"/>
          <w:szCs w:val="24"/>
        </w:rPr>
        <w:t>değer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64105" w:rsidRPr="00237F39">
        <w:rPr>
          <w:rFonts w:ascii="Times New Roman" w:hAnsi="Times New Roman"/>
          <w:sz w:val="24"/>
          <w:szCs w:val="24"/>
        </w:rPr>
        <w:t>ek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64105" w:rsidRPr="00237F39">
        <w:rPr>
          <w:rFonts w:ascii="Times New Roman" w:hAnsi="Times New Roman"/>
          <w:sz w:val="24"/>
          <w:szCs w:val="24"/>
        </w:rPr>
        <w:t>(-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C5477" w:rsidRPr="00237F39">
        <w:rPr>
          <w:rFonts w:ascii="Times New Roman" w:hAnsi="Times New Roman"/>
          <w:sz w:val="24"/>
          <w:szCs w:val="24"/>
        </w:rPr>
        <w:t>ol</w:t>
      </w:r>
      <w:r w:rsidR="00AC0440" w:rsidRPr="00237F39">
        <w:rPr>
          <w:rFonts w:ascii="Times New Roman" w:hAnsi="Times New Roman"/>
          <w:sz w:val="24"/>
          <w:szCs w:val="24"/>
        </w:rPr>
        <w:t>duğ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C0440" w:rsidRPr="00237F39">
        <w:rPr>
          <w:rFonts w:ascii="Times New Roman" w:hAnsi="Times New Roman"/>
          <w:sz w:val="24"/>
          <w:szCs w:val="24"/>
        </w:rPr>
        <w:t>görü</w:t>
      </w:r>
      <w:r w:rsidR="00276612">
        <w:rPr>
          <w:rFonts w:ascii="Times New Roman" w:hAnsi="Times New Roman"/>
          <w:sz w:val="24"/>
          <w:szCs w:val="24"/>
        </w:rPr>
        <w:t>ldü</w:t>
      </w:r>
      <w:r w:rsidR="00464105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61633"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61633" w:rsidRPr="00237F39">
        <w:rPr>
          <w:rFonts w:ascii="Times New Roman" w:hAnsi="Times New Roman"/>
          <w:sz w:val="24"/>
          <w:szCs w:val="24"/>
        </w:rPr>
        <w:t>yüks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61633" w:rsidRPr="00237F39">
        <w:rPr>
          <w:rFonts w:ascii="Times New Roman" w:hAnsi="Times New Roman"/>
          <w:sz w:val="24"/>
          <w:szCs w:val="24"/>
        </w:rPr>
        <w:t>değer</w:t>
      </w:r>
      <w:r w:rsidR="00AC0440" w:rsidRPr="00237F39">
        <w:rPr>
          <w:rFonts w:ascii="Times New Roman" w:hAnsi="Times New Roman"/>
          <w:sz w:val="24"/>
          <w:szCs w:val="24"/>
        </w:rPr>
        <w:t>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61142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61142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86E0D" w:rsidRPr="00237F39">
        <w:rPr>
          <w:rFonts w:ascii="Times New Roman" w:hAnsi="Times New Roman"/>
          <w:sz w:val="24"/>
          <w:szCs w:val="24"/>
        </w:rPr>
        <w:t>grubunda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61633"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61633" w:rsidRPr="00237F39">
        <w:rPr>
          <w:rFonts w:ascii="Times New Roman" w:hAnsi="Times New Roman"/>
          <w:sz w:val="24"/>
          <w:szCs w:val="24"/>
        </w:rPr>
        <w:t>düşü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61633" w:rsidRPr="00237F39">
        <w:rPr>
          <w:rFonts w:ascii="Times New Roman" w:hAnsi="Times New Roman"/>
          <w:sz w:val="24"/>
          <w:szCs w:val="24"/>
        </w:rPr>
        <w:t>değer</w:t>
      </w:r>
      <w:r w:rsidR="00AC0440" w:rsidRPr="00237F39">
        <w:rPr>
          <w:rFonts w:ascii="Times New Roman" w:hAnsi="Times New Roman"/>
          <w:sz w:val="24"/>
          <w:szCs w:val="24"/>
        </w:rPr>
        <w:t>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61633" w:rsidRPr="00237F39">
        <w:rPr>
          <w:rFonts w:ascii="Times New Roman" w:hAnsi="Times New Roman"/>
          <w:sz w:val="24"/>
          <w:szCs w:val="24"/>
        </w:rPr>
        <w:t>ist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61633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61633" w:rsidRPr="00237F39">
        <w:rPr>
          <w:rFonts w:ascii="Times New Roman" w:hAnsi="Times New Roman"/>
          <w:sz w:val="24"/>
          <w:szCs w:val="24"/>
        </w:rPr>
        <w:t>grubu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C0440" w:rsidRPr="00237F39">
        <w:rPr>
          <w:rFonts w:ascii="Times New Roman" w:hAnsi="Times New Roman"/>
          <w:sz w:val="24"/>
          <w:szCs w:val="24"/>
        </w:rPr>
        <w:t>olduğ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C0440" w:rsidRPr="00237F39">
        <w:rPr>
          <w:rFonts w:ascii="Times New Roman" w:hAnsi="Times New Roman"/>
          <w:sz w:val="24"/>
          <w:szCs w:val="24"/>
        </w:rPr>
        <w:t>bulu</w:t>
      </w:r>
      <w:r w:rsidR="00276612">
        <w:rPr>
          <w:rFonts w:ascii="Times New Roman" w:hAnsi="Times New Roman"/>
          <w:sz w:val="24"/>
          <w:szCs w:val="24"/>
        </w:rPr>
        <w:t>nd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C0440" w:rsidRPr="00237F39">
        <w:rPr>
          <w:rFonts w:ascii="Times New Roman" w:hAnsi="Times New Roman"/>
          <w:sz w:val="24"/>
          <w:szCs w:val="24"/>
        </w:rPr>
        <w:t>(p&lt;0,001)</w:t>
      </w:r>
      <w:r w:rsidR="005921E7" w:rsidRPr="00237F39">
        <w:rPr>
          <w:rFonts w:ascii="Times New Roman" w:hAnsi="Times New Roman"/>
          <w:sz w:val="24"/>
          <w:szCs w:val="24"/>
        </w:rPr>
        <w:t>.</w:t>
      </w:r>
    </w:p>
    <w:p w14:paraId="19E6CFF5" w14:textId="1FE39034" w:rsidR="008B4703" w:rsidRPr="00237F39" w:rsidRDefault="00E8263B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Grup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opla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64E42" w:rsidRPr="00237F39">
        <w:rPr>
          <w:rFonts w:ascii="Times New Roman" w:hAnsi="Times New Roman"/>
          <w:sz w:val="24"/>
          <w:szCs w:val="24"/>
        </w:rPr>
        <w:t>transpor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ön</w:t>
      </w:r>
      <w:r w:rsidR="00995D48" w:rsidRPr="00237F39">
        <w:rPr>
          <w:rFonts w:ascii="Times New Roman" w:hAnsi="Times New Roman"/>
          <w:sz w:val="24"/>
          <w:szCs w:val="24"/>
        </w:rPr>
        <w:t>ü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rşılaştırıldığ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r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95D48" w:rsidRPr="00237F39">
        <w:rPr>
          <w:rFonts w:ascii="Times New Roman" w:hAnsi="Times New Roman"/>
          <w:sz w:val="24"/>
          <w:szCs w:val="24"/>
        </w:rPr>
        <w:t>vardı</w:t>
      </w:r>
      <w:r w:rsidR="005F0642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T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M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F7AA6" w:rsidRPr="00237F39">
        <w:rPr>
          <w:rFonts w:ascii="Times New Roman" w:hAnsi="Times New Roman"/>
          <w:sz w:val="24"/>
          <w:szCs w:val="24"/>
        </w:rPr>
        <w:t>eğes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F7AA6" w:rsidRPr="00237F39">
        <w:rPr>
          <w:rFonts w:ascii="Times New Roman" w:hAnsi="Times New Roman"/>
          <w:sz w:val="24"/>
          <w:szCs w:val="24"/>
        </w:rPr>
        <w:t>bulun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F7AA6" w:rsidRPr="00237F39">
        <w:rPr>
          <w:rFonts w:ascii="Times New Roman" w:hAnsi="Times New Roman"/>
          <w:sz w:val="24"/>
          <w:szCs w:val="24"/>
        </w:rPr>
        <w:t>de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F7AA6" w:rsidRPr="00237F39">
        <w:rPr>
          <w:rFonts w:ascii="Times New Roman" w:hAnsi="Times New Roman"/>
          <w:sz w:val="24"/>
          <w:szCs w:val="24"/>
        </w:rPr>
        <w:t>art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F7AA6" w:rsidRPr="00237F39">
        <w:rPr>
          <w:rFonts w:ascii="Times New Roman" w:hAnsi="Times New Roman"/>
          <w:sz w:val="24"/>
          <w:szCs w:val="24"/>
        </w:rPr>
        <w:t>(+)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F7AA6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F7AA6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F7AA6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F7AA6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F7AA6" w:rsidRPr="00237F39">
        <w:rPr>
          <w:rFonts w:ascii="Times New Roman" w:hAnsi="Times New Roman"/>
          <w:sz w:val="24"/>
          <w:szCs w:val="24"/>
        </w:rPr>
        <w:t>gruplar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F7AA6" w:rsidRPr="00237F39">
        <w:rPr>
          <w:rFonts w:ascii="Times New Roman" w:hAnsi="Times New Roman"/>
          <w:sz w:val="24"/>
          <w:szCs w:val="24"/>
        </w:rPr>
        <w:t>bulun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F7AA6" w:rsidRPr="00237F39">
        <w:rPr>
          <w:rFonts w:ascii="Times New Roman" w:hAnsi="Times New Roman"/>
          <w:sz w:val="24"/>
          <w:szCs w:val="24"/>
        </w:rPr>
        <w:t>değer</w:t>
      </w:r>
      <w:r w:rsidR="00995D48" w:rsidRPr="00237F39">
        <w:rPr>
          <w:rFonts w:ascii="Times New Roman" w:hAnsi="Times New Roman"/>
          <w:sz w:val="24"/>
          <w:szCs w:val="24"/>
        </w:rPr>
        <w:t>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F7AA6" w:rsidRPr="00237F39">
        <w:rPr>
          <w:rFonts w:ascii="Times New Roman" w:hAnsi="Times New Roman"/>
          <w:sz w:val="24"/>
          <w:szCs w:val="24"/>
        </w:rPr>
        <w:t>ek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F7AA6" w:rsidRPr="00237F39">
        <w:rPr>
          <w:rFonts w:ascii="Times New Roman" w:hAnsi="Times New Roman"/>
          <w:sz w:val="24"/>
          <w:szCs w:val="24"/>
        </w:rPr>
        <w:t>(-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F7AA6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95D48" w:rsidRPr="00237F39">
        <w:rPr>
          <w:rFonts w:ascii="Times New Roman" w:hAnsi="Times New Roman"/>
          <w:sz w:val="24"/>
          <w:szCs w:val="24"/>
        </w:rPr>
        <w:t>kaydedil</w:t>
      </w:r>
      <w:r w:rsidR="00CD5A6A">
        <w:rPr>
          <w:rFonts w:ascii="Times New Roman" w:hAnsi="Times New Roman"/>
          <w:sz w:val="24"/>
          <w:szCs w:val="24"/>
        </w:rPr>
        <w:t>di</w:t>
      </w:r>
      <w:r w:rsidR="002F7AA6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921E7"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921E7" w:rsidRPr="00237F39">
        <w:rPr>
          <w:rFonts w:ascii="Times New Roman" w:hAnsi="Times New Roman"/>
          <w:sz w:val="24"/>
          <w:szCs w:val="24"/>
        </w:rPr>
        <w:t>yüks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921E7" w:rsidRPr="00237F39">
        <w:rPr>
          <w:rFonts w:ascii="Times New Roman" w:hAnsi="Times New Roman"/>
          <w:sz w:val="24"/>
          <w:szCs w:val="24"/>
        </w:rPr>
        <w:t>de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T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M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921E7" w:rsidRPr="00237F39">
        <w:rPr>
          <w:rFonts w:ascii="Times New Roman" w:hAnsi="Times New Roman"/>
          <w:sz w:val="24"/>
          <w:szCs w:val="24"/>
        </w:rPr>
        <w:t>grubu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921E7"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921E7" w:rsidRPr="00237F39">
        <w:rPr>
          <w:rFonts w:ascii="Times New Roman" w:hAnsi="Times New Roman"/>
          <w:sz w:val="24"/>
          <w:szCs w:val="24"/>
        </w:rPr>
        <w:t>düşü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921E7" w:rsidRPr="00237F39">
        <w:rPr>
          <w:rFonts w:ascii="Times New Roman" w:hAnsi="Times New Roman"/>
          <w:sz w:val="24"/>
          <w:szCs w:val="24"/>
        </w:rPr>
        <w:t>de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921E7" w:rsidRPr="00237F39">
        <w:rPr>
          <w:rFonts w:ascii="Times New Roman" w:hAnsi="Times New Roman"/>
          <w:sz w:val="24"/>
          <w:szCs w:val="24"/>
        </w:rPr>
        <w:t>ist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921E7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921E7" w:rsidRPr="00237F39">
        <w:rPr>
          <w:rFonts w:ascii="Times New Roman" w:hAnsi="Times New Roman"/>
          <w:sz w:val="24"/>
          <w:szCs w:val="24"/>
        </w:rPr>
        <w:t>grubu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921E7" w:rsidRPr="00237F39">
        <w:rPr>
          <w:rFonts w:ascii="Times New Roman" w:hAnsi="Times New Roman"/>
          <w:sz w:val="24"/>
          <w:szCs w:val="24"/>
        </w:rPr>
        <w:t>bulun</w:t>
      </w:r>
      <w:r w:rsidR="00CD5A6A">
        <w:rPr>
          <w:rFonts w:ascii="Times New Roman" w:hAnsi="Times New Roman"/>
          <w:sz w:val="24"/>
          <w:szCs w:val="24"/>
        </w:rPr>
        <w:t>d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F0642" w:rsidRPr="00237F39">
        <w:rPr>
          <w:rFonts w:ascii="Times New Roman" w:hAnsi="Times New Roman"/>
          <w:sz w:val="24"/>
          <w:szCs w:val="24"/>
        </w:rPr>
        <w:t>(p&lt;0,001)</w:t>
      </w:r>
      <w:r w:rsidR="00565A94">
        <w:rPr>
          <w:rFonts w:ascii="Times New Roman" w:hAnsi="Times New Roman"/>
          <w:sz w:val="24"/>
          <w:szCs w:val="24"/>
        </w:rPr>
        <w:t>.</w:t>
      </w:r>
    </w:p>
    <w:p w14:paraId="12C88A15" w14:textId="73D1563F" w:rsidR="00131EFF" w:rsidRPr="00237F39" w:rsidRDefault="00D34781" w:rsidP="00C15AE2">
      <w:pPr>
        <w:pStyle w:val="Balk2"/>
      </w:pPr>
      <w:bookmarkStart w:id="62" w:name="_Toc134102417"/>
      <w:r w:rsidRPr="00237F39">
        <w:t>4.</w:t>
      </w:r>
      <w:r w:rsidR="007127F1" w:rsidRPr="00237F39">
        <w:t>5</w:t>
      </w:r>
      <w:r w:rsidRPr="00237F39">
        <w:t>.</w:t>
      </w:r>
      <w:r w:rsidR="00E4403D" w:rsidRPr="00237F39">
        <w:t xml:space="preserve"> </w:t>
      </w:r>
      <w:r w:rsidR="00131EFF" w:rsidRPr="00237F39">
        <w:t>Yer</w:t>
      </w:r>
      <w:r w:rsidR="00E4403D" w:rsidRPr="00237F39">
        <w:t xml:space="preserve"> </w:t>
      </w:r>
      <w:r w:rsidR="00C15AE2" w:rsidRPr="00237F39">
        <w:t>Değiştirmenin (Transportasyonun) Miktarı</w:t>
      </w:r>
      <w:bookmarkEnd w:id="62"/>
    </w:p>
    <w:p w14:paraId="19011EBE" w14:textId="1A035D18" w:rsidR="001A0A16" w:rsidRPr="00237F39" w:rsidRDefault="002D7B37" w:rsidP="0070395E">
      <w:pPr>
        <w:spacing w:after="360" w:line="360" w:lineRule="auto"/>
        <w:jc w:val="both"/>
        <w:rPr>
          <w:rFonts w:ascii="Times New Roman" w:hAnsi="Times New Roman"/>
          <w:b/>
          <w:bCs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Kanal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2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raf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uzaklaştır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ad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ikt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rasında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rk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utl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|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|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esaplan</w:t>
      </w:r>
      <w:r w:rsidR="00CD5A6A">
        <w:rPr>
          <w:rFonts w:ascii="Times New Roman" w:hAnsi="Times New Roman"/>
          <w:sz w:val="24"/>
          <w:szCs w:val="24"/>
        </w:rPr>
        <w:t>d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A0A16" w:rsidRPr="00237F39">
        <w:rPr>
          <w:rFonts w:ascii="Times New Roman" w:hAnsi="Times New Roman"/>
          <w:sz w:val="24"/>
          <w:szCs w:val="24"/>
        </w:rPr>
        <w:t>(|</w:t>
      </w:r>
      <w:r w:rsidRPr="00237F39">
        <w:rPr>
          <w:rFonts w:ascii="Times New Roman" w:hAnsi="Times New Roman"/>
          <w:sz w:val="24"/>
          <w:szCs w:val="24"/>
        </w:rPr>
        <w:t>B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raf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A535A" w:rsidRPr="00237F39">
        <w:rPr>
          <w:rFonts w:ascii="Times New Roman" w:hAnsi="Times New Roman"/>
          <w:sz w:val="24"/>
          <w:szCs w:val="24"/>
        </w:rPr>
        <w:t>uzaklaştır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ad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ikt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–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raf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A535A" w:rsidRPr="00237F39">
        <w:rPr>
          <w:rFonts w:ascii="Times New Roman" w:hAnsi="Times New Roman"/>
          <w:sz w:val="24"/>
          <w:szCs w:val="24"/>
        </w:rPr>
        <w:t>uzaklaştır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ad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iktarı|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).</w:t>
      </w:r>
    </w:p>
    <w:p w14:paraId="0177E3FA" w14:textId="2CE32FF1" w:rsidR="009B4877" w:rsidRPr="00237F39" w:rsidRDefault="00F96D57" w:rsidP="002D7FDA">
      <w:pPr>
        <w:pStyle w:val="izelgeler"/>
      </w:pPr>
      <w:bookmarkStart w:id="63" w:name="_Toc134100055"/>
      <w:r w:rsidRPr="00237F39">
        <w:t xml:space="preserve">Çizelge </w:t>
      </w:r>
      <w:fldSimple w:instr=" STYLEREF 1 \s ">
        <w:r w:rsidR="00CC711F" w:rsidRPr="00237F39">
          <w:rPr>
            <w:noProof/>
          </w:rPr>
          <w:t>4</w:t>
        </w:r>
      </w:fldSimple>
      <w:r w:rsidR="00DC2C30" w:rsidRPr="00237F39">
        <w:t>.</w:t>
      </w:r>
      <w:fldSimple w:instr=" SEQ Çizelge \* ARABIC \s 1 ">
        <w:r w:rsidR="00CC711F" w:rsidRPr="00237F39">
          <w:rPr>
            <w:noProof/>
          </w:rPr>
          <w:t>5</w:t>
        </w:r>
      </w:fldSimple>
      <w:r w:rsidRPr="00237F39">
        <w:t>.</w:t>
      </w:r>
      <w:r w:rsidRPr="00237F39">
        <w:tab/>
      </w:r>
      <w:r w:rsidR="009B4877" w:rsidRPr="00237F39">
        <w:t>Mutlak</w:t>
      </w:r>
      <w:r w:rsidR="00E4403D" w:rsidRPr="00237F39">
        <w:t xml:space="preserve"> </w:t>
      </w:r>
      <w:r w:rsidR="00465792" w:rsidRPr="00237F39">
        <w:t>(B-A)</w:t>
      </w:r>
      <w:r w:rsidR="00E4403D" w:rsidRPr="00237F39">
        <w:t xml:space="preserve"> </w:t>
      </w:r>
      <w:r w:rsidR="009B4877" w:rsidRPr="00237F39">
        <w:t>değerlerinin</w:t>
      </w:r>
      <w:r w:rsidR="00E4403D" w:rsidRPr="00237F39">
        <w:t xml:space="preserve"> </w:t>
      </w:r>
      <w:r w:rsidR="009B4877" w:rsidRPr="00237F39">
        <w:t>eğe</w:t>
      </w:r>
      <w:r w:rsidR="00E4403D" w:rsidRPr="00237F39">
        <w:t xml:space="preserve"> </w:t>
      </w:r>
      <w:r w:rsidR="009B4877" w:rsidRPr="00237F39">
        <w:t>ve</w:t>
      </w:r>
      <w:r w:rsidR="00E4403D" w:rsidRPr="00237F39">
        <w:t xml:space="preserve"> </w:t>
      </w:r>
      <w:r w:rsidR="009B4877" w:rsidRPr="00237F39">
        <w:t>noktaya</w:t>
      </w:r>
      <w:r w:rsidR="00E4403D" w:rsidRPr="00237F39">
        <w:t xml:space="preserve"> </w:t>
      </w:r>
      <w:r w:rsidR="009B4877" w:rsidRPr="00237F39">
        <w:t>göre</w:t>
      </w:r>
      <w:r w:rsidR="00E4403D" w:rsidRPr="00237F39">
        <w:t xml:space="preserve"> </w:t>
      </w:r>
      <w:r w:rsidR="009B4877" w:rsidRPr="00237F39">
        <w:t>karşılaştırılması</w:t>
      </w:r>
      <w:bookmarkEnd w:id="63"/>
      <w:r w:rsidR="00E4403D" w:rsidRPr="00237F39">
        <w:t xml:space="preserve"> </w:t>
      </w:r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216"/>
        <w:gridCol w:w="2786"/>
        <w:gridCol w:w="2786"/>
      </w:tblGrid>
      <w:tr w:rsidR="009B4877" w:rsidRPr="00237F39" w14:paraId="6AA4589A" w14:textId="77777777" w:rsidTr="002D7FDA">
        <w:trPr>
          <w:trHeight w:val="397"/>
        </w:trPr>
        <w:tc>
          <w:tcPr>
            <w:tcW w:w="183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71936F" w14:textId="3DF416BF" w:rsidR="009B4877" w:rsidRPr="00237F39" w:rsidRDefault="009B4877" w:rsidP="002D7FD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31EA34" w14:textId="77777777" w:rsidR="009B4877" w:rsidRPr="00237F39" w:rsidRDefault="009B4877" w:rsidP="002D7FD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Q</w:t>
            </w:r>
          </w:p>
        </w:tc>
        <w:tc>
          <w:tcPr>
            <w:tcW w:w="158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F2D363" w14:textId="77777777" w:rsidR="009B4877" w:rsidRPr="00237F39" w:rsidRDefault="009B4877" w:rsidP="002D7FD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p</w:t>
            </w:r>
          </w:p>
        </w:tc>
      </w:tr>
      <w:tr w:rsidR="009B4877" w:rsidRPr="00237F39" w14:paraId="7F403FBB" w14:textId="77777777" w:rsidTr="002D7FDA">
        <w:trPr>
          <w:trHeight w:val="397"/>
        </w:trPr>
        <w:tc>
          <w:tcPr>
            <w:tcW w:w="18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E7EB68" w14:textId="58197700" w:rsidR="009B4877" w:rsidRPr="00237F39" w:rsidRDefault="009B4877" w:rsidP="002D7FDA">
            <w:pPr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Eğe</w:t>
            </w:r>
          </w:p>
        </w:tc>
        <w:tc>
          <w:tcPr>
            <w:tcW w:w="1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3EB7FF" w14:textId="77777777" w:rsidR="009B4877" w:rsidRPr="00237F39" w:rsidRDefault="009B4877" w:rsidP="002D7FD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6,782</w:t>
            </w:r>
          </w:p>
        </w:tc>
        <w:tc>
          <w:tcPr>
            <w:tcW w:w="1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25627D" w14:textId="77777777" w:rsidR="009B4877" w:rsidRPr="00237F39" w:rsidRDefault="009B4877" w:rsidP="002D7FD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51</w:t>
            </w:r>
          </w:p>
        </w:tc>
      </w:tr>
      <w:tr w:rsidR="009B4877" w:rsidRPr="00237F39" w14:paraId="6D838AE8" w14:textId="77777777" w:rsidTr="002D7FDA">
        <w:trPr>
          <w:trHeight w:val="397"/>
        </w:trPr>
        <w:tc>
          <w:tcPr>
            <w:tcW w:w="18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D9DF78" w14:textId="77777777" w:rsidR="009B4877" w:rsidRPr="00237F39" w:rsidRDefault="009B4877" w:rsidP="002D7FDA">
            <w:pPr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Nokta</w:t>
            </w:r>
          </w:p>
        </w:tc>
        <w:tc>
          <w:tcPr>
            <w:tcW w:w="1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5EE638" w14:textId="77777777" w:rsidR="009B4877" w:rsidRPr="00237F39" w:rsidRDefault="009B4877" w:rsidP="002D7FD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95,091</w:t>
            </w:r>
          </w:p>
        </w:tc>
        <w:tc>
          <w:tcPr>
            <w:tcW w:w="1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B2D433" w14:textId="77777777" w:rsidR="009B4877" w:rsidRPr="00237F39" w:rsidRDefault="009B4877" w:rsidP="002D7FDA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</w:rPr>
              <w:t>&lt;0,001</w:t>
            </w:r>
          </w:p>
        </w:tc>
      </w:tr>
      <w:tr w:rsidR="009B4877" w:rsidRPr="00237F39" w14:paraId="30857782" w14:textId="77777777" w:rsidTr="002D7FDA">
        <w:trPr>
          <w:trHeight w:val="397"/>
        </w:trPr>
        <w:tc>
          <w:tcPr>
            <w:tcW w:w="183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74D313" w14:textId="77777777" w:rsidR="009B4877" w:rsidRPr="00237F39" w:rsidRDefault="009B4877" w:rsidP="002D7FDA">
            <w:pPr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Eğe*Nokta</w:t>
            </w:r>
          </w:p>
        </w:tc>
        <w:tc>
          <w:tcPr>
            <w:tcW w:w="158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D27637" w14:textId="77777777" w:rsidR="009B4877" w:rsidRPr="00237F39" w:rsidRDefault="009B4877" w:rsidP="002D7FD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48,172</w:t>
            </w:r>
          </w:p>
        </w:tc>
        <w:tc>
          <w:tcPr>
            <w:tcW w:w="158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0DEE8E" w14:textId="77777777" w:rsidR="009B4877" w:rsidRPr="00237F39" w:rsidRDefault="009B4877" w:rsidP="002D7FDA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</w:rPr>
              <w:t>&lt;0,001</w:t>
            </w:r>
          </w:p>
        </w:tc>
      </w:tr>
    </w:tbl>
    <w:p w14:paraId="0B46795E" w14:textId="0A1236C7" w:rsidR="009B4877" w:rsidRPr="00237F39" w:rsidRDefault="009B4877" w:rsidP="002D7FDA">
      <w:pPr>
        <w:pStyle w:val="Altyaz"/>
      </w:pPr>
      <w:r w:rsidRPr="00237F39">
        <w:t>Q:</w:t>
      </w:r>
      <w:r w:rsidR="00E4403D" w:rsidRPr="00237F39">
        <w:t xml:space="preserve"> </w:t>
      </w:r>
      <w:r w:rsidRPr="00237F39">
        <w:t>İki</w:t>
      </w:r>
      <w:r w:rsidR="00E4403D" w:rsidRPr="00237F39">
        <w:t xml:space="preserve"> </w:t>
      </w:r>
      <w:r w:rsidRPr="00237F39">
        <w:t>Yönlü</w:t>
      </w:r>
      <w:r w:rsidR="00E4403D" w:rsidRPr="00237F39">
        <w:t xml:space="preserve"> </w:t>
      </w:r>
      <w:r w:rsidRPr="00237F39">
        <w:t>ROBUST</w:t>
      </w:r>
      <w:r w:rsidR="00E4403D" w:rsidRPr="00237F39">
        <w:t xml:space="preserve"> </w:t>
      </w:r>
      <w:r w:rsidRPr="00237F39">
        <w:t>ANOVA</w:t>
      </w:r>
      <w:r w:rsidR="00E4403D" w:rsidRPr="00237F39">
        <w:t xml:space="preserve"> </w:t>
      </w:r>
      <w:r w:rsidRPr="00237F39">
        <w:t>Test</w:t>
      </w:r>
      <w:r w:rsidR="00E4403D" w:rsidRPr="00237F39">
        <w:t xml:space="preserve"> </w:t>
      </w:r>
      <w:r w:rsidRPr="00237F39">
        <w:t>İstatistiği</w:t>
      </w:r>
      <w:r w:rsidR="00E4403D" w:rsidRPr="00237F39">
        <w:t xml:space="preserve"> </w:t>
      </w:r>
    </w:p>
    <w:p w14:paraId="0B7A14BA" w14:textId="13B600BB" w:rsidR="006F007B" w:rsidRPr="006F007B" w:rsidRDefault="006F007B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4B61DE">
        <w:rPr>
          <w:rFonts w:ascii="Times New Roman" w:hAnsi="Times New Roman"/>
          <w:sz w:val="24"/>
          <w:szCs w:val="24"/>
          <w:highlight w:val="yellow"/>
        </w:rPr>
        <w:t>Çizelge 4.</w:t>
      </w:r>
      <w:r>
        <w:rPr>
          <w:rFonts w:ascii="Times New Roman" w:hAnsi="Times New Roman"/>
          <w:sz w:val="24"/>
          <w:szCs w:val="24"/>
          <w:highlight w:val="yellow"/>
        </w:rPr>
        <w:t>6</w:t>
      </w:r>
      <w:r w:rsidRPr="004B61DE">
        <w:rPr>
          <w:rFonts w:ascii="Times New Roman" w:hAnsi="Times New Roman"/>
          <w:sz w:val="24"/>
          <w:szCs w:val="24"/>
          <w:highlight w:val="yellow"/>
        </w:rPr>
        <w:t>’d</w:t>
      </w:r>
      <w:r>
        <w:rPr>
          <w:rFonts w:ascii="Times New Roman" w:hAnsi="Times New Roman"/>
          <w:sz w:val="24"/>
          <w:szCs w:val="24"/>
          <w:highlight w:val="yellow"/>
        </w:rPr>
        <w:t>a</w:t>
      </w:r>
      <w:r w:rsidRPr="004B61DE">
        <w:rPr>
          <w:rFonts w:ascii="Times New Roman" w:hAnsi="Times New Roman"/>
          <w:sz w:val="24"/>
          <w:szCs w:val="24"/>
          <w:highlight w:val="yellow"/>
        </w:rPr>
        <w:t xml:space="preserve"> gruplar arasındaki ilişki </w:t>
      </w:r>
      <w:r>
        <w:rPr>
          <w:rFonts w:ascii="Times New Roman" w:hAnsi="Times New Roman"/>
          <w:sz w:val="24"/>
          <w:szCs w:val="24"/>
          <w:highlight w:val="yellow"/>
        </w:rPr>
        <w:t>gösterildi</w:t>
      </w:r>
      <w:r w:rsidRPr="004B61DE">
        <w:rPr>
          <w:rFonts w:ascii="Times New Roman" w:hAnsi="Times New Roman"/>
          <w:sz w:val="24"/>
          <w:szCs w:val="24"/>
          <w:highlight w:val="yellow"/>
        </w:rPr>
        <w:t>.</w:t>
      </w:r>
    </w:p>
    <w:p w14:paraId="79ABC3E7" w14:textId="1CC34D52" w:rsidR="00555988" w:rsidRPr="00237F39" w:rsidRDefault="009B4877" w:rsidP="0070395E">
      <w:pPr>
        <w:spacing w:after="360" w:line="360" w:lineRule="auto"/>
        <w:jc w:val="both"/>
        <w:rPr>
          <w:rFonts w:ascii="Times New Roman" w:hAnsi="Times New Roman"/>
          <w:color w:val="000000"/>
          <w:sz w:val="24"/>
          <w:szCs w:val="24"/>
        </w:rPr>
      </w:pPr>
      <w:r w:rsidRPr="00237F39">
        <w:rPr>
          <w:rFonts w:ascii="Times New Roman" w:hAnsi="Times New Roman"/>
          <w:color w:val="000000"/>
          <w:sz w:val="24"/>
          <w:szCs w:val="24"/>
        </w:rPr>
        <w:t>Eğ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an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etkis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0F5849" w:rsidRPr="00237F39">
        <w:rPr>
          <w:rFonts w:ascii="Times New Roman" w:hAnsi="Times New Roman"/>
          <w:color w:val="000000"/>
          <w:sz w:val="24"/>
          <w:szCs w:val="24"/>
        </w:rPr>
        <w:t>(</w:t>
      </w:r>
      <w:r w:rsidR="00465792" w:rsidRPr="00237F39">
        <w:rPr>
          <w:rFonts w:ascii="Times New Roman" w:hAnsi="Times New Roman"/>
          <w:color w:val="000000"/>
          <w:sz w:val="24"/>
          <w:szCs w:val="24"/>
        </w:rPr>
        <w:t>B-A)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ortanc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değerler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üzerind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olarak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anlamlı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bulunmamıştır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(p=0,051).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Nokt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an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etkis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dış-iç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ortanc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değerler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üzerind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olarak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anlamlı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bulun</w:t>
      </w:r>
      <w:r w:rsidR="00CD5A6A">
        <w:rPr>
          <w:rFonts w:ascii="Times New Roman" w:hAnsi="Times New Roman"/>
          <w:color w:val="000000"/>
          <w:sz w:val="24"/>
          <w:szCs w:val="24"/>
        </w:rPr>
        <w:t>du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(p&lt;0,001).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Apikald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eld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edile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dış-iç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ortanc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değer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0,1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ortad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0,06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ike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koronald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eld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edile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değer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0,02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o</w:t>
      </w:r>
      <w:r w:rsidR="00CD5A6A">
        <w:rPr>
          <w:rFonts w:ascii="Times New Roman" w:hAnsi="Times New Roman"/>
          <w:color w:val="000000"/>
          <w:sz w:val="24"/>
          <w:szCs w:val="24"/>
        </w:rPr>
        <w:t>ldu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v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tüm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noktalard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eld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edile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değerler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birbirinde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166B31"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465792" w:rsidRPr="00237F39">
        <w:rPr>
          <w:rFonts w:ascii="Times New Roman" w:hAnsi="Times New Roman"/>
          <w:color w:val="000000"/>
          <w:sz w:val="24"/>
          <w:szCs w:val="24"/>
        </w:rPr>
        <w:t>olarak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0F5849" w:rsidRPr="00237F39">
        <w:rPr>
          <w:rFonts w:ascii="Times New Roman" w:hAnsi="Times New Roman"/>
          <w:color w:val="000000"/>
          <w:sz w:val="24"/>
          <w:szCs w:val="24"/>
        </w:rPr>
        <w:t>anlamlı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farklılık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göster</w:t>
      </w:r>
      <w:r w:rsidR="00CD5A6A">
        <w:rPr>
          <w:rFonts w:ascii="Times New Roman" w:hAnsi="Times New Roman"/>
          <w:color w:val="000000"/>
          <w:sz w:val="24"/>
          <w:szCs w:val="24"/>
        </w:rPr>
        <w:t>di</w:t>
      </w:r>
      <w:r w:rsidRPr="00237F39">
        <w:rPr>
          <w:rFonts w:ascii="Times New Roman" w:hAnsi="Times New Roman"/>
          <w:color w:val="000000"/>
          <w:sz w:val="24"/>
          <w:szCs w:val="24"/>
        </w:rPr>
        <w:t>.</w:t>
      </w:r>
    </w:p>
    <w:p w14:paraId="40FC4A35" w14:textId="337FB247" w:rsidR="002B7CAC" w:rsidRPr="00237F39" w:rsidRDefault="009B4877" w:rsidP="0070395E">
      <w:pPr>
        <w:spacing w:after="360" w:line="360" w:lineRule="auto"/>
        <w:jc w:val="both"/>
        <w:rPr>
          <w:rFonts w:ascii="Times New Roman" w:hAnsi="Times New Roman"/>
          <w:color w:val="000000"/>
          <w:sz w:val="24"/>
          <w:szCs w:val="24"/>
        </w:rPr>
      </w:pPr>
      <w:r w:rsidRPr="00237F39">
        <w:rPr>
          <w:rFonts w:ascii="Times New Roman" w:hAnsi="Times New Roman"/>
          <w:color w:val="000000"/>
          <w:sz w:val="24"/>
          <w:szCs w:val="24"/>
        </w:rPr>
        <w:lastRenderedPageBreak/>
        <w:t>Eğe*Nokt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etkileşim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0F5849" w:rsidRPr="00237F39">
        <w:rPr>
          <w:rFonts w:ascii="Times New Roman" w:hAnsi="Times New Roman"/>
          <w:color w:val="000000"/>
          <w:sz w:val="24"/>
          <w:szCs w:val="24"/>
        </w:rPr>
        <w:t>(B-A)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ortanc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değerler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üzerind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olarak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anlamlı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bulun</w:t>
      </w:r>
      <w:r w:rsidR="00CD5A6A">
        <w:rPr>
          <w:rFonts w:ascii="Times New Roman" w:hAnsi="Times New Roman"/>
          <w:color w:val="000000"/>
          <w:sz w:val="24"/>
          <w:szCs w:val="24"/>
        </w:rPr>
        <w:t>du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(p&lt;0,001).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Burad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e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yüksek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ortanc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değer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0,13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il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TR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eğesind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apikald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eld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edil</w:t>
      </w:r>
      <w:r w:rsidR="00CD5A6A">
        <w:rPr>
          <w:rFonts w:ascii="Times New Roman" w:hAnsi="Times New Roman"/>
          <w:color w:val="000000"/>
          <w:sz w:val="24"/>
          <w:szCs w:val="24"/>
        </w:rPr>
        <w:t>d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v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diğer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etkileşimlerd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eld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edile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tüm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değerlerde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farklılık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göster</w:t>
      </w:r>
      <w:r w:rsidR="00CD5A6A">
        <w:rPr>
          <w:rFonts w:ascii="Times New Roman" w:hAnsi="Times New Roman"/>
          <w:color w:val="000000"/>
          <w:sz w:val="24"/>
          <w:szCs w:val="24"/>
        </w:rPr>
        <w:t>di</w:t>
      </w:r>
      <w:r w:rsidRPr="00237F39">
        <w:rPr>
          <w:rFonts w:ascii="Times New Roman" w:hAnsi="Times New Roman"/>
          <w:color w:val="000000"/>
          <w:sz w:val="24"/>
          <w:szCs w:val="24"/>
        </w:rPr>
        <w:t>.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Eld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edile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e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düşük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921A39" w:rsidRPr="00237F39">
        <w:rPr>
          <w:rFonts w:ascii="Times New Roman" w:hAnsi="Times New Roman"/>
          <w:color w:val="000000"/>
          <w:sz w:val="24"/>
          <w:szCs w:val="24"/>
        </w:rPr>
        <w:t>(B-A)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ortanc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değer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is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0,01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il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T</w:t>
      </w:r>
      <w:r w:rsidR="00CD5A6A">
        <w:rPr>
          <w:rFonts w:ascii="Times New Roman" w:hAnsi="Times New Roman"/>
          <w:color w:val="000000"/>
          <w:sz w:val="24"/>
          <w:szCs w:val="24"/>
        </w:rPr>
        <w:t>-</w:t>
      </w:r>
      <w:r w:rsidRPr="00237F39">
        <w:rPr>
          <w:rFonts w:ascii="Times New Roman" w:hAnsi="Times New Roman"/>
          <w:color w:val="000000"/>
          <w:sz w:val="24"/>
          <w:szCs w:val="24"/>
        </w:rPr>
        <w:t>E</w:t>
      </w:r>
      <w:r w:rsidR="00CD5A6A">
        <w:rPr>
          <w:rFonts w:ascii="Times New Roman" w:hAnsi="Times New Roman"/>
          <w:color w:val="000000"/>
          <w:sz w:val="24"/>
          <w:szCs w:val="24"/>
        </w:rPr>
        <w:t>ndo MUST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eğesind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koronal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noktad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eld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edilmiştir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v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0,02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il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T</w:t>
      </w:r>
      <w:r w:rsidR="008448D5">
        <w:rPr>
          <w:rFonts w:ascii="Times New Roman" w:hAnsi="Times New Roman"/>
          <w:color w:val="000000"/>
          <w:sz w:val="24"/>
          <w:szCs w:val="24"/>
        </w:rPr>
        <w:t>ruNatomy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eğesind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koronald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eld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edile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değerle</w:t>
      </w:r>
      <w:r w:rsidR="008448D5">
        <w:rPr>
          <w:rFonts w:ascii="Times New Roman" w:hAnsi="Times New Roman"/>
          <w:color w:val="000000"/>
          <w:sz w:val="24"/>
          <w:szCs w:val="24"/>
        </w:rPr>
        <w:t>r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B57A0B" w:rsidRPr="00237F39">
        <w:rPr>
          <w:rFonts w:ascii="Times New Roman" w:hAnsi="Times New Roman"/>
          <w:color w:val="000000"/>
          <w:sz w:val="24"/>
          <w:szCs w:val="24"/>
        </w:rPr>
        <w:t>aralarında</w:t>
      </w:r>
      <w:r w:rsidR="00166B31" w:rsidRPr="00237F39">
        <w:rPr>
          <w:rFonts w:ascii="Times New Roman" w:hAnsi="Times New Roman"/>
          <w:sz w:val="24"/>
          <w:szCs w:val="24"/>
        </w:rPr>
        <w:t xml:space="preserve"> istatistiksel</w:t>
      </w:r>
      <w:r w:rsidR="00166B31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B57A0B" w:rsidRPr="00237F39">
        <w:rPr>
          <w:rFonts w:ascii="Times New Roman" w:hAnsi="Times New Roman"/>
          <w:color w:val="000000"/>
          <w:sz w:val="24"/>
          <w:szCs w:val="24"/>
        </w:rPr>
        <w:t>olarak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B57A0B" w:rsidRPr="00237F39">
        <w:rPr>
          <w:rFonts w:ascii="Times New Roman" w:hAnsi="Times New Roman"/>
          <w:color w:val="000000"/>
          <w:sz w:val="24"/>
          <w:szCs w:val="24"/>
        </w:rPr>
        <w:t>anlamlı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B57A0B" w:rsidRPr="00237F39">
        <w:rPr>
          <w:rFonts w:ascii="Times New Roman" w:hAnsi="Times New Roman"/>
          <w:color w:val="000000"/>
          <w:sz w:val="24"/>
          <w:szCs w:val="24"/>
        </w:rPr>
        <w:t>fark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B57A0B" w:rsidRPr="00237F39">
        <w:rPr>
          <w:rFonts w:ascii="Times New Roman" w:hAnsi="Times New Roman"/>
          <w:color w:val="000000"/>
          <w:sz w:val="24"/>
          <w:szCs w:val="24"/>
        </w:rPr>
        <w:t>bulunmazke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diğer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tüm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etkileşimlerd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farklılık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B57A0B" w:rsidRPr="00237F39">
        <w:rPr>
          <w:rFonts w:ascii="Times New Roman" w:hAnsi="Times New Roman"/>
          <w:color w:val="000000"/>
          <w:sz w:val="24"/>
          <w:szCs w:val="24"/>
        </w:rPr>
        <w:t>bulun</w:t>
      </w:r>
      <w:r w:rsidR="008448D5">
        <w:rPr>
          <w:rFonts w:ascii="Times New Roman" w:hAnsi="Times New Roman"/>
          <w:color w:val="000000"/>
          <w:sz w:val="24"/>
          <w:szCs w:val="24"/>
        </w:rPr>
        <w:t>du</w:t>
      </w:r>
      <w:r w:rsidRPr="00237F39">
        <w:rPr>
          <w:rFonts w:ascii="Times New Roman" w:hAnsi="Times New Roman"/>
          <w:color w:val="000000"/>
          <w:sz w:val="24"/>
          <w:szCs w:val="24"/>
        </w:rPr>
        <w:t>.</w:t>
      </w:r>
    </w:p>
    <w:p w14:paraId="781270C3" w14:textId="77777777" w:rsidR="006F70B3" w:rsidRPr="00237F39" w:rsidRDefault="006F70B3">
      <w:pPr>
        <w:spacing w:after="0" w:line="240" w:lineRule="auto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br w:type="page"/>
      </w:r>
    </w:p>
    <w:p w14:paraId="51CB667E" w14:textId="2086B4E1" w:rsidR="009B4877" w:rsidRPr="00237F39" w:rsidRDefault="00F96D57" w:rsidP="002563AE">
      <w:pPr>
        <w:pStyle w:val="izelgeler"/>
      </w:pPr>
      <w:bookmarkStart w:id="64" w:name="_Toc134100056"/>
      <w:r w:rsidRPr="00237F39">
        <w:lastRenderedPageBreak/>
        <w:t xml:space="preserve">Çizelge </w:t>
      </w:r>
      <w:fldSimple w:instr=" STYLEREF 1 \s ">
        <w:r w:rsidR="00CC711F" w:rsidRPr="00237F39">
          <w:rPr>
            <w:noProof/>
          </w:rPr>
          <w:t>4</w:t>
        </w:r>
      </w:fldSimple>
      <w:r w:rsidR="00DC2C30" w:rsidRPr="00237F39">
        <w:t>.</w:t>
      </w:r>
      <w:fldSimple w:instr=" SEQ Çizelge \* ARABIC \s 1 ">
        <w:r w:rsidR="00CC711F" w:rsidRPr="00237F39">
          <w:rPr>
            <w:noProof/>
          </w:rPr>
          <w:t>6</w:t>
        </w:r>
      </w:fldSimple>
      <w:r w:rsidRPr="00237F39">
        <w:t>.</w:t>
      </w:r>
      <w:r w:rsidRPr="00237F39">
        <w:tab/>
      </w:r>
      <w:r w:rsidR="009B4877" w:rsidRPr="00237F39">
        <w:t>Mutlak</w:t>
      </w:r>
      <w:r w:rsidR="00E4403D" w:rsidRPr="00237F39">
        <w:t xml:space="preserve"> </w:t>
      </w:r>
      <w:r w:rsidR="009B4877" w:rsidRPr="00237F39">
        <w:t>(</w:t>
      </w:r>
      <w:r w:rsidR="00914F7A" w:rsidRPr="00237F39">
        <w:t>B-A</w:t>
      </w:r>
      <w:r w:rsidR="009B4877" w:rsidRPr="00237F39">
        <w:t>)</w:t>
      </w:r>
      <w:r w:rsidR="00E4403D" w:rsidRPr="00237F39">
        <w:t xml:space="preserve"> </w:t>
      </w:r>
      <w:r w:rsidR="009B4877" w:rsidRPr="00237F39">
        <w:t>değerlerinin</w:t>
      </w:r>
      <w:r w:rsidR="00E4403D" w:rsidRPr="00237F39">
        <w:t xml:space="preserve"> </w:t>
      </w:r>
      <w:r w:rsidR="009B4877" w:rsidRPr="00237F39">
        <w:t>eğe</w:t>
      </w:r>
      <w:r w:rsidR="00E4403D" w:rsidRPr="00237F39">
        <w:t xml:space="preserve"> </w:t>
      </w:r>
      <w:r w:rsidR="009B4877" w:rsidRPr="00237F39">
        <w:t>ve</w:t>
      </w:r>
      <w:r w:rsidR="00E4403D" w:rsidRPr="00237F39">
        <w:t xml:space="preserve"> </w:t>
      </w:r>
      <w:r w:rsidR="009B4877" w:rsidRPr="00237F39">
        <w:t>noktaya</w:t>
      </w:r>
      <w:r w:rsidR="00E4403D" w:rsidRPr="00237F39">
        <w:t xml:space="preserve"> </w:t>
      </w:r>
      <w:r w:rsidR="009B4877" w:rsidRPr="00237F39">
        <w:t>göre</w:t>
      </w:r>
      <w:r w:rsidR="00E4403D" w:rsidRPr="00237F39">
        <w:t xml:space="preserve"> </w:t>
      </w:r>
      <w:r w:rsidR="009B4877" w:rsidRPr="00237F39">
        <w:t>tanımlayıcı</w:t>
      </w:r>
      <w:r w:rsidR="00E4403D" w:rsidRPr="00237F39">
        <w:t xml:space="preserve"> </w:t>
      </w:r>
      <w:r w:rsidR="009B4877" w:rsidRPr="00237F39">
        <w:t>istatistikler</w:t>
      </w:r>
      <w:bookmarkEnd w:id="64"/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152"/>
        <w:gridCol w:w="2072"/>
        <w:gridCol w:w="2085"/>
        <w:gridCol w:w="1895"/>
        <w:gridCol w:w="1584"/>
      </w:tblGrid>
      <w:tr w:rsidR="009B4877" w:rsidRPr="00237F39" w14:paraId="7721A91A" w14:textId="77777777" w:rsidTr="006F70B3">
        <w:trPr>
          <w:trHeight w:val="397"/>
        </w:trPr>
        <w:tc>
          <w:tcPr>
            <w:tcW w:w="656" w:type="pct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0327DAC6" w14:textId="77777777" w:rsidR="009B4877" w:rsidRPr="00237F39" w:rsidRDefault="009B4877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Eğe</w:t>
            </w:r>
          </w:p>
        </w:tc>
        <w:tc>
          <w:tcPr>
            <w:tcW w:w="3443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00A018" w14:textId="77777777" w:rsidR="009B4877" w:rsidRPr="00237F39" w:rsidRDefault="009B4877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Nokta</w:t>
            </w:r>
          </w:p>
        </w:tc>
        <w:tc>
          <w:tcPr>
            <w:tcW w:w="902" w:type="pct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520A7B1B" w14:textId="77777777" w:rsidR="009B4877" w:rsidRPr="00237F39" w:rsidRDefault="009B4877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Toplam</w:t>
            </w:r>
          </w:p>
        </w:tc>
      </w:tr>
      <w:tr w:rsidR="009B4877" w:rsidRPr="00237F39" w14:paraId="60E12DFE" w14:textId="77777777" w:rsidTr="006F70B3">
        <w:trPr>
          <w:trHeight w:val="397"/>
        </w:trPr>
        <w:tc>
          <w:tcPr>
            <w:tcW w:w="656" w:type="pct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16132AB" w14:textId="77777777" w:rsidR="009B4877" w:rsidRPr="00237F39" w:rsidRDefault="009B4877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E1BD6F" w14:textId="77777777" w:rsidR="009B4877" w:rsidRPr="00237F39" w:rsidRDefault="009B4877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Apikal</w:t>
            </w:r>
          </w:p>
        </w:tc>
        <w:tc>
          <w:tcPr>
            <w:tcW w:w="118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2D3A12" w14:textId="77777777" w:rsidR="009B4877" w:rsidRPr="00237F39" w:rsidRDefault="009B4877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Orta</w:t>
            </w:r>
          </w:p>
        </w:tc>
        <w:tc>
          <w:tcPr>
            <w:tcW w:w="107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1989D9" w14:textId="77777777" w:rsidR="009B4877" w:rsidRPr="00237F39" w:rsidRDefault="009B4877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Koronal</w:t>
            </w:r>
          </w:p>
        </w:tc>
        <w:tc>
          <w:tcPr>
            <w:tcW w:w="902" w:type="pct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7CA2459" w14:textId="77777777" w:rsidR="009B4877" w:rsidRPr="00237F39" w:rsidRDefault="009B4877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</w:tr>
      <w:tr w:rsidR="009B4877" w:rsidRPr="00237F39" w14:paraId="541442F9" w14:textId="77777777" w:rsidTr="006F70B3">
        <w:trPr>
          <w:trHeight w:val="397"/>
        </w:trPr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AE43F0" w14:textId="77777777" w:rsidR="009B4877" w:rsidRPr="00237F39" w:rsidRDefault="009B4877" w:rsidP="006F70B3">
            <w:pPr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TE</w:t>
            </w:r>
          </w:p>
        </w:tc>
        <w:tc>
          <w:tcPr>
            <w:tcW w:w="11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711FC8" w14:textId="12D8D974" w:rsidR="009B4877" w:rsidRPr="00237F39" w:rsidRDefault="009B4877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1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(0,03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24)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1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DD3471" w14:textId="5D7CD3CE" w:rsidR="009B4877" w:rsidRPr="00237F39" w:rsidRDefault="009B4877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5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(0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8)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10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31A565" w14:textId="48E2BDC4" w:rsidR="009B4877" w:rsidRPr="00237F39" w:rsidRDefault="009B4877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1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(0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53)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9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A3056F" w14:textId="0D71050E" w:rsidR="009B4877" w:rsidRPr="00237F39" w:rsidRDefault="009B4877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5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(0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53)</w:t>
            </w:r>
          </w:p>
        </w:tc>
      </w:tr>
      <w:tr w:rsidR="009B4877" w:rsidRPr="00237F39" w14:paraId="0C4C9C58" w14:textId="77777777" w:rsidTr="006F70B3">
        <w:trPr>
          <w:trHeight w:val="397"/>
        </w:trPr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5A2785" w14:textId="77777777" w:rsidR="009B4877" w:rsidRPr="00237F39" w:rsidRDefault="009B4877" w:rsidP="006F70B3">
            <w:pPr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W</w:t>
            </w:r>
          </w:p>
        </w:tc>
        <w:tc>
          <w:tcPr>
            <w:tcW w:w="11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AAE3B9" w14:textId="53940A30" w:rsidR="009B4877" w:rsidRPr="00237F39" w:rsidRDefault="009B4877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7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(0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16)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AB</w:t>
            </w:r>
          </w:p>
        </w:tc>
        <w:tc>
          <w:tcPr>
            <w:tcW w:w="11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EEF1D9" w14:textId="19341004" w:rsidR="009B4877" w:rsidRPr="00237F39" w:rsidRDefault="009B4877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7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(0,05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14)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0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C0C9CE" w14:textId="4A32A15B" w:rsidR="009B4877" w:rsidRPr="00237F39" w:rsidRDefault="009B4877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3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(0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5)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9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0AB19D" w14:textId="5B49428F" w:rsidR="009B4877" w:rsidRPr="00237F39" w:rsidRDefault="009B4877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6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(0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16)</w:t>
            </w:r>
          </w:p>
        </w:tc>
      </w:tr>
      <w:tr w:rsidR="009B4877" w:rsidRPr="00237F39" w14:paraId="044AAF2F" w14:textId="77777777" w:rsidTr="006F70B3">
        <w:trPr>
          <w:trHeight w:val="397"/>
        </w:trPr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169A4E" w14:textId="77777777" w:rsidR="009B4877" w:rsidRPr="00237F39" w:rsidRDefault="009B4877" w:rsidP="006F70B3">
            <w:pPr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TR</w:t>
            </w:r>
          </w:p>
        </w:tc>
        <w:tc>
          <w:tcPr>
            <w:tcW w:w="11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2AA755" w14:textId="662F6EAC" w:rsidR="009B4877" w:rsidRPr="00237F39" w:rsidRDefault="009B4877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13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(0,03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17)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E</w:t>
            </w:r>
          </w:p>
        </w:tc>
        <w:tc>
          <w:tcPr>
            <w:tcW w:w="11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62519A" w14:textId="3D77F5BB" w:rsidR="009B4877" w:rsidRPr="00237F39" w:rsidRDefault="009B4877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8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(0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26)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AB</w:t>
            </w:r>
          </w:p>
        </w:tc>
        <w:tc>
          <w:tcPr>
            <w:tcW w:w="10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E1661A" w14:textId="1F29E919" w:rsidR="009B4877" w:rsidRPr="00237F39" w:rsidRDefault="009B4877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2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(0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5)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CD</w:t>
            </w:r>
          </w:p>
        </w:tc>
        <w:tc>
          <w:tcPr>
            <w:tcW w:w="9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16AF29" w14:textId="481873EE" w:rsidR="009B4877" w:rsidRPr="00237F39" w:rsidRDefault="009B4877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7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(0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26)</w:t>
            </w:r>
          </w:p>
        </w:tc>
      </w:tr>
      <w:tr w:rsidR="009B4877" w:rsidRPr="00237F39" w14:paraId="15516A33" w14:textId="77777777" w:rsidTr="006F70B3">
        <w:trPr>
          <w:trHeight w:val="397"/>
        </w:trPr>
        <w:tc>
          <w:tcPr>
            <w:tcW w:w="65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2F5825" w14:textId="77777777" w:rsidR="009B4877" w:rsidRPr="00237F39" w:rsidRDefault="009B4877" w:rsidP="006F70B3">
            <w:pPr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Toplam</w:t>
            </w: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555483" w14:textId="63E53909" w:rsidR="009B4877" w:rsidRPr="00237F39" w:rsidRDefault="009B4877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1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(0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24)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118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9813F6" w14:textId="0E0EA2CE" w:rsidR="009B4877" w:rsidRPr="00237F39" w:rsidRDefault="009B4877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6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(0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26)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107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428D47" w14:textId="0CC5C3CA" w:rsidR="009B4877" w:rsidRPr="00237F39" w:rsidRDefault="009B4877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2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(0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53)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90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328628" w14:textId="1CB01EDE" w:rsidR="009B4877" w:rsidRPr="00237F39" w:rsidRDefault="009B4877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06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(0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53)</w:t>
            </w:r>
          </w:p>
        </w:tc>
      </w:tr>
    </w:tbl>
    <w:p w14:paraId="2324D2B4" w14:textId="2B23F07D" w:rsidR="00AA1055" w:rsidRPr="00237F39" w:rsidRDefault="009B4877" w:rsidP="006F70B3">
      <w:pPr>
        <w:pStyle w:val="Altyaz"/>
      </w:pPr>
      <w:r w:rsidRPr="00237F39">
        <w:t>Ortanca</w:t>
      </w:r>
      <w:r w:rsidR="00E4403D" w:rsidRPr="00237F39">
        <w:t xml:space="preserve"> </w:t>
      </w:r>
      <w:r w:rsidRPr="00237F39">
        <w:t>(minimum</w:t>
      </w:r>
      <w:r w:rsidR="00E4403D" w:rsidRPr="00237F39">
        <w:t xml:space="preserve"> </w:t>
      </w:r>
      <w:r w:rsidRPr="00237F39">
        <w:t>–</w:t>
      </w:r>
      <w:r w:rsidR="00E4403D" w:rsidRPr="00237F39">
        <w:t xml:space="preserve"> </w:t>
      </w:r>
      <w:r w:rsidRPr="00237F39">
        <w:t>maksimum);</w:t>
      </w:r>
      <w:r w:rsidR="00E4403D" w:rsidRPr="00237F39">
        <w:t xml:space="preserve"> </w:t>
      </w:r>
      <w:r w:rsidRPr="00237F39">
        <w:t>a-c:</w:t>
      </w:r>
      <w:r w:rsidR="00E4403D" w:rsidRPr="00237F39">
        <w:t xml:space="preserve"> </w:t>
      </w:r>
      <w:r w:rsidRPr="00237F39">
        <w:t>Aynı</w:t>
      </w:r>
      <w:r w:rsidR="00E4403D" w:rsidRPr="00237F39">
        <w:t xml:space="preserve"> </w:t>
      </w:r>
      <w:r w:rsidRPr="00237F39">
        <w:t>harfe</w:t>
      </w:r>
      <w:r w:rsidR="00E4403D" w:rsidRPr="00237F39">
        <w:t xml:space="preserve"> </w:t>
      </w:r>
      <w:r w:rsidRPr="00237F39">
        <w:t>sahip</w:t>
      </w:r>
      <w:r w:rsidR="00E4403D" w:rsidRPr="00237F39">
        <w:t xml:space="preserve"> </w:t>
      </w:r>
      <w:r w:rsidRPr="00237F39">
        <w:t>noktalar</w:t>
      </w:r>
      <w:r w:rsidR="00E4403D" w:rsidRPr="00237F39">
        <w:t xml:space="preserve"> </w:t>
      </w:r>
      <w:r w:rsidRPr="00237F39">
        <w:t>arasında</w:t>
      </w:r>
      <w:r w:rsidR="00E4403D" w:rsidRPr="00237F39">
        <w:t xml:space="preserve"> </w:t>
      </w:r>
      <w:r w:rsidRPr="00237F39">
        <w:t>bir</w:t>
      </w:r>
      <w:r w:rsidR="00E4403D" w:rsidRPr="00237F39">
        <w:t xml:space="preserve"> </w:t>
      </w:r>
      <w:r w:rsidRPr="00237F39">
        <w:t>fark</w:t>
      </w:r>
      <w:r w:rsidR="00E4403D" w:rsidRPr="00237F39">
        <w:t xml:space="preserve"> </w:t>
      </w:r>
      <w:r w:rsidRPr="00237F39">
        <w:t>yoktur;</w:t>
      </w:r>
      <w:r w:rsidR="00E4403D" w:rsidRPr="00237F39">
        <w:t xml:space="preserve"> </w:t>
      </w:r>
      <w:r w:rsidRPr="00237F39">
        <w:t>A-E:</w:t>
      </w:r>
      <w:r w:rsidR="00E4403D" w:rsidRPr="00237F39">
        <w:t xml:space="preserve"> </w:t>
      </w:r>
      <w:r w:rsidRPr="00237F39">
        <w:t>Aynı</w:t>
      </w:r>
      <w:r w:rsidR="00E4403D" w:rsidRPr="00237F39">
        <w:t xml:space="preserve"> </w:t>
      </w:r>
      <w:r w:rsidRPr="00237F39">
        <w:t>harfe</w:t>
      </w:r>
      <w:r w:rsidR="00E4403D" w:rsidRPr="00237F39">
        <w:t xml:space="preserve"> </w:t>
      </w:r>
      <w:r w:rsidRPr="00237F39">
        <w:t>sahip</w:t>
      </w:r>
      <w:r w:rsidR="00E4403D" w:rsidRPr="00237F39">
        <w:t xml:space="preserve"> </w:t>
      </w:r>
      <w:r w:rsidRPr="00237F39">
        <w:t>etkileşimler</w:t>
      </w:r>
      <w:r w:rsidR="00E4403D" w:rsidRPr="00237F39">
        <w:t xml:space="preserve"> </w:t>
      </w:r>
      <w:r w:rsidRPr="00237F39">
        <w:t>arasında</w:t>
      </w:r>
      <w:r w:rsidR="00E4403D" w:rsidRPr="00237F39">
        <w:t xml:space="preserve"> </w:t>
      </w:r>
      <w:r w:rsidRPr="00237F39">
        <w:t>bir</w:t>
      </w:r>
      <w:r w:rsidR="00E4403D" w:rsidRPr="00237F39">
        <w:t xml:space="preserve"> </w:t>
      </w:r>
      <w:r w:rsidRPr="00237F39">
        <w:t>fark</w:t>
      </w:r>
      <w:r w:rsidR="00E4403D" w:rsidRPr="00237F39">
        <w:t xml:space="preserve"> </w:t>
      </w:r>
      <w:r w:rsidRPr="00237F39">
        <w:t>yoktur</w:t>
      </w:r>
    </w:p>
    <w:p w14:paraId="02B5E180" w14:textId="5818277B" w:rsidR="00E14956" w:rsidRPr="00237F39" w:rsidRDefault="00096214" w:rsidP="0070395E">
      <w:pPr>
        <w:spacing w:after="360" w:line="360" w:lineRule="auto"/>
        <w:jc w:val="both"/>
        <w:rPr>
          <w:rFonts w:ascii="Times New Roman" w:hAnsi="Times New Roman"/>
          <w:color w:val="000000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T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D78BD" w:rsidRPr="00237F39">
        <w:rPr>
          <w:rFonts w:ascii="Times New Roman" w:hAnsi="Times New Roman"/>
          <w:sz w:val="24"/>
          <w:szCs w:val="24"/>
        </w:rPr>
        <w:t>eğesinde;</w:t>
      </w:r>
      <w:r w:rsidR="0069382A">
        <w:rPr>
          <w:rFonts w:ascii="Times New Roman" w:hAnsi="Times New Roman"/>
          <w:sz w:val="24"/>
          <w:szCs w:val="24"/>
        </w:rPr>
        <w:t xml:space="preserve"> </w:t>
      </w:r>
      <w:r w:rsidR="00AD78BD" w:rsidRPr="00237F39">
        <w:rPr>
          <w:rFonts w:ascii="Times New Roman" w:hAnsi="Times New Roman"/>
          <w:sz w:val="24"/>
          <w:szCs w:val="24"/>
        </w:rPr>
        <w:t>noktalar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82C5A" w:rsidRPr="00237F39">
        <w:rPr>
          <w:rFonts w:ascii="Times New Roman" w:hAnsi="Times New Roman"/>
          <w:sz w:val="24"/>
          <w:szCs w:val="24"/>
        </w:rPr>
        <w:t>gö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14F7A" w:rsidRPr="00237F39">
        <w:rPr>
          <w:rFonts w:ascii="Times New Roman" w:hAnsi="Times New Roman"/>
          <w:sz w:val="24"/>
          <w:szCs w:val="24"/>
        </w:rPr>
        <w:t>(B-A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82C5A" w:rsidRPr="00237F39">
        <w:rPr>
          <w:rFonts w:ascii="Times New Roman" w:hAnsi="Times New Roman"/>
          <w:sz w:val="24"/>
          <w:szCs w:val="24"/>
        </w:rPr>
        <w:t>ortanc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82C5A" w:rsidRPr="00237F39">
        <w:rPr>
          <w:rFonts w:ascii="Times New Roman" w:hAnsi="Times New Roman"/>
          <w:sz w:val="24"/>
          <w:szCs w:val="24"/>
        </w:rPr>
        <w:t>değer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82C5A"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82C5A"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82C5A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82C5A"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82C5A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82C5A" w:rsidRPr="00237F39">
        <w:rPr>
          <w:rFonts w:ascii="Times New Roman" w:hAnsi="Times New Roman"/>
          <w:sz w:val="24"/>
          <w:szCs w:val="24"/>
        </w:rPr>
        <w:t>farklılı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82C5A" w:rsidRPr="00237F39">
        <w:rPr>
          <w:rFonts w:ascii="Times New Roman" w:hAnsi="Times New Roman"/>
          <w:sz w:val="24"/>
          <w:szCs w:val="24"/>
        </w:rPr>
        <w:t>bulun</w:t>
      </w:r>
      <w:r w:rsidR="0069382A">
        <w:rPr>
          <w:rFonts w:ascii="Times New Roman" w:hAnsi="Times New Roman"/>
          <w:sz w:val="24"/>
          <w:szCs w:val="24"/>
        </w:rPr>
        <w:t>d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82C5A" w:rsidRPr="00237F39">
        <w:rPr>
          <w:rFonts w:ascii="Times New Roman" w:hAnsi="Times New Roman"/>
          <w:sz w:val="24"/>
          <w:szCs w:val="24"/>
        </w:rPr>
        <w:t>(p&lt;0,001)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14F7A" w:rsidRPr="00237F39">
        <w:rPr>
          <w:rFonts w:ascii="Times New Roman" w:hAnsi="Times New Roman"/>
          <w:sz w:val="24"/>
          <w:szCs w:val="24"/>
        </w:rPr>
        <w:t>Apika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82C5A"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82C5A" w:rsidRPr="00237F39">
        <w:rPr>
          <w:rFonts w:ascii="Times New Roman" w:hAnsi="Times New Roman"/>
          <w:sz w:val="24"/>
          <w:szCs w:val="24"/>
        </w:rPr>
        <w:t>edil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82C5A" w:rsidRPr="00237F39">
        <w:rPr>
          <w:rFonts w:ascii="Times New Roman" w:hAnsi="Times New Roman"/>
          <w:sz w:val="24"/>
          <w:szCs w:val="24"/>
        </w:rPr>
        <w:t>ortanc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82C5A" w:rsidRPr="00237F39">
        <w:rPr>
          <w:rFonts w:ascii="Times New Roman" w:hAnsi="Times New Roman"/>
          <w:sz w:val="24"/>
          <w:szCs w:val="24"/>
        </w:rPr>
        <w:t>de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82C5A" w:rsidRPr="00237F39">
        <w:rPr>
          <w:rFonts w:ascii="Times New Roman" w:hAnsi="Times New Roman"/>
          <w:sz w:val="24"/>
          <w:szCs w:val="24"/>
        </w:rPr>
        <w:t>0,1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82C5A" w:rsidRPr="00237F39">
        <w:rPr>
          <w:rFonts w:ascii="Times New Roman" w:hAnsi="Times New Roman"/>
          <w:sz w:val="24"/>
          <w:szCs w:val="24"/>
        </w:rPr>
        <w:t>orta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82C5A" w:rsidRPr="00237F39">
        <w:rPr>
          <w:rFonts w:ascii="Times New Roman" w:hAnsi="Times New Roman"/>
          <w:sz w:val="24"/>
          <w:szCs w:val="24"/>
        </w:rPr>
        <w:t>0,05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82C5A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82C5A" w:rsidRPr="00237F39">
        <w:rPr>
          <w:rFonts w:ascii="Times New Roman" w:hAnsi="Times New Roman"/>
          <w:sz w:val="24"/>
          <w:szCs w:val="24"/>
        </w:rPr>
        <w:t>korona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82C5A" w:rsidRPr="00237F39">
        <w:rPr>
          <w:rFonts w:ascii="Times New Roman" w:hAnsi="Times New Roman"/>
          <w:sz w:val="24"/>
          <w:szCs w:val="24"/>
        </w:rPr>
        <w:t>de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82C5A" w:rsidRPr="00237F39">
        <w:rPr>
          <w:rFonts w:ascii="Times New Roman" w:hAnsi="Times New Roman"/>
          <w:sz w:val="24"/>
          <w:szCs w:val="24"/>
        </w:rPr>
        <w:t>0,01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82C5A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82C5A"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06D07" w:rsidRPr="00237F39">
        <w:rPr>
          <w:rFonts w:ascii="Times New Roman" w:hAnsi="Times New Roman"/>
          <w:sz w:val="24"/>
          <w:szCs w:val="24"/>
        </w:rPr>
        <w:t>kaydedil</w:t>
      </w:r>
      <w:r w:rsidR="0069382A">
        <w:rPr>
          <w:rFonts w:ascii="Times New Roman" w:hAnsi="Times New Roman"/>
          <w:sz w:val="24"/>
          <w:szCs w:val="24"/>
        </w:rPr>
        <w:t xml:space="preserve">di </w:t>
      </w:r>
      <w:r w:rsidR="00682C5A" w:rsidRPr="00237F39">
        <w:rPr>
          <w:rFonts w:ascii="Times New Roman" w:hAnsi="Times New Roman"/>
          <w:sz w:val="24"/>
          <w:szCs w:val="24"/>
        </w:rPr>
        <w:t>ve</w:t>
      </w:r>
      <w:r w:rsidR="00166B31" w:rsidRPr="00237F39">
        <w:rPr>
          <w:rFonts w:ascii="Times New Roman" w:hAnsi="Times New Roman"/>
          <w:sz w:val="24"/>
          <w:szCs w:val="24"/>
        </w:rPr>
        <w:t xml:space="preserve"> istatistiksel</w:t>
      </w:r>
      <w:r w:rsidR="00166B31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E14956" w:rsidRPr="00237F39">
        <w:rPr>
          <w:rFonts w:ascii="Times New Roman" w:hAnsi="Times New Roman"/>
          <w:color w:val="000000"/>
          <w:sz w:val="24"/>
          <w:szCs w:val="24"/>
        </w:rPr>
        <w:t>olarak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E14956" w:rsidRPr="00237F39">
        <w:rPr>
          <w:rFonts w:ascii="Times New Roman" w:hAnsi="Times New Roman"/>
          <w:color w:val="000000"/>
          <w:sz w:val="24"/>
          <w:szCs w:val="24"/>
        </w:rPr>
        <w:t>anlamlı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E14956" w:rsidRPr="00237F39">
        <w:rPr>
          <w:rFonts w:ascii="Times New Roman" w:hAnsi="Times New Roman"/>
          <w:color w:val="000000"/>
          <w:sz w:val="24"/>
          <w:szCs w:val="24"/>
        </w:rPr>
        <w:t>farklılık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E14956" w:rsidRPr="00237F39">
        <w:rPr>
          <w:rFonts w:ascii="Times New Roman" w:hAnsi="Times New Roman"/>
          <w:color w:val="000000"/>
          <w:sz w:val="24"/>
          <w:szCs w:val="24"/>
        </w:rPr>
        <w:t>göste</w:t>
      </w:r>
      <w:r w:rsidR="0069382A">
        <w:rPr>
          <w:rFonts w:ascii="Times New Roman" w:hAnsi="Times New Roman"/>
          <w:color w:val="000000"/>
          <w:sz w:val="24"/>
          <w:szCs w:val="24"/>
        </w:rPr>
        <w:t>rdi</w:t>
      </w:r>
      <w:r w:rsidR="00E14956" w:rsidRPr="00237F39">
        <w:rPr>
          <w:rFonts w:ascii="Times New Roman" w:hAnsi="Times New Roman"/>
          <w:color w:val="000000"/>
          <w:sz w:val="24"/>
          <w:szCs w:val="24"/>
        </w:rPr>
        <w:t>.</w:t>
      </w:r>
    </w:p>
    <w:p w14:paraId="2389D97F" w14:textId="0AA0CB4B" w:rsidR="00682C5A" w:rsidRPr="00237F39" w:rsidRDefault="00682C5A" w:rsidP="0070395E">
      <w:pPr>
        <w:spacing w:after="360" w:line="360" w:lineRule="auto"/>
        <w:jc w:val="both"/>
        <w:rPr>
          <w:rFonts w:ascii="Times New Roman" w:hAnsi="Times New Roman"/>
          <w:color w:val="000000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W</w:t>
      </w:r>
      <w:r w:rsidR="00343B69" w:rsidRPr="00237F39">
        <w:rPr>
          <w:rFonts w:ascii="Times New Roman" w:hAnsi="Times New Roman"/>
          <w:sz w:val="24"/>
          <w:szCs w:val="24"/>
        </w:rPr>
        <w:t>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43B69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D78BD" w:rsidRPr="00237F39">
        <w:rPr>
          <w:rFonts w:ascii="Times New Roman" w:hAnsi="Times New Roman"/>
          <w:sz w:val="24"/>
          <w:szCs w:val="24"/>
        </w:rPr>
        <w:t>eğesinde; noktalar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ö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4956" w:rsidRPr="00237F39">
        <w:rPr>
          <w:rFonts w:ascii="Times New Roman" w:hAnsi="Times New Roman"/>
          <w:sz w:val="24"/>
          <w:szCs w:val="24"/>
        </w:rPr>
        <w:t>(B-A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tanc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rklılı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lun</w:t>
      </w:r>
      <w:r w:rsidR="0069382A">
        <w:rPr>
          <w:rFonts w:ascii="Times New Roman" w:hAnsi="Times New Roman"/>
          <w:sz w:val="24"/>
          <w:szCs w:val="24"/>
        </w:rPr>
        <w:t>du</w:t>
      </w:r>
      <w:r w:rsidR="003E31D4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F5A6F" w:rsidRPr="00237F39">
        <w:rPr>
          <w:rFonts w:ascii="Times New Roman" w:hAnsi="Times New Roman"/>
          <w:sz w:val="24"/>
          <w:szCs w:val="24"/>
        </w:rPr>
        <w:t>Apika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E31D4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E31D4" w:rsidRPr="00237F39">
        <w:rPr>
          <w:rFonts w:ascii="Times New Roman" w:hAnsi="Times New Roman"/>
          <w:sz w:val="24"/>
          <w:szCs w:val="24"/>
        </w:rPr>
        <w:t>orta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E31D4"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E31D4" w:rsidRPr="00237F39">
        <w:rPr>
          <w:rFonts w:ascii="Times New Roman" w:hAnsi="Times New Roman"/>
          <w:sz w:val="24"/>
          <w:szCs w:val="24"/>
        </w:rPr>
        <w:t>edil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E31D4" w:rsidRPr="00237F39">
        <w:rPr>
          <w:rFonts w:ascii="Times New Roman" w:hAnsi="Times New Roman"/>
          <w:sz w:val="24"/>
          <w:szCs w:val="24"/>
        </w:rPr>
        <w:t>0,07’l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74125" w:rsidRPr="00237F39">
        <w:rPr>
          <w:rFonts w:ascii="Times New Roman" w:hAnsi="Times New Roman"/>
          <w:sz w:val="24"/>
          <w:szCs w:val="24"/>
        </w:rPr>
        <w:t>de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74125" w:rsidRPr="00237F39">
        <w:rPr>
          <w:rFonts w:ascii="Times New Roman" w:hAnsi="Times New Roman"/>
          <w:sz w:val="24"/>
          <w:szCs w:val="24"/>
        </w:rPr>
        <w:t>koronal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74125"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74125" w:rsidRPr="00237F39">
        <w:rPr>
          <w:rFonts w:ascii="Times New Roman" w:hAnsi="Times New Roman"/>
          <w:sz w:val="24"/>
          <w:szCs w:val="24"/>
        </w:rPr>
        <w:t>edil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74125" w:rsidRPr="00237F39">
        <w:rPr>
          <w:rFonts w:ascii="Times New Roman" w:hAnsi="Times New Roman"/>
          <w:sz w:val="24"/>
          <w:szCs w:val="24"/>
        </w:rPr>
        <w:t>0,03’lü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74125" w:rsidRPr="00237F39">
        <w:rPr>
          <w:rFonts w:ascii="Times New Roman" w:hAnsi="Times New Roman"/>
          <w:sz w:val="24"/>
          <w:szCs w:val="24"/>
        </w:rPr>
        <w:t>değer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6B31"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274125" w:rsidRPr="00237F39">
        <w:rPr>
          <w:rFonts w:ascii="Times New Roman" w:hAnsi="Times New Roman"/>
          <w:color w:val="000000"/>
          <w:sz w:val="24"/>
          <w:szCs w:val="24"/>
        </w:rPr>
        <w:t>olarak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274125" w:rsidRPr="00237F39">
        <w:rPr>
          <w:rFonts w:ascii="Times New Roman" w:hAnsi="Times New Roman"/>
          <w:color w:val="000000"/>
          <w:sz w:val="24"/>
          <w:szCs w:val="24"/>
        </w:rPr>
        <w:t>anlamlı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274125" w:rsidRPr="00237F39">
        <w:rPr>
          <w:rFonts w:ascii="Times New Roman" w:hAnsi="Times New Roman"/>
          <w:color w:val="000000"/>
          <w:sz w:val="24"/>
          <w:szCs w:val="24"/>
        </w:rPr>
        <w:t>şekild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0F5A6F" w:rsidRPr="00237F39">
        <w:rPr>
          <w:rFonts w:ascii="Times New Roman" w:hAnsi="Times New Roman"/>
          <w:color w:val="000000"/>
          <w:sz w:val="24"/>
          <w:szCs w:val="24"/>
        </w:rPr>
        <w:t>yüksek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p&lt;0,001).</w:t>
      </w:r>
    </w:p>
    <w:p w14:paraId="41B4E7FD" w14:textId="0B5B8A81" w:rsidR="00682C5A" w:rsidRPr="00237F39" w:rsidRDefault="00682C5A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T</w:t>
      </w:r>
      <w:r w:rsidR="00343B69" w:rsidRPr="00237F39">
        <w:rPr>
          <w:rFonts w:ascii="Times New Roman" w:hAnsi="Times New Roman"/>
          <w:sz w:val="24"/>
          <w:szCs w:val="24"/>
        </w:rPr>
        <w:t>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D78BD" w:rsidRPr="00237F39">
        <w:rPr>
          <w:rFonts w:ascii="Times New Roman" w:hAnsi="Times New Roman"/>
          <w:sz w:val="24"/>
          <w:szCs w:val="24"/>
        </w:rPr>
        <w:t>eğesinde; noktalar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ö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F3978" w:rsidRPr="00237F39">
        <w:rPr>
          <w:rFonts w:ascii="Times New Roman" w:hAnsi="Times New Roman"/>
          <w:sz w:val="24"/>
          <w:szCs w:val="24"/>
        </w:rPr>
        <w:t>(B-A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tanc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rasında</w:t>
      </w:r>
      <w:r w:rsidR="00A325EC" w:rsidRPr="00237F39">
        <w:rPr>
          <w:rFonts w:ascii="Times New Roman" w:hAnsi="Times New Roman"/>
          <w:sz w:val="24"/>
          <w:szCs w:val="24"/>
        </w:rPr>
        <w:t>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325EC" w:rsidRPr="00237F39">
        <w:rPr>
          <w:rFonts w:ascii="Times New Roman" w:hAnsi="Times New Roman"/>
          <w:sz w:val="24"/>
          <w:szCs w:val="24"/>
        </w:rPr>
        <w:t>tü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325EC" w:rsidRPr="00237F39">
        <w:rPr>
          <w:rFonts w:ascii="Times New Roman" w:hAnsi="Times New Roman"/>
          <w:sz w:val="24"/>
          <w:szCs w:val="24"/>
        </w:rPr>
        <w:t>bölge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325EC"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rklılı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325EC" w:rsidRPr="00237F39">
        <w:rPr>
          <w:rFonts w:ascii="Times New Roman" w:hAnsi="Times New Roman"/>
          <w:sz w:val="24"/>
          <w:szCs w:val="24"/>
        </w:rPr>
        <w:t>vardı</w:t>
      </w:r>
      <w:r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60BA5" w:rsidRPr="00237F39">
        <w:rPr>
          <w:rFonts w:ascii="Times New Roman" w:hAnsi="Times New Roman"/>
          <w:sz w:val="24"/>
          <w:szCs w:val="24"/>
        </w:rPr>
        <w:t>Sıray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60BA5"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60BA5" w:rsidRPr="00237F39">
        <w:rPr>
          <w:rFonts w:ascii="Times New Roman" w:hAnsi="Times New Roman"/>
          <w:sz w:val="24"/>
          <w:szCs w:val="24"/>
        </w:rPr>
        <w:t>edil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</w:t>
      </w:r>
      <w:r w:rsidR="00360BA5" w:rsidRPr="00237F39">
        <w:rPr>
          <w:rFonts w:ascii="Times New Roman" w:hAnsi="Times New Roman"/>
          <w:sz w:val="24"/>
          <w:szCs w:val="24"/>
        </w:rPr>
        <w:t>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72A4D" w:rsidRPr="00237F39">
        <w:rPr>
          <w:rFonts w:ascii="Times New Roman" w:hAnsi="Times New Roman"/>
          <w:sz w:val="24"/>
          <w:szCs w:val="24"/>
        </w:rPr>
        <w:t>apika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0,13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ta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0,08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orona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0,02</w:t>
      </w:r>
      <w:r w:rsidR="00CD457D">
        <w:rPr>
          <w:rFonts w:ascii="Times New Roman" w:hAnsi="Times New Roman"/>
          <w:sz w:val="24"/>
          <w:szCs w:val="24"/>
        </w:rPr>
        <w:t>’id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C303F" w:rsidRPr="00237F39">
        <w:rPr>
          <w:rFonts w:ascii="Times New Roman" w:hAnsi="Times New Roman"/>
          <w:sz w:val="24"/>
          <w:szCs w:val="24"/>
        </w:rPr>
        <w:t>(p&lt;0,001)</w:t>
      </w:r>
      <w:r w:rsidR="00072A4D" w:rsidRPr="00237F39">
        <w:rPr>
          <w:rFonts w:ascii="Times New Roman" w:hAnsi="Times New Roman"/>
          <w:sz w:val="24"/>
          <w:szCs w:val="24"/>
        </w:rPr>
        <w:t>.</w:t>
      </w:r>
    </w:p>
    <w:p w14:paraId="27563B83" w14:textId="2F24B3AC" w:rsidR="00193943" w:rsidRPr="00237F39" w:rsidRDefault="003D7C23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ölgede</w:t>
      </w:r>
      <w:r w:rsidR="00CD457D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T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M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rup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6B31" w:rsidRPr="00237F39">
        <w:rPr>
          <w:rFonts w:ascii="Times New Roman" w:hAnsi="Times New Roman"/>
          <w:sz w:val="24"/>
          <w:szCs w:val="24"/>
        </w:rPr>
        <w:t xml:space="preserve">istatistiksel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r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lunmazken</w:t>
      </w:r>
      <w:r w:rsidR="00CD457D">
        <w:rPr>
          <w:rFonts w:ascii="Times New Roman" w:hAnsi="Times New Roman"/>
          <w:sz w:val="24"/>
          <w:szCs w:val="24"/>
        </w:rPr>
        <w:t>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C24DA" w:rsidRPr="00237F39">
        <w:rPr>
          <w:rFonts w:ascii="Times New Roman" w:hAnsi="Times New Roman"/>
          <w:sz w:val="24"/>
          <w:szCs w:val="24"/>
        </w:rPr>
        <w:t>değer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93943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93943" w:rsidRPr="00237F39">
        <w:rPr>
          <w:rFonts w:ascii="Times New Roman" w:hAnsi="Times New Roman"/>
          <w:sz w:val="24"/>
          <w:szCs w:val="24"/>
        </w:rPr>
        <w:t>grubunda</w:t>
      </w:r>
      <w:r w:rsidR="00AC24DA" w:rsidRPr="00237F39">
        <w:rPr>
          <w:rFonts w:ascii="Times New Roman" w:hAnsi="Times New Roman"/>
          <w:sz w:val="24"/>
          <w:szCs w:val="24"/>
        </w:rPr>
        <w:t>kin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C24DA"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C24DA" w:rsidRPr="00237F39">
        <w:rPr>
          <w:rFonts w:ascii="Times New Roman" w:hAnsi="Times New Roman"/>
          <w:sz w:val="24"/>
          <w:szCs w:val="24"/>
        </w:rPr>
        <w:t>şeki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93943" w:rsidRPr="00237F39">
        <w:rPr>
          <w:rFonts w:ascii="Times New Roman" w:hAnsi="Times New Roman"/>
          <w:sz w:val="24"/>
          <w:szCs w:val="24"/>
        </w:rPr>
        <w:t>düşü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93943" w:rsidRPr="00237F39">
        <w:rPr>
          <w:rFonts w:ascii="Times New Roman" w:hAnsi="Times New Roman"/>
          <w:sz w:val="24"/>
          <w:szCs w:val="24"/>
        </w:rPr>
        <w:t>bulun</w:t>
      </w:r>
      <w:r w:rsidR="00CD457D">
        <w:rPr>
          <w:rFonts w:ascii="Times New Roman" w:hAnsi="Times New Roman"/>
          <w:sz w:val="24"/>
          <w:szCs w:val="24"/>
        </w:rPr>
        <w:t>d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F4953" w:rsidRPr="00237F39">
        <w:rPr>
          <w:rFonts w:ascii="Times New Roman" w:hAnsi="Times New Roman"/>
          <w:sz w:val="24"/>
          <w:szCs w:val="24"/>
        </w:rPr>
        <w:t>(p&lt;0,001).</w:t>
      </w:r>
    </w:p>
    <w:p w14:paraId="3518C8C0" w14:textId="56B66A9C" w:rsidR="003D7C23" w:rsidRPr="00237F39" w:rsidRDefault="00F56735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Ort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ölge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T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M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12058"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12058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12058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4332" w:rsidRPr="00237F39">
        <w:rPr>
          <w:rFonts w:ascii="Times New Roman" w:hAnsi="Times New Roman"/>
          <w:sz w:val="24"/>
          <w:szCs w:val="24"/>
        </w:rPr>
        <w:t>gru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12058" w:rsidRPr="00237F39">
        <w:rPr>
          <w:rFonts w:ascii="Times New Roman" w:hAnsi="Times New Roman"/>
          <w:sz w:val="24"/>
          <w:szCs w:val="24"/>
        </w:rPr>
        <w:t>arasında</w:t>
      </w:r>
      <w:r w:rsidR="00DF54D6" w:rsidRPr="00237F39">
        <w:rPr>
          <w:rFonts w:ascii="Times New Roman" w:hAnsi="Times New Roman"/>
          <w:sz w:val="24"/>
          <w:szCs w:val="24"/>
        </w:rPr>
        <w:t xml:space="preserve"> istatistiksel </w:t>
      </w:r>
      <w:r w:rsidR="00034332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12058"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4332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4332" w:rsidRPr="00237F39">
        <w:rPr>
          <w:rFonts w:ascii="Times New Roman" w:hAnsi="Times New Roman"/>
          <w:sz w:val="24"/>
          <w:szCs w:val="24"/>
        </w:rPr>
        <w:t>far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4332" w:rsidRPr="00237F39">
        <w:rPr>
          <w:rFonts w:ascii="Times New Roman" w:hAnsi="Times New Roman"/>
          <w:sz w:val="24"/>
          <w:szCs w:val="24"/>
        </w:rPr>
        <w:t>var</w:t>
      </w:r>
      <w:r w:rsidR="00C46100" w:rsidRPr="00237F39">
        <w:rPr>
          <w:rFonts w:ascii="Times New Roman" w:hAnsi="Times New Roman"/>
          <w:sz w:val="24"/>
          <w:szCs w:val="24"/>
        </w:rPr>
        <w:t>dı</w:t>
      </w:r>
      <w:r w:rsidR="00CD457D">
        <w:rPr>
          <w:rFonts w:ascii="Times New Roman" w:hAnsi="Times New Roman"/>
          <w:sz w:val="24"/>
          <w:szCs w:val="24"/>
        </w:rPr>
        <w:t xml:space="preserve"> </w:t>
      </w:r>
      <w:r w:rsidR="00C46100" w:rsidRPr="00237F39">
        <w:rPr>
          <w:rFonts w:ascii="Times New Roman" w:hAnsi="Times New Roman"/>
          <w:sz w:val="24"/>
          <w:szCs w:val="24"/>
        </w:rPr>
        <w:t>(p&lt;0,001)</w:t>
      </w:r>
      <w:r w:rsidR="0049603F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603F" w:rsidRPr="00237F39">
        <w:rPr>
          <w:rFonts w:ascii="Times New Roman" w:hAnsi="Times New Roman"/>
          <w:sz w:val="24"/>
          <w:szCs w:val="24"/>
        </w:rPr>
        <w:t>O</w:t>
      </w:r>
      <w:r w:rsidR="00C46100" w:rsidRPr="00237F39">
        <w:rPr>
          <w:rFonts w:ascii="Times New Roman" w:hAnsi="Times New Roman"/>
          <w:sz w:val="24"/>
          <w:szCs w:val="24"/>
        </w:rPr>
        <w:t>rt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46100" w:rsidRPr="00237F39">
        <w:rPr>
          <w:rFonts w:ascii="Times New Roman" w:hAnsi="Times New Roman"/>
          <w:sz w:val="24"/>
          <w:szCs w:val="24"/>
        </w:rPr>
        <w:t>bölge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46100" w:rsidRPr="00237F39">
        <w:rPr>
          <w:rFonts w:ascii="Times New Roman" w:hAnsi="Times New Roman"/>
          <w:sz w:val="24"/>
          <w:szCs w:val="24"/>
        </w:rPr>
        <w:t>di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46100" w:rsidRPr="00237F39">
        <w:rPr>
          <w:rFonts w:ascii="Times New Roman" w:hAnsi="Times New Roman"/>
          <w:sz w:val="24"/>
          <w:szCs w:val="24"/>
        </w:rPr>
        <w:t>grup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46100"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F54D6" w:rsidRPr="00237F39">
        <w:rPr>
          <w:rFonts w:ascii="Times New Roman" w:hAnsi="Times New Roman"/>
          <w:sz w:val="24"/>
          <w:szCs w:val="24"/>
        </w:rPr>
        <w:t xml:space="preserve">istatistiksel </w:t>
      </w:r>
      <w:r w:rsidR="0049603F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603F"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603F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46100" w:rsidRPr="00237F39">
        <w:rPr>
          <w:rFonts w:ascii="Times New Roman" w:hAnsi="Times New Roman"/>
          <w:sz w:val="24"/>
          <w:szCs w:val="24"/>
        </w:rPr>
        <w:t>far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46100" w:rsidRPr="00237F39">
        <w:rPr>
          <w:rFonts w:ascii="Times New Roman" w:hAnsi="Times New Roman"/>
          <w:sz w:val="24"/>
          <w:szCs w:val="24"/>
        </w:rPr>
        <w:t>yokt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46100" w:rsidRPr="00237F39">
        <w:rPr>
          <w:rFonts w:ascii="Times New Roman" w:hAnsi="Times New Roman"/>
          <w:sz w:val="24"/>
          <w:szCs w:val="24"/>
        </w:rPr>
        <w:t>(p</w:t>
      </w:r>
      <w:r w:rsidR="00523510" w:rsidRPr="00237F39">
        <w:rPr>
          <w:rFonts w:ascii="Times New Roman" w:hAnsi="Times New Roman"/>
          <w:sz w:val="24"/>
          <w:szCs w:val="24"/>
        </w:rPr>
        <w:t>&gt;</w:t>
      </w:r>
      <w:r w:rsidR="00C46100" w:rsidRPr="00237F39">
        <w:rPr>
          <w:rFonts w:ascii="Times New Roman" w:hAnsi="Times New Roman"/>
          <w:sz w:val="24"/>
          <w:szCs w:val="24"/>
        </w:rPr>
        <w:t>0,05).</w:t>
      </w:r>
    </w:p>
    <w:p w14:paraId="3EC95C27" w14:textId="592177A1" w:rsidR="00CB66CF" w:rsidRPr="00237F39" w:rsidRDefault="00CB66CF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Koro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ölge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T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M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D402B"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D402B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D402B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D402B" w:rsidRPr="00237F39">
        <w:rPr>
          <w:rFonts w:ascii="Times New Roman" w:hAnsi="Times New Roman"/>
          <w:sz w:val="24"/>
          <w:szCs w:val="24"/>
        </w:rPr>
        <w:t>gru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D402B"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F54D6"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D402B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D402B"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D402B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D402B" w:rsidRPr="00237F39">
        <w:rPr>
          <w:rFonts w:ascii="Times New Roman" w:hAnsi="Times New Roman"/>
          <w:sz w:val="24"/>
          <w:szCs w:val="24"/>
        </w:rPr>
        <w:t>far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D402B" w:rsidRPr="00237F39">
        <w:rPr>
          <w:rFonts w:ascii="Times New Roman" w:hAnsi="Times New Roman"/>
          <w:sz w:val="24"/>
          <w:szCs w:val="24"/>
        </w:rPr>
        <w:t>var</w:t>
      </w:r>
      <w:r w:rsidR="00523510" w:rsidRPr="00237F39">
        <w:rPr>
          <w:rFonts w:ascii="Times New Roman" w:hAnsi="Times New Roman"/>
          <w:sz w:val="24"/>
          <w:szCs w:val="24"/>
        </w:rPr>
        <w:t>d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23510" w:rsidRPr="00237F39">
        <w:rPr>
          <w:rFonts w:ascii="Times New Roman" w:hAnsi="Times New Roman"/>
          <w:sz w:val="24"/>
          <w:szCs w:val="24"/>
        </w:rPr>
        <w:t>(p&lt;0,001)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B378D" w:rsidRPr="00237F39">
        <w:rPr>
          <w:rFonts w:ascii="Times New Roman" w:hAnsi="Times New Roman"/>
          <w:sz w:val="24"/>
          <w:szCs w:val="24"/>
        </w:rPr>
        <w:t>Di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B378D" w:rsidRPr="00237F39">
        <w:rPr>
          <w:rFonts w:ascii="Times New Roman" w:hAnsi="Times New Roman"/>
          <w:sz w:val="24"/>
          <w:szCs w:val="24"/>
        </w:rPr>
        <w:t>grup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D402B"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F54D6"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D402B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D402B"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D402B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D402B" w:rsidRPr="00237F39">
        <w:rPr>
          <w:rFonts w:ascii="Times New Roman" w:hAnsi="Times New Roman"/>
          <w:sz w:val="24"/>
          <w:szCs w:val="24"/>
        </w:rPr>
        <w:t>far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D402B" w:rsidRPr="00237F39">
        <w:rPr>
          <w:rFonts w:ascii="Times New Roman" w:hAnsi="Times New Roman"/>
          <w:sz w:val="24"/>
          <w:szCs w:val="24"/>
        </w:rPr>
        <w:t>yokt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D402B" w:rsidRPr="00237F39">
        <w:rPr>
          <w:rFonts w:ascii="Times New Roman" w:hAnsi="Times New Roman"/>
          <w:sz w:val="24"/>
          <w:szCs w:val="24"/>
        </w:rPr>
        <w:t>(p</w:t>
      </w:r>
      <w:r w:rsidR="00523510" w:rsidRPr="00237F39">
        <w:rPr>
          <w:rFonts w:ascii="Times New Roman" w:hAnsi="Times New Roman"/>
          <w:sz w:val="24"/>
          <w:szCs w:val="24"/>
        </w:rPr>
        <w:t>&gt;</w:t>
      </w:r>
      <w:r w:rsidR="002D402B" w:rsidRPr="00237F39">
        <w:rPr>
          <w:rFonts w:ascii="Times New Roman" w:hAnsi="Times New Roman"/>
          <w:sz w:val="24"/>
          <w:szCs w:val="24"/>
        </w:rPr>
        <w:t>0,05)</w:t>
      </w:r>
      <w:r w:rsidR="00EB378D" w:rsidRPr="00237F39">
        <w:rPr>
          <w:rFonts w:ascii="Times New Roman" w:hAnsi="Times New Roman"/>
          <w:sz w:val="24"/>
          <w:szCs w:val="24"/>
        </w:rPr>
        <w:t>.</w:t>
      </w:r>
    </w:p>
    <w:p w14:paraId="1E2AD2BF" w14:textId="680884B7" w:rsidR="008B4703" w:rsidRPr="00237F39" w:rsidRDefault="00443B34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lastRenderedPageBreak/>
        <w:t>Eğe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opla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64E42" w:rsidRPr="00237F39">
        <w:rPr>
          <w:rFonts w:ascii="Times New Roman" w:hAnsi="Times New Roman"/>
          <w:sz w:val="24"/>
          <w:szCs w:val="24"/>
        </w:rPr>
        <w:t>transpor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iktar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rşılaştırıldığ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F54D6" w:rsidRPr="00237F39">
        <w:rPr>
          <w:rFonts w:ascii="Times New Roman" w:hAnsi="Times New Roman"/>
          <w:sz w:val="24"/>
          <w:szCs w:val="24"/>
        </w:rPr>
        <w:t xml:space="preserve">istatistiksel </w:t>
      </w:r>
      <w:r w:rsidR="00292B23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92B23"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92B23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92B23" w:rsidRPr="00237F39">
        <w:rPr>
          <w:rFonts w:ascii="Times New Roman" w:hAnsi="Times New Roman"/>
          <w:sz w:val="24"/>
          <w:szCs w:val="24"/>
        </w:rPr>
        <w:t>far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92B23" w:rsidRPr="00237F39">
        <w:rPr>
          <w:rFonts w:ascii="Times New Roman" w:hAnsi="Times New Roman"/>
          <w:sz w:val="24"/>
          <w:szCs w:val="24"/>
        </w:rPr>
        <w:t>bulunma</w:t>
      </w:r>
      <w:r w:rsidR="0096224F">
        <w:rPr>
          <w:rFonts w:ascii="Times New Roman" w:hAnsi="Times New Roman"/>
          <w:sz w:val="24"/>
          <w:szCs w:val="24"/>
        </w:rPr>
        <w:t>d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92B23" w:rsidRPr="00237F39">
        <w:rPr>
          <w:rFonts w:ascii="Times New Roman" w:hAnsi="Times New Roman"/>
          <w:sz w:val="24"/>
          <w:szCs w:val="24"/>
        </w:rPr>
        <w:t>(p=0,051)</w:t>
      </w:r>
      <w:r w:rsidR="006F007B">
        <w:rPr>
          <w:rFonts w:ascii="Times New Roman" w:hAnsi="Times New Roman"/>
          <w:sz w:val="24"/>
          <w:szCs w:val="24"/>
        </w:rPr>
        <w:t>.</w:t>
      </w:r>
    </w:p>
    <w:p w14:paraId="5E6A0C4C" w14:textId="2C7F909D" w:rsidR="00131EFF" w:rsidRPr="00237F39" w:rsidRDefault="00D34781" w:rsidP="002563AE">
      <w:pPr>
        <w:pStyle w:val="Balk2"/>
      </w:pPr>
      <w:bookmarkStart w:id="65" w:name="_Toc134102418"/>
      <w:r w:rsidRPr="00237F39">
        <w:t>4.</w:t>
      </w:r>
      <w:r w:rsidR="007127F1" w:rsidRPr="00237F39">
        <w:t>6</w:t>
      </w:r>
      <w:r w:rsidRPr="00237F39">
        <w:t>.</w:t>
      </w:r>
      <w:r w:rsidR="00E4403D" w:rsidRPr="00237F39">
        <w:t xml:space="preserve"> </w:t>
      </w:r>
      <w:r w:rsidR="009415E5" w:rsidRPr="00237F39">
        <w:t>Merkezde</w:t>
      </w:r>
      <w:r w:rsidR="00E4403D" w:rsidRPr="00237F39">
        <w:t xml:space="preserve"> </w:t>
      </w:r>
      <w:r w:rsidR="006F70B3" w:rsidRPr="00237F39">
        <w:t>Kalma Oranı</w:t>
      </w:r>
      <w:bookmarkEnd w:id="65"/>
    </w:p>
    <w:p w14:paraId="3D6D3D54" w14:textId="4A091413" w:rsidR="00827034" w:rsidRPr="00237F39" w:rsidRDefault="003E3433" w:rsidP="0070395E">
      <w:pPr>
        <w:spacing w:after="360" w:line="360" w:lineRule="auto"/>
        <w:jc w:val="both"/>
        <w:rPr>
          <w:rFonts w:ascii="Times New Roman" w:hAnsi="Times New Roman"/>
          <w:b/>
          <w:bCs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Kanal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12882" w:rsidRPr="00237F39">
        <w:rPr>
          <w:rFonts w:ascii="Times New Roman" w:hAnsi="Times New Roman"/>
          <w:sz w:val="24"/>
          <w:szCs w:val="24"/>
        </w:rPr>
        <w:t>uzaklaştır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ad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iktar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duğ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raftak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z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raftak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ölünmesiy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esaplanmıştır.</w:t>
      </w:r>
    </w:p>
    <w:p w14:paraId="0BEBA848" w14:textId="38DABA64" w:rsidR="00B0608F" w:rsidRPr="00237F39" w:rsidRDefault="00F96D57" w:rsidP="006F70B3">
      <w:pPr>
        <w:pStyle w:val="izelgeler"/>
      </w:pPr>
      <w:bookmarkStart w:id="66" w:name="_Toc134100057"/>
      <w:r w:rsidRPr="00237F39">
        <w:t xml:space="preserve">Çizelge </w:t>
      </w:r>
      <w:fldSimple w:instr=" STYLEREF 1 \s ">
        <w:r w:rsidR="00CC711F" w:rsidRPr="00237F39">
          <w:rPr>
            <w:noProof/>
          </w:rPr>
          <w:t>4</w:t>
        </w:r>
      </w:fldSimple>
      <w:r w:rsidR="00DC2C30" w:rsidRPr="00237F39">
        <w:t>.</w:t>
      </w:r>
      <w:fldSimple w:instr=" SEQ Çizelge \* ARABIC \s 1 ">
        <w:r w:rsidR="00CC711F" w:rsidRPr="00237F39">
          <w:rPr>
            <w:noProof/>
          </w:rPr>
          <w:t>7</w:t>
        </w:r>
      </w:fldSimple>
      <w:r w:rsidRPr="00237F39">
        <w:t>.</w:t>
      </w:r>
      <w:r w:rsidRPr="00237F39">
        <w:tab/>
      </w:r>
      <w:r w:rsidR="00B0608F" w:rsidRPr="00237F39">
        <w:t>Az/Çok</w:t>
      </w:r>
      <w:r w:rsidR="00E4403D" w:rsidRPr="00237F39">
        <w:t xml:space="preserve"> </w:t>
      </w:r>
      <w:r w:rsidR="00B0608F" w:rsidRPr="00237F39">
        <w:t>değerlerinin</w:t>
      </w:r>
      <w:r w:rsidR="00E4403D" w:rsidRPr="00237F39">
        <w:t xml:space="preserve"> </w:t>
      </w:r>
      <w:r w:rsidR="00B0608F" w:rsidRPr="00237F39">
        <w:t>eğe</w:t>
      </w:r>
      <w:r w:rsidR="00E4403D" w:rsidRPr="00237F39">
        <w:t xml:space="preserve"> </w:t>
      </w:r>
      <w:r w:rsidR="00B0608F" w:rsidRPr="00237F39">
        <w:t>ve</w:t>
      </w:r>
      <w:r w:rsidR="00E4403D" w:rsidRPr="00237F39">
        <w:t xml:space="preserve"> </w:t>
      </w:r>
      <w:r w:rsidR="00B0608F" w:rsidRPr="00237F39">
        <w:t>noktaya</w:t>
      </w:r>
      <w:r w:rsidR="00E4403D" w:rsidRPr="00237F39">
        <w:t xml:space="preserve"> </w:t>
      </w:r>
      <w:r w:rsidR="00B0608F" w:rsidRPr="00237F39">
        <w:t>göre</w:t>
      </w:r>
      <w:r w:rsidR="00E4403D" w:rsidRPr="00237F39">
        <w:t xml:space="preserve"> </w:t>
      </w:r>
      <w:r w:rsidR="00B0608F" w:rsidRPr="00237F39">
        <w:t>karşılaştırılması</w:t>
      </w:r>
      <w:bookmarkEnd w:id="66"/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216"/>
        <w:gridCol w:w="2786"/>
        <w:gridCol w:w="2786"/>
      </w:tblGrid>
      <w:tr w:rsidR="00B0608F" w:rsidRPr="00237F39" w14:paraId="657416CE" w14:textId="77777777" w:rsidTr="006F70B3">
        <w:trPr>
          <w:trHeight w:val="397"/>
        </w:trPr>
        <w:tc>
          <w:tcPr>
            <w:tcW w:w="183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A39703" w14:textId="5AA60D8A" w:rsidR="00B0608F" w:rsidRPr="00237F39" w:rsidRDefault="00B0608F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E54B86" w14:textId="77777777" w:rsidR="00B0608F" w:rsidRPr="00237F39" w:rsidRDefault="00B0608F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Q</w:t>
            </w:r>
          </w:p>
        </w:tc>
        <w:tc>
          <w:tcPr>
            <w:tcW w:w="158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8F09B5" w14:textId="77777777" w:rsidR="00B0608F" w:rsidRPr="00237F39" w:rsidRDefault="00B0608F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p</w:t>
            </w:r>
          </w:p>
        </w:tc>
      </w:tr>
      <w:tr w:rsidR="00B0608F" w:rsidRPr="00237F39" w14:paraId="58CBD7DB" w14:textId="77777777" w:rsidTr="006F70B3">
        <w:trPr>
          <w:trHeight w:val="397"/>
        </w:trPr>
        <w:tc>
          <w:tcPr>
            <w:tcW w:w="18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9BC390" w14:textId="77777777" w:rsidR="00B0608F" w:rsidRPr="00237F39" w:rsidRDefault="00B0608F" w:rsidP="006F70B3">
            <w:pPr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Eğe</w:t>
            </w:r>
          </w:p>
        </w:tc>
        <w:tc>
          <w:tcPr>
            <w:tcW w:w="1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AA4647" w14:textId="77777777" w:rsidR="00B0608F" w:rsidRPr="00237F39" w:rsidRDefault="00B0608F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19,211</w:t>
            </w:r>
          </w:p>
        </w:tc>
        <w:tc>
          <w:tcPr>
            <w:tcW w:w="1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56D8E7" w14:textId="77777777" w:rsidR="00B0608F" w:rsidRPr="00237F39" w:rsidRDefault="00B0608F" w:rsidP="006F70B3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</w:rPr>
              <w:t>&lt;0,001</w:t>
            </w:r>
          </w:p>
        </w:tc>
      </w:tr>
      <w:tr w:rsidR="00B0608F" w:rsidRPr="00237F39" w14:paraId="318EB7CE" w14:textId="77777777" w:rsidTr="006F70B3">
        <w:trPr>
          <w:trHeight w:val="397"/>
        </w:trPr>
        <w:tc>
          <w:tcPr>
            <w:tcW w:w="18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24C068" w14:textId="77777777" w:rsidR="00B0608F" w:rsidRPr="00237F39" w:rsidRDefault="00B0608F" w:rsidP="006F70B3">
            <w:pPr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Nokta</w:t>
            </w:r>
          </w:p>
        </w:tc>
        <w:tc>
          <w:tcPr>
            <w:tcW w:w="1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F62A13" w14:textId="77777777" w:rsidR="00B0608F" w:rsidRPr="00237F39" w:rsidRDefault="00B0608F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109,271</w:t>
            </w:r>
          </w:p>
        </w:tc>
        <w:tc>
          <w:tcPr>
            <w:tcW w:w="15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B90202" w14:textId="77777777" w:rsidR="00B0608F" w:rsidRPr="00237F39" w:rsidRDefault="00B0608F" w:rsidP="006F70B3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</w:rPr>
              <w:t>&lt;0,001</w:t>
            </w:r>
          </w:p>
        </w:tc>
      </w:tr>
      <w:tr w:rsidR="00B0608F" w:rsidRPr="00237F39" w14:paraId="2D9B4FC7" w14:textId="77777777" w:rsidTr="006F70B3">
        <w:trPr>
          <w:trHeight w:val="397"/>
        </w:trPr>
        <w:tc>
          <w:tcPr>
            <w:tcW w:w="183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2E32B4" w14:textId="77777777" w:rsidR="00B0608F" w:rsidRPr="00237F39" w:rsidRDefault="00B0608F" w:rsidP="006F70B3">
            <w:pPr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Eğe*Nokta</w:t>
            </w:r>
          </w:p>
        </w:tc>
        <w:tc>
          <w:tcPr>
            <w:tcW w:w="158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5BFE34" w14:textId="77777777" w:rsidR="00B0608F" w:rsidRPr="00237F39" w:rsidRDefault="00B0608F" w:rsidP="006F70B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59,475</w:t>
            </w:r>
          </w:p>
        </w:tc>
        <w:tc>
          <w:tcPr>
            <w:tcW w:w="158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33F06C" w14:textId="77777777" w:rsidR="00B0608F" w:rsidRPr="00237F39" w:rsidRDefault="00B0608F" w:rsidP="006F70B3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</w:rPr>
              <w:t>&lt;0,001</w:t>
            </w:r>
          </w:p>
        </w:tc>
      </w:tr>
    </w:tbl>
    <w:p w14:paraId="3A505864" w14:textId="6E659B92" w:rsidR="00B0608F" w:rsidRPr="00237F39" w:rsidRDefault="00B0608F" w:rsidP="006F70B3">
      <w:pPr>
        <w:pStyle w:val="Altyaz"/>
      </w:pPr>
      <w:r w:rsidRPr="00237F39">
        <w:t>Q:</w:t>
      </w:r>
      <w:r w:rsidR="00E4403D" w:rsidRPr="00237F39">
        <w:t xml:space="preserve"> </w:t>
      </w:r>
      <w:r w:rsidRPr="00237F39">
        <w:t>İki</w:t>
      </w:r>
      <w:r w:rsidR="00E4403D" w:rsidRPr="00237F39">
        <w:t xml:space="preserve"> </w:t>
      </w:r>
      <w:r w:rsidRPr="00237F39">
        <w:t>Yönlü</w:t>
      </w:r>
      <w:r w:rsidR="00E4403D" w:rsidRPr="00237F39">
        <w:t xml:space="preserve"> </w:t>
      </w:r>
      <w:r w:rsidRPr="00237F39">
        <w:t>ROBUST</w:t>
      </w:r>
      <w:r w:rsidR="00E4403D" w:rsidRPr="00237F39">
        <w:t xml:space="preserve"> </w:t>
      </w:r>
      <w:r w:rsidRPr="00237F39">
        <w:t>ANOVA</w:t>
      </w:r>
      <w:r w:rsidR="00E4403D" w:rsidRPr="00237F39">
        <w:t xml:space="preserve"> </w:t>
      </w:r>
      <w:r w:rsidRPr="00237F39">
        <w:t>Test</w:t>
      </w:r>
      <w:r w:rsidR="00E4403D" w:rsidRPr="00237F39">
        <w:t xml:space="preserve"> </w:t>
      </w:r>
      <w:r w:rsidRPr="00237F39">
        <w:t>İstatistiği</w:t>
      </w:r>
    </w:p>
    <w:p w14:paraId="68789F7E" w14:textId="0AE92E2F" w:rsidR="006F007B" w:rsidRDefault="006F007B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4B61DE">
        <w:rPr>
          <w:rFonts w:ascii="Times New Roman" w:hAnsi="Times New Roman"/>
          <w:sz w:val="24"/>
          <w:szCs w:val="24"/>
          <w:highlight w:val="yellow"/>
        </w:rPr>
        <w:t>Çizelge 4.</w:t>
      </w:r>
      <w:r>
        <w:rPr>
          <w:rFonts w:ascii="Times New Roman" w:hAnsi="Times New Roman"/>
          <w:sz w:val="24"/>
          <w:szCs w:val="24"/>
          <w:highlight w:val="yellow"/>
        </w:rPr>
        <w:t>8</w:t>
      </w:r>
      <w:r w:rsidRPr="004B61DE">
        <w:rPr>
          <w:rFonts w:ascii="Times New Roman" w:hAnsi="Times New Roman"/>
          <w:sz w:val="24"/>
          <w:szCs w:val="24"/>
          <w:highlight w:val="yellow"/>
        </w:rPr>
        <w:t xml:space="preserve">’de gruplar arasındaki ilişki </w:t>
      </w:r>
      <w:r>
        <w:rPr>
          <w:rFonts w:ascii="Times New Roman" w:hAnsi="Times New Roman"/>
          <w:sz w:val="24"/>
          <w:szCs w:val="24"/>
          <w:highlight w:val="yellow"/>
        </w:rPr>
        <w:t>gösterildi</w:t>
      </w:r>
      <w:r w:rsidRPr="004B61DE">
        <w:rPr>
          <w:rFonts w:ascii="Times New Roman" w:hAnsi="Times New Roman"/>
          <w:sz w:val="24"/>
          <w:szCs w:val="24"/>
          <w:highlight w:val="yellow"/>
        </w:rPr>
        <w:t>.</w:t>
      </w:r>
    </w:p>
    <w:p w14:paraId="08F01882" w14:textId="29D8426A" w:rsidR="00760CFC" w:rsidRPr="00237F39" w:rsidRDefault="00B0608F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tki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z/ço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tanc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zer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lu</w:t>
      </w:r>
      <w:r w:rsidR="00A8085F">
        <w:rPr>
          <w:rFonts w:ascii="Times New Roman" w:hAnsi="Times New Roman"/>
          <w:sz w:val="24"/>
          <w:szCs w:val="24"/>
        </w:rPr>
        <w:t xml:space="preserve">ndu. </w:t>
      </w:r>
      <w:r w:rsidRPr="00237F39">
        <w:rPr>
          <w:rFonts w:ascii="Times New Roman" w:hAnsi="Times New Roman"/>
          <w:sz w:val="24"/>
          <w:szCs w:val="24"/>
        </w:rPr>
        <w:t>T</w:t>
      </w:r>
      <w:r w:rsidR="00A8085F">
        <w:rPr>
          <w:rFonts w:ascii="Times New Roman" w:hAnsi="Times New Roman"/>
          <w:sz w:val="24"/>
          <w:szCs w:val="24"/>
        </w:rPr>
        <w:t>-</w:t>
      </w:r>
      <w:r w:rsidRPr="00237F39">
        <w:rPr>
          <w:rFonts w:ascii="Times New Roman" w:hAnsi="Times New Roman"/>
          <w:sz w:val="24"/>
          <w:szCs w:val="24"/>
        </w:rPr>
        <w:t>E</w:t>
      </w:r>
      <w:r w:rsidR="00A8085F">
        <w:rPr>
          <w:rFonts w:ascii="Times New Roman" w:hAnsi="Times New Roman"/>
          <w:sz w:val="24"/>
          <w:szCs w:val="24"/>
        </w:rPr>
        <w:t>ndo M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s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z/ço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tanc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0,69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W</w:t>
      </w:r>
      <w:r w:rsidR="00A8085F">
        <w:rPr>
          <w:rFonts w:ascii="Times New Roman" w:hAnsi="Times New Roman"/>
          <w:sz w:val="24"/>
          <w:szCs w:val="24"/>
        </w:rPr>
        <w:t>aveOne 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s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0,67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</w:t>
      </w:r>
      <w:r w:rsidR="00A8085F">
        <w:rPr>
          <w:rFonts w:ascii="Times New Roman" w:hAnsi="Times New Roman"/>
          <w:sz w:val="24"/>
          <w:szCs w:val="24"/>
        </w:rPr>
        <w:t>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s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0,44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il</w:t>
      </w:r>
      <w:r w:rsidR="0096224F">
        <w:rPr>
          <w:rFonts w:ascii="Times New Roman" w:hAnsi="Times New Roman"/>
          <w:sz w:val="24"/>
          <w:szCs w:val="24"/>
        </w:rPr>
        <w:t>d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</w:t>
      </w:r>
      <w:r w:rsidR="00A8085F">
        <w:rPr>
          <w:rFonts w:ascii="Times New Roman" w:hAnsi="Times New Roman"/>
          <w:sz w:val="24"/>
          <w:szCs w:val="24"/>
        </w:rPr>
        <w:t>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sin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il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onuç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F54D6"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60CFC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60CFC"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60CFC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60CFC" w:rsidRPr="00237F39">
        <w:rPr>
          <w:rFonts w:ascii="Times New Roman" w:hAnsi="Times New Roman"/>
          <w:sz w:val="24"/>
          <w:szCs w:val="24"/>
        </w:rPr>
        <w:t>fark</w:t>
      </w:r>
      <w:r w:rsidR="00D710E8" w:rsidRPr="00237F39">
        <w:rPr>
          <w:rFonts w:ascii="Times New Roman" w:hAnsi="Times New Roman"/>
          <w:sz w:val="24"/>
          <w:szCs w:val="24"/>
        </w:rPr>
        <w:t>lılı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10E8" w:rsidRPr="00237F39">
        <w:rPr>
          <w:rFonts w:ascii="Times New Roman" w:hAnsi="Times New Roman"/>
          <w:sz w:val="24"/>
          <w:szCs w:val="24"/>
        </w:rPr>
        <w:t>göster</w:t>
      </w:r>
      <w:r w:rsidR="0096224F">
        <w:rPr>
          <w:rFonts w:ascii="Times New Roman" w:hAnsi="Times New Roman"/>
          <w:sz w:val="24"/>
          <w:szCs w:val="24"/>
        </w:rPr>
        <w:t>d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10E8" w:rsidRPr="00237F39">
        <w:rPr>
          <w:rFonts w:ascii="Times New Roman" w:hAnsi="Times New Roman"/>
          <w:sz w:val="24"/>
          <w:szCs w:val="24"/>
        </w:rPr>
        <w:t>(p&lt;0,001).</w:t>
      </w:r>
    </w:p>
    <w:p w14:paraId="2C7D3A2C" w14:textId="1C3D8E68" w:rsidR="00555988" w:rsidRPr="00237F39" w:rsidRDefault="00B0608F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Nokt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tki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z/ço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tanc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zer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lun</w:t>
      </w:r>
      <w:r w:rsidR="0021016F">
        <w:rPr>
          <w:rFonts w:ascii="Times New Roman" w:hAnsi="Times New Roman"/>
          <w:sz w:val="24"/>
          <w:szCs w:val="24"/>
        </w:rPr>
        <w:t xml:space="preserve">du </w:t>
      </w:r>
      <w:r w:rsidRPr="00237F39">
        <w:rPr>
          <w:rFonts w:ascii="Times New Roman" w:hAnsi="Times New Roman"/>
          <w:sz w:val="24"/>
          <w:szCs w:val="24"/>
        </w:rPr>
        <w:t>(p&lt;0,001)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pika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il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tanc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0,38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ta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il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z/ço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tanc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0,62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k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orona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il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0,85</w:t>
      </w:r>
      <w:r w:rsidR="0021016F">
        <w:rPr>
          <w:rFonts w:ascii="Times New Roman" w:hAnsi="Times New Roman"/>
          <w:sz w:val="24"/>
          <w:szCs w:val="24"/>
        </w:rPr>
        <w:t>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ü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oktalar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il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birin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rklılı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öster</w:t>
      </w:r>
      <w:r w:rsidR="0021016F">
        <w:rPr>
          <w:rFonts w:ascii="Times New Roman" w:hAnsi="Times New Roman"/>
          <w:sz w:val="24"/>
          <w:szCs w:val="24"/>
        </w:rPr>
        <w:t>di</w:t>
      </w:r>
      <w:r w:rsidRPr="00237F39">
        <w:rPr>
          <w:rFonts w:ascii="Times New Roman" w:hAnsi="Times New Roman"/>
          <w:sz w:val="24"/>
          <w:szCs w:val="24"/>
        </w:rPr>
        <w:t>.</w:t>
      </w:r>
    </w:p>
    <w:p w14:paraId="337D5E5F" w14:textId="7F513464" w:rsidR="008B4703" w:rsidRPr="00237F39" w:rsidRDefault="00B0608F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Eğe*Nokt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tkileşi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z/ço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tanc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zer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lun</w:t>
      </w:r>
      <w:r w:rsidR="0021016F">
        <w:rPr>
          <w:rFonts w:ascii="Times New Roman" w:hAnsi="Times New Roman"/>
          <w:sz w:val="24"/>
          <w:szCs w:val="24"/>
        </w:rPr>
        <w:t xml:space="preserve">du </w:t>
      </w:r>
      <w:r w:rsidRPr="00237F39">
        <w:rPr>
          <w:rFonts w:ascii="Times New Roman" w:hAnsi="Times New Roman"/>
          <w:sz w:val="24"/>
          <w:szCs w:val="24"/>
        </w:rPr>
        <w:t>(p&lt;0,001)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ra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üks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tanc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0,91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s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orona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ilmişt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0,82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s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orona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il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enzerl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östermekteyk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i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tkileşimler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il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ü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ler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F54D6"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F5C5E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rklılı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öster</w:t>
      </w:r>
      <w:r w:rsidR="0021016F">
        <w:rPr>
          <w:rFonts w:ascii="Times New Roman" w:hAnsi="Times New Roman"/>
          <w:sz w:val="24"/>
          <w:szCs w:val="24"/>
        </w:rPr>
        <w:t>di</w:t>
      </w:r>
      <w:r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il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üşü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z/ço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tanc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s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0,18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s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pika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il</w:t>
      </w:r>
      <w:r w:rsidR="00170B53">
        <w:rPr>
          <w:rFonts w:ascii="Times New Roman" w:hAnsi="Times New Roman"/>
          <w:sz w:val="24"/>
          <w:szCs w:val="24"/>
        </w:rPr>
        <w:t xml:space="preserve">di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i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tkileşimler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il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ümün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F54D6"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F5C5E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rklılı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öster</w:t>
      </w:r>
      <w:r w:rsidR="00170B53">
        <w:rPr>
          <w:rFonts w:ascii="Times New Roman" w:hAnsi="Times New Roman"/>
          <w:sz w:val="24"/>
          <w:szCs w:val="24"/>
        </w:rPr>
        <w:t>di</w:t>
      </w:r>
      <w:r w:rsidRPr="00237F39">
        <w:rPr>
          <w:rFonts w:ascii="Times New Roman" w:hAnsi="Times New Roman"/>
          <w:sz w:val="24"/>
          <w:szCs w:val="24"/>
        </w:rPr>
        <w:t>.</w:t>
      </w:r>
    </w:p>
    <w:p w14:paraId="1D26956B" w14:textId="77777777" w:rsidR="002563AE" w:rsidRPr="00237F39" w:rsidRDefault="002563AE">
      <w:pPr>
        <w:spacing w:after="0" w:line="240" w:lineRule="auto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br w:type="page"/>
      </w:r>
    </w:p>
    <w:p w14:paraId="54C81E69" w14:textId="2CC530A0" w:rsidR="00B0608F" w:rsidRPr="00237F39" w:rsidRDefault="00E76A64" w:rsidP="002563AE">
      <w:pPr>
        <w:pStyle w:val="izelgeler"/>
      </w:pPr>
      <w:bookmarkStart w:id="67" w:name="_Toc134100058"/>
      <w:r w:rsidRPr="00237F39">
        <w:lastRenderedPageBreak/>
        <w:t xml:space="preserve">Çizelge </w:t>
      </w:r>
      <w:fldSimple w:instr=" STYLEREF 1 \s ">
        <w:r w:rsidR="00CC711F" w:rsidRPr="00237F39">
          <w:rPr>
            <w:noProof/>
          </w:rPr>
          <w:t>4</w:t>
        </w:r>
      </w:fldSimple>
      <w:r w:rsidR="00DC2C30" w:rsidRPr="00237F39">
        <w:t>.</w:t>
      </w:r>
      <w:fldSimple w:instr=" SEQ Çizelge \* ARABIC \s 1 ">
        <w:r w:rsidR="00CC711F" w:rsidRPr="00237F39">
          <w:rPr>
            <w:noProof/>
          </w:rPr>
          <w:t>8</w:t>
        </w:r>
      </w:fldSimple>
      <w:r w:rsidRPr="00237F39">
        <w:t>.</w:t>
      </w:r>
      <w:r w:rsidRPr="00237F39">
        <w:tab/>
      </w:r>
      <w:r w:rsidR="00B0608F" w:rsidRPr="00237F39">
        <w:t>Az/Çok</w:t>
      </w:r>
      <w:r w:rsidR="00E4403D" w:rsidRPr="00237F39">
        <w:t xml:space="preserve"> </w:t>
      </w:r>
      <w:r w:rsidR="00B0608F" w:rsidRPr="00237F39">
        <w:t>değerlerinin</w:t>
      </w:r>
      <w:r w:rsidR="00E4403D" w:rsidRPr="00237F39">
        <w:t xml:space="preserve"> </w:t>
      </w:r>
      <w:r w:rsidR="00B0608F" w:rsidRPr="00237F39">
        <w:t>eğe</w:t>
      </w:r>
      <w:r w:rsidR="00E4403D" w:rsidRPr="00237F39">
        <w:t xml:space="preserve"> </w:t>
      </w:r>
      <w:r w:rsidR="00B0608F" w:rsidRPr="00237F39">
        <w:t>ve</w:t>
      </w:r>
      <w:r w:rsidR="00E4403D" w:rsidRPr="00237F39">
        <w:t xml:space="preserve"> </w:t>
      </w:r>
      <w:r w:rsidR="00B0608F" w:rsidRPr="00237F39">
        <w:t>noktaya</w:t>
      </w:r>
      <w:r w:rsidR="00E4403D" w:rsidRPr="00237F39">
        <w:t xml:space="preserve"> </w:t>
      </w:r>
      <w:r w:rsidR="00B0608F" w:rsidRPr="00237F39">
        <w:t>göre</w:t>
      </w:r>
      <w:r w:rsidR="00E4403D" w:rsidRPr="00237F39">
        <w:t xml:space="preserve"> </w:t>
      </w:r>
      <w:r w:rsidR="00B0608F" w:rsidRPr="00237F39">
        <w:t>tanımlayıcı</w:t>
      </w:r>
      <w:r w:rsidR="00E4403D" w:rsidRPr="00237F39">
        <w:t xml:space="preserve"> </w:t>
      </w:r>
      <w:r w:rsidR="00B0608F" w:rsidRPr="00237F39">
        <w:t>istatistikleri</w:t>
      </w:r>
      <w:bookmarkEnd w:id="67"/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541"/>
        <w:gridCol w:w="1874"/>
        <w:gridCol w:w="1749"/>
        <w:gridCol w:w="1842"/>
        <w:gridCol w:w="1782"/>
      </w:tblGrid>
      <w:tr w:rsidR="00B0608F" w:rsidRPr="00237F39" w14:paraId="6A5664AA" w14:textId="77777777" w:rsidTr="002563AE">
        <w:trPr>
          <w:trHeight w:val="397"/>
        </w:trPr>
        <w:tc>
          <w:tcPr>
            <w:tcW w:w="877" w:type="pct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C437505" w14:textId="77777777" w:rsidR="00B0608F" w:rsidRPr="00237F39" w:rsidRDefault="00B0608F" w:rsidP="002563A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Eğe</w:t>
            </w:r>
          </w:p>
        </w:tc>
        <w:tc>
          <w:tcPr>
            <w:tcW w:w="3109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ECF03F" w14:textId="77777777" w:rsidR="00B0608F" w:rsidRPr="00237F39" w:rsidRDefault="00B0608F" w:rsidP="002563A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Nokta</w:t>
            </w:r>
          </w:p>
        </w:tc>
        <w:tc>
          <w:tcPr>
            <w:tcW w:w="1014" w:type="pct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6C979E7" w14:textId="77777777" w:rsidR="00B0608F" w:rsidRPr="00237F39" w:rsidRDefault="00B0608F" w:rsidP="002563A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Toplam</w:t>
            </w:r>
          </w:p>
        </w:tc>
      </w:tr>
      <w:tr w:rsidR="00B0608F" w:rsidRPr="00237F39" w14:paraId="72AA3682" w14:textId="77777777" w:rsidTr="002563AE">
        <w:trPr>
          <w:trHeight w:val="397"/>
        </w:trPr>
        <w:tc>
          <w:tcPr>
            <w:tcW w:w="877" w:type="pct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F60AE1E" w14:textId="77777777" w:rsidR="00B0608F" w:rsidRPr="00237F39" w:rsidRDefault="00B0608F" w:rsidP="002563A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06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047F02" w14:textId="77777777" w:rsidR="00B0608F" w:rsidRPr="00237F39" w:rsidRDefault="00B0608F" w:rsidP="002563A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Apikal</w:t>
            </w:r>
          </w:p>
        </w:tc>
        <w:tc>
          <w:tcPr>
            <w:tcW w:w="99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89157E" w14:textId="77777777" w:rsidR="00B0608F" w:rsidRPr="00237F39" w:rsidRDefault="00B0608F" w:rsidP="002563A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Orta</w:t>
            </w:r>
          </w:p>
        </w:tc>
        <w:tc>
          <w:tcPr>
            <w:tcW w:w="104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0A4B3B" w14:textId="77777777" w:rsidR="00B0608F" w:rsidRPr="00237F39" w:rsidRDefault="00B0608F" w:rsidP="002563A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Koronal</w:t>
            </w:r>
          </w:p>
        </w:tc>
        <w:tc>
          <w:tcPr>
            <w:tcW w:w="1014" w:type="pct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9F4E2B5" w14:textId="77777777" w:rsidR="00B0608F" w:rsidRPr="00237F39" w:rsidRDefault="00B0608F" w:rsidP="002563A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</w:tr>
      <w:tr w:rsidR="00B0608F" w:rsidRPr="00237F39" w14:paraId="68183A10" w14:textId="77777777" w:rsidTr="002563AE">
        <w:trPr>
          <w:trHeight w:val="397"/>
        </w:trPr>
        <w:tc>
          <w:tcPr>
            <w:tcW w:w="8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FA03A1" w14:textId="77777777" w:rsidR="00B0608F" w:rsidRPr="00237F39" w:rsidRDefault="00B0608F" w:rsidP="002563AE">
            <w:pPr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TE</w:t>
            </w:r>
          </w:p>
        </w:tc>
        <w:tc>
          <w:tcPr>
            <w:tcW w:w="10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69E844" w14:textId="2EBE72EF" w:rsidR="00B0608F" w:rsidRPr="00237F39" w:rsidRDefault="00B0608F" w:rsidP="002563A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37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(0,22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86)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99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005C0F" w14:textId="088291F6" w:rsidR="00B0608F" w:rsidRPr="00237F39" w:rsidRDefault="00B0608F" w:rsidP="002563A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69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(0,56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94)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10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D87FBF" w14:textId="65E56507" w:rsidR="00B0608F" w:rsidRPr="00237F39" w:rsidRDefault="00B0608F" w:rsidP="002563A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91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(0,38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97)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10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A98321" w14:textId="68E0BD56" w:rsidR="00B0608F" w:rsidRPr="00237F39" w:rsidRDefault="00B0608F" w:rsidP="002563A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69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(0,22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97)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b</w:t>
            </w:r>
          </w:p>
        </w:tc>
      </w:tr>
      <w:tr w:rsidR="00B0608F" w:rsidRPr="00237F39" w14:paraId="628C9B12" w14:textId="77777777" w:rsidTr="002563AE">
        <w:trPr>
          <w:trHeight w:val="397"/>
        </w:trPr>
        <w:tc>
          <w:tcPr>
            <w:tcW w:w="8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78770B" w14:textId="77777777" w:rsidR="00B0608F" w:rsidRPr="00237F39" w:rsidRDefault="00B0608F" w:rsidP="002563AE">
            <w:pPr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W</w:t>
            </w:r>
          </w:p>
        </w:tc>
        <w:tc>
          <w:tcPr>
            <w:tcW w:w="10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7BA4CF" w14:textId="4193EDD7" w:rsidR="00B0608F" w:rsidRPr="00237F39" w:rsidRDefault="00B0608F" w:rsidP="002563A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63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(0,27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85)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BD</w:t>
            </w:r>
          </w:p>
        </w:tc>
        <w:tc>
          <w:tcPr>
            <w:tcW w:w="99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6E5B6F" w14:textId="0A720C94" w:rsidR="00B0608F" w:rsidRPr="00237F39" w:rsidRDefault="00B0608F" w:rsidP="002563A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62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(0,41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68)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10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B6A10A" w14:textId="19580D8E" w:rsidR="00B0608F" w:rsidRPr="00237F39" w:rsidRDefault="00B0608F" w:rsidP="002563A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81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(0,67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92)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E</w:t>
            </w:r>
          </w:p>
        </w:tc>
        <w:tc>
          <w:tcPr>
            <w:tcW w:w="10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4CF62B" w14:textId="203001CD" w:rsidR="00B0608F" w:rsidRPr="00237F39" w:rsidRDefault="00B0608F" w:rsidP="002563A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67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(0,27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92)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b</w:t>
            </w:r>
          </w:p>
        </w:tc>
      </w:tr>
      <w:tr w:rsidR="00B0608F" w:rsidRPr="00237F39" w14:paraId="57FD571D" w14:textId="77777777" w:rsidTr="002563AE">
        <w:trPr>
          <w:trHeight w:val="397"/>
        </w:trPr>
        <w:tc>
          <w:tcPr>
            <w:tcW w:w="8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25FE5F" w14:textId="77777777" w:rsidR="00B0608F" w:rsidRPr="00237F39" w:rsidRDefault="00B0608F" w:rsidP="002563AE">
            <w:pPr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TR</w:t>
            </w:r>
          </w:p>
        </w:tc>
        <w:tc>
          <w:tcPr>
            <w:tcW w:w="10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9C4D85" w14:textId="1CC8AC7B" w:rsidR="00B0608F" w:rsidRPr="00237F39" w:rsidRDefault="00B0608F" w:rsidP="002563A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18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(-0,06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68)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F</w:t>
            </w:r>
          </w:p>
        </w:tc>
        <w:tc>
          <w:tcPr>
            <w:tcW w:w="99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5693F9" w14:textId="4FA06853" w:rsidR="00B0608F" w:rsidRPr="00237F39" w:rsidRDefault="00B0608F" w:rsidP="002563A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41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(0,18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77)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0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779B30" w14:textId="457781E7" w:rsidR="00B0608F" w:rsidRPr="00237F39" w:rsidRDefault="00B0608F" w:rsidP="002563A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82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(0,56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96)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CE</w:t>
            </w:r>
          </w:p>
        </w:tc>
        <w:tc>
          <w:tcPr>
            <w:tcW w:w="10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895136" w14:textId="1797FA02" w:rsidR="00B0608F" w:rsidRPr="00237F39" w:rsidRDefault="00B0608F" w:rsidP="002563A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44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(-0,06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96)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a</w:t>
            </w:r>
          </w:p>
        </w:tc>
      </w:tr>
      <w:tr w:rsidR="00B0608F" w:rsidRPr="00237F39" w14:paraId="5127C289" w14:textId="77777777" w:rsidTr="002563AE">
        <w:trPr>
          <w:trHeight w:val="397"/>
        </w:trPr>
        <w:tc>
          <w:tcPr>
            <w:tcW w:w="87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03CCDA" w14:textId="77777777" w:rsidR="00B0608F" w:rsidRPr="00237F39" w:rsidRDefault="00B0608F" w:rsidP="002563AE">
            <w:pPr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Toplam</w:t>
            </w:r>
          </w:p>
        </w:tc>
        <w:tc>
          <w:tcPr>
            <w:tcW w:w="106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D68E75" w14:textId="7C88CAE0" w:rsidR="00B0608F" w:rsidRPr="00237F39" w:rsidRDefault="00B0608F" w:rsidP="002563A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38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(-0,06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86)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99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23C804" w14:textId="60856DF9" w:rsidR="00B0608F" w:rsidRPr="00237F39" w:rsidRDefault="00B0608F" w:rsidP="002563A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62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(0,18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94)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104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BD0D0E" w14:textId="207A64D6" w:rsidR="00B0608F" w:rsidRPr="00237F39" w:rsidRDefault="00B0608F" w:rsidP="002563A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85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(0,38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97)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01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AAB67E" w14:textId="031DADFC" w:rsidR="00B0608F" w:rsidRPr="00237F39" w:rsidRDefault="00B0608F" w:rsidP="002563A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65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(-0,06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97)</w:t>
            </w:r>
          </w:p>
        </w:tc>
      </w:tr>
    </w:tbl>
    <w:p w14:paraId="794F7DDD" w14:textId="78A97ACA" w:rsidR="00AF79B3" w:rsidRPr="00237F39" w:rsidRDefault="00B0608F" w:rsidP="002563AE">
      <w:pPr>
        <w:pStyle w:val="Altyaz"/>
      </w:pPr>
      <w:r w:rsidRPr="00237F39">
        <w:t>Ortanca</w:t>
      </w:r>
      <w:r w:rsidR="00E4403D" w:rsidRPr="00237F39">
        <w:t xml:space="preserve"> </w:t>
      </w:r>
      <w:r w:rsidRPr="00237F39">
        <w:t>(minimum</w:t>
      </w:r>
      <w:r w:rsidR="00E4403D" w:rsidRPr="00237F39">
        <w:t xml:space="preserve"> </w:t>
      </w:r>
      <w:r w:rsidRPr="00237F39">
        <w:t>-maksimum);</w:t>
      </w:r>
      <w:r w:rsidR="00E4403D" w:rsidRPr="00237F39">
        <w:t xml:space="preserve"> </w:t>
      </w:r>
      <w:r w:rsidRPr="00237F39">
        <w:t>a-c:</w:t>
      </w:r>
      <w:r w:rsidR="00E4403D" w:rsidRPr="00237F39">
        <w:t xml:space="preserve"> </w:t>
      </w:r>
      <w:r w:rsidRPr="00237F39">
        <w:t>Aynı</w:t>
      </w:r>
      <w:r w:rsidR="00E4403D" w:rsidRPr="00237F39">
        <w:t xml:space="preserve"> </w:t>
      </w:r>
      <w:r w:rsidRPr="00237F39">
        <w:t>harfe</w:t>
      </w:r>
      <w:r w:rsidR="00E4403D" w:rsidRPr="00237F39">
        <w:t xml:space="preserve"> </w:t>
      </w:r>
      <w:r w:rsidRPr="00237F39">
        <w:t>sahip</w:t>
      </w:r>
      <w:r w:rsidR="00E4403D" w:rsidRPr="00237F39">
        <w:t xml:space="preserve"> </w:t>
      </w:r>
      <w:r w:rsidRPr="00237F39">
        <w:t>ana</w:t>
      </w:r>
      <w:r w:rsidR="00E4403D" w:rsidRPr="00237F39">
        <w:t xml:space="preserve"> </w:t>
      </w:r>
      <w:r w:rsidRPr="00237F39">
        <w:t>etkiler</w:t>
      </w:r>
      <w:r w:rsidR="00E4403D" w:rsidRPr="00237F39">
        <w:t xml:space="preserve"> </w:t>
      </w:r>
      <w:r w:rsidRPr="00237F39">
        <w:t>arasında</w:t>
      </w:r>
      <w:r w:rsidR="00E4403D" w:rsidRPr="00237F39">
        <w:t xml:space="preserve"> </w:t>
      </w:r>
      <w:r w:rsidRPr="00237F39">
        <w:t>bir</w:t>
      </w:r>
      <w:r w:rsidR="00E4403D" w:rsidRPr="00237F39">
        <w:t xml:space="preserve"> </w:t>
      </w:r>
      <w:r w:rsidRPr="00237F39">
        <w:t>fark</w:t>
      </w:r>
      <w:r w:rsidR="00E4403D" w:rsidRPr="00237F39">
        <w:t xml:space="preserve"> </w:t>
      </w:r>
      <w:r w:rsidRPr="00237F39">
        <w:t>yoktur;</w:t>
      </w:r>
      <w:r w:rsidR="00E4403D" w:rsidRPr="00237F39">
        <w:t xml:space="preserve"> </w:t>
      </w:r>
      <w:r w:rsidRPr="00237F39">
        <w:t>A-F:</w:t>
      </w:r>
      <w:r w:rsidR="00E4403D" w:rsidRPr="00237F39">
        <w:t xml:space="preserve"> </w:t>
      </w:r>
      <w:r w:rsidRPr="00237F39">
        <w:t>Aynı</w:t>
      </w:r>
      <w:r w:rsidR="00E4403D" w:rsidRPr="00237F39">
        <w:t xml:space="preserve"> </w:t>
      </w:r>
      <w:r w:rsidRPr="00237F39">
        <w:t>harfe</w:t>
      </w:r>
      <w:r w:rsidR="00E4403D" w:rsidRPr="00237F39">
        <w:t xml:space="preserve"> </w:t>
      </w:r>
      <w:r w:rsidRPr="00237F39">
        <w:t>sahip</w:t>
      </w:r>
      <w:r w:rsidR="00E4403D" w:rsidRPr="00237F39">
        <w:t xml:space="preserve"> </w:t>
      </w:r>
      <w:r w:rsidRPr="00237F39">
        <w:t>etkileşimler</w:t>
      </w:r>
      <w:r w:rsidR="00E4403D" w:rsidRPr="00237F39">
        <w:t xml:space="preserve"> </w:t>
      </w:r>
      <w:r w:rsidRPr="00237F39">
        <w:t>arasında</w:t>
      </w:r>
      <w:r w:rsidR="00E4403D" w:rsidRPr="00237F39">
        <w:t xml:space="preserve"> </w:t>
      </w:r>
      <w:r w:rsidRPr="00237F39">
        <w:t>bir</w:t>
      </w:r>
      <w:r w:rsidR="00E4403D" w:rsidRPr="00237F39">
        <w:t xml:space="preserve"> </w:t>
      </w:r>
      <w:r w:rsidRPr="00237F39">
        <w:t>fark</w:t>
      </w:r>
      <w:r w:rsidR="00E4403D" w:rsidRPr="00237F39">
        <w:t xml:space="preserve"> </w:t>
      </w:r>
      <w:r w:rsidRPr="00237F39">
        <w:t>yoktur</w:t>
      </w:r>
    </w:p>
    <w:p w14:paraId="0239C32C" w14:textId="50A74856" w:rsidR="00BA4BFD" w:rsidRPr="00237F39" w:rsidRDefault="00BA4BFD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Bulun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0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26C4F" w:rsidRPr="00237F39">
        <w:rPr>
          <w:rFonts w:ascii="Times New Roman" w:hAnsi="Times New Roman"/>
          <w:sz w:val="24"/>
          <w:szCs w:val="24"/>
        </w:rPr>
        <w:t>il</w:t>
      </w:r>
      <w:r w:rsidR="00170B53">
        <w:rPr>
          <w:rFonts w:ascii="Times New Roman" w:hAnsi="Times New Roman"/>
          <w:sz w:val="24"/>
          <w:szCs w:val="24"/>
        </w:rPr>
        <w:t>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26C4F" w:rsidRPr="00237F39">
        <w:rPr>
          <w:rFonts w:ascii="Times New Roman" w:hAnsi="Times New Roman"/>
          <w:sz w:val="24"/>
          <w:szCs w:val="24"/>
        </w:rPr>
        <w:t>1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26C4F" w:rsidRPr="00237F39">
        <w:rPr>
          <w:rFonts w:ascii="Times New Roman" w:hAnsi="Times New Roman"/>
          <w:sz w:val="24"/>
          <w:szCs w:val="24"/>
        </w:rPr>
        <w:t>arasındadı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E0FA3"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E0FA3" w:rsidRPr="00237F39">
        <w:rPr>
          <w:rFonts w:ascii="Times New Roman" w:hAnsi="Times New Roman"/>
          <w:sz w:val="24"/>
          <w:szCs w:val="24"/>
        </w:rPr>
        <w:t>edil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E0FA3" w:rsidRPr="00237F39">
        <w:rPr>
          <w:rFonts w:ascii="Times New Roman" w:hAnsi="Times New Roman"/>
          <w:sz w:val="24"/>
          <w:szCs w:val="24"/>
        </w:rPr>
        <w:t>de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E0FA3" w:rsidRPr="00237F39">
        <w:rPr>
          <w:rFonts w:ascii="Times New Roman" w:hAnsi="Times New Roman"/>
          <w:sz w:val="24"/>
          <w:szCs w:val="24"/>
        </w:rPr>
        <w:t>1’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E0FA3" w:rsidRPr="00237F39">
        <w:rPr>
          <w:rFonts w:ascii="Times New Roman" w:hAnsi="Times New Roman"/>
          <w:sz w:val="24"/>
          <w:szCs w:val="24"/>
        </w:rPr>
        <w:t>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E0FA3" w:rsidRPr="00237F39">
        <w:rPr>
          <w:rFonts w:ascii="Times New Roman" w:hAnsi="Times New Roman"/>
          <w:sz w:val="24"/>
          <w:szCs w:val="24"/>
        </w:rPr>
        <w:t>kad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E0FA3" w:rsidRPr="00237F39">
        <w:rPr>
          <w:rFonts w:ascii="Times New Roman" w:hAnsi="Times New Roman"/>
          <w:sz w:val="24"/>
          <w:szCs w:val="24"/>
        </w:rPr>
        <w:t>yakıns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E0FA3" w:rsidRPr="00237F39">
        <w:rPr>
          <w:rFonts w:ascii="Times New Roman" w:hAnsi="Times New Roman"/>
          <w:sz w:val="24"/>
          <w:szCs w:val="24"/>
        </w:rPr>
        <w:t>merkez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E0FA3" w:rsidRPr="00237F39">
        <w:rPr>
          <w:rFonts w:ascii="Times New Roman" w:hAnsi="Times New Roman"/>
          <w:sz w:val="24"/>
          <w:szCs w:val="24"/>
        </w:rPr>
        <w:t>kal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E0FA3" w:rsidRPr="00237F39">
        <w:rPr>
          <w:rFonts w:ascii="Times New Roman" w:hAnsi="Times New Roman"/>
          <w:sz w:val="24"/>
          <w:szCs w:val="24"/>
        </w:rPr>
        <w:t>oran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E0FA3" w:rsidRPr="00237F39">
        <w:rPr>
          <w:rFonts w:ascii="Times New Roman" w:hAnsi="Times New Roman"/>
          <w:sz w:val="24"/>
          <w:szCs w:val="24"/>
        </w:rPr>
        <w:t>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E0FA3" w:rsidRPr="00237F39">
        <w:rPr>
          <w:rFonts w:ascii="Times New Roman" w:hAnsi="Times New Roman"/>
          <w:sz w:val="24"/>
          <w:szCs w:val="24"/>
        </w:rPr>
        <w:t>kad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E0FA3" w:rsidRPr="00237F39">
        <w:rPr>
          <w:rFonts w:ascii="Times New Roman" w:hAnsi="Times New Roman"/>
          <w:sz w:val="24"/>
          <w:szCs w:val="24"/>
        </w:rPr>
        <w:t>yüksekti</w:t>
      </w:r>
      <w:r w:rsidR="00BB007C">
        <w:rPr>
          <w:rFonts w:ascii="Times New Roman" w:hAnsi="Times New Roman"/>
          <w:sz w:val="24"/>
          <w:szCs w:val="24"/>
        </w:rPr>
        <w:t>r</w:t>
      </w:r>
      <w:r w:rsidR="002E0FA3" w:rsidRPr="00237F39">
        <w:rPr>
          <w:rFonts w:ascii="Times New Roman" w:hAnsi="Times New Roman"/>
          <w:sz w:val="24"/>
          <w:szCs w:val="24"/>
        </w:rPr>
        <w:t>.</w:t>
      </w:r>
    </w:p>
    <w:p w14:paraId="6351D21C" w14:textId="159DCCA9" w:rsidR="00E76DED" w:rsidRPr="00237F39" w:rsidRDefault="00E76DED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ölge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445F7" w:rsidRPr="00237F39">
        <w:rPr>
          <w:rFonts w:ascii="Times New Roman" w:hAnsi="Times New Roman"/>
          <w:sz w:val="24"/>
          <w:szCs w:val="24"/>
        </w:rPr>
        <w:t>tü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445F7" w:rsidRPr="00237F39">
        <w:rPr>
          <w:rFonts w:ascii="Times New Roman" w:hAnsi="Times New Roman"/>
          <w:sz w:val="24"/>
          <w:szCs w:val="24"/>
        </w:rPr>
        <w:t>grup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445F7"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F54D6"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445F7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445F7"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445F7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445F7" w:rsidRPr="00237F39">
        <w:rPr>
          <w:rFonts w:ascii="Times New Roman" w:hAnsi="Times New Roman"/>
          <w:sz w:val="24"/>
          <w:szCs w:val="24"/>
        </w:rPr>
        <w:t>far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445F7" w:rsidRPr="00237F39">
        <w:rPr>
          <w:rFonts w:ascii="Times New Roman" w:hAnsi="Times New Roman"/>
          <w:sz w:val="24"/>
          <w:szCs w:val="24"/>
        </w:rPr>
        <w:t>bulun</w:t>
      </w:r>
      <w:r w:rsidR="00BB007C">
        <w:rPr>
          <w:rFonts w:ascii="Times New Roman" w:hAnsi="Times New Roman"/>
          <w:sz w:val="24"/>
          <w:szCs w:val="24"/>
        </w:rPr>
        <w:t>d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445F7" w:rsidRPr="00237F39">
        <w:rPr>
          <w:rFonts w:ascii="Times New Roman" w:hAnsi="Times New Roman"/>
          <w:sz w:val="24"/>
          <w:szCs w:val="24"/>
        </w:rPr>
        <w:t>(p&lt;0,001)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F5586"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F5586" w:rsidRPr="00237F39">
        <w:rPr>
          <w:rFonts w:ascii="Times New Roman" w:hAnsi="Times New Roman"/>
          <w:sz w:val="24"/>
          <w:szCs w:val="24"/>
        </w:rPr>
        <w:t>yüks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F5586" w:rsidRPr="00237F39">
        <w:rPr>
          <w:rFonts w:ascii="Times New Roman" w:hAnsi="Times New Roman"/>
          <w:sz w:val="24"/>
          <w:szCs w:val="24"/>
        </w:rPr>
        <w:t>de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F5586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F5586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F5586" w:rsidRPr="00237F39">
        <w:rPr>
          <w:rFonts w:ascii="Times New Roman" w:hAnsi="Times New Roman"/>
          <w:sz w:val="24"/>
          <w:szCs w:val="24"/>
        </w:rPr>
        <w:t>grubu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F5586"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F5586" w:rsidRPr="00237F39">
        <w:rPr>
          <w:rFonts w:ascii="Times New Roman" w:hAnsi="Times New Roman"/>
          <w:sz w:val="24"/>
          <w:szCs w:val="24"/>
        </w:rPr>
        <w:t>düşü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F5586" w:rsidRPr="00237F39">
        <w:rPr>
          <w:rFonts w:ascii="Times New Roman" w:hAnsi="Times New Roman"/>
          <w:sz w:val="24"/>
          <w:szCs w:val="24"/>
        </w:rPr>
        <w:t>de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F5586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F5586" w:rsidRPr="00237F39">
        <w:rPr>
          <w:rFonts w:ascii="Times New Roman" w:hAnsi="Times New Roman"/>
          <w:sz w:val="24"/>
          <w:szCs w:val="24"/>
        </w:rPr>
        <w:t>grubu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F5586" w:rsidRPr="00237F39">
        <w:rPr>
          <w:rFonts w:ascii="Times New Roman" w:hAnsi="Times New Roman"/>
          <w:sz w:val="24"/>
          <w:szCs w:val="24"/>
        </w:rPr>
        <w:t>bulun</w:t>
      </w:r>
      <w:r w:rsidR="00BB007C">
        <w:rPr>
          <w:rFonts w:ascii="Times New Roman" w:hAnsi="Times New Roman"/>
          <w:sz w:val="24"/>
          <w:szCs w:val="24"/>
        </w:rPr>
        <w:t>du</w:t>
      </w:r>
      <w:r w:rsidR="006F5586" w:rsidRPr="00237F39">
        <w:rPr>
          <w:rFonts w:ascii="Times New Roman" w:hAnsi="Times New Roman"/>
          <w:sz w:val="24"/>
          <w:szCs w:val="24"/>
        </w:rPr>
        <w:t>.</w:t>
      </w:r>
    </w:p>
    <w:p w14:paraId="7EDAED49" w14:textId="60E9CFDE" w:rsidR="009B7B54" w:rsidRPr="00237F39" w:rsidRDefault="006F5586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Ort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ölge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ü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rup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F54D6" w:rsidRPr="00237F39">
        <w:rPr>
          <w:rFonts w:ascii="Times New Roman" w:hAnsi="Times New Roman"/>
          <w:sz w:val="24"/>
          <w:szCs w:val="24"/>
        </w:rPr>
        <w:t xml:space="preserve">istatistiksel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r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lun</w:t>
      </w:r>
      <w:r w:rsidR="00BB007C">
        <w:rPr>
          <w:rFonts w:ascii="Times New Roman" w:hAnsi="Times New Roman"/>
          <w:sz w:val="24"/>
          <w:szCs w:val="24"/>
        </w:rPr>
        <w:t>d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p&lt;0,001)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B7B54"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B7B54" w:rsidRPr="00237F39">
        <w:rPr>
          <w:rFonts w:ascii="Times New Roman" w:hAnsi="Times New Roman"/>
          <w:sz w:val="24"/>
          <w:szCs w:val="24"/>
        </w:rPr>
        <w:t>yüks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B7B54" w:rsidRPr="00237F39">
        <w:rPr>
          <w:rFonts w:ascii="Times New Roman" w:hAnsi="Times New Roman"/>
          <w:sz w:val="24"/>
          <w:szCs w:val="24"/>
        </w:rPr>
        <w:t>de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T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M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B7B54" w:rsidRPr="00237F39">
        <w:rPr>
          <w:rFonts w:ascii="Times New Roman" w:hAnsi="Times New Roman"/>
          <w:sz w:val="24"/>
          <w:szCs w:val="24"/>
        </w:rPr>
        <w:t>grubu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B7B54"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B7B54" w:rsidRPr="00237F39">
        <w:rPr>
          <w:rFonts w:ascii="Times New Roman" w:hAnsi="Times New Roman"/>
          <w:sz w:val="24"/>
          <w:szCs w:val="24"/>
        </w:rPr>
        <w:t>düşü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B7B54" w:rsidRPr="00237F39">
        <w:rPr>
          <w:rFonts w:ascii="Times New Roman" w:hAnsi="Times New Roman"/>
          <w:sz w:val="24"/>
          <w:szCs w:val="24"/>
        </w:rPr>
        <w:t>de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B7B54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B7B54" w:rsidRPr="00237F39">
        <w:rPr>
          <w:rFonts w:ascii="Times New Roman" w:hAnsi="Times New Roman"/>
          <w:sz w:val="24"/>
          <w:szCs w:val="24"/>
        </w:rPr>
        <w:t>grubu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B7B54" w:rsidRPr="00237F39">
        <w:rPr>
          <w:rFonts w:ascii="Times New Roman" w:hAnsi="Times New Roman"/>
          <w:sz w:val="24"/>
          <w:szCs w:val="24"/>
        </w:rPr>
        <w:t>bulun</w:t>
      </w:r>
      <w:r w:rsidR="00BB007C">
        <w:rPr>
          <w:rFonts w:ascii="Times New Roman" w:hAnsi="Times New Roman"/>
          <w:sz w:val="24"/>
          <w:szCs w:val="24"/>
        </w:rPr>
        <w:t>du</w:t>
      </w:r>
      <w:r w:rsidR="009B7B54" w:rsidRPr="00237F39">
        <w:rPr>
          <w:rFonts w:ascii="Times New Roman" w:hAnsi="Times New Roman"/>
          <w:sz w:val="24"/>
          <w:szCs w:val="24"/>
        </w:rPr>
        <w:t>.</w:t>
      </w:r>
    </w:p>
    <w:p w14:paraId="6DE278CA" w14:textId="4107E6DC" w:rsidR="007911AA" w:rsidRPr="00237F39" w:rsidRDefault="009B7B54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Koro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ölge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T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M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911AA" w:rsidRPr="00237F39">
        <w:rPr>
          <w:rFonts w:ascii="Times New Roman" w:hAnsi="Times New Roman"/>
          <w:sz w:val="24"/>
          <w:szCs w:val="24"/>
        </w:rPr>
        <w:t>gru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911AA"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911AA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911AA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911AA" w:rsidRPr="00237F39">
        <w:rPr>
          <w:rFonts w:ascii="Times New Roman" w:hAnsi="Times New Roman"/>
          <w:sz w:val="24"/>
          <w:szCs w:val="24"/>
        </w:rPr>
        <w:t>gru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911AA"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F54D6"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911AA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911AA"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911AA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911AA" w:rsidRPr="00237F39">
        <w:rPr>
          <w:rFonts w:ascii="Times New Roman" w:hAnsi="Times New Roman"/>
          <w:sz w:val="24"/>
          <w:szCs w:val="24"/>
        </w:rPr>
        <w:t>far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911AA" w:rsidRPr="00237F39">
        <w:rPr>
          <w:rFonts w:ascii="Times New Roman" w:hAnsi="Times New Roman"/>
          <w:sz w:val="24"/>
          <w:szCs w:val="24"/>
        </w:rPr>
        <w:t>v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911AA" w:rsidRPr="00237F39">
        <w:rPr>
          <w:rFonts w:ascii="Times New Roman" w:hAnsi="Times New Roman"/>
          <w:sz w:val="24"/>
          <w:szCs w:val="24"/>
        </w:rPr>
        <w:t>ik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46100" w:rsidRPr="00237F39">
        <w:rPr>
          <w:rFonts w:ascii="Times New Roman" w:hAnsi="Times New Roman"/>
          <w:sz w:val="24"/>
          <w:szCs w:val="24"/>
        </w:rPr>
        <w:t>di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46100" w:rsidRPr="00237F39">
        <w:rPr>
          <w:rFonts w:ascii="Times New Roman" w:hAnsi="Times New Roman"/>
          <w:sz w:val="24"/>
          <w:szCs w:val="24"/>
        </w:rPr>
        <w:t>grup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46100"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46100" w:rsidRPr="00237F39">
        <w:rPr>
          <w:rFonts w:ascii="Times New Roman" w:hAnsi="Times New Roman"/>
          <w:sz w:val="24"/>
          <w:szCs w:val="24"/>
        </w:rPr>
        <w:t>far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46100" w:rsidRPr="00237F39">
        <w:rPr>
          <w:rFonts w:ascii="Times New Roman" w:hAnsi="Times New Roman"/>
          <w:sz w:val="24"/>
          <w:szCs w:val="24"/>
        </w:rPr>
        <w:t>görülme</w:t>
      </w:r>
      <w:r w:rsidR="00BB007C">
        <w:rPr>
          <w:rFonts w:ascii="Times New Roman" w:hAnsi="Times New Roman"/>
          <w:sz w:val="24"/>
          <w:szCs w:val="24"/>
        </w:rPr>
        <w:t>d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D7D51" w:rsidRPr="00237F39">
        <w:rPr>
          <w:rFonts w:ascii="Times New Roman" w:hAnsi="Times New Roman"/>
          <w:sz w:val="24"/>
          <w:szCs w:val="24"/>
        </w:rPr>
        <w:t>(p&gt;0,05)</w:t>
      </w:r>
      <w:r w:rsidR="00C46100" w:rsidRPr="00237F39">
        <w:rPr>
          <w:rFonts w:ascii="Times New Roman" w:hAnsi="Times New Roman"/>
          <w:sz w:val="24"/>
          <w:szCs w:val="24"/>
        </w:rPr>
        <w:t>.</w:t>
      </w:r>
    </w:p>
    <w:p w14:paraId="7E93F5B1" w14:textId="08001E5E" w:rsidR="007273A5" w:rsidRPr="00237F39" w:rsidRDefault="000F7B79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Grup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ölge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tala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erkez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l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an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rşılaştırıldığ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T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M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D4917"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D4917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D4917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D4917" w:rsidRPr="00237F39">
        <w:rPr>
          <w:rFonts w:ascii="Times New Roman" w:hAnsi="Times New Roman"/>
          <w:sz w:val="24"/>
          <w:szCs w:val="24"/>
        </w:rPr>
        <w:t>grup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D4917"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F25CB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F25CB" w:rsidRPr="00237F39">
        <w:rPr>
          <w:rFonts w:ascii="Times New Roman" w:hAnsi="Times New Roman"/>
          <w:sz w:val="24"/>
          <w:szCs w:val="24"/>
        </w:rPr>
        <w:t>far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D4917" w:rsidRPr="00237F39">
        <w:rPr>
          <w:rFonts w:ascii="Times New Roman" w:hAnsi="Times New Roman"/>
          <w:sz w:val="24"/>
          <w:szCs w:val="24"/>
        </w:rPr>
        <w:t>bulunmazken</w:t>
      </w:r>
      <w:r w:rsidR="00DF54D6" w:rsidRPr="00237F39">
        <w:rPr>
          <w:rFonts w:ascii="Times New Roman" w:hAnsi="Times New Roman"/>
          <w:sz w:val="24"/>
          <w:szCs w:val="24"/>
        </w:rPr>
        <w:t xml:space="preserve"> istatistiksel </w:t>
      </w:r>
      <w:r w:rsidR="006D4917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D4917"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D4917" w:rsidRPr="00237F39">
        <w:rPr>
          <w:rFonts w:ascii="Times New Roman" w:hAnsi="Times New Roman"/>
          <w:sz w:val="24"/>
          <w:szCs w:val="24"/>
        </w:rPr>
        <w:t>olac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D4917" w:rsidRPr="00237F39">
        <w:rPr>
          <w:rFonts w:ascii="Times New Roman" w:hAnsi="Times New Roman"/>
          <w:sz w:val="24"/>
          <w:szCs w:val="24"/>
        </w:rPr>
        <w:t>şeki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02AEB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02AEB" w:rsidRPr="00237F39">
        <w:rPr>
          <w:rFonts w:ascii="Times New Roman" w:hAnsi="Times New Roman"/>
          <w:sz w:val="24"/>
          <w:szCs w:val="24"/>
        </w:rPr>
        <w:t>grubu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361A4"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02AEB" w:rsidRPr="00237F39">
        <w:rPr>
          <w:rFonts w:ascii="Times New Roman" w:hAnsi="Times New Roman"/>
          <w:sz w:val="24"/>
          <w:szCs w:val="24"/>
        </w:rPr>
        <w:t>yüks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02AEB" w:rsidRPr="00237F39">
        <w:rPr>
          <w:rFonts w:ascii="Times New Roman" w:hAnsi="Times New Roman"/>
          <w:sz w:val="24"/>
          <w:szCs w:val="24"/>
        </w:rPr>
        <w:t>bulun</w:t>
      </w:r>
      <w:r w:rsidR="00A454AB">
        <w:rPr>
          <w:rFonts w:ascii="Times New Roman" w:hAnsi="Times New Roman"/>
          <w:sz w:val="24"/>
          <w:szCs w:val="24"/>
        </w:rPr>
        <w:t>d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A4338" w:rsidRPr="00237F39">
        <w:rPr>
          <w:rFonts w:ascii="Times New Roman" w:hAnsi="Times New Roman"/>
          <w:sz w:val="24"/>
          <w:szCs w:val="24"/>
        </w:rPr>
        <w:t>(p&lt;0,001).</w:t>
      </w:r>
    </w:p>
    <w:p w14:paraId="788FE8AE" w14:textId="54B760B7" w:rsidR="009415E5" w:rsidRPr="00237F39" w:rsidRDefault="00D34781" w:rsidP="002563AE">
      <w:pPr>
        <w:pStyle w:val="Balk2"/>
      </w:pPr>
      <w:bookmarkStart w:id="68" w:name="_Toc134102419"/>
      <w:r w:rsidRPr="00237F39">
        <w:t>4.</w:t>
      </w:r>
      <w:r w:rsidR="007127F1" w:rsidRPr="00237F39">
        <w:t>7</w:t>
      </w:r>
      <w:r w:rsidRPr="00237F39">
        <w:t>.</w:t>
      </w:r>
      <w:r w:rsidR="00E4403D" w:rsidRPr="00237F39">
        <w:t xml:space="preserve"> </w:t>
      </w:r>
      <w:r w:rsidR="009415E5" w:rsidRPr="00237F39">
        <w:t>Şekillendirme</w:t>
      </w:r>
      <w:r w:rsidR="00E4403D" w:rsidRPr="00237F39">
        <w:t xml:space="preserve"> </w:t>
      </w:r>
      <w:r w:rsidR="002563AE" w:rsidRPr="00237F39">
        <w:t>Hataları</w:t>
      </w:r>
      <w:bookmarkEnd w:id="68"/>
    </w:p>
    <w:p w14:paraId="11D92140" w14:textId="728A4819" w:rsidR="00152E0D" w:rsidRPr="00237F39" w:rsidRDefault="00365341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Şekillendiril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rnek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dec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2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rnekt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hlik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ölg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uşum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özle</w:t>
      </w:r>
      <w:r w:rsidR="002E0906">
        <w:rPr>
          <w:rFonts w:ascii="Times New Roman" w:hAnsi="Times New Roman"/>
          <w:sz w:val="24"/>
          <w:szCs w:val="24"/>
        </w:rPr>
        <w:t>ndi</w:t>
      </w:r>
      <w:r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rnek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ki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rubu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itti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i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ata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52E0D" w:rsidRPr="00237F39">
        <w:rPr>
          <w:rFonts w:ascii="Times New Roman" w:hAnsi="Times New Roman"/>
          <w:sz w:val="24"/>
          <w:szCs w:val="24"/>
        </w:rPr>
        <w:t>görülme</w:t>
      </w:r>
      <w:r w:rsidR="002E0906">
        <w:rPr>
          <w:rFonts w:ascii="Times New Roman" w:hAnsi="Times New Roman"/>
          <w:sz w:val="24"/>
          <w:szCs w:val="24"/>
        </w:rPr>
        <w:t>di</w:t>
      </w:r>
      <w:r w:rsidR="009844E3">
        <w:rPr>
          <w:rFonts w:ascii="Times New Roman" w:hAnsi="Times New Roman"/>
          <w:sz w:val="24"/>
          <w:szCs w:val="24"/>
        </w:rPr>
        <w:t xml:space="preserve"> (Çizelge 4.9)</w:t>
      </w:r>
      <w:r w:rsidR="00152E0D" w:rsidRPr="00237F39">
        <w:rPr>
          <w:rFonts w:ascii="Times New Roman" w:hAnsi="Times New Roman"/>
          <w:sz w:val="24"/>
          <w:szCs w:val="24"/>
        </w:rPr>
        <w:t>.</w:t>
      </w:r>
    </w:p>
    <w:p w14:paraId="4ADF9B8B" w14:textId="21059C81" w:rsidR="00021C47" w:rsidRPr="00237F39" w:rsidRDefault="00E76A64" w:rsidP="002563AE">
      <w:pPr>
        <w:pStyle w:val="izelgeler"/>
      </w:pPr>
      <w:bookmarkStart w:id="69" w:name="_Toc134100059"/>
      <w:r w:rsidRPr="00237F39">
        <w:t xml:space="preserve">Çizelge </w:t>
      </w:r>
      <w:fldSimple w:instr=" STYLEREF 1 \s ">
        <w:r w:rsidR="00CC711F" w:rsidRPr="00237F39">
          <w:rPr>
            <w:noProof/>
          </w:rPr>
          <w:t>4</w:t>
        </w:r>
      </w:fldSimple>
      <w:r w:rsidR="00DC2C30" w:rsidRPr="00237F39">
        <w:t>.</w:t>
      </w:r>
      <w:fldSimple w:instr=" SEQ Çizelge \* ARABIC \s 1 ">
        <w:r w:rsidR="00CC711F" w:rsidRPr="00237F39">
          <w:rPr>
            <w:noProof/>
          </w:rPr>
          <w:t>9</w:t>
        </w:r>
      </w:fldSimple>
      <w:r w:rsidRPr="00237F39">
        <w:t>.</w:t>
      </w:r>
      <w:r w:rsidRPr="00237F39">
        <w:tab/>
      </w:r>
      <w:r w:rsidR="00DA3C39" w:rsidRPr="00237F39">
        <w:t>Bulunan</w:t>
      </w:r>
      <w:r w:rsidR="00E4403D" w:rsidRPr="00237F39">
        <w:t xml:space="preserve"> </w:t>
      </w:r>
      <w:r w:rsidR="00DA3C39" w:rsidRPr="00237F39">
        <w:t>şekillendirme</w:t>
      </w:r>
      <w:r w:rsidR="00E4403D" w:rsidRPr="00237F39">
        <w:t xml:space="preserve"> </w:t>
      </w:r>
      <w:r w:rsidR="00DA3C39" w:rsidRPr="00237F39">
        <w:t>hataları</w:t>
      </w:r>
      <w:bookmarkEnd w:id="69"/>
    </w:p>
    <w:tbl>
      <w:tblPr>
        <w:tblW w:w="0" w:type="auto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1793"/>
        <w:gridCol w:w="1733"/>
        <w:gridCol w:w="1762"/>
        <w:gridCol w:w="1744"/>
        <w:gridCol w:w="1756"/>
      </w:tblGrid>
      <w:tr w:rsidR="00282173" w:rsidRPr="00237F39" w14:paraId="1C8E12A0" w14:textId="77777777" w:rsidTr="002563AE">
        <w:trPr>
          <w:trHeight w:val="397"/>
        </w:trPr>
        <w:tc>
          <w:tcPr>
            <w:tcW w:w="1909" w:type="dxa"/>
            <w:shd w:val="clear" w:color="auto" w:fill="auto"/>
            <w:vAlign w:val="center"/>
          </w:tcPr>
          <w:p w14:paraId="2D6BC285" w14:textId="77777777" w:rsidR="009B7485" w:rsidRPr="00237F39" w:rsidRDefault="009B7485" w:rsidP="002563AE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909" w:type="dxa"/>
            <w:shd w:val="clear" w:color="auto" w:fill="auto"/>
            <w:vAlign w:val="center"/>
          </w:tcPr>
          <w:p w14:paraId="1A122769" w14:textId="1A6DEE6D" w:rsidR="009B7485" w:rsidRPr="00237F39" w:rsidRDefault="008A595C" w:rsidP="002563AE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sz w:val="20"/>
                <w:szCs w:val="20"/>
              </w:rPr>
              <w:t>Apikal</w:t>
            </w:r>
            <w:r w:rsidR="00E4403D" w:rsidRPr="00237F39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sz w:val="20"/>
                <w:szCs w:val="20"/>
              </w:rPr>
              <w:t>zip</w:t>
            </w:r>
          </w:p>
        </w:tc>
        <w:tc>
          <w:tcPr>
            <w:tcW w:w="1909" w:type="dxa"/>
            <w:shd w:val="clear" w:color="auto" w:fill="auto"/>
            <w:vAlign w:val="center"/>
          </w:tcPr>
          <w:p w14:paraId="457E985F" w14:textId="416A3978" w:rsidR="009B7485" w:rsidRPr="00237F39" w:rsidRDefault="008A595C" w:rsidP="002563AE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sz w:val="20"/>
                <w:szCs w:val="20"/>
              </w:rPr>
              <w:t>Basamak</w:t>
            </w:r>
          </w:p>
        </w:tc>
        <w:tc>
          <w:tcPr>
            <w:tcW w:w="1909" w:type="dxa"/>
            <w:shd w:val="clear" w:color="auto" w:fill="auto"/>
            <w:vAlign w:val="center"/>
          </w:tcPr>
          <w:p w14:paraId="24A85B51" w14:textId="3E3FD5DA" w:rsidR="009B7485" w:rsidRPr="00237F39" w:rsidRDefault="008A595C" w:rsidP="002563AE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sz w:val="20"/>
                <w:szCs w:val="20"/>
              </w:rPr>
              <w:t>Tehlike</w:t>
            </w:r>
            <w:r w:rsidR="00E4403D" w:rsidRPr="00237F39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sz w:val="20"/>
                <w:szCs w:val="20"/>
              </w:rPr>
              <w:t>Bölgesi</w:t>
            </w:r>
          </w:p>
        </w:tc>
        <w:tc>
          <w:tcPr>
            <w:tcW w:w="1910" w:type="dxa"/>
            <w:shd w:val="clear" w:color="auto" w:fill="auto"/>
            <w:vAlign w:val="center"/>
          </w:tcPr>
          <w:p w14:paraId="69C3EDFE" w14:textId="1884ABEC" w:rsidR="009B7485" w:rsidRPr="00237F39" w:rsidRDefault="008A595C" w:rsidP="002563AE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sz w:val="20"/>
                <w:szCs w:val="20"/>
              </w:rPr>
              <w:t>Daralma</w:t>
            </w:r>
          </w:p>
        </w:tc>
      </w:tr>
      <w:tr w:rsidR="00282173" w:rsidRPr="00237F39" w14:paraId="181705CB" w14:textId="77777777" w:rsidTr="002563AE">
        <w:trPr>
          <w:trHeight w:val="397"/>
        </w:trPr>
        <w:tc>
          <w:tcPr>
            <w:tcW w:w="1909" w:type="dxa"/>
            <w:tcBorders>
              <w:bottom w:val="nil"/>
            </w:tcBorders>
            <w:shd w:val="clear" w:color="auto" w:fill="auto"/>
            <w:vAlign w:val="center"/>
          </w:tcPr>
          <w:p w14:paraId="116D4671" w14:textId="26EB81FF" w:rsidR="008A595C" w:rsidRPr="00237F39" w:rsidRDefault="00096214" w:rsidP="002563AE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sz w:val="20"/>
                <w:szCs w:val="20"/>
              </w:rPr>
              <w:lastRenderedPageBreak/>
              <w:t>T-Endo</w:t>
            </w:r>
            <w:r w:rsidR="00E4403D" w:rsidRPr="00237F39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sz w:val="20"/>
                <w:szCs w:val="20"/>
              </w:rPr>
              <w:t>MUST</w:t>
            </w:r>
          </w:p>
        </w:tc>
        <w:tc>
          <w:tcPr>
            <w:tcW w:w="1909" w:type="dxa"/>
            <w:tcBorders>
              <w:bottom w:val="nil"/>
            </w:tcBorders>
            <w:shd w:val="clear" w:color="auto" w:fill="auto"/>
            <w:vAlign w:val="center"/>
          </w:tcPr>
          <w:p w14:paraId="28340703" w14:textId="46962D07" w:rsidR="009B7485" w:rsidRPr="00237F39" w:rsidRDefault="002D7A50" w:rsidP="002563AE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sz w:val="20"/>
                <w:szCs w:val="20"/>
              </w:rPr>
              <w:t>0</w:t>
            </w:r>
          </w:p>
        </w:tc>
        <w:tc>
          <w:tcPr>
            <w:tcW w:w="1909" w:type="dxa"/>
            <w:tcBorders>
              <w:bottom w:val="nil"/>
            </w:tcBorders>
            <w:shd w:val="clear" w:color="auto" w:fill="auto"/>
            <w:vAlign w:val="center"/>
          </w:tcPr>
          <w:p w14:paraId="6EFDCD23" w14:textId="1492BEB9" w:rsidR="009B7485" w:rsidRPr="00237F39" w:rsidRDefault="009749DF" w:rsidP="002563AE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sz w:val="20"/>
                <w:szCs w:val="20"/>
              </w:rPr>
              <w:t>0</w:t>
            </w:r>
          </w:p>
        </w:tc>
        <w:tc>
          <w:tcPr>
            <w:tcW w:w="1909" w:type="dxa"/>
            <w:tcBorders>
              <w:bottom w:val="nil"/>
            </w:tcBorders>
            <w:shd w:val="clear" w:color="auto" w:fill="auto"/>
            <w:vAlign w:val="center"/>
          </w:tcPr>
          <w:p w14:paraId="19B3A9C2" w14:textId="01CC7582" w:rsidR="009B7485" w:rsidRPr="00237F39" w:rsidRDefault="002D7A50" w:rsidP="002563AE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sz w:val="20"/>
                <w:szCs w:val="20"/>
              </w:rPr>
              <w:t>0</w:t>
            </w:r>
          </w:p>
        </w:tc>
        <w:tc>
          <w:tcPr>
            <w:tcW w:w="1910" w:type="dxa"/>
            <w:tcBorders>
              <w:bottom w:val="nil"/>
            </w:tcBorders>
            <w:shd w:val="clear" w:color="auto" w:fill="auto"/>
            <w:vAlign w:val="center"/>
          </w:tcPr>
          <w:p w14:paraId="1C843CA3" w14:textId="3344A9A2" w:rsidR="009B7485" w:rsidRPr="00237F39" w:rsidRDefault="009749DF" w:rsidP="002563AE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sz w:val="20"/>
                <w:szCs w:val="20"/>
              </w:rPr>
              <w:t>0</w:t>
            </w:r>
          </w:p>
        </w:tc>
      </w:tr>
      <w:tr w:rsidR="00282173" w:rsidRPr="00237F39" w14:paraId="3A7C6946" w14:textId="77777777" w:rsidTr="002563AE">
        <w:trPr>
          <w:trHeight w:val="397"/>
        </w:trPr>
        <w:tc>
          <w:tcPr>
            <w:tcW w:w="190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64608A6" w14:textId="3A5CD395" w:rsidR="009B7485" w:rsidRPr="00237F39" w:rsidRDefault="008A595C" w:rsidP="002563AE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sz w:val="20"/>
                <w:szCs w:val="20"/>
              </w:rPr>
              <w:t>WaveOne</w:t>
            </w:r>
            <w:r w:rsidR="00E4403D" w:rsidRPr="00237F39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sz w:val="20"/>
                <w:szCs w:val="20"/>
              </w:rPr>
              <w:t>Gold</w:t>
            </w:r>
          </w:p>
        </w:tc>
        <w:tc>
          <w:tcPr>
            <w:tcW w:w="190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7C6A239" w14:textId="0A4A2D67" w:rsidR="009B7485" w:rsidRPr="00237F39" w:rsidRDefault="002D7A50" w:rsidP="002563AE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sz w:val="20"/>
                <w:szCs w:val="20"/>
              </w:rPr>
              <w:t>0</w:t>
            </w:r>
          </w:p>
        </w:tc>
        <w:tc>
          <w:tcPr>
            <w:tcW w:w="190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A4A16FB" w14:textId="5CAB7229" w:rsidR="009B7485" w:rsidRPr="00237F39" w:rsidRDefault="009749DF" w:rsidP="002563AE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sz w:val="20"/>
                <w:szCs w:val="20"/>
              </w:rPr>
              <w:t>0</w:t>
            </w:r>
          </w:p>
        </w:tc>
        <w:tc>
          <w:tcPr>
            <w:tcW w:w="190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76096D1" w14:textId="1BC4BF97" w:rsidR="009B7485" w:rsidRPr="00237F39" w:rsidRDefault="002D7A50" w:rsidP="002563AE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sz w:val="20"/>
                <w:szCs w:val="20"/>
              </w:rPr>
              <w:t>2</w:t>
            </w:r>
          </w:p>
        </w:tc>
        <w:tc>
          <w:tcPr>
            <w:tcW w:w="191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F869E87" w14:textId="6C2C8683" w:rsidR="009B7485" w:rsidRPr="00237F39" w:rsidRDefault="009749DF" w:rsidP="002563AE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sz w:val="20"/>
                <w:szCs w:val="20"/>
              </w:rPr>
              <w:t>0</w:t>
            </w:r>
          </w:p>
        </w:tc>
      </w:tr>
      <w:tr w:rsidR="00282173" w:rsidRPr="00237F39" w14:paraId="79304404" w14:textId="77777777" w:rsidTr="002563AE">
        <w:trPr>
          <w:trHeight w:val="397"/>
        </w:trPr>
        <w:tc>
          <w:tcPr>
            <w:tcW w:w="1909" w:type="dxa"/>
            <w:tcBorders>
              <w:top w:val="nil"/>
            </w:tcBorders>
            <w:shd w:val="clear" w:color="auto" w:fill="auto"/>
            <w:vAlign w:val="center"/>
          </w:tcPr>
          <w:p w14:paraId="51DF802A" w14:textId="68072E6E" w:rsidR="009B7485" w:rsidRPr="00237F39" w:rsidRDefault="008A595C" w:rsidP="002563AE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sz w:val="20"/>
                <w:szCs w:val="20"/>
              </w:rPr>
              <w:t>TruNatomy</w:t>
            </w:r>
          </w:p>
        </w:tc>
        <w:tc>
          <w:tcPr>
            <w:tcW w:w="1909" w:type="dxa"/>
            <w:tcBorders>
              <w:top w:val="nil"/>
            </w:tcBorders>
            <w:shd w:val="clear" w:color="auto" w:fill="auto"/>
            <w:vAlign w:val="center"/>
          </w:tcPr>
          <w:p w14:paraId="0644AE04" w14:textId="5ABC834F" w:rsidR="009B7485" w:rsidRPr="00237F39" w:rsidRDefault="002D7A50" w:rsidP="002563AE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sz w:val="20"/>
                <w:szCs w:val="20"/>
              </w:rPr>
              <w:t>0</w:t>
            </w:r>
          </w:p>
        </w:tc>
        <w:tc>
          <w:tcPr>
            <w:tcW w:w="1909" w:type="dxa"/>
            <w:tcBorders>
              <w:top w:val="nil"/>
            </w:tcBorders>
            <w:shd w:val="clear" w:color="auto" w:fill="auto"/>
            <w:vAlign w:val="center"/>
          </w:tcPr>
          <w:p w14:paraId="13D4925E" w14:textId="38476D28" w:rsidR="009B7485" w:rsidRPr="00237F39" w:rsidRDefault="009749DF" w:rsidP="002563AE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sz w:val="20"/>
                <w:szCs w:val="20"/>
              </w:rPr>
              <w:t>0</w:t>
            </w:r>
          </w:p>
        </w:tc>
        <w:tc>
          <w:tcPr>
            <w:tcW w:w="1909" w:type="dxa"/>
            <w:tcBorders>
              <w:top w:val="nil"/>
            </w:tcBorders>
            <w:shd w:val="clear" w:color="auto" w:fill="auto"/>
            <w:vAlign w:val="center"/>
          </w:tcPr>
          <w:p w14:paraId="5CFFDB7D" w14:textId="65F6C2A5" w:rsidR="009B7485" w:rsidRPr="00237F39" w:rsidRDefault="002D7A50" w:rsidP="002563AE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sz w:val="20"/>
                <w:szCs w:val="20"/>
              </w:rPr>
              <w:t>0</w:t>
            </w:r>
          </w:p>
        </w:tc>
        <w:tc>
          <w:tcPr>
            <w:tcW w:w="1910" w:type="dxa"/>
            <w:tcBorders>
              <w:top w:val="nil"/>
            </w:tcBorders>
            <w:shd w:val="clear" w:color="auto" w:fill="auto"/>
            <w:vAlign w:val="center"/>
          </w:tcPr>
          <w:p w14:paraId="5E944537" w14:textId="0331478E" w:rsidR="009B7485" w:rsidRPr="00237F39" w:rsidRDefault="009749DF" w:rsidP="002563AE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sz w:val="20"/>
                <w:szCs w:val="20"/>
              </w:rPr>
              <w:t>0</w:t>
            </w:r>
          </w:p>
        </w:tc>
      </w:tr>
    </w:tbl>
    <w:p w14:paraId="471911FA" w14:textId="0F83A883" w:rsidR="009415E5" w:rsidRPr="00237F39" w:rsidRDefault="00D34781" w:rsidP="002563AE">
      <w:pPr>
        <w:pStyle w:val="Balk2"/>
        <w:spacing w:before="480"/>
        <w:ind w:left="516" w:hanging="516"/>
      </w:pPr>
      <w:bookmarkStart w:id="70" w:name="_Toc134102420"/>
      <w:r w:rsidRPr="00237F39">
        <w:t>4.</w:t>
      </w:r>
      <w:r w:rsidR="007127F1" w:rsidRPr="00237F39">
        <w:t>8</w:t>
      </w:r>
      <w:r w:rsidRPr="00237F39">
        <w:t>.</w:t>
      </w:r>
      <w:r w:rsidR="00E4403D" w:rsidRPr="00237F39">
        <w:t xml:space="preserve"> </w:t>
      </w:r>
      <w:r w:rsidR="00EB035C" w:rsidRPr="00237F39">
        <w:t>Şekillendirme</w:t>
      </w:r>
      <w:r w:rsidR="00E4403D" w:rsidRPr="00237F39">
        <w:t xml:space="preserve"> </w:t>
      </w:r>
      <w:r w:rsidR="002563AE" w:rsidRPr="00237F39">
        <w:t>Süresi</w:t>
      </w:r>
      <w:bookmarkEnd w:id="70"/>
    </w:p>
    <w:p w14:paraId="75A75CA0" w14:textId="5F3B0AD9" w:rsidR="008F3FF0" w:rsidRPr="00237F39" w:rsidRDefault="00E76A64" w:rsidP="00C15AE2">
      <w:pPr>
        <w:pStyle w:val="izelgeler"/>
        <w:ind w:left="1372" w:hanging="1372"/>
      </w:pPr>
      <w:bookmarkStart w:id="71" w:name="_Toc134100060"/>
      <w:r w:rsidRPr="00237F39">
        <w:t xml:space="preserve">Çizelge </w:t>
      </w:r>
      <w:fldSimple w:instr=" STYLEREF 1 \s ">
        <w:r w:rsidR="00CC711F" w:rsidRPr="00237F39">
          <w:rPr>
            <w:noProof/>
          </w:rPr>
          <w:t>4</w:t>
        </w:r>
      </w:fldSimple>
      <w:r w:rsidR="00DC2C30" w:rsidRPr="00237F39">
        <w:t>.</w:t>
      </w:r>
      <w:fldSimple w:instr=" SEQ Çizelge \* ARABIC \s 1 ">
        <w:r w:rsidR="00CC711F" w:rsidRPr="00237F39">
          <w:rPr>
            <w:noProof/>
          </w:rPr>
          <w:t>10</w:t>
        </w:r>
      </w:fldSimple>
      <w:r w:rsidRPr="00237F39">
        <w:t>.</w:t>
      </w:r>
      <w:r w:rsidRPr="00237F39">
        <w:tab/>
      </w:r>
      <w:r w:rsidR="008F3FF0" w:rsidRPr="00237F39">
        <w:t>Eğelere</w:t>
      </w:r>
      <w:r w:rsidR="00E4403D" w:rsidRPr="00237F39">
        <w:t xml:space="preserve"> </w:t>
      </w:r>
      <w:r w:rsidR="008F3FF0" w:rsidRPr="00237F39">
        <w:t>göre</w:t>
      </w:r>
      <w:r w:rsidR="00E4403D" w:rsidRPr="00237F39">
        <w:t xml:space="preserve"> </w:t>
      </w:r>
      <w:r w:rsidR="008F3FF0" w:rsidRPr="00237F39">
        <w:t>ortalama</w:t>
      </w:r>
      <w:r w:rsidR="00E4403D" w:rsidRPr="00237F39">
        <w:t xml:space="preserve"> </w:t>
      </w:r>
      <w:r w:rsidR="008F3FF0" w:rsidRPr="00237F39">
        <w:t>sürelerin</w:t>
      </w:r>
      <w:r w:rsidR="00E4403D" w:rsidRPr="00237F39">
        <w:t xml:space="preserve"> </w:t>
      </w:r>
      <w:r w:rsidR="008F3FF0" w:rsidRPr="00237F39">
        <w:t>karşılaştırılması</w:t>
      </w:r>
      <w:r w:rsidR="00E4403D" w:rsidRPr="00237F39">
        <w:t xml:space="preserve"> </w:t>
      </w:r>
      <w:r w:rsidR="008F3FF0" w:rsidRPr="00237F39">
        <w:t>(dakika)</w:t>
      </w:r>
      <w:bookmarkEnd w:id="71"/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972"/>
        <w:gridCol w:w="1640"/>
        <w:gridCol w:w="2255"/>
        <w:gridCol w:w="1691"/>
        <w:gridCol w:w="1230"/>
      </w:tblGrid>
      <w:tr w:rsidR="008F3FF0" w:rsidRPr="00237F39" w14:paraId="2878CC9B" w14:textId="77777777" w:rsidTr="002563AE">
        <w:trPr>
          <w:trHeight w:val="397"/>
        </w:trPr>
        <w:tc>
          <w:tcPr>
            <w:tcW w:w="112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996641" w14:textId="4E06D285" w:rsidR="008F3FF0" w:rsidRPr="00237F39" w:rsidRDefault="008F3FF0" w:rsidP="002563A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93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F49678" w14:textId="1CF62522" w:rsidR="008F3FF0" w:rsidRPr="00237F39" w:rsidRDefault="008F3FF0" w:rsidP="002563A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Ortalama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±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ss</w:t>
            </w:r>
            <w:proofErr w:type="spellEnd"/>
          </w:p>
        </w:tc>
        <w:tc>
          <w:tcPr>
            <w:tcW w:w="128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3D3EAD" w14:textId="28CC067F" w:rsidR="008F3FF0" w:rsidRPr="00237F39" w:rsidRDefault="008F3FF0" w:rsidP="002563A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Ortanca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(</w:t>
            </w:r>
            <w:proofErr w:type="spellStart"/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min-mak</w:t>
            </w:r>
            <w:proofErr w:type="spellEnd"/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96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9A5ED2" w14:textId="515357F1" w:rsidR="008F3FF0" w:rsidRPr="00237F39" w:rsidRDefault="008F3FF0" w:rsidP="002563A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Test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İstatistiği</w:t>
            </w:r>
          </w:p>
        </w:tc>
        <w:tc>
          <w:tcPr>
            <w:tcW w:w="70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346E50" w14:textId="77777777" w:rsidR="008F3FF0" w:rsidRPr="00237F39" w:rsidRDefault="008F3FF0" w:rsidP="002563A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p*</w:t>
            </w:r>
          </w:p>
        </w:tc>
      </w:tr>
      <w:tr w:rsidR="008F3FF0" w:rsidRPr="00237F39" w14:paraId="61CABA2F" w14:textId="77777777" w:rsidTr="002563AE">
        <w:trPr>
          <w:trHeight w:val="397"/>
        </w:trPr>
        <w:tc>
          <w:tcPr>
            <w:tcW w:w="1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4E0C1C" w14:textId="0ECBEEE1" w:rsidR="008F3FF0" w:rsidRPr="00237F39" w:rsidRDefault="00096214" w:rsidP="002563AE">
            <w:pPr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T-Endo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MUST</w:t>
            </w:r>
          </w:p>
        </w:tc>
        <w:tc>
          <w:tcPr>
            <w:tcW w:w="9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3351AE" w14:textId="533107D4" w:rsidR="008F3FF0" w:rsidRPr="00237F39" w:rsidRDefault="008F3FF0" w:rsidP="002563A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1,6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±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23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12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D1734D" w14:textId="680EAAB1" w:rsidR="008F3FF0" w:rsidRPr="00237F39" w:rsidRDefault="008F3FF0" w:rsidP="002563A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1,6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(1,1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2,22)</w:t>
            </w:r>
          </w:p>
        </w:tc>
        <w:tc>
          <w:tcPr>
            <w:tcW w:w="962" w:type="pct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3412ACF" w14:textId="77777777" w:rsidR="008F3FF0" w:rsidRPr="00237F39" w:rsidRDefault="008F3FF0" w:rsidP="002563A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51,047</w:t>
            </w:r>
          </w:p>
        </w:tc>
        <w:tc>
          <w:tcPr>
            <w:tcW w:w="700" w:type="pct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56143F3C" w14:textId="77777777" w:rsidR="008F3FF0" w:rsidRPr="00237F39" w:rsidRDefault="008F3FF0" w:rsidP="002563AE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</w:rPr>
              <w:t>&lt;0,001</w:t>
            </w:r>
          </w:p>
        </w:tc>
      </w:tr>
      <w:tr w:rsidR="008F3FF0" w:rsidRPr="00237F39" w14:paraId="6876313C" w14:textId="77777777" w:rsidTr="002563AE">
        <w:trPr>
          <w:trHeight w:val="397"/>
        </w:trPr>
        <w:tc>
          <w:tcPr>
            <w:tcW w:w="1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5591AA" w14:textId="1947B5A7" w:rsidR="008F3FF0" w:rsidRPr="00237F39" w:rsidRDefault="008F3FF0" w:rsidP="002563AE">
            <w:pPr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Tru</w:t>
            </w:r>
            <w:r w:rsidR="00B83383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N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atomy</w:t>
            </w:r>
          </w:p>
        </w:tc>
        <w:tc>
          <w:tcPr>
            <w:tcW w:w="9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C1F283" w14:textId="792A89A8" w:rsidR="008F3FF0" w:rsidRPr="00237F39" w:rsidRDefault="008F3FF0" w:rsidP="002563A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1,12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±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1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12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815792" w14:textId="47FDE8C7" w:rsidR="008F3FF0" w:rsidRPr="00237F39" w:rsidRDefault="008F3FF0" w:rsidP="002563A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1,13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(0,95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1,3)</w:t>
            </w:r>
          </w:p>
        </w:tc>
        <w:tc>
          <w:tcPr>
            <w:tcW w:w="962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E09368F" w14:textId="77777777" w:rsidR="008F3FF0" w:rsidRPr="00237F39" w:rsidRDefault="008F3FF0" w:rsidP="002563A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700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27EE078" w14:textId="77777777" w:rsidR="008F3FF0" w:rsidRPr="00237F39" w:rsidRDefault="008F3FF0" w:rsidP="002563AE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</w:rPr>
            </w:pPr>
          </w:p>
        </w:tc>
      </w:tr>
      <w:tr w:rsidR="008F3FF0" w:rsidRPr="00237F39" w14:paraId="34E96770" w14:textId="77777777" w:rsidTr="002563AE">
        <w:trPr>
          <w:trHeight w:val="397"/>
        </w:trPr>
        <w:tc>
          <w:tcPr>
            <w:tcW w:w="112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4BBC3E" w14:textId="676ABF70" w:rsidR="008F3FF0" w:rsidRPr="00237F39" w:rsidRDefault="008F3FF0" w:rsidP="002563AE">
            <w:pPr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Wave</w:t>
            </w:r>
            <w:r w:rsidR="00B83383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O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ne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Gold</w:t>
            </w:r>
          </w:p>
        </w:tc>
        <w:tc>
          <w:tcPr>
            <w:tcW w:w="93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814A27" w14:textId="0BB7A509" w:rsidR="008F3FF0" w:rsidRPr="00237F39" w:rsidRDefault="008F3FF0" w:rsidP="002563A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1,33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±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0,</w:t>
            </w:r>
            <w:proofErr w:type="gramStart"/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1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a</w:t>
            </w:r>
            <w:proofErr w:type="gramEnd"/>
          </w:p>
        </w:tc>
        <w:tc>
          <w:tcPr>
            <w:tcW w:w="128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06736A" w14:textId="079BC60F" w:rsidR="008F3FF0" w:rsidRPr="00237F39" w:rsidRDefault="008F3FF0" w:rsidP="002563A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1,33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(1,2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  <w:r w:rsidR="00E4403D"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  <w:r w:rsidRPr="00237F39">
              <w:rPr>
                <w:rFonts w:ascii="Times New Roman" w:hAnsi="Times New Roman"/>
                <w:color w:val="000000"/>
                <w:sz w:val="20"/>
                <w:szCs w:val="20"/>
              </w:rPr>
              <w:t>1,52)</w:t>
            </w:r>
          </w:p>
        </w:tc>
        <w:tc>
          <w:tcPr>
            <w:tcW w:w="962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2867AA8" w14:textId="77777777" w:rsidR="008F3FF0" w:rsidRPr="00237F39" w:rsidRDefault="008F3FF0" w:rsidP="002563A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700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C1C4E02" w14:textId="77777777" w:rsidR="008F3FF0" w:rsidRPr="00237F39" w:rsidRDefault="008F3FF0" w:rsidP="002563AE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</w:rPr>
            </w:pPr>
          </w:p>
        </w:tc>
      </w:tr>
    </w:tbl>
    <w:p w14:paraId="7931FCD0" w14:textId="2D69C81D" w:rsidR="008F3FF0" w:rsidRPr="00237F39" w:rsidRDefault="008F3FF0" w:rsidP="002563AE">
      <w:pPr>
        <w:pStyle w:val="Altyaz"/>
      </w:pPr>
      <w:r w:rsidRPr="00237F39">
        <w:t>*Tek</w:t>
      </w:r>
      <w:r w:rsidR="00E4403D" w:rsidRPr="00237F39">
        <w:t xml:space="preserve"> </w:t>
      </w:r>
      <w:r w:rsidRPr="00237F39">
        <w:t>Yönlü</w:t>
      </w:r>
      <w:r w:rsidR="00E4403D" w:rsidRPr="00237F39">
        <w:t xml:space="preserve"> </w:t>
      </w:r>
      <w:r w:rsidRPr="00237F39">
        <w:t>Varyans</w:t>
      </w:r>
      <w:r w:rsidR="00E4403D" w:rsidRPr="00237F39">
        <w:t xml:space="preserve"> </w:t>
      </w:r>
      <w:r w:rsidRPr="00237F39">
        <w:t>Analizi</w:t>
      </w:r>
      <w:r w:rsidR="00E4403D" w:rsidRPr="00237F39">
        <w:t xml:space="preserve"> </w:t>
      </w:r>
      <w:r w:rsidRPr="00237F39">
        <w:t>;</w:t>
      </w:r>
      <w:r w:rsidR="00E4403D" w:rsidRPr="00237F39">
        <w:t xml:space="preserve"> </w:t>
      </w:r>
      <w:r w:rsidRPr="00237F39">
        <w:t>a-c:</w:t>
      </w:r>
      <w:r w:rsidR="00E4403D" w:rsidRPr="00237F39">
        <w:t xml:space="preserve"> </w:t>
      </w:r>
      <w:r w:rsidRPr="00237F39">
        <w:t>Aynı</w:t>
      </w:r>
      <w:r w:rsidR="00E4403D" w:rsidRPr="00237F39">
        <w:t xml:space="preserve"> </w:t>
      </w:r>
      <w:r w:rsidRPr="00237F39">
        <w:t>harfe</w:t>
      </w:r>
      <w:r w:rsidR="00E4403D" w:rsidRPr="00237F39">
        <w:t xml:space="preserve"> </w:t>
      </w:r>
      <w:r w:rsidRPr="00237F39">
        <w:t>sahip</w:t>
      </w:r>
      <w:r w:rsidR="00E4403D" w:rsidRPr="00237F39">
        <w:t xml:space="preserve"> </w:t>
      </w:r>
      <w:r w:rsidRPr="00237F39">
        <w:t>gruplar</w:t>
      </w:r>
      <w:r w:rsidR="00E4403D" w:rsidRPr="00237F39">
        <w:t xml:space="preserve"> </w:t>
      </w:r>
      <w:r w:rsidRPr="00237F39">
        <w:t>arasında</w:t>
      </w:r>
      <w:r w:rsidR="00E4403D" w:rsidRPr="00237F39">
        <w:t xml:space="preserve"> </w:t>
      </w:r>
      <w:r w:rsidRPr="00237F39">
        <w:t>bir</w:t>
      </w:r>
      <w:r w:rsidR="00E4403D" w:rsidRPr="00237F39">
        <w:t xml:space="preserve"> </w:t>
      </w:r>
      <w:r w:rsidRPr="00237F39">
        <w:t>fark</w:t>
      </w:r>
      <w:r w:rsidR="00E4403D" w:rsidRPr="00237F39">
        <w:t xml:space="preserve"> </w:t>
      </w:r>
      <w:r w:rsidRPr="00237F39">
        <w:t>yoktur</w:t>
      </w:r>
    </w:p>
    <w:p w14:paraId="60531A22" w14:textId="44B4FFED" w:rsidR="00100EC5" w:rsidRDefault="00100EC5" w:rsidP="00100EC5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4B61DE">
        <w:rPr>
          <w:rFonts w:ascii="Times New Roman" w:hAnsi="Times New Roman"/>
          <w:sz w:val="24"/>
          <w:szCs w:val="24"/>
          <w:highlight w:val="yellow"/>
        </w:rPr>
        <w:t>Çizelge 4.</w:t>
      </w:r>
      <w:r>
        <w:rPr>
          <w:rFonts w:ascii="Times New Roman" w:hAnsi="Times New Roman"/>
          <w:sz w:val="24"/>
          <w:szCs w:val="24"/>
          <w:highlight w:val="yellow"/>
        </w:rPr>
        <w:t>10</w:t>
      </w:r>
      <w:r w:rsidRPr="004B61DE">
        <w:rPr>
          <w:rFonts w:ascii="Times New Roman" w:hAnsi="Times New Roman"/>
          <w:sz w:val="24"/>
          <w:szCs w:val="24"/>
          <w:highlight w:val="yellow"/>
        </w:rPr>
        <w:t>’d</w:t>
      </w:r>
      <w:r>
        <w:rPr>
          <w:rFonts w:ascii="Times New Roman" w:hAnsi="Times New Roman"/>
          <w:sz w:val="24"/>
          <w:szCs w:val="24"/>
          <w:highlight w:val="yellow"/>
        </w:rPr>
        <w:t>a</w:t>
      </w:r>
      <w:r w:rsidRPr="004B61DE">
        <w:rPr>
          <w:rFonts w:ascii="Times New Roman" w:hAnsi="Times New Roman"/>
          <w:sz w:val="24"/>
          <w:szCs w:val="24"/>
          <w:highlight w:val="yellow"/>
        </w:rPr>
        <w:t xml:space="preserve"> gruplar arasındaki ilişki </w:t>
      </w:r>
      <w:r>
        <w:rPr>
          <w:rFonts w:ascii="Times New Roman" w:hAnsi="Times New Roman"/>
          <w:sz w:val="24"/>
          <w:szCs w:val="24"/>
          <w:highlight w:val="yellow"/>
        </w:rPr>
        <w:t>gösterildi</w:t>
      </w:r>
      <w:r w:rsidRPr="004B61DE">
        <w:rPr>
          <w:rFonts w:ascii="Times New Roman" w:hAnsi="Times New Roman"/>
          <w:sz w:val="24"/>
          <w:szCs w:val="24"/>
          <w:highlight w:val="yellow"/>
        </w:rPr>
        <w:t>.</w:t>
      </w:r>
    </w:p>
    <w:p w14:paraId="3A5C8F59" w14:textId="70FCC06C" w:rsidR="00C74F4A" w:rsidRPr="00237F39" w:rsidRDefault="008F3FF0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Eğeler</w:t>
      </w:r>
      <w:r w:rsidR="00100B95" w:rsidRPr="00237F39">
        <w:rPr>
          <w:rFonts w:ascii="Times New Roman" w:hAnsi="Times New Roman"/>
          <w:sz w:val="24"/>
          <w:szCs w:val="24"/>
        </w:rPr>
        <w:t>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00B95"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00B95" w:rsidRPr="00237F39">
        <w:rPr>
          <w:rFonts w:ascii="Times New Roman" w:hAnsi="Times New Roman"/>
          <w:sz w:val="24"/>
          <w:szCs w:val="24"/>
        </w:rPr>
        <w:t>süre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T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M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26722"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26722" w:rsidRPr="00237F39">
        <w:rPr>
          <w:rFonts w:ascii="Times New Roman" w:hAnsi="Times New Roman"/>
          <w:sz w:val="24"/>
          <w:szCs w:val="24"/>
        </w:rPr>
        <w:t>1,6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26722" w:rsidRPr="00237F39">
        <w:rPr>
          <w:rFonts w:ascii="Times New Roman" w:hAnsi="Times New Roman"/>
          <w:sz w:val="24"/>
          <w:szCs w:val="24"/>
        </w:rPr>
        <w:t>dakika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83383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26722"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26722" w:rsidRPr="00237F39">
        <w:rPr>
          <w:rFonts w:ascii="Times New Roman" w:hAnsi="Times New Roman"/>
          <w:sz w:val="24"/>
          <w:szCs w:val="24"/>
        </w:rPr>
        <w:t>1,12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26722" w:rsidRPr="00237F39">
        <w:rPr>
          <w:rFonts w:ascii="Times New Roman" w:hAnsi="Times New Roman"/>
          <w:sz w:val="24"/>
          <w:szCs w:val="24"/>
        </w:rPr>
        <w:t>dakika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842B1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4185E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4185E"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4185E" w:rsidRPr="00237F39">
        <w:rPr>
          <w:rFonts w:ascii="Times New Roman" w:hAnsi="Times New Roman"/>
          <w:sz w:val="24"/>
          <w:szCs w:val="24"/>
        </w:rPr>
        <w:t>1,33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4185E" w:rsidRPr="00237F39">
        <w:rPr>
          <w:rFonts w:ascii="Times New Roman" w:hAnsi="Times New Roman"/>
          <w:sz w:val="24"/>
          <w:szCs w:val="24"/>
        </w:rPr>
        <w:t>dakikadı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4185E" w:rsidRPr="00237F39">
        <w:rPr>
          <w:rFonts w:ascii="Times New Roman" w:hAnsi="Times New Roman"/>
          <w:sz w:val="24"/>
          <w:szCs w:val="24"/>
        </w:rPr>
        <w:t>Tü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4185E" w:rsidRPr="00237F39">
        <w:rPr>
          <w:rFonts w:ascii="Times New Roman" w:hAnsi="Times New Roman"/>
          <w:sz w:val="24"/>
          <w:szCs w:val="24"/>
        </w:rPr>
        <w:t>gruplar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4185E"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4185E" w:rsidRPr="00237F39">
        <w:rPr>
          <w:rFonts w:ascii="Times New Roman" w:hAnsi="Times New Roman"/>
          <w:sz w:val="24"/>
          <w:szCs w:val="24"/>
        </w:rPr>
        <w:t>süre</w:t>
      </w:r>
      <w:r w:rsidR="00D842B1" w:rsidRPr="00237F39">
        <w:rPr>
          <w:rFonts w:ascii="Times New Roman" w:hAnsi="Times New Roman"/>
          <w:sz w:val="24"/>
          <w:szCs w:val="24"/>
        </w:rPr>
        <w:t>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842B1"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rklılı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842B1" w:rsidRPr="00237F39">
        <w:rPr>
          <w:rFonts w:ascii="Times New Roman" w:hAnsi="Times New Roman"/>
          <w:sz w:val="24"/>
          <w:szCs w:val="24"/>
        </w:rPr>
        <w:t>vard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p&lt;0,001)</w:t>
      </w:r>
      <w:r w:rsidR="00100EC5">
        <w:rPr>
          <w:rFonts w:ascii="Times New Roman" w:hAnsi="Times New Roman"/>
          <w:sz w:val="24"/>
          <w:szCs w:val="24"/>
        </w:rPr>
        <w:t>.</w:t>
      </w:r>
    </w:p>
    <w:p w14:paraId="584706B5" w14:textId="77777777" w:rsidR="00887015" w:rsidRPr="00237F39" w:rsidRDefault="00887015" w:rsidP="008D0931">
      <w:pPr>
        <w:spacing w:line="360" w:lineRule="auto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3CF5254C" w14:textId="23A4BB7D" w:rsidR="004E6A49" w:rsidRPr="00237F39" w:rsidRDefault="004E6A49">
      <w:pPr>
        <w:spacing w:after="0" w:line="240" w:lineRule="auto"/>
        <w:rPr>
          <w:rFonts w:ascii="Times New Roman" w:hAnsi="Times New Roman"/>
          <w:b/>
          <w:bCs/>
          <w:sz w:val="24"/>
          <w:szCs w:val="24"/>
        </w:rPr>
      </w:pPr>
      <w:r w:rsidRPr="00237F39">
        <w:rPr>
          <w:rFonts w:ascii="Times New Roman" w:hAnsi="Times New Roman"/>
          <w:b/>
          <w:bCs/>
          <w:sz w:val="24"/>
          <w:szCs w:val="24"/>
        </w:rPr>
        <w:br w:type="page"/>
      </w:r>
    </w:p>
    <w:p w14:paraId="50648007" w14:textId="6D1A2B5C" w:rsidR="00D1739D" w:rsidRPr="00237F39" w:rsidRDefault="00515538" w:rsidP="00485CE1">
      <w:pPr>
        <w:pStyle w:val="Balk1"/>
        <w:numPr>
          <w:ilvl w:val="0"/>
          <w:numId w:val="8"/>
        </w:numPr>
        <w:ind w:left="284" w:hanging="284"/>
      </w:pPr>
      <w:bookmarkStart w:id="72" w:name="_Toc134102421"/>
      <w:r w:rsidRPr="00237F39">
        <w:lastRenderedPageBreak/>
        <w:t>TARTIŞMA</w:t>
      </w:r>
      <w:bookmarkEnd w:id="72"/>
      <w:r w:rsidR="00E4403D" w:rsidRPr="00237F39">
        <w:t xml:space="preserve"> </w:t>
      </w:r>
    </w:p>
    <w:p w14:paraId="7D4625FF" w14:textId="01422120" w:rsidR="00EB035C" w:rsidRPr="00237F39" w:rsidRDefault="00836BA9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reparasyon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davis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nem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şamalar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id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6098F" w:rsidRPr="00237F39">
        <w:rPr>
          <w:rFonts w:ascii="Times New Roman" w:hAnsi="Times New Roman"/>
          <w:sz w:val="24"/>
          <w:szCs w:val="24"/>
        </w:rPr>
        <w:t>preparasyonun</w:t>
      </w:r>
      <w:r w:rsidR="00E4403D" w:rsidRPr="00237F39">
        <w:rPr>
          <w:rFonts w:ascii="Times New Roman" w:hAnsi="Times New Roman"/>
          <w:color w:val="FF0000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macı;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oronal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pika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oğr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ara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on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or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uştur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istem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mizlem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lendirmektir</w:t>
      </w:r>
      <w:r w:rsidR="00855532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042B"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042B"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042B" w:rsidRPr="00237F39">
        <w:rPr>
          <w:rFonts w:ascii="Times New Roman" w:hAnsi="Times New Roman"/>
          <w:sz w:val="24"/>
          <w:szCs w:val="24"/>
        </w:rPr>
        <w:t>tedavis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042B" w:rsidRPr="00237F39">
        <w:rPr>
          <w:rFonts w:ascii="Times New Roman" w:hAnsi="Times New Roman"/>
          <w:sz w:val="24"/>
          <w:szCs w:val="24"/>
        </w:rPr>
        <w:t>istenil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042B" w:rsidRPr="00237F39">
        <w:rPr>
          <w:rFonts w:ascii="Times New Roman" w:hAnsi="Times New Roman"/>
          <w:sz w:val="24"/>
          <w:szCs w:val="24"/>
        </w:rPr>
        <w:t>sonuç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042B"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042B" w:rsidRPr="00237F39">
        <w:rPr>
          <w:rFonts w:ascii="Times New Roman" w:hAnsi="Times New Roman"/>
          <w:sz w:val="24"/>
          <w:szCs w:val="24"/>
        </w:rPr>
        <w:t>etm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042B"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F7C6D" w:rsidRPr="00237F39">
        <w:rPr>
          <w:rFonts w:ascii="Times New Roman" w:hAnsi="Times New Roman"/>
          <w:sz w:val="24"/>
          <w:szCs w:val="24"/>
        </w:rPr>
        <w:t>yer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F7C6D" w:rsidRPr="00237F39">
        <w:rPr>
          <w:rFonts w:ascii="Times New Roman" w:hAnsi="Times New Roman"/>
          <w:sz w:val="24"/>
          <w:szCs w:val="24"/>
        </w:rPr>
        <w:t>getirilm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C6609" w:rsidRPr="00237F39">
        <w:rPr>
          <w:rFonts w:ascii="Times New Roman" w:hAnsi="Times New Roman"/>
          <w:sz w:val="24"/>
          <w:szCs w:val="24"/>
        </w:rPr>
        <w:t>gerek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C6609" w:rsidRPr="00237F39">
        <w:rPr>
          <w:rFonts w:ascii="Times New Roman" w:hAnsi="Times New Roman"/>
          <w:sz w:val="24"/>
          <w:szCs w:val="24"/>
        </w:rPr>
        <w:t>irrig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042B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C6609" w:rsidRPr="00237F39">
        <w:rPr>
          <w:rFonts w:ascii="Times New Roman" w:hAnsi="Times New Roman"/>
          <w:sz w:val="24"/>
          <w:szCs w:val="24"/>
        </w:rPr>
        <w:t>prepar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F3525" w:rsidRPr="00237F39">
        <w:rPr>
          <w:rFonts w:ascii="Times New Roman" w:hAnsi="Times New Roman"/>
          <w:sz w:val="24"/>
          <w:szCs w:val="24"/>
        </w:rPr>
        <w:t>prosedür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042B" w:rsidRPr="00237F39">
        <w:rPr>
          <w:rFonts w:ascii="Times New Roman" w:hAnsi="Times New Roman"/>
          <w:sz w:val="24"/>
          <w:szCs w:val="24"/>
        </w:rPr>
        <w:t>vardı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042B" w:rsidRPr="00237F39">
        <w:rPr>
          <w:rFonts w:ascii="Times New Roman" w:hAnsi="Times New Roman"/>
          <w:sz w:val="24"/>
          <w:szCs w:val="24"/>
        </w:rPr>
        <w:t>Bunlar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042B" w:rsidRPr="00237F39">
        <w:rPr>
          <w:rFonts w:ascii="Times New Roman" w:hAnsi="Times New Roman"/>
          <w:sz w:val="24"/>
          <w:szCs w:val="24"/>
        </w:rPr>
        <w:t>birkaç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042B" w:rsidRPr="00237F39">
        <w:rPr>
          <w:rFonts w:ascii="Times New Roman" w:hAnsi="Times New Roman"/>
          <w:sz w:val="24"/>
          <w:szCs w:val="24"/>
        </w:rPr>
        <w:t>kanal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042B" w:rsidRPr="00237F39">
        <w:rPr>
          <w:rFonts w:ascii="Times New Roman" w:hAnsi="Times New Roman"/>
          <w:sz w:val="24"/>
          <w:szCs w:val="24"/>
        </w:rPr>
        <w:t>oriji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042B" w:rsidRPr="00237F39">
        <w:rPr>
          <w:rFonts w:ascii="Times New Roman" w:hAnsi="Times New Roman"/>
          <w:sz w:val="24"/>
          <w:szCs w:val="24"/>
        </w:rPr>
        <w:t>şekl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042B" w:rsidRPr="00237F39">
        <w:rPr>
          <w:rFonts w:ascii="Times New Roman" w:hAnsi="Times New Roman"/>
          <w:sz w:val="24"/>
          <w:szCs w:val="24"/>
        </w:rPr>
        <w:t>koruy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042B" w:rsidRPr="00237F39">
        <w:rPr>
          <w:rFonts w:ascii="Times New Roman" w:hAnsi="Times New Roman"/>
          <w:sz w:val="24"/>
          <w:szCs w:val="24"/>
        </w:rPr>
        <w:t>apikal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042B" w:rsidRPr="00237F39">
        <w:rPr>
          <w:rFonts w:ascii="Times New Roman" w:hAnsi="Times New Roman"/>
          <w:sz w:val="24"/>
          <w:szCs w:val="24"/>
        </w:rPr>
        <w:t>korona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042B" w:rsidRPr="00237F39">
        <w:rPr>
          <w:rFonts w:ascii="Times New Roman" w:hAnsi="Times New Roman"/>
          <w:sz w:val="24"/>
          <w:szCs w:val="24"/>
        </w:rPr>
        <w:t>doğr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042B" w:rsidRPr="00237F39">
        <w:rPr>
          <w:rFonts w:ascii="Times New Roman" w:hAnsi="Times New Roman"/>
          <w:sz w:val="24"/>
          <w:szCs w:val="24"/>
        </w:rPr>
        <w:t>sürek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042B" w:rsidRPr="00237F39">
        <w:rPr>
          <w:rFonts w:ascii="Times New Roman" w:hAnsi="Times New Roman"/>
          <w:sz w:val="24"/>
          <w:szCs w:val="24"/>
        </w:rPr>
        <w:t>genişley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042B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042B" w:rsidRPr="00237F39">
        <w:rPr>
          <w:rFonts w:ascii="Times New Roman" w:hAnsi="Times New Roman"/>
          <w:sz w:val="24"/>
          <w:szCs w:val="24"/>
        </w:rPr>
        <w:t>koni</w:t>
      </w:r>
      <w:r w:rsidR="002F3525" w:rsidRPr="00237F39">
        <w:rPr>
          <w:rFonts w:ascii="Times New Roman" w:hAnsi="Times New Roman"/>
          <w:sz w:val="24"/>
          <w:szCs w:val="24"/>
        </w:rPr>
        <w:t>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042B" w:rsidRPr="00237F39">
        <w:rPr>
          <w:rFonts w:ascii="Times New Roman" w:hAnsi="Times New Roman"/>
          <w:sz w:val="24"/>
          <w:szCs w:val="24"/>
        </w:rPr>
        <w:t>şek</w:t>
      </w:r>
      <w:r w:rsidR="004B6A4B" w:rsidRPr="00237F39">
        <w:rPr>
          <w:rFonts w:ascii="Times New Roman" w:hAnsi="Times New Roman"/>
          <w:sz w:val="24"/>
          <w:szCs w:val="24"/>
        </w:rPr>
        <w:t>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042B" w:rsidRPr="00237F39">
        <w:rPr>
          <w:rFonts w:ascii="Times New Roman" w:hAnsi="Times New Roman"/>
          <w:sz w:val="24"/>
          <w:szCs w:val="24"/>
        </w:rPr>
        <w:t>oluşturulm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042B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042B"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042B" w:rsidRPr="00237F39">
        <w:rPr>
          <w:rFonts w:ascii="Times New Roman" w:hAnsi="Times New Roman"/>
          <w:sz w:val="24"/>
          <w:szCs w:val="24"/>
        </w:rPr>
        <w:t>forame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042B" w:rsidRPr="00237F39">
        <w:rPr>
          <w:rFonts w:ascii="Times New Roman" w:hAnsi="Times New Roman"/>
          <w:sz w:val="24"/>
          <w:szCs w:val="24"/>
        </w:rPr>
        <w:t>he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042B"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042B" w:rsidRPr="00237F39">
        <w:rPr>
          <w:rFonts w:ascii="Times New Roman" w:hAnsi="Times New Roman"/>
          <w:sz w:val="24"/>
          <w:szCs w:val="24"/>
        </w:rPr>
        <w:t>yüzey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042B" w:rsidRPr="00237F39">
        <w:rPr>
          <w:rFonts w:ascii="Times New Roman" w:hAnsi="Times New Roman"/>
          <w:sz w:val="24"/>
          <w:szCs w:val="24"/>
        </w:rPr>
        <w:t>he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042B" w:rsidRPr="00237F39">
        <w:rPr>
          <w:rFonts w:ascii="Times New Roman" w:hAnsi="Times New Roman"/>
          <w:sz w:val="24"/>
          <w:szCs w:val="24"/>
        </w:rPr>
        <w:t>peri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042B" w:rsidRPr="00237F39">
        <w:rPr>
          <w:rFonts w:ascii="Times New Roman" w:hAnsi="Times New Roman"/>
          <w:sz w:val="24"/>
          <w:szCs w:val="24"/>
        </w:rPr>
        <w:t>dokular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042B" w:rsidRPr="00237F39">
        <w:rPr>
          <w:rFonts w:ascii="Times New Roman" w:hAnsi="Times New Roman"/>
          <w:sz w:val="24"/>
          <w:szCs w:val="24"/>
        </w:rPr>
        <w:t>gö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44AB2" w:rsidRPr="00237F39">
        <w:rPr>
          <w:rFonts w:ascii="Times New Roman" w:hAnsi="Times New Roman"/>
          <w:sz w:val="24"/>
          <w:szCs w:val="24"/>
        </w:rPr>
        <w:t>anatom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042B" w:rsidRPr="00237F39">
        <w:rPr>
          <w:rFonts w:ascii="Times New Roman" w:hAnsi="Times New Roman"/>
          <w:sz w:val="24"/>
          <w:szCs w:val="24"/>
        </w:rPr>
        <w:t>konumunu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042B" w:rsidRPr="00237F39">
        <w:rPr>
          <w:rFonts w:ascii="Times New Roman" w:hAnsi="Times New Roman"/>
          <w:sz w:val="24"/>
          <w:szCs w:val="24"/>
        </w:rPr>
        <w:t>korunmasıdı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042B" w:rsidRPr="00237F39">
        <w:rPr>
          <w:rFonts w:ascii="Times New Roman" w:hAnsi="Times New Roman"/>
          <w:sz w:val="24"/>
          <w:szCs w:val="24"/>
        </w:rPr>
        <w:fldChar w:fldCharType="begin"/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Schilder&lt;/Author&gt;&lt;Year&gt;1974&lt;/Year&gt;&lt;RecNum&gt;5&lt;/RecNum&gt;&lt;DisplayText&gt;[1]&lt;/DisplayText&gt;&lt;record&gt;&lt;rec-number&gt;5&lt;/rec-number&gt;&lt;foreign-keys&gt;&lt;key app="EN" db-id="00d9ve5eaf9f0lezs2ov50dqvdpe0xr0t2z2" timestamp="1659883213"&gt;5&lt;/key&gt;&lt;/foreign-keys&gt;&lt;ref-type name="Journal Article"&gt;17&lt;/ref-type&gt;&lt;contributors&gt;&lt;authors&gt;&lt;author&gt;Schilder, H.&lt;/author&gt;&lt;/authors&gt;&lt;/contributors&gt;&lt;titles&gt;&lt;title&gt;Cleaning and shaping the root canal&lt;/title&gt;&lt;secondary-title&gt;Dent Clin North Am&lt;/secondary-title&gt;&lt;/titles&gt;&lt;periodical&gt;&lt;full-title&gt;Dent Clin North Am&lt;/full-title&gt;&lt;/periodical&gt;&lt;pages&gt;269-96&lt;/pages&gt;&lt;volume&gt;18&lt;/volume&gt;&lt;number&gt;2&lt;/number&gt;&lt;edition&gt;1974/04/01&lt;/edition&gt;&lt;keywords&gt;&lt;keyword&gt;Dental Pulp Cavity/diagnostic imaging&lt;/keyword&gt;&lt;keyword&gt;Gutta-Percha&lt;/keyword&gt;&lt;keyword&gt;Humans&lt;/keyword&gt;&lt;keyword&gt;Radiography, Dental&lt;/keyword&gt;&lt;keyword&gt;Root Canal Filling Materials&lt;/keyword&gt;&lt;keyword&gt;Root Canal Obturation&lt;/keyword&gt;&lt;keyword&gt;Root Canal Therapy/*instrumentation/standards&lt;/keyword&gt;&lt;keyword&gt;Sterilization&lt;/keyword&gt;&lt;keyword&gt;Tooth Root/diagnostic imaging&lt;/keyword&gt;&lt;/keywords&gt;&lt;dates&gt;&lt;year&gt;1974&lt;/year&gt;&lt;pub-dates&gt;&lt;date&gt;Apr&lt;/date&gt;&lt;/pub-dates&gt;&lt;/dates&gt;&lt;isbn&gt;0011-8532 (Print)&amp;#xD;0011-8532&lt;/isbn&gt;&lt;accession-num&gt;4522570&lt;/accession-num&gt;&lt;urls&gt;&lt;/urls&gt;&lt;remote-database-provider&gt;NLM&lt;/remote-database-provider&gt;&lt;language&gt;eng&lt;/language&gt;&lt;/record&gt;&lt;/Cite&gt;&lt;/EndNote&gt;</w:instrText>
      </w:r>
      <w:r w:rsidR="0053042B" w:rsidRPr="00237F39">
        <w:rPr>
          <w:rFonts w:ascii="Times New Roman" w:hAnsi="Times New Roman"/>
          <w:sz w:val="24"/>
          <w:szCs w:val="24"/>
        </w:rPr>
        <w:fldChar w:fldCharType="separate"/>
      </w:r>
      <w:r w:rsidR="004E7CBB" w:rsidRPr="00237F39">
        <w:rPr>
          <w:rFonts w:ascii="Times New Roman" w:hAnsi="Times New Roman"/>
          <w:noProof/>
          <w:sz w:val="24"/>
          <w:szCs w:val="24"/>
        </w:rPr>
        <w:t>[1]</w:t>
      </w:r>
      <w:r w:rsidR="0053042B" w:rsidRPr="00237F39">
        <w:rPr>
          <w:rFonts w:ascii="Times New Roman" w:hAnsi="Times New Roman"/>
          <w:sz w:val="24"/>
          <w:szCs w:val="24"/>
        </w:rPr>
        <w:fldChar w:fldCharType="end"/>
      </w:r>
      <w:r w:rsidR="0053042B" w:rsidRPr="00237F39">
        <w:rPr>
          <w:rFonts w:ascii="Times New Roman" w:hAnsi="Times New Roman"/>
          <w:sz w:val="24"/>
          <w:szCs w:val="24"/>
        </w:rPr>
        <w:t>.</w:t>
      </w:r>
    </w:p>
    <w:p w14:paraId="3D306546" w14:textId="70D80B99" w:rsidR="00C831BA" w:rsidRPr="00237F39" w:rsidRDefault="00670FD0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E</w:t>
      </w:r>
      <w:r w:rsidR="00421A4B" w:rsidRPr="00237F39">
        <w:rPr>
          <w:rFonts w:ascii="Times New Roman" w:hAnsi="Times New Roman"/>
          <w:sz w:val="24"/>
          <w:szCs w:val="24"/>
        </w:rPr>
        <w:t>ğim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21A4B" w:rsidRPr="00237F39">
        <w:rPr>
          <w:rFonts w:ascii="Times New Roman" w:hAnsi="Times New Roman"/>
          <w:sz w:val="24"/>
          <w:szCs w:val="24"/>
        </w:rPr>
        <w:t>kanallar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21A4B"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21A4B" w:rsidRPr="00237F39">
        <w:rPr>
          <w:rFonts w:ascii="Times New Roman" w:hAnsi="Times New Roman"/>
          <w:sz w:val="24"/>
          <w:szCs w:val="24"/>
        </w:rPr>
        <w:t>ilkele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21A4B" w:rsidRPr="00237F39">
        <w:rPr>
          <w:rFonts w:ascii="Times New Roman" w:hAnsi="Times New Roman"/>
          <w:sz w:val="24"/>
          <w:szCs w:val="24"/>
        </w:rPr>
        <w:t>uyulm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21A4B"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21A4B" w:rsidRPr="00237F39">
        <w:rPr>
          <w:rFonts w:ascii="Times New Roman" w:hAnsi="Times New Roman"/>
          <w:sz w:val="24"/>
          <w:szCs w:val="24"/>
        </w:rPr>
        <w:t>zordur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21A4B" w:rsidRPr="00237F39">
        <w:rPr>
          <w:rFonts w:ascii="Times New Roman" w:hAnsi="Times New Roman"/>
          <w:sz w:val="24"/>
          <w:szCs w:val="24"/>
        </w:rPr>
        <w:t>çünkü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C515D" w:rsidRPr="00237F39">
        <w:rPr>
          <w:rFonts w:ascii="Times New Roman" w:hAnsi="Times New Roman"/>
          <w:sz w:val="24"/>
          <w:szCs w:val="24"/>
        </w:rPr>
        <w:t>prepar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21A4B" w:rsidRPr="00237F39">
        <w:rPr>
          <w:rFonts w:ascii="Times New Roman" w:hAnsi="Times New Roman"/>
          <w:sz w:val="24"/>
          <w:szCs w:val="24"/>
        </w:rPr>
        <w:t>teknik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21A4B" w:rsidRPr="00237F39">
        <w:rPr>
          <w:rFonts w:ascii="Times New Roman" w:hAnsi="Times New Roman"/>
          <w:sz w:val="24"/>
          <w:szCs w:val="24"/>
        </w:rPr>
        <w:t>kana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21A4B" w:rsidRPr="00237F39">
        <w:rPr>
          <w:rFonts w:ascii="Times New Roman" w:hAnsi="Times New Roman"/>
          <w:sz w:val="24"/>
          <w:szCs w:val="24"/>
        </w:rPr>
        <w:t>oriji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21A4B" w:rsidRPr="00237F39">
        <w:rPr>
          <w:rFonts w:ascii="Times New Roman" w:hAnsi="Times New Roman"/>
          <w:sz w:val="24"/>
          <w:szCs w:val="24"/>
        </w:rPr>
        <w:t>eksenin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21A4B" w:rsidRPr="00237F39">
        <w:rPr>
          <w:rFonts w:ascii="Times New Roman" w:hAnsi="Times New Roman"/>
          <w:sz w:val="24"/>
          <w:szCs w:val="24"/>
        </w:rPr>
        <w:t>uzaklaştırabilir;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21A4B"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21A4B" w:rsidRPr="00237F39">
        <w:rPr>
          <w:rFonts w:ascii="Times New Roman" w:hAnsi="Times New Roman"/>
          <w:sz w:val="24"/>
          <w:szCs w:val="24"/>
        </w:rPr>
        <w:t>zipping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21A4B" w:rsidRPr="00237F39">
        <w:rPr>
          <w:rFonts w:ascii="Times New Roman" w:hAnsi="Times New Roman"/>
          <w:sz w:val="24"/>
          <w:szCs w:val="24"/>
        </w:rPr>
        <w:t>basamak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21A4B"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21A4B" w:rsidRPr="00237F39">
        <w:rPr>
          <w:rFonts w:ascii="Times New Roman" w:hAnsi="Times New Roman"/>
          <w:sz w:val="24"/>
          <w:szCs w:val="24"/>
        </w:rPr>
        <w:t>transportasyon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21A4B" w:rsidRPr="00237F39">
        <w:rPr>
          <w:rFonts w:ascii="Times New Roman" w:hAnsi="Times New Roman"/>
          <w:sz w:val="24"/>
          <w:szCs w:val="24"/>
        </w:rPr>
        <w:t>strip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21A4B" w:rsidRPr="00237F39">
        <w:rPr>
          <w:rFonts w:ascii="Times New Roman" w:hAnsi="Times New Roman"/>
          <w:sz w:val="24"/>
          <w:szCs w:val="24"/>
        </w:rPr>
        <w:t>perfor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21A4B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21A4B" w:rsidRPr="00237F39">
        <w:rPr>
          <w:rFonts w:ascii="Times New Roman" w:hAnsi="Times New Roman"/>
          <w:sz w:val="24"/>
          <w:szCs w:val="24"/>
        </w:rPr>
        <w:t>enstrüm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21A4B" w:rsidRPr="00237F39">
        <w:rPr>
          <w:rFonts w:ascii="Times New Roman" w:hAnsi="Times New Roman"/>
          <w:sz w:val="24"/>
          <w:szCs w:val="24"/>
        </w:rPr>
        <w:t>kırı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21A4B" w:rsidRPr="00237F39">
        <w:rPr>
          <w:rFonts w:ascii="Times New Roman" w:hAnsi="Times New Roman"/>
          <w:sz w:val="24"/>
          <w:szCs w:val="24"/>
        </w:rPr>
        <w:t>gib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21A4B" w:rsidRPr="00237F39">
        <w:rPr>
          <w:rFonts w:ascii="Times New Roman" w:hAnsi="Times New Roman"/>
          <w:sz w:val="24"/>
          <w:szCs w:val="24"/>
        </w:rPr>
        <w:t>prosedür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21A4B" w:rsidRPr="00237F39">
        <w:rPr>
          <w:rFonts w:ascii="Times New Roman" w:hAnsi="Times New Roman"/>
          <w:sz w:val="24"/>
          <w:szCs w:val="24"/>
        </w:rPr>
        <w:t>hata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21A4B" w:rsidRPr="00237F39">
        <w:rPr>
          <w:rFonts w:ascii="Times New Roman" w:hAnsi="Times New Roman"/>
          <w:sz w:val="24"/>
          <w:szCs w:val="24"/>
        </w:rPr>
        <w:t>meyda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21A4B" w:rsidRPr="00237F39">
        <w:rPr>
          <w:rFonts w:ascii="Times New Roman" w:hAnsi="Times New Roman"/>
          <w:sz w:val="24"/>
          <w:szCs w:val="24"/>
        </w:rPr>
        <w:t>gelebil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852B2" w:rsidRPr="00237F39">
        <w:rPr>
          <w:rFonts w:ascii="Times New Roman" w:hAnsi="Times New Roman"/>
          <w:sz w:val="24"/>
          <w:szCs w:val="24"/>
        </w:rPr>
        <w:fldChar w:fldCharType="begin"/>
      </w:r>
      <w:r w:rsidR="004E7CBB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Abou-Rass&lt;/Author&gt;&lt;Year&gt;1980&lt;/Year&gt;&lt;RecNum&gt;13&lt;/RecNum&gt;&lt;DisplayText&gt;[7]&lt;/DisplayText&gt;&lt;record&gt;&lt;rec-number&gt;13&lt;/rec-number&gt;&lt;foreign-keys&gt;&lt;key app="EN" db-id="00d9ve5eaf9f0lezs2ov50dqvdpe0xr0t2z2" timestamp="1660678878"&gt;13&lt;/key&gt;&lt;/foreign-keys&gt;&lt;ref-type name="Journal Article"&gt;17&lt;/ref-type&gt;&lt;contributors&gt;&lt;authors&gt;&lt;author&gt;Abou-Rass, M.&lt;/author&gt;&lt;author&gt;Frank, A. L.&lt;/author&gt;&lt;author&gt;Glick, D. H.&lt;/author&gt;&lt;/authors&gt;&lt;/contributors&gt;&lt;titles&gt;&lt;title&gt;The anticurvature filing method to prepare the curved root canal&lt;/title&gt;&lt;secondary-title&gt;J Am Dent Assoc&lt;/secondary-title&gt;&lt;/titles&gt;&lt;periodical&gt;&lt;full-title&gt;J Am Dent Assoc&lt;/full-title&gt;&lt;/periodical&gt;&lt;pages&gt;792-4&lt;/pages&gt;&lt;volume&gt;101&lt;/volume&gt;&lt;number&gt;5&lt;/number&gt;&lt;edition&gt;1980/11/01&lt;/edition&gt;&lt;keywords&gt;&lt;keyword&gt;Dental Instruments&lt;/keyword&gt;&lt;keyword&gt;Dental Pulp Cavity/*anatomy &amp;amp; histology&lt;/keyword&gt;&lt;keyword&gt;Gutta-Percha/administration &amp;amp; dosage&lt;/keyword&gt;&lt;keyword&gt;Humans&lt;/keyword&gt;&lt;keyword&gt;Root Canal Therapy/instrumentation/*methods&lt;/keyword&gt;&lt;keyword&gt;Tooth Root/anatomy &amp;amp; histology&lt;/keyword&gt;&lt;/keywords&gt;&lt;dates&gt;&lt;year&gt;1980&lt;/year&gt;&lt;pub-dates&gt;&lt;date&gt;Nov&lt;/date&gt;&lt;/pub-dates&gt;&lt;/dates&gt;&lt;isbn&gt;0002-8177 (Print)&amp;#xD;0002-8177&lt;/isbn&gt;&lt;accession-num&gt;6935269&lt;/accession-num&gt;&lt;urls&gt;&lt;/urls&gt;&lt;electronic-resource-num&gt;10.14219/jada.archive.1980.0427&lt;/electronic-resource-num&gt;&lt;remote-database-provider&gt;NLM&lt;/remote-database-provider&gt;&lt;language&gt;eng&lt;/language&gt;&lt;/record&gt;&lt;/Cite&gt;&lt;/EndNote&gt;</w:instrText>
      </w:r>
      <w:r w:rsidR="00F852B2" w:rsidRPr="00237F39">
        <w:rPr>
          <w:rFonts w:ascii="Times New Roman" w:hAnsi="Times New Roman"/>
          <w:sz w:val="24"/>
          <w:szCs w:val="24"/>
        </w:rPr>
        <w:fldChar w:fldCharType="separate"/>
      </w:r>
      <w:r w:rsidR="004E7CBB" w:rsidRPr="00237F39">
        <w:rPr>
          <w:rFonts w:ascii="Times New Roman" w:hAnsi="Times New Roman"/>
          <w:noProof/>
          <w:sz w:val="24"/>
          <w:szCs w:val="24"/>
        </w:rPr>
        <w:t>[7]</w:t>
      </w:r>
      <w:r w:rsidR="00F852B2" w:rsidRPr="00237F39">
        <w:rPr>
          <w:rFonts w:ascii="Times New Roman" w:hAnsi="Times New Roman"/>
          <w:sz w:val="24"/>
          <w:szCs w:val="24"/>
        </w:rPr>
        <w:fldChar w:fldCharType="end"/>
      </w:r>
      <w:r w:rsidR="00F852B2" w:rsidRPr="00237F39">
        <w:rPr>
          <w:rFonts w:ascii="Times New Roman" w:hAnsi="Times New Roman"/>
          <w:sz w:val="24"/>
          <w:szCs w:val="24"/>
        </w:rPr>
        <w:t>.</w:t>
      </w:r>
    </w:p>
    <w:p w14:paraId="6C1341A9" w14:textId="384EB5EE" w:rsidR="00491529" w:rsidRPr="00237F39" w:rsidRDefault="00670FD0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roblem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stesin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elebilm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rk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knik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istem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eliştirilmişt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nlar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nemli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i</w:t>
      </w:r>
      <w:r w:rsidR="00194B2E" w:rsidRPr="00237F39">
        <w:rPr>
          <w:rFonts w:ascii="Times New Roman" w:hAnsi="Times New Roman"/>
          <w:sz w:val="24"/>
          <w:szCs w:val="24"/>
        </w:rPr>
        <w:t>-</w:t>
      </w:r>
      <w:r w:rsidRPr="00237F39">
        <w:rPr>
          <w:rFonts w:ascii="Times New Roman" w:hAnsi="Times New Roman"/>
          <w:sz w:val="24"/>
          <w:szCs w:val="24"/>
        </w:rPr>
        <w:t>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ön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strümanlar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iyasay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unulmasıdır</w:t>
      </w:r>
      <w:r w:rsidR="0098587D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3DE" w:rsidRPr="00237F39">
        <w:rPr>
          <w:rFonts w:ascii="Times New Roman" w:hAnsi="Times New Roman"/>
          <w:sz w:val="24"/>
          <w:szCs w:val="24"/>
        </w:rPr>
        <w:t>Ni-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3DE" w:rsidRPr="00237F39">
        <w:rPr>
          <w:rFonts w:ascii="Times New Roman" w:hAnsi="Times New Roman"/>
          <w:sz w:val="24"/>
          <w:szCs w:val="24"/>
        </w:rPr>
        <w:t>alaşım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3DE" w:rsidRPr="00237F39">
        <w:rPr>
          <w:rFonts w:ascii="Times New Roman" w:hAnsi="Times New Roman"/>
          <w:sz w:val="24"/>
          <w:szCs w:val="24"/>
        </w:rPr>
        <w:t>şeki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3DE" w:rsidRPr="00237F39">
        <w:rPr>
          <w:rFonts w:ascii="Times New Roman" w:hAnsi="Times New Roman"/>
          <w:sz w:val="24"/>
          <w:szCs w:val="24"/>
        </w:rPr>
        <w:t>hafız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3DE" w:rsidRPr="00237F39">
        <w:rPr>
          <w:rFonts w:ascii="Times New Roman" w:hAnsi="Times New Roman"/>
          <w:sz w:val="24"/>
          <w:szCs w:val="24"/>
        </w:rPr>
        <w:t>özelliği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3DE" w:rsidRPr="00237F39">
        <w:rPr>
          <w:rFonts w:ascii="Times New Roman" w:hAnsi="Times New Roman"/>
          <w:sz w:val="24"/>
          <w:szCs w:val="24"/>
        </w:rPr>
        <w:t>metal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3DE" w:rsidRPr="00237F39">
        <w:rPr>
          <w:rFonts w:ascii="Times New Roman" w:hAnsi="Times New Roman"/>
          <w:sz w:val="24"/>
          <w:szCs w:val="24"/>
        </w:rPr>
        <w:t>deformasyo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3DE" w:rsidRPr="00237F39">
        <w:rPr>
          <w:rFonts w:ascii="Times New Roman" w:hAnsi="Times New Roman"/>
          <w:sz w:val="24"/>
          <w:szCs w:val="24"/>
        </w:rPr>
        <w:t>sonr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3DE" w:rsidRPr="00237F39">
        <w:rPr>
          <w:rFonts w:ascii="Times New Roman" w:hAnsi="Times New Roman"/>
          <w:sz w:val="24"/>
          <w:szCs w:val="24"/>
        </w:rPr>
        <w:t>oriji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3DE" w:rsidRPr="00237F39">
        <w:rPr>
          <w:rFonts w:ascii="Times New Roman" w:hAnsi="Times New Roman"/>
          <w:sz w:val="24"/>
          <w:szCs w:val="24"/>
        </w:rPr>
        <w:t>şekl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3DE" w:rsidRPr="00237F39">
        <w:rPr>
          <w:rFonts w:ascii="Times New Roman" w:hAnsi="Times New Roman"/>
          <w:sz w:val="24"/>
          <w:szCs w:val="24"/>
        </w:rPr>
        <w:t>dönmes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3DE" w:rsidRPr="00237F39">
        <w:rPr>
          <w:rFonts w:ascii="Times New Roman" w:hAnsi="Times New Roman"/>
          <w:sz w:val="24"/>
          <w:szCs w:val="24"/>
        </w:rPr>
        <w:t>sağla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3DE" w:rsidRPr="00237F39">
        <w:rPr>
          <w:rFonts w:ascii="Times New Roman" w:hAnsi="Times New Roman"/>
          <w:sz w:val="24"/>
          <w:szCs w:val="24"/>
        </w:rPr>
        <w:t>Ni</w:t>
      </w:r>
      <w:r w:rsidR="00D207BA" w:rsidRPr="00237F39">
        <w:rPr>
          <w:rFonts w:ascii="Times New Roman" w:hAnsi="Times New Roman"/>
          <w:sz w:val="24"/>
          <w:szCs w:val="24"/>
        </w:rPr>
        <w:t>-</w:t>
      </w:r>
      <w:r w:rsidR="005063DE" w:rsidRPr="00237F39">
        <w:rPr>
          <w:rFonts w:ascii="Times New Roman" w:hAnsi="Times New Roman"/>
          <w:sz w:val="24"/>
          <w:szCs w:val="24"/>
        </w:rPr>
        <w:t>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3DE" w:rsidRPr="00237F39">
        <w:rPr>
          <w:rFonts w:ascii="Times New Roman" w:hAnsi="Times New Roman"/>
          <w:sz w:val="24"/>
          <w:szCs w:val="24"/>
        </w:rPr>
        <w:t>dön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3DE" w:rsidRPr="00237F39">
        <w:rPr>
          <w:rFonts w:ascii="Times New Roman" w:hAnsi="Times New Roman"/>
          <w:sz w:val="24"/>
          <w:szCs w:val="24"/>
        </w:rPr>
        <w:t>eğe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3DE" w:rsidRPr="00237F39">
        <w:rPr>
          <w:rFonts w:ascii="Times New Roman" w:hAnsi="Times New Roman"/>
          <w:sz w:val="24"/>
          <w:szCs w:val="24"/>
        </w:rPr>
        <w:t>i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3DE" w:rsidRPr="00237F39">
        <w:rPr>
          <w:rFonts w:ascii="Times New Roman" w:hAnsi="Times New Roman"/>
          <w:sz w:val="24"/>
          <w:szCs w:val="24"/>
        </w:rPr>
        <w:t>tem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3DE" w:rsidRPr="00237F39">
        <w:rPr>
          <w:rFonts w:ascii="Times New Roman" w:hAnsi="Times New Roman"/>
          <w:sz w:val="24"/>
          <w:szCs w:val="24"/>
        </w:rPr>
        <w:t>özelliği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3DE" w:rsidRPr="00237F39">
        <w:rPr>
          <w:rFonts w:ascii="Times New Roman" w:hAnsi="Times New Roman"/>
          <w:sz w:val="24"/>
          <w:szCs w:val="24"/>
        </w:rPr>
        <w:t>gelene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3DE" w:rsidRPr="00237F39">
        <w:rPr>
          <w:rFonts w:ascii="Times New Roman" w:hAnsi="Times New Roman"/>
          <w:sz w:val="24"/>
          <w:szCs w:val="24"/>
        </w:rPr>
        <w:t>paslanm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3DE" w:rsidRPr="00237F39">
        <w:rPr>
          <w:rFonts w:ascii="Times New Roman" w:hAnsi="Times New Roman"/>
          <w:sz w:val="24"/>
          <w:szCs w:val="24"/>
        </w:rPr>
        <w:t>çel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3DE" w:rsidRPr="00237F39">
        <w:rPr>
          <w:rFonts w:ascii="Times New Roman" w:hAnsi="Times New Roman"/>
          <w:sz w:val="24"/>
          <w:szCs w:val="24"/>
        </w:rPr>
        <w:t>eğeler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3DE" w:rsidRPr="00237F39">
        <w:rPr>
          <w:rFonts w:ascii="Times New Roman" w:hAnsi="Times New Roman"/>
          <w:sz w:val="24"/>
          <w:szCs w:val="24"/>
        </w:rPr>
        <w:t>karşılaştırıldığ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3DE" w:rsidRPr="00237F39">
        <w:rPr>
          <w:rFonts w:ascii="Times New Roman" w:hAnsi="Times New Roman"/>
          <w:sz w:val="24"/>
          <w:szCs w:val="24"/>
        </w:rPr>
        <w:t>kullanımların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3DE"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3DE" w:rsidRPr="00237F39">
        <w:rPr>
          <w:rFonts w:ascii="Times New Roman" w:hAnsi="Times New Roman"/>
          <w:sz w:val="24"/>
          <w:szCs w:val="24"/>
        </w:rPr>
        <w:t>cazip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3DE" w:rsidRPr="00237F39">
        <w:rPr>
          <w:rFonts w:ascii="Times New Roman" w:hAnsi="Times New Roman"/>
          <w:sz w:val="24"/>
          <w:szCs w:val="24"/>
        </w:rPr>
        <w:t>ha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3DE" w:rsidRPr="00237F39">
        <w:rPr>
          <w:rFonts w:ascii="Times New Roman" w:hAnsi="Times New Roman"/>
          <w:sz w:val="24"/>
          <w:szCs w:val="24"/>
        </w:rPr>
        <w:t>getir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3DE" w:rsidRPr="00237F39">
        <w:rPr>
          <w:rFonts w:ascii="Times New Roman" w:hAnsi="Times New Roman"/>
          <w:sz w:val="24"/>
          <w:szCs w:val="24"/>
        </w:rPr>
        <w:t>Birincisi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3DE" w:rsidRPr="00237F39">
        <w:rPr>
          <w:rFonts w:ascii="Times New Roman" w:hAnsi="Times New Roman"/>
          <w:sz w:val="24"/>
          <w:szCs w:val="24"/>
        </w:rPr>
        <w:t>bükül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3DE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3DE" w:rsidRPr="00237F39">
        <w:rPr>
          <w:rFonts w:ascii="Times New Roman" w:hAnsi="Times New Roman"/>
          <w:sz w:val="24"/>
          <w:szCs w:val="24"/>
        </w:rPr>
        <w:t>burul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3DE" w:rsidRPr="00237F39">
        <w:rPr>
          <w:rFonts w:ascii="Times New Roman" w:hAnsi="Times New Roman"/>
          <w:sz w:val="24"/>
          <w:szCs w:val="24"/>
        </w:rPr>
        <w:t>hareketler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3DE"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3DE" w:rsidRPr="00237F39">
        <w:rPr>
          <w:rFonts w:ascii="Times New Roman" w:hAnsi="Times New Roman"/>
          <w:sz w:val="24"/>
          <w:szCs w:val="24"/>
        </w:rPr>
        <w:t>faz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3DE" w:rsidRPr="00237F39">
        <w:rPr>
          <w:rFonts w:ascii="Times New Roman" w:hAnsi="Times New Roman"/>
          <w:sz w:val="24"/>
          <w:szCs w:val="24"/>
        </w:rPr>
        <w:t>esnekl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3DE" w:rsidRPr="00237F39">
        <w:rPr>
          <w:rFonts w:ascii="Times New Roman" w:hAnsi="Times New Roman"/>
          <w:sz w:val="24"/>
          <w:szCs w:val="24"/>
        </w:rPr>
        <w:t>nedeniy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3DE" w:rsidRPr="00237F39">
        <w:rPr>
          <w:rFonts w:ascii="Times New Roman" w:hAnsi="Times New Roman"/>
          <w:sz w:val="24"/>
          <w:szCs w:val="24"/>
        </w:rPr>
        <w:t>ço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3DE" w:rsidRPr="00237F39">
        <w:rPr>
          <w:rFonts w:ascii="Times New Roman" w:hAnsi="Times New Roman"/>
          <w:sz w:val="24"/>
          <w:szCs w:val="24"/>
        </w:rPr>
        <w:t>düşü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3DE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3DE" w:rsidRPr="00237F39">
        <w:rPr>
          <w:rFonts w:ascii="Times New Roman" w:hAnsi="Times New Roman"/>
          <w:sz w:val="24"/>
          <w:szCs w:val="24"/>
        </w:rPr>
        <w:t>elast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3DE" w:rsidRPr="00237F39">
        <w:rPr>
          <w:rFonts w:ascii="Times New Roman" w:hAnsi="Times New Roman"/>
          <w:sz w:val="24"/>
          <w:szCs w:val="24"/>
        </w:rPr>
        <w:t>modü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3DE" w:rsidRPr="00237F39">
        <w:rPr>
          <w:rFonts w:ascii="Times New Roman" w:hAnsi="Times New Roman"/>
          <w:sz w:val="24"/>
          <w:szCs w:val="24"/>
        </w:rPr>
        <w:t>sergiler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3DE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3DE" w:rsidRPr="00237F39">
        <w:rPr>
          <w:rFonts w:ascii="Times New Roman" w:hAnsi="Times New Roman"/>
          <w:sz w:val="24"/>
          <w:szCs w:val="24"/>
        </w:rPr>
        <w:t>ikincisi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3DE" w:rsidRPr="00237F39">
        <w:rPr>
          <w:rFonts w:ascii="Times New Roman" w:hAnsi="Times New Roman"/>
          <w:sz w:val="24"/>
          <w:szCs w:val="24"/>
        </w:rPr>
        <w:t>alaşım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3DE" w:rsidRPr="00237F39">
        <w:rPr>
          <w:rFonts w:ascii="Times New Roman" w:hAnsi="Times New Roman"/>
          <w:sz w:val="24"/>
          <w:szCs w:val="24"/>
        </w:rPr>
        <w:t>sünekliğ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3DE" w:rsidRPr="00237F39">
        <w:rPr>
          <w:rFonts w:ascii="Times New Roman" w:hAnsi="Times New Roman"/>
          <w:sz w:val="24"/>
          <w:szCs w:val="24"/>
        </w:rPr>
        <w:t>nedeniy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3DE" w:rsidRPr="00237F39">
        <w:rPr>
          <w:rFonts w:ascii="Times New Roman" w:hAnsi="Times New Roman"/>
          <w:sz w:val="24"/>
          <w:szCs w:val="24"/>
        </w:rPr>
        <w:t>burul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3DE" w:rsidRPr="00237F39">
        <w:rPr>
          <w:rFonts w:ascii="Times New Roman" w:hAnsi="Times New Roman"/>
          <w:sz w:val="24"/>
          <w:szCs w:val="24"/>
        </w:rPr>
        <w:t>kırılması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3DE" w:rsidRPr="00237F39">
        <w:rPr>
          <w:rFonts w:ascii="Times New Roman" w:hAnsi="Times New Roman"/>
          <w:sz w:val="24"/>
          <w:szCs w:val="24"/>
        </w:rPr>
        <w:t>kar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3DE" w:rsidRPr="00237F39">
        <w:rPr>
          <w:rFonts w:ascii="Times New Roman" w:hAnsi="Times New Roman"/>
          <w:sz w:val="24"/>
          <w:szCs w:val="24"/>
        </w:rPr>
        <w:t>üstü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3DE" w:rsidRPr="00237F39">
        <w:rPr>
          <w:rFonts w:ascii="Times New Roman" w:hAnsi="Times New Roman"/>
          <w:sz w:val="24"/>
          <w:szCs w:val="24"/>
        </w:rPr>
        <w:t>diren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63DE" w:rsidRPr="00237F39">
        <w:rPr>
          <w:rFonts w:ascii="Times New Roman" w:hAnsi="Times New Roman"/>
          <w:sz w:val="24"/>
          <w:szCs w:val="24"/>
        </w:rPr>
        <w:t>gösterirler</w:t>
      </w:r>
      <w:r w:rsidR="00194B2E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94B2E" w:rsidRPr="00237F39">
        <w:rPr>
          <w:rFonts w:ascii="Times New Roman" w:hAnsi="Times New Roman"/>
          <w:sz w:val="24"/>
          <w:szCs w:val="24"/>
        </w:rPr>
        <w:t>Ni-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94B2E" w:rsidRPr="00237F39">
        <w:rPr>
          <w:rFonts w:ascii="Times New Roman" w:hAnsi="Times New Roman"/>
          <w:sz w:val="24"/>
          <w:szCs w:val="24"/>
        </w:rPr>
        <w:t>dön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94B2E" w:rsidRPr="00237F39">
        <w:rPr>
          <w:rFonts w:ascii="Times New Roman" w:hAnsi="Times New Roman"/>
          <w:sz w:val="24"/>
          <w:szCs w:val="24"/>
        </w:rPr>
        <w:t>aletler,</w:t>
      </w:r>
      <w:r w:rsidR="00B31CD2">
        <w:rPr>
          <w:rFonts w:ascii="Times New Roman" w:hAnsi="Times New Roman"/>
          <w:sz w:val="24"/>
          <w:szCs w:val="24"/>
        </w:rPr>
        <w:t xml:space="preserve"> </w:t>
      </w:r>
      <w:r w:rsidR="00194B2E" w:rsidRPr="00237F39">
        <w:rPr>
          <w:rFonts w:ascii="Times New Roman" w:hAnsi="Times New Roman"/>
          <w:sz w:val="24"/>
          <w:szCs w:val="24"/>
        </w:rPr>
        <w:t>doğ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94B2E"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94B2E"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94B2E" w:rsidRPr="00237F39">
        <w:rPr>
          <w:rFonts w:ascii="Times New Roman" w:hAnsi="Times New Roman"/>
          <w:sz w:val="24"/>
          <w:szCs w:val="24"/>
        </w:rPr>
        <w:t>anatomis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94B2E" w:rsidRPr="00237F39">
        <w:rPr>
          <w:rFonts w:ascii="Times New Roman" w:hAnsi="Times New Roman"/>
          <w:sz w:val="24"/>
          <w:szCs w:val="24"/>
        </w:rPr>
        <w:t>korurk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94B2E"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94B2E" w:rsidRPr="00237F39">
        <w:rPr>
          <w:rFonts w:ascii="Times New Roman" w:hAnsi="Times New Roman"/>
          <w:sz w:val="24"/>
          <w:szCs w:val="24"/>
        </w:rPr>
        <w:t>kanalların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94B2E"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94B2E" w:rsidRPr="00237F39">
        <w:rPr>
          <w:rFonts w:ascii="Times New Roman" w:hAnsi="Times New Roman"/>
          <w:sz w:val="24"/>
          <w:szCs w:val="24"/>
        </w:rPr>
        <w:t>verim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94B2E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94B2E" w:rsidRPr="00237F39">
        <w:rPr>
          <w:rFonts w:ascii="Times New Roman" w:hAnsi="Times New Roman"/>
          <w:sz w:val="24"/>
          <w:szCs w:val="24"/>
        </w:rPr>
        <w:t>şeki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94B2E" w:rsidRPr="00237F39">
        <w:rPr>
          <w:rFonts w:ascii="Times New Roman" w:hAnsi="Times New Roman"/>
          <w:sz w:val="24"/>
          <w:szCs w:val="24"/>
        </w:rPr>
        <w:t>temizlemes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94B2E" w:rsidRPr="00237F39">
        <w:rPr>
          <w:rFonts w:ascii="Times New Roman" w:hAnsi="Times New Roman"/>
          <w:sz w:val="24"/>
          <w:szCs w:val="24"/>
        </w:rPr>
        <w:t>sağlam</w:t>
      </w:r>
      <w:r w:rsidR="00B31CD2">
        <w:rPr>
          <w:rFonts w:ascii="Times New Roman" w:hAnsi="Times New Roman"/>
          <w:sz w:val="24"/>
          <w:szCs w:val="24"/>
        </w:rPr>
        <w:t>aktadı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417A0"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Stewart&lt;/Author&gt;&lt;Year&gt;2010&lt;/Year&gt;&lt;RecNum&gt;87&lt;/RecNum&gt;&lt;DisplayText&gt;[85]&lt;/DisplayText&gt;&lt;record&gt;&lt;rec-number&gt;87&lt;/rec-number&gt;&lt;foreign-keys&gt;&lt;key app="EN" db-id="00d9ve5eaf9f0lezs2ov50dqvdpe0xr0t2z2" timestamp="1680087631"&gt;87&lt;/key&gt;&lt;/foreign-keys&gt;&lt;ref-type name="Journal Article"&gt;17&lt;/ref-type&gt;&lt;contributors&gt;&lt;authors&gt;&lt;author&gt;Stewart, J. T.&lt;/author&gt;&lt;author&gt;Lafkowitz, S.&lt;/author&gt;&lt;author&gt;Appelbaum, K.&lt;/author&gt;&lt;author&gt;Hartwell, G.&lt;/author&gt;&lt;/authors&gt;&lt;/contributors&gt;&lt;auth-address&gt;Department of Endodontics, UMDNJ-NJDS, Newark, NJ 07103, USA. jeffrey.stewart@umdnj.edu&lt;/auth-address&gt;&lt;titles&gt;&lt;title&gt;Distortion and breakage of Liberator, EndoSequence, and ProFile systems in severely curved roots of molars&lt;/title&gt;&lt;secondary-title&gt;J Endod&lt;/secondary-title&gt;&lt;/titles&gt;&lt;periodical&gt;&lt;full-title&gt;J Endod&lt;/full-title&gt;&lt;/periodical&gt;&lt;pages&gt;729-31&lt;/pages&gt;&lt;volume&gt;36&lt;/volume&gt;&lt;number&gt;4&lt;/number&gt;&lt;edition&gt;2010/03/24&lt;/edition&gt;&lt;keywords&gt;&lt;keyword&gt;Chi-Square Distribution&lt;/keyword&gt;&lt;keyword&gt;Dental Alloys&lt;/keyword&gt;&lt;keyword&gt;*Dental Instruments&lt;/keyword&gt;&lt;keyword&gt;Dental Pulp Cavity/*anatomy &amp;amp; histology&lt;/keyword&gt;&lt;keyword&gt;Dental Stress Analysis&lt;/keyword&gt;&lt;keyword&gt;Equipment Failure&lt;/keyword&gt;&lt;keyword&gt;Humans&lt;/keyword&gt;&lt;keyword&gt;Molar/anatomy &amp;amp; histology&lt;/keyword&gt;&lt;keyword&gt;Nickel&lt;/keyword&gt;&lt;keyword&gt;Root Canal Preparation/*instrumentation&lt;/keyword&gt;&lt;keyword&gt;Titanium&lt;/keyword&gt;&lt;keyword&gt;Tooth Root/*anatomy &amp;amp; histology&lt;/keyword&gt;&lt;keyword&gt;Torsion, Mechanical&lt;/keyword&gt;&lt;/keywords&gt;&lt;dates&gt;&lt;year&gt;2010&lt;/year&gt;&lt;pub-dates&gt;&lt;date&gt;Apr&lt;/date&gt;&lt;/pub-dates&gt;&lt;/dates&gt;&lt;isbn&gt;0099-2399&lt;/isbn&gt;&lt;accession-num&gt;20307753&lt;/accession-num&gt;&lt;urls&gt;&lt;/urls&gt;&lt;electronic-resource-num&gt;10.1016/j.joen.2009.11.029&lt;/electronic-resource-num&gt;&lt;remote-database-provider&gt;NLM&lt;/remote-database-provider&gt;&lt;language&gt;eng&lt;/language&gt;&lt;/record&gt;&lt;/Cite&gt;&lt;/EndNote&gt;</w:instrText>
      </w:r>
      <w:r w:rsidR="007417A0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85]</w:t>
      </w:r>
      <w:r w:rsidR="007417A0" w:rsidRPr="00237F39">
        <w:rPr>
          <w:rFonts w:ascii="Times New Roman" w:hAnsi="Times New Roman"/>
          <w:sz w:val="24"/>
          <w:szCs w:val="24"/>
        </w:rPr>
        <w:fldChar w:fldCharType="end"/>
      </w:r>
      <w:r w:rsidR="007417A0" w:rsidRPr="00237F39">
        <w:rPr>
          <w:rFonts w:ascii="Times New Roman" w:hAnsi="Times New Roman"/>
          <w:sz w:val="24"/>
          <w:szCs w:val="24"/>
        </w:rPr>
        <w:t>.</w:t>
      </w:r>
    </w:p>
    <w:p w14:paraId="0987BBC4" w14:textId="1B715543" w:rsidR="00BA2EE8" w:rsidRPr="00237F39" w:rsidRDefault="00307E0C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Ni</w:t>
      </w:r>
      <w:r w:rsidR="009459EC" w:rsidRPr="00237F39">
        <w:rPr>
          <w:rFonts w:ascii="Times New Roman" w:hAnsi="Times New Roman"/>
          <w:sz w:val="24"/>
          <w:szCs w:val="24"/>
        </w:rPr>
        <w:t>-</w:t>
      </w:r>
      <w:r w:rsidRPr="00237F39">
        <w:rPr>
          <w:rFonts w:ascii="Times New Roman" w:hAnsi="Times New Roman"/>
          <w:sz w:val="24"/>
          <w:szCs w:val="24"/>
        </w:rPr>
        <w:t>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459EC" w:rsidRPr="00237F39">
        <w:rPr>
          <w:rFonts w:ascii="Times New Roman" w:hAnsi="Times New Roman"/>
          <w:sz w:val="24"/>
          <w:szCs w:val="24"/>
        </w:rPr>
        <w:t>eğe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93B2E" w:rsidRPr="00237F39">
        <w:rPr>
          <w:rFonts w:ascii="Times New Roman" w:hAnsi="Times New Roman"/>
          <w:sz w:val="24"/>
          <w:szCs w:val="24"/>
        </w:rPr>
        <w:t>etkinliğ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rşılaştırm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alışma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ekilmi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ns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iş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er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e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lok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ullanıl</w:t>
      </w:r>
      <w:r w:rsidR="00B31CD2">
        <w:rPr>
          <w:rFonts w:ascii="Times New Roman" w:hAnsi="Times New Roman"/>
          <w:sz w:val="24"/>
          <w:szCs w:val="24"/>
        </w:rPr>
        <w:t>dı</w:t>
      </w:r>
      <w:r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İns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iş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eşit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atom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orfolojiy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hipken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459EC" w:rsidRPr="00237F39">
        <w:rPr>
          <w:rFonts w:ascii="Times New Roman" w:hAnsi="Times New Roman"/>
          <w:sz w:val="24"/>
          <w:szCs w:val="24"/>
        </w:rPr>
        <w:t>simü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459EC" w:rsidRPr="00237F39">
        <w:rPr>
          <w:rFonts w:ascii="Times New Roman" w:hAnsi="Times New Roman"/>
          <w:sz w:val="24"/>
          <w:szCs w:val="24"/>
        </w:rPr>
        <w:t>kanal</w:t>
      </w:r>
      <w:r w:rsidR="00C93B2E" w:rsidRPr="00237F39">
        <w:rPr>
          <w:rFonts w:ascii="Times New Roman" w:hAnsi="Times New Roman"/>
          <w:sz w:val="24"/>
          <w:szCs w:val="24"/>
        </w:rPr>
        <w:t>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459EC" w:rsidRPr="00237F39">
        <w:rPr>
          <w:rFonts w:ascii="Times New Roman" w:hAnsi="Times New Roman"/>
          <w:sz w:val="24"/>
          <w:szCs w:val="24"/>
        </w:rPr>
        <w:t>re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loklar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alış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tandar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oşul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ğ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strüman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nc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onr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örüntü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oğru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rşılaştırılması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r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nun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likte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459EC" w:rsidRPr="00237F39">
        <w:rPr>
          <w:rFonts w:ascii="Times New Roman" w:hAnsi="Times New Roman"/>
          <w:sz w:val="24"/>
          <w:szCs w:val="24"/>
        </w:rPr>
        <w:t>re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loklar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ertliğ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ns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işlerin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rk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duğ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onusu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az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ınırlama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ardı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01AF6"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Schäfer&lt;/Author&gt;&lt;Year&gt;2002&lt;/Year&gt;&lt;RecNum&gt;91&lt;/RecNum&gt;&lt;DisplayText&gt;[68]&lt;/DisplayText&gt;&lt;record&gt;&lt;rec-number&gt;91&lt;/rec-number&gt;&lt;foreign-keys&gt;&lt;key app="EN" db-id="00d9ve5eaf9f0lezs2ov50dqvdpe0xr0t2z2" timestamp="1680607344"&gt;91&lt;/key&gt;&lt;/foreign-keys&gt;&lt;ref-type name="Journal Article"&gt;17&lt;/ref-type&gt;&lt;contributors&gt;&lt;authors&gt;&lt;author&gt;Schäfer, E.&lt;/author&gt;&lt;author&gt;Diez, C.&lt;/author&gt;&lt;author&gt;Hoppe, W.&lt;/author&gt;&lt;author&gt;Tepel, J.&lt;/author&gt;&lt;/authors&gt;&lt;/contributors&gt;&lt;auth-address&gt;Poliklinik für Zahnerhaltung, Münster, Germany.&lt;/auth-address&gt;&lt;titles&gt;&lt;title&gt;Roentgenographic investigation of frequency and degree of canal curvatures in human permanent teeth&lt;/title&gt;&lt;secondary-title&gt;J Endod&lt;/secondary-title&gt;&lt;/titles&gt;&lt;periodical&gt;&lt;full-title&gt;J Endod&lt;/full-title&gt;&lt;/periodical&gt;&lt;pages&gt;211-6&lt;/pages&gt;&lt;volume&gt;28&lt;/volume&gt;&lt;number&gt;3&lt;/number&gt;&lt;edition&gt;2002/05/23&lt;/edition&gt;&lt;keywords&gt;&lt;keyword&gt;Dental Pulp Cavity/*anatomy &amp;amp; histology/*diagnostic imaging&lt;/keyword&gt;&lt;keyword&gt;Dentition, Permanent&lt;/keyword&gt;&lt;keyword&gt;Humans&lt;/keyword&gt;&lt;keyword&gt;Odontometry/*statistics &amp;amp; numerical data&lt;/keyword&gt;&lt;keyword&gt;Radiography, Dental, Digital&lt;/keyword&gt;&lt;keyword&gt;Tooth Root/anatomy &amp;amp; histology/diagnostic imaging&lt;/keyword&gt;&lt;/keywords&gt;&lt;dates&gt;&lt;year&gt;2002&lt;/year&gt;&lt;pub-dates&gt;&lt;date&gt;Mar&lt;/date&gt;&lt;/pub-dates&gt;&lt;/dates&gt;&lt;isbn&gt;0099-2399 (Print)&amp;#xD;0099-2399&lt;/isbn&gt;&lt;accession-num&gt;12017184&lt;/accession-num&gt;&lt;urls&gt;&lt;/urls&gt;&lt;electronic-resource-num&gt;10.1097/00004770-200203000-00017&lt;/electronic-resource-num&gt;&lt;remote-database-provider&gt;NLM&lt;/remote-database-provider&gt;&lt;language&gt;eng&lt;/language&gt;&lt;/record&gt;&lt;/Cite&gt;&lt;/EndNote&gt;</w:instrText>
      </w:r>
      <w:r w:rsidR="00101AF6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68]</w:t>
      </w:r>
      <w:r w:rsidR="00101AF6" w:rsidRPr="00237F39">
        <w:rPr>
          <w:rFonts w:ascii="Times New Roman" w:hAnsi="Times New Roman"/>
          <w:sz w:val="24"/>
          <w:szCs w:val="24"/>
        </w:rPr>
        <w:fldChar w:fldCharType="end"/>
      </w:r>
      <w:r w:rsidR="00101AF6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03F6D" w:rsidRPr="00237F39">
        <w:rPr>
          <w:rFonts w:ascii="Times New Roman" w:hAnsi="Times New Roman"/>
          <w:sz w:val="24"/>
          <w:szCs w:val="24"/>
        </w:rPr>
        <w:t>Dent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03F6D" w:rsidRPr="00237F39">
        <w:rPr>
          <w:rFonts w:ascii="Times New Roman" w:hAnsi="Times New Roman"/>
          <w:sz w:val="24"/>
          <w:szCs w:val="24"/>
        </w:rPr>
        <w:t>mikrosertliğ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03F6D" w:rsidRPr="00237F39">
        <w:rPr>
          <w:rFonts w:ascii="Times New Roman" w:hAnsi="Times New Roman"/>
          <w:sz w:val="24"/>
          <w:szCs w:val="24"/>
        </w:rPr>
        <w:t>35-40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03F6D" w:rsidRPr="00237F39">
        <w:rPr>
          <w:rFonts w:ascii="Times New Roman" w:hAnsi="Times New Roman"/>
          <w:sz w:val="24"/>
          <w:szCs w:val="24"/>
        </w:rPr>
        <w:t>kg/mm</w:t>
      </w:r>
      <w:r w:rsidR="00844AB2" w:rsidRPr="00237F39">
        <w:rPr>
          <w:rFonts w:ascii="Times New Roman" w:hAnsi="Times New Roman"/>
          <w:sz w:val="24"/>
          <w:szCs w:val="24"/>
          <w:vertAlign w:val="superscript"/>
        </w:rPr>
        <w:t>2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03F6D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03F6D" w:rsidRPr="00237F39">
        <w:rPr>
          <w:rFonts w:ascii="Times New Roman" w:hAnsi="Times New Roman"/>
          <w:sz w:val="24"/>
          <w:szCs w:val="24"/>
        </w:rPr>
        <w:t>ölçülürken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03F6D" w:rsidRPr="00237F39">
        <w:rPr>
          <w:rFonts w:ascii="Times New Roman" w:hAnsi="Times New Roman"/>
          <w:sz w:val="24"/>
          <w:szCs w:val="24"/>
        </w:rPr>
        <w:t>yapa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03F6D"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03F6D" w:rsidRPr="00237F39">
        <w:rPr>
          <w:rFonts w:ascii="Times New Roman" w:hAnsi="Times New Roman"/>
          <w:sz w:val="24"/>
          <w:szCs w:val="24"/>
        </w:rPr>
        <w:t>kanallar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03F6D" w:rsidRPr="00237F39">
        <w:rPr>
          <w:rFonts w:ascii="Times New Roman" w:hAnsi="Times New Roman"/>
          <w:sz w:val="24"/>
          <w:szCs w:val="24"/>
        </w:rPr>
        <w:t>kullan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03F6D" w:rsidRPr="00237F39">
        <w:rPr>
          <w:rFonts w:ascii="Times New Roman" w:hAnsi="Times New Roman"/>
          <w:sz w:val="24"/>
          <w:szCs w:val="24"/>
        </w:rPr>
        <w:t>re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03F6D" w:rsidRPr="00237F39">
        <w:rPr>
          <w:rFonts w:ascii="Times New Roman" w:hAnsi="Times New Roman"/>
          <w:sz w:val="24"/>
          <w:szCs w:val="24"/>
        </w:rPr>
        <w:t>materyal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03F6D" w:rsidRPr="00237F39">
        <w:rPr>
          <w:rFonts w:ascii="Times New Roman" w:hAnsi="Times New Roman"/>
          <w:sz w:val="24"/>
          <w:szCs w:val="24"/>
        </w:rPr>
        <w:t>sertliğ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03F6D" w:rsidRPr="00237F39">
        <w:rPr>
          <w:rFonts w:ascii="Times New Roman" w:hAnsi="Times New Roman"/>
          <w:sz w:val="24"/>
          <w:szCs w:val="24"/>
        </w:rPr>
        <w:t>20-22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03F6D" w:rsidRPr="00237F39">
        <w:rPr>
          <w:rFonts w:ascii="Times New Roman" w:hAnsi="Times New Roman"/>
          <w:sz w:val="24"/>
          <w:szCs w:val="24"/>
        </w:rPr>
        <w:t>kg/mm</w:t>
      </w:r>
      <w:r w:rsidR="00844AB2" w:rsidRPr="00237F39">
        <w:rPr>
          <w:rFonts w:ascii="Times New Roman" w:hAnsi="Times New Roman"/>
          <w:sz w:val="24"/>
          <w:szCs w:val="24"/>
          <w:vertAlign w:val="superscript"/>
        </w:rPr>
        <w:t>2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03F6D"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03F6D" w:rsidRPr="00237F39">
        <w:rPr>
          <w:rFonts w:ascii="Times New Roman" w:hAnsi="Times New Roman"/>
          <w:sz w:val="24"/>
          <w:szCs w:val="24"/>
        </w:rPr>
        <w:t>olduğ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03F6D" w:rsidRPr="00237F39">
        <w:rPr>
          <w:rFonts w:ascii="Times New Roman" w:hAnsi="Times New Roman"/>
          <w:sz w:val="24"/>
          <w:szCs w:val="24"/>
        </w:rPr>
        <w:t>tahm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03F6D" w:rsidRPr="00237F39">
        <w:rPr>
          <w:rFonts w:ascii="Times New Roman" w:hAnsi="Times New Roman"/>
          <w:sz w:val="24"/>
          <w:szCs w:val="24"/>
        </w:rPr>
        <w:t>edilmekted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03F6D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XZWluZTwvQXV0aG9yPjxZZWFyPjE5NzU8L1llYXI+PFJl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</w:instrText>
      </w:r>
      <w:r w:rsidR="006577EF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XZWluZTwvQXV0aG9yPjxZZWFyPjE5NzU8L1llYXI+PFJl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6577EF" w:rsidRPr="00237F39">
        <w:rPr>
          <w:rFonts w:ascii="Times New Roman" w:hAnsi="Times New Roman"/>
          <w:sz w:val="24"/>
          <w:szCs w:val="24"/>
        </w:rPr>
      </w:r>
      <w:r w:rsidR="006577EF" w:rsidRPr="00237F39">
        <w:rPr>
          <w:rFonts w:ascii="Times New Roman" w:hAnsi="Times New Roman"/>
          <w:sz w:val="24"/>
          <w:szCs w:val="24"/>
        </w:rPr>
        <w:fldChar w:fldCharType="end"/>
      </w:r>
      <w:r w:rsidR="00903F6D" w:rsidRPr="00237F39">
        <w:rPr>
          <w:rFonts w:ascii="Times New Roman" w:hAnsi="Times New Roman"/>
          <w:sz w:val="24"/>
          <w:szCs w:val="24"/>
        </w:rPr>
      </w:r>
      <w:r w:rsidR="00903F6D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67,</w:t>
      </w:r>
      <w:r w:rsidR="00E4403D" w:rsidRPr="00237F39">
        <w:rPr>
          <w:rFonts w:ascii="Times New Roman" w:hAnsi="Times New Roman"/>
          <w:noProof/>
          <w:sz w:val="24"/>
          <w:szCs w:val="24"/>
        </w:rPr>
        <w:t xml:space="preserve"> </w:t>
      </w:r>
      <w:r w:rsidR="006577EF" w:rsidRPr="00237F39">
        <w:rPr>
          <w:rFonts w:ascii="Times New Roman" w:hAnsi="Times New Roman"/>
          <w:noProof/>
          <w:sz w:val="24"/>
          <w:szCs w:val="24"/>
        </w:rPr>
        <w:t>86]</w:t>
      </w:r>
      <w:r w:rsidR="00903F6D" w:rsidRPr="00237F39">
        <w:rPr>
          <w:rFonts w:ascii="Times New Roman" w:hAnsi="Times New Roman"/>
          <w:sz w:val="24"/>
          <w:szCs w:val="24"/>
        </w:rPr>
        <w:fldChar w:fldCharType="end"/>
      </w:r>
      <w:r w:rsidR="00903F6D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03F6D" w:rsidRPr="00237F39">
        <w:rPr>
          <w:rFonts w:ascii="Times New Roman" w:hAnsi="Times New Roman"/>
          <w:sz w:val="24"/>
          <w:szCs w:val="24"/>
        </w:rPr>
        <w:t>Dent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03F6D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03F6D" w:rsidRPr="00237F39">
        <w:rPr>
          <w:rFonts w:ascii="Times New Roman" w:hAnsi="Times New Roman"/>
          <w:sz w:val="24"/>
          <w:szCs w:val="24"/>
        </w:rPr>
        <w:t>re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03F6D" w:rsidRPr="00237F39">
        <w:rPr>
          <w:rFonts w:ascii="Times New Roman" w:hAnsi="Times New Roman"/>
          <w:sz w:val="24"/>
          <w:szCs w:val="24"/>
        </w:rPr>
        <w:t>arasında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03F6D"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03F6D" w:rsidRPr="00237F39">
        <w:rPr>
          <w:rFonts w:ascii="Times New Roman" w:hAnsi="Times New Roman"/>
          <w:sz w:val="24"/>
          <w:szCs w:val="24"/>
        </w:rPr>
        <w:t>sertl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03F6D" w:rsidRPr="00237F39">
        <w:rPr>
          <w:rFonts w:ascii="Times New Roman" w:hAnsi="Times New Roman"/>
          <w:sz w:val="24"/>
          <w:szCs w:val="24"/>
        </w:rPr>
        <w:t>değer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03F6D" w:rsidRPr="00237F39">
        <w:rPr>
          <w:rFonts w:ascii="Times New Roman" w:hAnsi="Times New Roman"/>
          <w:sz w:val="24"/>
          <w:szCs w:val="24"/>
        </w:rPr>
        <w:t>fark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03F6D" w:rsidRPr="00237F39">
        <w:rPr>
          <w:rFonts w:ascii="Times New Roman" w:hAnsi="Times New Roman"/>
          <w:sz w:val="24"/>
          <w:szCs w:val="24"/>
        </w:rPr>
        <w:t>dolay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03F6D"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03F6D"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03F6D" w:rsidRPr="00237F39">
        <w:rPr>
          <w:rFonts w:ascii="Times New Roman" w:hAnsi="Times New Roman"/>
          <w:sz w:val="24"/>
          <w:szCs w:val="24"/>
        </w:rPr>
        <w:t>preparasyon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03F6D" w:rsidRPr="00237F39">
        <w:rPr>
          <w:rFonts w:ascii="Times New Roman" w:hAnsi="Times New Roman"/>
          <w:sz w:val="24"/>
          <w:szCs w:val="24"/>
        </w:rPr>
        <w:t>yapılırk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03F6D" w:rsidRPr="00237F39">
        <w:rPr>
          <w:rFonts w:ascii="Times New Roman" w:hAnsi="Times New Roman"/>
          <w:sz w:val="24"/>
          <w:szCs w:val="24"/>
        </w:rPr>
        <w:t>dent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03F6D" w:rsidRPr="00237F39">
        <w:rPr>
          <w:rFonts w:ascii="Times New Roman" w:hAnsi="Times New Roman"/>
          <w:sz w:val="24"/>
          <w:szCs w:val="24"/>
        </w:rPr>
        <w:t>kıyas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03F6D" w:rsidRPr="00237F39">
        <w:rPr>
          <w:rFonts w:ascii="Times New Roman" w:hAnsi="Times New Roman"/>
          <w:sz w:val="24"/>
          <w:szCs w:val="24"/>
        </w:rPr>
        <w:t>re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03F6D" w:rsidRPr="00237F39">
        <w:rPr>
          <w:rFonts w:ascii="Times New Roman" w:hAnsi="Times New Roman"/>
          <w:sz w:val="24"/>
          <w:szCs w:val="24"/>
        </w:rPr>
        <w:t>materyalin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03F6D"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03F6D" w:rsidRPr="00237F39">
        <w:rPr>
          <w:rFonts w:ascii="Times New Roman" w:hAnsi="Times New Roman"/>
          <w:sz w:val="24"/>
          <w:szCs w:val="24"/>
        </w:rPr>
        <w:t>faz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03F6D" w:rsidRPr="00237F39">
        <w:rPr>
          <w:rFonts w:ascii="Times New Roman" w:hAnsi="Times New Roman"/>
          <w:sz w:val="24"/>
          <w:szCs w:val="24"/>
        </w:rPr>
        <w:t>mad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03F6D" w:rsidRPr="00237F39">
        <w:rPr>
          <w:rFonts w:ascii="Times New Roman" w:hAnsi="Times New Roman"/>
          <w:sz w:val="24"/>
          <w:szCs w:val="24"/>
        </w:rPr>
        <w:t>uzaklaştırıl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03F6D" w:rsidRPr="00237F39">
        <w:rPr>
          <w:rFonts w:ascii="Times New Roman" w:hAnsi="Times New Roman"/>
          <w:sz w:val="24"/>
          <w:szCs w:val="24"/>
        </w:rPr>
        <w:t>ihtima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03F6D" w:rsidRPr="00237F39">
        <w:rPr>
          <w:rFonts w:ascii="Times New Roman" w:hAnsi="Times New Roman"/>
          <w:sz w:val="24"/>
          <w:szCs w:val="24"/>
        </w:rPr>
        <w:t>olduğ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03F6D" w:rsidRPr="00237F39">
        <w:rPr>
          <w:rFonts w:ascii="Times New Roman" w:hAnsi="Times New Roman"/>
          <w:sz w:val="24"/>
          <w:szCs w:val="24"/>
        </w:rPr>
        <w:t>düşünülm</w:t>
      </w:r>
      <w:r w:rsidR="00D6542D" w:rsidRPr="00237F39">
        <w:rPr>
          <w:rFonts w:ascii="Times New Roman" w:hAnsi="Times New Roman"/>
          <w:sz w:val="24"/>
          <w:szCs w:val="24"/>
        </w:rPr>
        <w:t>ekted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03F6D"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Lim&lt;/Author&gt;&lt;Year&gt;1985&lt;/Year&gt;&lt;RecNum&gt;99&lt;/RecNum&gt;&lt;DisplayText&gt;[87]&lt;/DisplayText&gt;&lt;record&gt;&lt;rec-number&gt;99&lt;/rec-number&gt;&lt;foreign-keys&gt;&lt;key app="EN" db-id="00d9ve5eaf9f0lezs2ov50dqvdpe0xr0t2z2" timestamp="1680609932"&gt;99&lt;/key&gt;&lt;/foreign-keys&gt;&lt;ref-type name="Journal Article"&gt;17&lt;/ref-type&gt;&lt;contributors&gt;&lt;authors&gt;&lt;author&gt;Lim, K. C.&lt;/author&gt;&lt;author&gt;Webber, J.&lt;/author&gt;&lt;/authors&gt;&lt;/contributors&gt;&lt;titles&gt;&lt;title&gt;The validity of simulated root canals for the investigation of the prepared root canal shape&lt;/title&gt;&lt;secondary-title&gt;Int Endod J&lt;/secondary-title&gt;&lt;/titles&gt;&lt;periodical&gt;&lt;full-title&gt;Int Endod J&lt;/full-title&gt;&lt;/periodical&gt;&lt;pages&gt;240-6&lt;/pages&gt;&lt;volume&gt;18&lt;/volume&gt;&lt;number&gt;4&lt;/number&gt;&lt;edition&gt;1985/10/01&lt;/edition&gt;&lt;keywords&gt;&lt;keyword&gt;Dental Pulp Cavity/*anatomy &amp;amp; histology/diagnostic imaging&lt;/keyword&gt;&lt;keyword&gt;Humans&lt;/keyword&gt;&lt;keyword&gt;*Models, Anatomic&lt;/keyword&gt;&lt;keyword&gt;Radiography&lt;/keyword&gt;&lt;keyword&gt;Root Canal Therapy/*methods&lt;/keyword&gt;&lt;/keywords&gt;&lt;dates&gt;&lt;year&gt;1985&lt;/year&gt;&lt;pub-dates&gt;&lt;date&gt;Oct&lt;/date&gt;&lt;/pub-dates&gt;&lt;/dates&gt;&lt;isbn&gt;0143-2885 (Print)&amp;#xD;0143-2885&lt;/isbn&gt;&lt;accession-num&gt;3865899&lt;/accession-num&gt;&lt;urls&gt;&lt;/urls&gt;&lt;electronic-resource-num&gt;10.1111/j.1365-2591.1985.tb00450.x&lt;/electronic-resource-num&gt;&lt;remote-database-provider&gt;NLM&lt;/remote-database-provider&gt;&lt;language&gt;eng&lt;/language&gt;&lt;/record&gt;&lt;/Cite&gt;&lt;/EndNote&gt;</w:instrText>
      </w:r>
      <w:r w:rsidR="00903F6D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87]</w:t>
      </w:r>
      <w:r w:rsidR="00903F6D" w:rsidRPr="00237F39">
        <w:rPr>
          <w:rFonts w:ascii="Times New Roman" w:hAnsi="Times New Roman"/>
          <w:sz w:val="24"/>
          <w:szCs w:val="24"/>
        </w:rPr>
        <w:fldChar w:fldCharType="end"/>
      </w:r>
      <w:r w:rsidR="00903F6D" w:rsidRPr="00237F39">
        <w:rPr>
          <w:rFonts w:ascii="Times New Roman" w:hAnsi="Times New Roman"/>
          <w:sz w:val="24"/>
          <w:szCs w:val="24"/>
        </w:rPr>
        <w:t>.</w:t>
      </w:r>
    </w:p>
    <w:p w14:paraId="2CF4D645" w14:textId="0578A5ED" w:rsidR="006C22E5" w:rsidRPr="00237F39" w:rsidRDefault="006C22E5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lastRenderedPageBreak/>
        <w:t>Re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loklarda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apa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lar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yn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oşul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t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strüm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ür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izi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rşılaştırmalar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rs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esit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an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ır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üze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apı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ertliğ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oğ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işlerinkin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rk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duğ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az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zavantaj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ardı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Peters&lt;/Author&gt;&lt;Year&gt;2004&lt;/Year&gt;&lt;RecNum&gt;58&lt;/RecNum&gt;&lt;DisplayText&gt;[69]&lt;/DisplayText&gt;&lt;record&gt;&lt;rec-number&gt;58&lt;/rec-number&gt;&lt;foreign-keys&gt;&lt;key app="EN" db-id="00d9ve5eaf9f0lezs2ov50dqvdpe0xr0t2z2" timestamp="1671267102"&gt;58&lt;/key&gt;&lt;/foreign-keys&gt;&lt;ref-type name="Journal Article"&gt;17&lt;/ref-type&gt;&lt;contributors&gt;&lt;authors&gt;&lt;author&gt;Peters, O. A.&lt;/author&gt;&lt;/authors&gt;&lt;/contributors&gt;&lt;auth-address&gt;Division of Endodontology, Clinic for Preventive Dentistry, Periodontology and Cariology, University of Zürich, Switzerland. ove.peters@zzmk.unizh.ch&lt;/auth-address&gt;&lt;titles&gt;&lt;title&gt;Current challenges and concepts in the preparation of root canal systems: a review&lt;/title&gt;&lt;secondary-title&gt;J Endod&lt;/secondary-title&gt;&lt;/titles&gt;&lt;periodical&gt;&lt;full-title&gt;J Endod&lt;/full-title&gt;&lt;/periodical&gt;&lt;pages&gt;559-67&lt;/pages&gt;&lt;volume&gt;30&lt;/volume&gt;&lt;number&gt;8&lt;/number&gt;&lt;edition&gt;2004/07/27&lt;/edition&gt;&lt;keywords&gt;&lt;keyword&gt;Dental Alloys&lt;/keyword&gt;&lt;keyword&gt;Dental Pulp Cavity/anatomy &amp;amp; histology&lt;/keyword&gt;&lt;keyword&gt;Equipment Design&lt;/keyword&gt;&lt;keyword&gt;Humans&lt;/keyword&gt;&lt;keyword&gt;Nickel&lt;/keyword&gt;&lt;keyword&gt;Risk Factors&lt;/keyword&gt;&lt;keyword&gt;Root Canal Preparation/instrumentation/*methods&lt;/keyword&gt;&lt;keyword&gt;Titanium&lt;/keyword&gt;&lt;keyword&gt;Treatment Outcome&lt;/keyword&gt;&lt;/keywords&gt;&lt;dates&gt;&lt;year&gt;2004&lt;/year&gt;&lt;pub-dates&gt;&lt;date&gt;Aug&lt;/date&gt;&lt;/pub-dates&gt;&lt;/dates&gt;&lt;isbn&gt;0099-2399 (Print)&amp;#xD;0099-2399&lt;/isbn&gt;&lt;accession-num&gt;15273636&lt;/accession-num&gt;&lt;urls&gt;&lt;/urls&gt;&lt;electronic-resource-num&gt;10.1097/01.don.0000129039.59003.9d&lt;/electronic-resource-num&gt;&lt;remote-database-provider&gt;NLM&lt;/remote-database-provider&gt;&lt;language&gt;eng&lt;/language&gt;&lt;/record&gt;&lt;/Cite&gt;&lt;/EndNote&gt;</w:instrText>
      </w:r>
      <w:r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69]</w:t>
      </w:r>
      <w:r w:rsidRPr="00237F39">
        <w:rPr>
          <w:rFonts w:ascii="Times New Roman" w:hAnsi="Times New Roman"/>
          <w:sz w:val="24"/>
          <w:szCs w:val="24"/>
        </w:rPr>
        <w:fldChar w:fldCharType="end"/>
      </w:r>
      <w:r w:rsidRPr="00237F39">
        <w:rPr>
          <w:rFonts w:ascii="Times New Roman" w:hAnsi="Times New Roman"/>
          <w:sz w:val="24"/>
          <w:szCs w:val="24"/>
        </w:rPr>
        <w:t>.</w:t>
      </w:r>
    </w:p>
    <w:p w14:paraId="2E14643F" w14:textId="44ABD345" w:rsidR="009D2FA5" w:rsidRPr="00237F39" w:rsidRDefault="00BA2EE8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R</w:t>
      </w:r>
      <w:r w:rsidR="008575D6" w:rsidRPr="00237F39">
        <w:rPr>
          <w:rFonts w:ascii="Times New Roman" w:hAnsi="Times New Roman"/>
          <w:sz w:val="24"/>
          <w:szCs w:val="24"/>
        </w:rPr>
        <w:t>e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75D6" w:rsidRPr="00237F39">
        <w:rPr>
          <w:rFonts w:ascii="Times New Roman" w:hAnsi="Times New Roman"/>
          <w:sz w:val="24"/>
          <w:szCs w:val="24"/>
        </w:rPr>
        <w:t>bloklar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reparasyon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75D6" w:rsidRPr="00237F39">
        <w:rPr>
          <w:rFonts w:ascii="Times New Roman" w:hAnsi="Times New Roman"/>
          <w:sz w:val="24"/>
          <w:szCs w:val="24"/>
        </w:rPr>
        <w:t>ins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75D6" w:rsidRPr="00237F39">
        <w:rPr>
          <w:rFonts w:ascii="Times New Roman" w:hAnsi="Times New Roman"/>
          <w:sz w:val="24"/>
          <w:szCs w:val="24"/>
        </w:rPr>
        <w:t>dişlerin</w:t>
      </w:r>
      <w:r w:rsidRPr="00237F39">
        <w:rPr>
          <w:rFonts w:ascii="Times New Roman" w:hAnsi="Times New Roman"/>
          <w:sz w:val="24"/>
          <w:szCs w:val="24"/>
        </w:rPr>
        <w:t>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enzerl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östermeyebilir</w:t>
      </w:r>
      <w:r w:rsidR="008575D6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75D6" w:rsidRPr="00237F39">
        <w:rPr>
          <w:rFonts w:ascii="Times New Roman" w:hAnsi="Times New Roman"/>
          <w:sz w:val="24"/>
          <w:szCs w:val="24"/>
        </w:rPr>
        <w:t>Ayrıc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75D6"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75D6" w:rsidRPr="00237F39">
        <w:rPr>
          <w:rFonts w:ascii="Times New Roman" w:hAnsi="Times New Roman"/>
          <w:sz w:val="24"/>
          <w:szCs w:val="24"/>
        </w:rPr>
        <w:t>yönte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75D6"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75D6" w:rsidRPr="00237F39">
        <w:rPr>
          <w:rFonts w:ascii="Times New Roman" w:hAnsi="Times New Roman"/>
          <w:sz w:val="24"/>
          <w:szCs w:val="24"/>
        </w:rPr>
        <w:t>kanal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75D6" w:rsidRPr="00237F39">
        <w:rPr>
          <w:rFonts w:ascii="Times New Roman" w:hAnsi="Times New Roman"/>
          <w:sz w:val="24"/>
          <w:szCs w:val="24"/>
        </w:rPr>
        <w:t>kesit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75D6" w:rsidRPr="00237F39">
        <w:rPr>
          <w:rFonts w:ascii="Times New Roman" w:hAnsi="Times New Roman"/>
          <w:sz w:val="24"/>
          <w:szCs w:val="24"/>
        </w:rPr>
        <w:t>ü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75D6" w:rsidRPr="00237F39">
        <w:rPr>
          <w:rFonts w:ascii="Times New Roman" w:hAnsi="Times New Roman"/>
          <w:sz w:val="24"/>
          <w:szCs w:val="24"/>
        </w:rPr>
        <w:t>boyutl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75D6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75D6" w:rsidRPr="00237F39">
        <w:rPr>
          <w:rFonts w:ascii="Times New Roman" w:hAnsi="Times New Roman"/>
          <w:sz w:val="24"/>
          <w:szCs w:val="24"/>
        </w:rPr>
        <w:t>değerlendiremez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75D6" w:rsidRPr="00237F39">
        <w:rPr>
          <w:rFonts w:ascii="Times New Roman" w:hAnsi="Times New Roman"/>
          <w:sz w:val="24"/>
          <w:szCs w:val="24"/>
        </w:rPr>
        <w:t>Bunun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75D6" w:rsidRPr="00237F39">
        <w:rPr>
          <w:rFonts w:ascii="Times New Roman" w:hAnsi="Times New Roman"/>
          <w:sz w:val="24"/>
          <w:szCs w:val="24"/>
        </w:rPr>
        <w:t>birlikte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75D6" w:rsidRPr="00237F39">
        <w:rPr>
          <w:rFonts w:ascii="Times New Roman" w:hAnsi="Times New Roman"/>
          <w:sz w:val="24"/>
          <w:szCs w:val="24"/>
        </w:rPr>
        <w:t>ço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75D6" w:rsidRPr="00237F39">
        <w:rPr>
          <w:rFonts w:ascii="Times New Roman" w:hAnsi="Times New Roman"/>
          <w:sz w:val="24"/>
          <w:szCs w:val="24"/>
        </w:rPr>
        <w:t>sayı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75D6" w:rsidRPr="00237F39">
        <w:rPr>
          <w:rFonts w:ascii="Times New Roman" w:hAnsi="Times New Roman"/>
          <w:sz w:val="24"/>
          <w:szCs w:val="24"/>
        </w:rPr>
        <w:t>çalışma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75D6" w:rsidRPr="00237F39">
        <w:rPr>
          <w:rFonts w:ascii="Times New Roman" w:hAnsi="Times New Roman"/>
          <w:sz w:val="24"/>
          <w:szCs w:val="24"/>
        </w:rPr>
        <w:t>Ni</w:t>
      </w:r>
      <w:r w:rsidRPr="00237F39">
        <w:rPr>
          <w:rFonts w:ascii="Times New Roman" w:hAnsi="Times New Roman"/>
          <w:sz w:val="24"/>
          <w:szCs w:val="24"/>
        </w:rPr>
        <w:t>-</w:t>
      </w:r>
      <w:r w:rsidR="008575D6" w:rsidRPr="00237F39">
        <w:rPr>
          <w:rFonts w:ascii="Times New Roman" w:hAnsi="Times New Roman"/>
          <w:sz w:val="24"/>
          <w:szCs w:val="24"/>
        </w:rPr>
        <w:t>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75D6" w:rsidRPr="00237F39">
        <w:rPr>
          <w:rFonts w:ascii="Times New Roman" w:hAnsi="Times New Roman"/>
          <w:sz w:val="24"/>
          <w:szCs w:val="24"/>
        </w:rPr>
        <w:t>sistem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75D6"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75D6" w:rsidRPr="00237F39">
        <w:rPr>
          <w:rFonts w:ascii="Times New Roman" w:hAnsi="Times New Roman"/>
          <w:sz w:val="24"/>
          <w:szCs w:val="24"/>
        </w:rPr>
        <w:t>kabiliyet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75D6" w:rsidRPr="00237F39">
        <w:rPr>
          <w:rFonts w:ascii="Times New Roman" w:hAnsi="Times New Roman"/>
          <w:sz w:val="24"/>
          <w:szCs w:val="24"/>
        </w:rPr>
        <w:t>karşılaştırm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75D6" w:rsidRPr="00237F39">
        <w:rPr>
          <w:rFonts w:ascii="Times New Roman" w:hAnsi="Times New Roman"/>
          <w:sz w:val="24"/>
          <w:szCs w:val="24"/>
        </w:rPr>
        <w:t>simü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75D6" w:rsidRPr="00237F39">
        <w:rPr>
          <w:rFonts w:ascii="Times New Roman" w:hAnsi="Times New Roman"/>
          <w:sz w:val="24"/>
          <w:szCs w:val="24"/>
        </w:rPr>
        <w:t>edilmi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75D6" w:rsidRPr="00237F39">
        <w:rPr>
          <w:rFonts w:ascii="Times New Roman" w:hAnsi="Times New Roman"/>
          <w:sz w:val="24"/>
          <w:szCs w:val="24"/>
        </w:rPr>
        <w:t>kanal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75D6" w:rsidRPr="00237F39">
        <w:rPr>
          <w:rFonts w:ascii="Times New Roman" w:hAnsi="Times New Roman"/>
          <w:sz w:val="24"/>
          <w:szCs w:val="24"/>
        </w:rPr>
        <w:t>kullanmıştı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96CD1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7Dlnp5w7xyZWs8L0F1dGhvcj48WWVhcj4yMDE3PC9ZZWFy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</w:instrText>
      </w:r>
      <w:r w:rsidR="006577EF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7Dlnp5w7xyZWs8L0F1dGhvcj48WWVhcj4yMDE3PC9ZZWFy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6577EF" w:rsidRPr="00237F39">
        <w:rPr>
          <w:rFonts w:ascii="Times New Roman" w:hAnsi="Times New Roman"/>
          <w:sz w:val="24"/>
          <w:szCs w:val="24"/>
        </w:rPr>
      </w:r>
      <w:r w:rsidR="006577EF" w:rsidRPr="00237F39">
        <w:rPr>
          <w:rFonts w:ascii="Times New Roman" w:hAnsi="Times New Roman"/>
          <w:sz w:val="24"/>
          <w:szCs w:val="24"/>
        </w:rPr>
        <w:fldChar w:fldCharType="end"/>
      </w:r>
      <w:r w:rsidR="00396CD1" w:rsidRPr="00237F39">
        <w:rPr>
          <w:rFonts w:ascii="Times New Roman" w:hAnsi="Times New Roman"/>
          <w:sz w:val="24"/>
          <w:szCs w:val="24"/>
        </w:rPr>
      </w:r>
      <w:r w:rsidR="00396CD1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68,</w:t>
      </w:r>
      <w:r w:rsidR="00E4403D" w:rsidRPr="00237F39">
        <w:rPr>
          <w:rFonts w:ascii="Times New Roman" w:hAnsi="Times New Roman"/>
          <w:noProof/>
          <w:sz w:val="24"/>
          <w:szCs w:val="24"/>
        </w:rPr>
        <w:t xml:space="preserve"> </w:t>
      </w:r>
      <w:r w:rsidR="006577EF" w:rsidRPr="00237F39">
        <w:rPr>
          <w:rFonts w:ascii="Times New Roman" w:hAnsi="Times New Roman"/>
          <w:noProof/>
          <w:sz w:val="24"/>
          <w:szCs w:val="24"/>
        </w:rPr>
        <w:t>88,</w:t>
      </w:r>
      <w:r w:rsidR="00E4403D" w:rsidRPr="00237F39">
        <w:rPr>
          <w:rFonts w:ascii="Times New Roman" w:hAnsi="Times New Roman"/>
          <w:noProof/>
          <w:sz w:val="24"/>
          <w:szCs w:val="24"/>
        </w:rPr>
        <w:t xml:space="preserve"> </w:t>
      </w:r>
      <w:r w:rsidR="006577EF" w:rsidRPr="00237F39">
        <w:rPr>
          <w:rFonts w:ascii="Times New Roman" w:hAnsi="Times New Roman"/>
          <w:noProof/>
          <w:sz w:val="24"/>
          <w:szCs w:val="24"/>
        </w:rPr>
        <w:t>89]</w:t>
      </w:r>
      <w:r w:rsidR="00396CD1" w:rsidRPr="00237F39">
        <w:rPr>
          <w:rFonts w:ascii="Times New Roman" w:hAnsi="Times New Roman"/>
          <w:sz w:val="24"/>
          <w:szCs w:val="24"/>
        </w:rPr>
        <w:fldChar w:fldCharType="end"/>
      </w:r>
      <w:r w:rsidR="009623F8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75D6" w:rsidRPr="00237F39">
        <w:rPr>
          <w:rFonts w:ascii="Times New Roman" w:hAnsi="Times New Roman"/>
          <w:sz w:val="24"/>
          <w:szCs w:val="24"/>
        </w:rPr>
        <w:t>Khalil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75D6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75D6" w:rsidRPr="00237F39">
        <w:rPr>
          <w:rFonts w:ascii="Times New Roman" w:hAnsi="Times New Roman"/>
          <w:sz w:val="24"/>
          <w:szCs w:val="24"/>
        </w:rPr>
        <w:t>ark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32047"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Khalilak&lt;/Author&gt;&lt;Year&gt;2008&lt;/Year&gt;&lt;RecNum&gt;95&lt;/RecNum&gt;&lt;DisplayText&gt;[90]&lt;/DisplayText&gt;&lt;record&gt;&lt;rec-number&gt;95&lt;/rec-number&gt;&lt;foreign-keys&gt;&lt;key app="EN" db-id="00d9ve5eaf9f0lezs2ov50dqvdpe0xr0t2z2" timestamp="1680608282"&gt;95&lt;/key&gt;&lt;/foreign-keys&gt;&lt;ref-type name="Journal Article"&gt;17&lt;/ref-type&gt;&lt;contributors&gt;&lt;authors&gt;&lt;author&gt;Khalilak, Z.&lt;/author&gt;&lt;author&gt;Fallahdoost, A.&lt;/author&gt;&lt;author&gt;Dadresanfar, B.&lt;/author&gt;&lt;author&gt;Rezvani, G.&lt;/author&gt;&lt;/authors&gt;&lt;/contributors&gt;&lt;auth-address&gt;Department of Endodontics, Dental School, Islamic Azad University/ Iranian Center for Endodontic Research, Tehran, Iran.&lt;/auth-address&gt;&lt;titles&gt;&lt;title&gt;Comparison of extracted teeth and simulated resin blocks on apical canal transportation&lt;/title&gt;&lt;secondary-title&gt;Iran Endod J&lt;/secondary-title&gt;&lt;/titles&gt;&lt;periodical&gt;&lt;full-title&gt;Iran Endod J&lt;/full-title&gt;&lt;/periodical&gt;&lt;pages&gt;109-12&lt;/pages&gt;&lt;volume&gt;3&lt;/volume&gt;&lt;number&gt;4&lt;/number&gt;&lt;edition&gt;2008/10/01&lt;/edition&gt;&lt;keywords&gt;&lt;keyword&gt;Endodontics&lt;/keyword&gt;&lt;keyword&gt;Hardness&lt;/keyword&gt;&lt;keyword&gt;Instrumentation&lt;/keyword&gt;&lt;keyword&gt;Resin&lt;/keyword&gt;&lt;keyword&gt;Simulate&lt;/keyword&gt;&lt;keyword&gt;Tooth&lt;/keyword&gt;&lt;/keywords&gt;&lt;dates&gt;&lt;year&gt;2008&lt;/year&gt;&lt;pub-dates&gt;&lt;date&gt;Fall&lt;/date&gt;&lt;/pub-dates&gt;&lt;/dates&gt;&lt;isbn&gt;1735-7497 (Print)&amp;#xD;1735-7497&lt;/isbn&gt;&lt;accession-num&gt;24082902&lt;/accession-num&gt;&lt;urls&gt;&lt;/urls&gt;&lt;custom2&gt;PMC3782243&lt;/custom2&gt;&lt;remote-database-provider&gt;NLM&lt;/remote-database-provider&gt;&lt;language&gt;eng&lt;/language&gt;&lt;/record&gt;&lt;/Cite&gt;&lt;/EndNote&gt;</w:instrText>
      </w:r>
      <w:r w:rsidR="00932047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90]</w:t>
      </w:r>
      <w:r w:rsidR="00932047" w:rsidRPr="00237F39">
        <w:rPr>
          <w:rFonts w:ascii="Times New Roman" w:hAnsi="Times New Roman"/>
          <w:sz w:val="24"/>
          <w:szCs w:val="24"/>
        </w:rPr>
        <w:fldChar w:fldCharType="end"/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32047" w:rsidRPr="00237F39">
        <w:rPr>
          <w:rFonts w:ascii="Times New Roman" w:hAnsi="Times New Roman"/>
          <w:sz w:val="24"/>
          <w:szCs w:val="24"/>
        </w:rPr>
        <w:t>çek</w:t>
      </w:r>
      <w:r w:rsidR="008575D6" w:rsidRPr="00237F39">
        <w:rPr>
          <w:rFonts w:ascii="Times New Roman" w:hAnsi="Times New Roman"/>
          <w:sz w:val="24"/>
          <w:szCs w:val="24"/>
        </w:rPr>
        <w:t>ilmi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75D6" w:rsidRPr="00237F39">
        <w:rPr>
          <w:rFonts w:ascii="Times New Roman" w:hAnsi="Times New Roman"/>
          <w:sz w:val="24"/>
          <w:szCs w:val="24"/>
        </w:rPr>
        <w:t>diş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75D6"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75D6" w:rsidRPr="00237F39">
        <w:rPr>
          <w:rFonts w:ascii="Times New Roman" w:hAnsi="Times New Roman"/>
          <w:sz w:val="24"/>
          <w:szCs w:val="24"/>
        </w:rPr>
        <w:t>yüks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75D6" w:rsidRPr="00237F39">
        <w:rPr>
          <w:rFonts w:ascii="Times New Roman" w:hAnsi="Times New Roman"/>
          <w:sz w:val="24"/>
          <w:szCs w:val="24"/>
        </w:rPr>
        <w:t>sertlikt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75D6" w:rsidRPr="00237F39">
        <w:rPr>
          <w:rFonts w:ascii="Times New Roman" w:hAnsi="Times New Roman"/>
          <w:sz w:val="24"/>
          <w:szCs w:val="24"/>
        </w:rPr>
        <w:t>re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75D6" w:rsidRPr="00237F39">
        <w:rPr>
          <w:rFonts w:ascii="Times New Roman" w:hAnsi="Times New Roman"/>
          <w:sz w:val="24"/>
          <w:szCs w:val="24"/>
        </w:rPr>
        <w:t>blok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75D6" w:rsidRPr="00237F39">
        <w:rPr>
          <w:rFonts w:ascii="Times New Roman" w:hAnsi="Times New Roman"/>
          <w:sz w:val="24"/>
          <w:szCs w:val="24"/>
        </w:rPr>
        <w:t>arasında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75D6"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75D6" w:rsidRPr="00237F39">
        <w:rPr>
          <w:rFonts w:ascii="Times New Roman" w:hAnsi="Times New Roman"/>
          <w:sz w:val="24"/>
          <w:szCs w:val="24"/>
        </w:rPr>
        <w:t>taşı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75D6" w:rsidRPr="00237F39">
        <w:rPr>
          <w:rFonts w:ascii="Times New Roman" w:hAnsi="Times New Roman"/>
          <w:sz w:val="24"/>
          <w:szCs w:val="24"/>
        </w:rPr>
        <w:t>fark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75D6" w:rsidRPr="00237F39">
        <w:rPr>
          <w:rFonts w:ascii="Times New Roman" w:hAnsi="Times New Roman"/>
          <w:sz w:val="24"/>
          <w:szCs w:val="24"/>
        </w:rPr>
        <w:t>benz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75D6" w:rsidRPr="00237F39">
        <w:rPr>
          <w:rFonts w:ascii="Times New Roman" w:hAnsi="Times New Roman"/>
          <w:sz w:val="24"/>
          <w:szCs w:val="24"/>
        </w:rPr>
        <w:t>olduğun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75D6" w:rsidRPr="00237F39">
        <w:rPr>
          <w:rFonts w:ascii="Times New Roman" w:hAnsi="Times New Roman"/>
          <w:sz w:val="24"/>
          <w:szCs w:val="24"/>
        </w:rPr>
        <w:t>bildirmişti</w:t>
      </w:r>
      <w:r w:rsidR="00E700B2" w:rsidRPr="00237F39">
        <w:rPr>
          <w:rFonts w:ascii="Times New Roman" w:hAnsi="Times New Roman"/>
          <w:sz w:val="24"/>
          <w:szCs w:val="24"/>
        </w:rPr>
        <w:t>r</w:t>
      </w:r>
      <w:r w:rsidR="00932047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75D6"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75D6" w:rsidRPr="00237F39">
        <w:rPr>
          <w:rFonts w:ascii="Times New Roman" w:hAnsi="Times New Roman"/>
          <w:sz w:val="24"/>
          <w:szCs w:val="24"/>
        </w:rPr>
        <w:t>nedenle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02DB8" w:rsidRPr="00237F39">
        <w:rPr>
          <w:rFonts w:ascii="Times New Roman" w:hAnsi="Times New Roman"/>
          <w:sz w:val="24"/>
          <w:szCs w:val="24"/>
        </w:rPr>
        <w:t>re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75D6" w:rsidRPr="00237F39">
        <w:rPr>
          <w:rFonts w:ascii="Times New Roman" w:hAnsi="Times New Roman"/>
          <w:sz w:val="24"/>
          <w:szCs w:val="24"/>
        </w:rPr>
        <w:t>bloklar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75D6"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75D6" w:rsidRPr="00237F39">
        <w:rPr>
          <w:rFonts w:ascii="Times New Roman" w:hAnsi="Times New Roman"/>
          <w:sz w:val="24"/>
          <w:szCs w:val="24"/>
        </w:rPr>
        <w:t>edil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75D6" w:rsidRPr="00237F39">
        <w:rPr>
          <w:rFonts w:ascii="Times New Roman" w:hAnsi="Times New Roman"/>
          <w:sz w:val="24"/>
          <w:szCs w:val="24"/>
        </w:rPr>
        <w:t>sonuçlar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75D6" w:rsidRPr="00237F39">
        <w:rPr>
          <w:rFonts w:ascii="Times New Roman" w:hAnsi="Times New Roman"/>
          <w:sz w:val="24"/>
          <w:szCs w:val="24"/>
        </w:rPr>
        <w:t>dikkat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75D6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75D6" w:rsidRPr="00237F39">
        <w:rPr>
          <w:rFonts w:ascii="Times New Roman" w:hAnsi="Times New Roman"/>
          <w:sz w:val="24"/>
          <w:szCs w:val="24"/>
        </w:rPr>
        <w:t>şeki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75D6" w:rsidRPr="00237F39">
        <w:rPr>
          <w:rFonts w:ascii="Times New Roman" w:hAnsi="Times New Roman"/>
          <w:sz w:val="24"/>
          <w:szCs w:val="24"/>
        </w:rPr>
        <w:t>yorumlan</w:t>
      </w:r>
      <w:r w:rsidR="008C2A23" w:rsidRPr="00237F39">
        <w:rPr>
          <w:rFonts w:ascii="Times New Roman" w:hAnsi="Times New Roman"/>
          <w:sz w:val="24"/>
          <w:szCs w:val="24"/>
        </w:rPr>
        <w:t>dığ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C2A23" w:rsidRPr="00237F39">
        <w:rPr>
          <w:rFonts w:ascii="Times New Roman" w:hAnsi="Times New Roman"/>
          <w:sz w:val="24"/>
          <w:szCs w:val="24"/>
        </w:rPr>
        <w:t>ta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C2A23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C2A23" w:rsidRPr="00237F39">
        <w:rPr>
          <w:rFonts w:ascii="Times New Roman" w:hAnsi="Times New Roman"/>
          <w:sz w:val="24"/>
          <w:szCs w:val="24"/>
        </w:rPr>
        <w:t>klin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C2A23" w:rsidRPr="00237F39">
        <w:rPr>
          <w:rFonts w:ascii="Times New Roman" w:hAnsi="Times New Roman"/>
          <w:sz w:val="24"/>
          <w:szCs w:val="24"/>
        </w:rPr>
        <w:t>şart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C2A23" w:rsidRPr="00237F39">
        <w:rPr>
          <w:rFonts w:ascii="Times New Roman" w:hAnsi="Times New Roman"/>
          <w:sz w:val="24"/>
          <w:szCs w:val="24"/>
        </w:rPr>
        <w:t>yansıtmas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C2A23" w:rsidRPr="00237F39">
        <w:rPr>
          <w:rFonts w:ascii="Times New Roman" w:hAnsi="Times New Roman"/>
          <w:sz w:val="24"/>
          <w:szCs w:val="24"/>
        </w:rPr>
        <w:t>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C2A23" w:rsidRPr="00237F39">
        <w:rPr>
          <w:rFonts w:ascii="Times New Roman" w:hAnsi="Times New Roman"/>
          <w:sz w:val="24"/>
          <w:szCs w:val="24"/>
        </w:rPr>
        <w:t>karşılaştırılabil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C2A23" w:rsidRPr="00237F39">
        <w:rPr>
          <w:rFonts w:ascii="Times New Roman" w:hAnsi="Times New Roman"/>
          <w:sz w:val="24"/>
          <w:szCs w:val="24"/>
        </w:rPr>
        <w:t>sonuç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C2A23" w:rsidRPr="00237F39">
        <w:rPr>
          <w:rFonts w:ascii="Times New Roman" w:hAnsi="Times New Roman"/>
          <w:sz w:val="24"/>
          <w:szCs w:val="24"/>
        </w:rPr>
        <w:t>verir.</w:t>
      </w:r>
    </w:p>
    <w:p w14:paraId="0B4B5734" w14:textId="56E3710A" w:rsidR="006F0C62" w:rsidRPr="00237F39" w:rsidRDefault="00B97F38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Re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loklar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oyutunun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linin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im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tandardizasyonun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ğladı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feksi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is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madı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vantajlıdı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e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lok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ffaf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duğ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strüman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oğru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zlenebil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öylec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37F39">
        <w:rPr>
          <w:rFonts w:ascii="Times New Roman" w:hAnsi="Times New Roman"/>
          <w:sz w:val="24"/>
          <w:szCs w:val="24"/>
        </w:rPr>
        <w:t>dentinden</w:t>
      </w:r>
      <w:proofErr w:type="spellEnd"/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ız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çim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linde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işiklik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67BE5" w:rsidRPr="00237F39">
        <w:rPr>
          <w:rFonts w:ascii="Times New Roman" w:hAnsi="Times New Roman"/>
          <w:sz w:val="24"/>
          <w:szCs w:val="24"/>
        </w:rPr>
        <w:t>gözlenebilir</w:t>
      </w:r>
      <w:r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i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vantaj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apa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ap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im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atema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nımlanması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öylec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rk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strümanlar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y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strüman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knik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oğru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rşılaştırılması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n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ğlamasıdı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Tepel&lt;/Author&gt;&lt;Year&gt;1993&lt;/Year&gt;&lt;RecNum&gt;96&lt;/RecNum&gt;&lt;DisplayText&gt;[91]&lt;/DisplayText&gt;&lt;record&gt;&lt;rec-number&gt;96&lt;/rec-number&gt;&lt;foreign-keys&gt;&lt;key app="EN" db-id="00d9ve5eaf9f0lezs2ov50dqvdpe0xr0t2z2" timestamp="1680608970"&gt;96&lt;/key&gt;&lt;/foreign-keys&gt;&lt;ref-type name="Journal Article"&gt;17&lt;/ref-type&gt;&lt;contributors&gt;&lt;authors&gt;&lt;author&gt;Tepel, J&lt;/author&gt;&lt;author&gt;Schäfer, E&lt;/author&gt;&lt;author&gt;Hoppe, W&lt;/author&gt;&lt;/authors&gt;&lt;/contributors&gt;&lt;titles&gt;&lt;title&gt;Kunststoffe als Modellmaterial in der Endodontie&lt;/title&gt;&lt;secondary-title&gt;Dtsch Zahnarztl Z&lt;/secondary-title&gt;&lt;/titles&gt;&lt;periodical&gt;&lt;full-title&gt;Dtsch Zahnarztl Z&lt;/full-title&gt;&lt;/periodical&gt;&lt;pages&gt;736-738&lt;/pages&gt;&lt;volume&gt;48&lt;/volume&gt;&lt;dates&gt;&lt;year&gt;1993&lt;/year&gt;&lt;/dates&gt;&lt;urls&gt;&lt;/urls&gt;&lt;/record&gt;&lt;/Cite&gt;&lt;/EndNote&gt;</w:instrText>
      </w:r>
      <w:r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91]</w:t>
      </w:r>
      <w:r w:rsidRPr="00237F39">
        <w:rPr>
          <w:rFonts w:ascii="Times New Roman" w:hAnsi="Times New Roman"/>
          <w:sz w:val="24"/>
          <w:szCs w:val="24"/>
        </w:rPr>
        <w:fldChar w:fldCharType="end"/>
      </w:r>
      <w:r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F0C62" w:rsidRPr="00237F39">
        <w:rPr>
          <w:rFonts w:ascii="Times New Roman" w:hAnsi="Times New Roman"/>
          <w:sz w:val="24"/>
          <w:szCs w:val="24"/>
        </w:rPr>
        <w:t>Thomps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F0C62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6F0C62" w:rsidRPr="00237F39">
        <w:rPr>
          <w:rFonts w:ascii="Times New Roman" w:hAnsi="Times New Roman"/>
          <w:sz w:val="24"/>
          <w:szCs w:val="24"/>
        </w:rPr>
        <w:t>Dummer</w:t>
      </w:r>
      <w:proofErr w:type="spellEnd"/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D65AC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UaG9tcHNvbjwvQXV0aG9yPjxZZWFyPjE5OTg8L1llYXI+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</w:instrText>
      </w:r>
      <w:r w:rsidR="006577EF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UaG9tcHNvbjwvQXV0aG9yPjxZZWFyPjE5OTg8L1llYXI+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6577EF" w:rsidRPr="00237F39">
        <w:rPr>
          <w:rFonts w:ascii="Times New Roman" w:hAnsi="Times New Roman"/>
          <w:sz w:val="24"/>
          <w:szCs w:val="24"/>
        </w:rPr>
      </w:r>
      <w:r w:rsidR="006577EF" w:rsidRPr="00237F39">
        <w:rPr>
          <w:rFonts w:ascii="Times New Roman" w:hAnsi="Times New Roman"/>
          <w:sz w:val="24"/>
          <w:szCs w:val="24"/>
        </w:rPr>
        <w:fldChar w:fldCharType="end"/>
      </w:r>
      <w:r w:rsidR="00BD65AC" w:rsidRPr="00237F39">
        <w:rPr>
          <w:rFonts w:ascii="Times New Roman" w:hAnsi="Times New Roman"/>
          <w:sz w:val="24"/>
          <w:szCs w:val="24"/>
        </w:rPr>
      </w:r>
      <w:r w:rsidR="00BD65AC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92,</w:t>
      </w:r>
      <w:r w:rsidR="00E4403D" w:rsidRPr="00237F39">
        <w:rPr>
          <w:rFonts w:ascii="Times New Roman" w:hAnsi="Times New Roman"/>
          <w:noProof/>
          <w:sz w:val="24"/>
          <w:szCs w:val="24"/>
        </w:rPr>
        <w:t xml:space="preserve"> </w:t>
      </w:r>
      <w:r w:rsidR="006577EF" w:rsidRPr="00237F39">
        <w:rPr>
          <w:rFonts w:ascii="Times New Roman" w:hAnsi="Times New Roman"/>
          <w:noProof/>
          <w:sz w:val="24"/>
          <w:szCs w:val="24"/>
        </w:rPr>
        <w:t>93]</w:t>
      </w:r>
      <w:r w:rsidR="00BD65AC" w:rsidRPr="00237F39">
        <w:rPr>
          <w:rFonts w:ascii="Times New Roman" w:hAnsi="Times New Roman"/>
          <w:sz w:val="24"/>
          <w:szCs w:val="24"/>
        </w:rPr>
        <w:fldChar w:fldCharType="end"/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F0C62" w:rsidRPr="00237F39">
        <w:rPr>
          <w:rFonts w:ascii="Times New Roman" w:hAnsi="Times New Roman"/>
          <w:sz w:val="24"/>
          <w:szCs w:val="24"/>
        </w:rPr>
        <w:t>yaptık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F0C62" w:rsidRPr="00237F39">
        <w:rPr>
          <w:rFonts w:ascii="Times New Roman" w:hAnsi="Times New Roman"/>
          <w:sz w:val="24"/>
          <w:szCs w:val="24"/>
        </w:rPr>
        <w:t>çeşit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F0C62" w:rsidRPr="00237F39">
        <w:rPr>
          <w:rFonts w:ascii="Times New Roman" w:hAnsi="Times New Roman"/>
          <w:sz w:val="24"/>
          <w:szCs w:val="24"/>
        </w:rPr>
        <w:t>çalışmalarda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F0C62" w:rsidRPr="00237F39">
        <w:rPr>
          <w:rFonts w:ascii="Times New Roman" w:hAnsi="Times New Roman"/>
          <w:sz w:val="24"/>
          <w:szCs w:val="24"/>
        </w:rPr>
        <w:t>Ni-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F0C62" w:rsidRPr="00237F39">
        <w:rPr>
          <w:rFonts w:ascii="Times New Roman" w:hAnsi="Times New Roman"/>
          <w:sz w:val="24"/>
          <w:szCs w:val="24"/>
        </w:rPr>
        <w:t>dön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F0C62" w:rsidRPr="00237F39">
        <w:rPr>
          <w:rFonts w:ascii="Times New Roman" w:hAnsi="Times New Roman"/>
          <w:sz w:val="24"/>
          <w:szCs w:val="24"/>
        </w:rPr>
        <w:t>enstrümanlar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F0C62" w:rsidRPr="00237F39">
        <w:rPr>
          <w:rFonts w:ascii="Times New Roman" w:hAnsi="Times New Roman"/>
          <w:sz w:val="24"/>
          <w:szCs w:val="24"/>
        </w:rPr>
        <w:t>etkinlikler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F0C62" w:rsidRPr="00237F39">
        <w:rPr>
          <w:rFonts w:ascii="Times New Roman" w:hAnsi="Times New Roman"/>
          <w:sz w:val="24"/>
          <w:szCs w:val="24"/>
        </w:rPr>
        <w:t>belirlem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F0C62" w:rsidRPr="00237F39">
        <w:rPr>
          <w:rFonts w:ascii="Times New Roman" w:hAnsi="Times New Roman"/>
          <w:sz w:val="24"/>
          <w:szCs w:val="24"/>
        </w:rPr>
        <w:t>amacıy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F0C62" w:rsidRPr="00237F39">
        <w:rPr>
          <w:rFonts w:ascii="Times New Roman" w:hAnsi="Times New Roman"/>
          <w:sz w:val="24"/>
          <w:szCs w:val="24"/>
        </w:rPr>
        <w:t>şeffaf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F0C62" w:rsidRPr="00237F39">
        <w:rPr>
          <w:rFonts w:ascii="Times New Roman" w:hAnsi="Times New Roman"/>
          <w:sz w:val="24"/>
          <w:szCs w:val="24"/>
        </w:rPr>
        <w:t>re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F0C62" w:rsidRPr="00237F39">
        <w:rPr>
          <w:rFonts w:ascii="Times New Roman" w:hAnsi="Times New Roman"/>
          <w:sz w:val="24"/>
          <w:szCs w:val="24"/>
        </w:rPr>
        <w:t>blok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F0C62" w:rsidRPr="00237F39">
        <w:rPr>
          <w:rFonts w:ascii="Times New Roman" w:hAnsi="Times New Roman"/>
          <w:sz w:val="24"/>
          <w:szCs w:val="24"/>
        </w:rPr>
        <w:t>kullanmış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F0C62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F0C62"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F0C62" w:rsidRPr="00237F39">
        <w:rPr>
          <w:rFonts w:ascii="Times New Roman" w:hAnsi="Times New Roman"/>
          <w:sz w:val="24"/>
          <w:szCs w:val="24"/>
        </w:rPr>
        <w:t>bloklar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F0C62" w:rsidRPr="00237F39">
        <w:rPr>
          <w:rFonts w:ascii="Times New Roman" w:hAnsi="Times New Roman"/>
          <w:sz w:val="24"/>
          <w:szCs w:val="24"/>
        </w:rPr>
        <w:t>enstrümanlar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F0C62" w:rsidRPr="00237F39">
        <w:rPr>
          <w:rFonts w:ascii="Times New Roman" w:hAnsi="Times New Roman"/>
          <w:sz w:val="24"/>
          <w:szCs w:val="24"/>
        </w:rPr>
        <w:t>etkinlik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F0C62" w:rsidRPr="00237F39">
        <w:rPr>
          <w:rFonts w:ascii="Times New Roman" w:hAnsi="Times New Roman"/>
          <w:sz w:val="24"/>
          <w:szCs w:val="24"/>
        </w:rPr>
        <w:t>incelenmes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F0C62" w:rsidRPr="00237F39">
        <w:rPr>
          <w:rFonts w:ascii="Times New Roman" w:hAnsi="Times New Roman"/>
          <w:sz w:val="24"/>
          <w:szCs w:val="24"/>
        </w:rPr>
        <w:t>güvenil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F0C62" w:rsidRPr="00237F39">
        <w:rPr>
          <w:rFonts w:ascii="Times New Roman" w:hAnsi="Times New Roman"/>
          <w:sz w:val="24"/>
          <w:szCs w:val="24"/>
        </w:rPr>
        <w:t>olduğun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F0C62" w:rsidRPr="00237F39">
        <w:rPr>
          <w:rFonts w:ascii="Times New Roman" w:hAnsi="Times New Roman"/>
          <w:sz w:val="24"/>
          <w:szCs w:val="24"/>
        </w:rPr>
        <w:t>belirtmişlerdir</w:t>
      </w:r>
      <w:r w:rsidR="00D41F40" w:rsidRPr="00237F39">
        <w:rPr>
          <w:rFonts w:ascii="Times New Roman" w:hAnsi="Times New Roman"/>
          <w:sz w:val="24"/>
          <w:szCs w:val="24"/>
        </w:rPr>
        <w:t>.</w:t>
      </w:r>
    </w:p>
    <w:p w14:paraId="359676F8" w14:textId="0082286E" w:rsidR="00C60ADD" w:rsidRPr="00237F39" w:rsidRDefault="007445C8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bCs/>
          <w:iCs/>
          <w:color w:val="000000"/>
          <w:sz w:val="24"/>
          <w:szCs w:val="24"/>
        </w:rPr>
        <w:t>T</w:t>
      </w:r>
      <w:r w:rsidR="00D9494C" w:rsidRPr="00237F39">
        <w:rPr>
          <w:rFonts w:ascii="Times New Roman" w:hAnsi="Times New Roman"/>
          <w:bCs/>
          <w:iCs/>
          <w:color w:val="000000"/>
          <w:sz w:val="24"/>
          <w:szCs w:val="24"/>
        </w:rPr>
        <w:t>ez</w:t>
      </w:r>
      <w:r w:rsidR="00E4403D" w:rsidRPr="00237F39">
        <w:rPr>
          <w:rFonts w:ascii="Times New Roman" w:hAnsi="Times New Roman"/>
          <w:bCs/>
          <w:iCs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bCs/>
          <w:iCs/>
          <w:color w:val="000000"/>
          <w:sz w:val="24"/>
          <w:szCs w:val="24"/>
        </w:rPr>
        <w:t>çalışmamızda</w:t>
      </w:r>
      <w:r w:rsidR="00E4403D" w:rsidRPr="00237F39">
        <w:rPr>
          <w:rFonts w:ascii="Times New Roman" w:hAnsi="Times New Roman"/>
          <w:bCs/>
          <w:iCs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bCs/>
          <w:iCs/>
          <w:color w:val="000000"/>
          <w:sz w:val="24"/>
          <w:szCs w:val="24"/>
        </w:rPr>
        <w:t>k</w:t>
      </w:r>
      <w:r w:rsidR="00261FC7" w:rsidRPr="00237F39">
        <w:rPr>
          <w:rFonts w:ascii="Times New Roman" w:hAnsi="Times New Roman"/>
          <w:bCs/>
          <w:iCs/>
          <w:color w:val="000000"/>
          <w:sz w:val="24"/>
          <w:szCs w:val="24"/>
        </w:rPr>
        <w:t>anal</w:t>
      </w:r>
      <w:r w:rsidR="00E4403D" w:rsidRPr="00237F39">
        <w:rPr>
          <w:rFonts w:ascii="Times New Roman" w:hAnsi="Times New Roman"/>
          <w:bCs/>
          <w:iCs/>
          <w:color w:val="000000"/>
          <w:sz w:val="24"/>
          <w:szCs w:val="24"/>
        </w:rPr>
        <w:t xml:space="preserve"> </w:t>
      </w:r>
      <w:r w:rsidR="00261FC7" w:rsidRPr="00237F39">
        <w:rPr>
          <w:rFonts w:ascii="Times New Roman" w:hAnsi="Times New Roman"/>
          <w:bCs/>
          <w:iCs/>
          <w:color w:val="000000"/>
          <w:sz w:val="24"/>
          <w:szCs w:val="24"/>
        </w:rPr>
        <w:t>şekillendirmesi</w:t>
      </w:r>
      <w:r w:rsidR="00E4403D" w:rsidRPr="00237F39">
        <w:rPr>
          <w:rFonts w:ascii="Times New Roman" w:hAnsi="Times New Roman"/>
          <w:bCs/>
          <w:iCs/>
          <w:color w:val="000000"/>
          <w:sz w:val="24"/>
          <w:szCs w:val="24"/>
        </w:rPr>
        <w:t xml:space="preserve"> </w:t>
      </w:r>
      <w:r w:rsidR="00261FC7" w:rsidRPr="00237F39">
        <w:rPr>
          <w:rFonts w:ascii="Times New Roman" w:hAnsi="Times New Roman"/>
          <w:bCs/>
          <w:iCs/>
          <w:color w:val="000000"/>
          <w:sz w:val="24"/>
          <w:szCs w:val="24"/>
        </w:rPr>
        <w:t>yapılırken</w:t>
      </w:r>
      <w:r w:rsidR="00E4403D" w:rsidRPr="00237F39">
        <w:rPr>
          <w:rFonts w:ascii="Times New Roman" w:hAnsi="Times New Roman"/>
          <w:bCs/>
          <w:iCs/>
          <w:color w:val="000000"/>
          <w:sz w:val="24"/>
          <w:szCs w:val="24"/>
        </w:rPr>
        <w:t xml:space="preserve"> </w:t>
      </w:r>
      <w:r w:rsidR="00261FC7" w:rsidRPr="00237F39">
        <w:rPr>
          <w:rFonts w:ascii="Times New Roman" w:hAnsi="Times New Roman"/>
          <w:bCs/>
          <w:iCs/>
          <w:color w:val="000000"/>
          <w:sz w:val="24"/>
          <w:szCs w:val="24"/>
        </w:rPr>
        <w:t>kullanılan</w:t>
      </w:r>
      <w:r w:rsidR="00E4403D" w:rsidRPr="00237F39">
        <w:rPr>
          <w:rFonts w:ascii="Times New Roman" w:hAnsi="Times New Roman"/>
          <w:bCs/>
          <w:iCs/>
          <w:color w:val="000000"/>
          <w:sz w:val="24"/>
          <w:szCs w:val="24"/>
        </w:rPr>
        <w:t xml:space="preserve"> </w:t>
      </w:r>
      <w:r w:rsidR="00261FC7" w:rsidRPr="00237F39">
        <w:rPr>
          <w:rFonts w:ascii="Times New Roman" w:hAnsi="Times New Roman"/>
          <w:bCs/>
          <w:iCs/>
          <w:color w:val="000000"/>
          <w:sz w:val="24"/>
          <w:szCs w:val="24"/>
        </w:rPr>
        <w:t>farklı</w:t>
      </w:r>
      <w:r w:rsidR="00E4403D" w:rsidRPr="00237F39">
        <w:rPr>
          <w:rFonts w:ascii="Times New Roman" w:hAnsi="Times New Roman"/>
          <w:bCs/>
          <w:iCs/>
          <w:color w:val="000000"/>
          <w:sz w:val="24"/>
          <w:szCs w:val="24"/>
        </w:rPr>
        <w:t xml:space="preserve"> </w:t>
      </w:r>
      <w:r w:rsidR="00261FC7" w:rsidRPr="00237F39">
        <w:rPr>
          <w:rFonts w:ascii="Times New Roman" w:hAnsi="Times New Roman"/>
          <w:bCs/>
          <w:iCs/>
          <w:color w:val="000000"/>
          <w:sz w:val="24"/>
          <w:szCs w:val="24"/>
        </w:rPr>
        <w:t>prensiple</w:t>
      </w:r>
      <w:r w:rsidR="00E4403D" w:rsidRPr="00237F39">
        <w:rPr>
          <w:rFonts w:ascii="Times New Roman" w:hAnsi="Times New Roman"/>
          <w:bCs/>
          <w:iCs/>
          <w:color w:val="000000"/>
          <w:sz w:val="24"/>
          <w:szCs w:val="24"/>
        </w:rPr>
        <w:t xml:space="preserve"> </w:t>
      </w:r>
      <w:r w:rsidR="00261FC7" w:rsidRPr="00237F39">
        <w:rPr>
          <w:rFonts w:ascii="Times New Roman" w:hAnsi="Times New Roman"/>
          <w:bCs/>
          <w:iCs/>
          <w:color w:val="000000"/>
          <w:sz w:val="24"/>
          <w:szCs w:val="24"/>
        </w:rPr>
        <w:t>çalışan</w:t>
      </w:r>
      <w:r w:rsidR="00E4403D" w:rsidRPr="00237F39">
        <w:rPr>
          <w:rFonts w:ascii="Times New Roman" w:hAnsi="Times New Roman"/>
          <w:bCs/>
          <w:iCs/>
          <w:color w:val="000000"/>
          <w:sz w:val="24"/>
          <w:szCs w:val="24"/>
        </w:rPr>
        <w:t xml:space="preserve"> </w:t>
      </w:r>
      <w:r w:rsidR="00261FC7" w:rsidRPr="00237F39">
        <w:rPr>
          <w:rFonts w:ascii="Times New Roman" w:hAnsi="Times New Roman"/>
          <w:bCs/>
          <w:iCs/>
          <w:color w:val="000000"/>
          <w:sz w:val="24"/>
          <w:szCs w:val="24"/>
        </w:rPr>
        <w:t>eğe</w:t>
      </w:r>
      <w:r w:rsidR="00E4403D" w:rsidRPr="00237F39">
        <w:rPr>
          <w:rFonts w:ascii="Times New Roman" w:hAnsi="Times New Roman"/>
          <w:bCs/>
          <w:iCs/>
          <w:color w:val="000000"/>
          <w:sz w:val="24"/>
          <w:szCs w:val="24"/>
        </w:rPr>
        <w:t xml:space="preserve"> </w:t>
      </w:r>
      <w:r w:rsidR="00261FC7" w:rsidRPr="00237F39">
        <w:rPr>
          <w:rFonts w:ascii="Times New Roman" w:hAnsi="Times New Roman"/>
          <w:bCs/>
          <w:iCs/>
          <w:color w:val="000000"/>
          <w:sz w:val="24"/>
          <w:szCs w:val="24"/>
        </w:rPr>
        <w:t>sistemlerinin</w:t>
      </w:r>
      <w:r w:rsidR="00E4403D" w:rsidRPr="00237F39">
        <w:rPr>
          <w:rFonts w:ascii="Times New Roman" w:hAnsi="Times New Roman"/>
          <w:bCs/>
          <w:iCs/>
          <w:color w:val="000000"/>
          <w:sz w:val="24"/>
          <w:szCs w:val="24"/>
        </w:rPr>
        <w:t xml:space="preserve"> </w:t>
      </w:r>
      <w:r w:rsidR="00261FC7" w:rsidRPr="00237F39">
        <w:rPr>
          <w:rFonts w:ascii="Times New Roman" w:hAnsi="Times New Roman"/>
          <w:bCs/>
          <w:iCs/>
          <w:color w:val="000000"/>
          <w:sz w:val="24"/>
          <w:szCs w:val="24"/>
        </w:rPr>
        <w:t>kanal</w:t>
      </w:r>
      <w:r w:rsidR="00E4403D" w:rsidRPr="00237F39">
        <w:rPr>
          <w:rFonts w:ascii="Times New Roman" w:hAnsi="Times New Roman"/>
          <w:bCs/>
          <w:iCs/>
          <w:color w:val="000000"/>
          <w:sz w:val="24"/>
          <w:szCs w:val="24"/>
        </w:rPr>
        <w:t xml:space="preserve"> </w:t>
      </w:r>
      <w:r w:rsidR="00261FC7" w:rsidRPr="00237F39">
        <w:rPr>
          <w:rFonts w:ascii="Times New Roman" w:hAnsi="Times New Roman"/>
          <w:bCs/>
          <w:iCs/>
          <w:color w:val="000000"/>
          <w:sz w:val="24"/>
          <w:szCs w:val="24"/>
        </w:rPr>
        <w:t>morfolojisinde</w:t>
      </w:r>
      <w:r w:rsidR="00E4403D" w:rsidRPr="00237F39">
        <w:rPr>
          <w:rFonts w:ascii="Times New Roman" w:hAnsi="Times New Roman"/>
          <w:bCs/>
          <w:iCs/>
          <w:color w:val="000000"/>
          <w:sz w:val="24"/>
          <w:szCs w:val="24"/>
        </w:rPr>
        <w:t xml:space="preserve"> </w:t>
      </w:r>
      <w:r w:rsidR="00261FC7" w:rsidRPr="00237F39">
        <w:rPr>
          <w:rFonts w:ascii="Times New Roman" w:hAnsi="Times New Roman"/>
          <w:bCs/>
          <w:iCs/>
          <w:color w:val="000000"/>
          <w:sz w:val="24"/>
          <w:szCs w:val="24"/>
        </w:rPr>
        <w:t>yaptığı</w:t>
      </w:r>
      <w:r w:rsidR="00E4403D" w:rsidRPr="00237F39">
        <w:rPr>
          <w:rFonts w:ascii="Times New Roman" w:hAnsi="Times New Roman"/>
          <w:bCs/>
          <w:iCs/>
          <w:color w:val="000000"/>
          <w:sz w:val="24"/>
          <w:szCs w:val="24"/>
        </w:rPr>
        <w:t xml:space="preserve"> </w:t>
      </w:r>
      <w:r w:rsidR="00261FC7" w:rsidRPr="00237F39">
        <w:rPr>
          <w:rFonts w:ascii="Times New Roman" w:hAnsi="Times New Roman"/>
          <w:bCs/>
          <w:iCs/>
          <w:color w:val="000000"/>
          <w:sz w:val="24"/>
          <w:szCs w:val="24"/>
        </w:rPr>
        <w:t>değişikliklerin</w:t>
      </w:r>
      <w:r w:rsidR="00E4403D" w:rsidRPr="00237F39">
        <w:rPr>
          <w:rFonts w:ascii="Times New Roman" w:hAnsi="Times New Roman"/>
          <w:bCs/>
          <w:iCs/>
          <w:color w:val="000000"/>
          <w:sz w:val="24"/>
          <w:szCs w:val="24"/>
        </w:rPr>
        <w:t xml:space="preserve"> </w:t>
      </w:r>
      <w:r w:rsidR="0092620F" w:rsidRPr="00237F39">
        <w:rPr>
          <w:rFonts w:ascii="Times New Roman" w:hAnsi="Times New Roman"/>
          <w:bCs/>
          <w:iCs/>
          <w:color w:val="000000"/>
          <w:sz w:val="24"/>
          <w:szCs w:val="24"/>
        </w:rPr>
        <w:t>şeffaf</w:t>
      </w:r>
      <w:r w:rsidR="00E4403D" w:rsidRPr="00237F39">
        <w:rPr>
          <w:rFonts w:ascii="Times New Roman" w:hAnsi="Times New Roman"/>
          <w:bCs/>
          <w:iCs/>
          <w:color w:val="000000"/>
          <w:sz w:val="24"/>
          <w:szCs w:val="24"/>
        </w:rPr>
        <w:t xml:space="preserve"> </w:t>
      </w:r>
      <w:r w:rsidR="0092620F" w:rsidRPr="00237F39">
        <w:rPr>
          <w:rFonts w:ascii="Times New Roman" w:hAnsi="Times New Roman"/>
          <w:bCs/>
          <w:iCs/>
          <w:color w:val="000000"/>
          <w:sz w:val="24"/>
          <w:szCs w:val="24"/>
        </w:rPr>
        <w:t>rezin</w:t>
      </w:r>
      <w:r w:rsidR="00E4403D" w:rsidRPr="00237F39">
        <w:rPr>
          <w:rFonts w:ascii="Times New Roman" w:hAnsi="Times New Roman"/>
          <w:bCs/>
          <w:iCs/>
          <w:color w:val="000000"/>
          <w:sz w:val="24"/>
          <w:szCs w:val="24"/>
        </w:rPr>
        <w:t xml:space="preserve"> </w:t>
      </w:r>
      <w:r w:rsidR="0092620F" w:rsidRPr="00237F39">
        <w:rPr>
          <w:rFonts w:ascii="Times New Roman" w:hAnsi="Times New Roman"/>
          <w:bCs/>
          <w:iCs/>
          <w:color w:val="000000"/>
          <w:sz w:val="24"/>
          <w:szCs w:val="24"/>
        </w:rPr>
        <w:t>bloklarda</w:t>
      </w:r>
      <w:r w:rsidR="00E4403D" w:rsidRPr="00237F39">
        <w:rPr>
          <w:rFonts w:ascii="Times New Roman" w:hAnsi="Times New Roman"/>
          <w:bCs/>
          <w:iCs/>
          <w:color w:val="000000"/>
          <w:sz w:val="24"/>
          <w:szCs w:val="24"/>
        </w:rPr>
        <w:t xml:space="preserve"> </w:t>
      </w:r>
      <w:r w:rsidR="00261FC7" w:rsidRPr="00237F39">
        <w:rPr>
          <w:rFonts w:ascii="Times New Roman" w:hAnsi="Times New Roman"/>
          <w:bCs/>
          <w:iCs/>
          <w:color w:val="000000"/>
          <w:sz w:val="24"/>
          <w:szCs w:val="24"/>
        </w:rPr>
        <w:t>gözlenebilmesi</w:t>
      </w:r>
      <w:r w:rsidR="00E4403D" w:rsidRPr="00237F39">
        <w:rPr>
          <w:rFonts w:ascii="Times New Roman" w:hAnsi="Times New Roman"/>
          <w:bCs/>
          <w:iCs/>
          <w:color w:val="000000"/>
          <w:sz w:val="24"/>
          <w:szCs w:val="24"/>
        </w:rPr>
        <w:t xml:space="preserve"> </w:t>
      </w:r>
      <w:r w:rsidR="00261FC7" w:rsidRPr="00237F39">
        <w:rPr>
          <w:rFonts w:ascii="Times New Roman" w:hAnsi="Times New Roman"/>
          <w:bCs/>
          <w:iCs/>
          <w:color w:val="000000"/>
          <w:sz w:val="24"/>
          <w:szCs w:val="24"/>
        </w:rPr>
        <w:t>ve</w:t>
      </w:r>
      <w:r w:rsidR="00E4403D" w:rsidRPr="00237F39">
        <w:rPr>
          <w:rFonts w:ascii="Times New Roman" w:hAnsi="Times New Roman"/>
          <w:bCs/>
          <w:iCs/>
          <w:color w:val="000000"/>
          <w:sz w:val="24"/>
          <w:szCs w:val="24"/>
        </w:rPr>
        <w:t xml:space="preserve"> </w:t>
      </w:r>
      <w:r w:rsidR="00261FC7" w:rsidRPr="00237F39">
        <w:rPr>
          <w:rFonts w:ascii="Times New Roman" w:hAnsi="Times New Roman"/>
          <w:bCs/>
          <w:iCs/>
          <w:color w:val="000000"/>
          <w:sz w:val="24"/>
          <w:szCs w:val="24"/>
        </w:rPr>
        <w:t>bu</w:t>
      </w:r>
      <w:r w:rsidR="00E4403D" w:rsidRPr="00237F39">
        <w:rPr>
          <w:rFonts w:ascii="Times New Roman" w:hAnsi="Times New Roman"/>
          <w:bCs/>
          <w:iCs/>
          <w:color w:val="000000"/>
          <w:sz w:val="24"/>
          <w:szCs w:val="24"/>
        </w:rPr>
        <w:t xml:space="preserve"> </w:t>
      </w:r>
      <w:r w:rsidR="00261FC7" w:rsidRPr="00237F39">
        <w:rPr>
          <w:rFonts w:ascii="Times New Roman" w:hAnsi="Times New Roman"/>
          <w:bCs/>
          <w:iCs/>
          <w:color w:val="000000"/>
          <w:sz w:val="24"/>
          <w:szCs w:val="24"/>
        </w:rPr>
        <w:t>gözlemlerin</w:t>
      </w:r>
      <w:r w:rsidR="00E4403D" w:rsidRPr="00237F39">
        <w:rPr>
          <w:rFonts w:ascii="Times New Roman" w:hAnsi="Times New Roman"/>
          <w:bCs/>
          <w:iCs/>
          <w:color w:val="000000"/>
          <w:sz w:val="24"/>
          <w:szCs w:val="24"/>
        </w:rPr>
        <w:t xml:space="preserve"> </w:t>
      </w:r>
      <w:r w:rsidR="00261FC7" w:rsidRPr="00237F39">
        <w:rPr>
          <w:rFonts w:ascii="Times New Roman" w:hAnsi="Times New Roman"/>
          <w:bCs/>
          <w:iCs/>
          <w:color w:val="000000"/>
          <w:sz w:val="24"/>
          <w:szCs w:val="24"/>
        </w:rPr>
        <w:t>klinik</w:t>
      </w:r>
      <w:r w:rsidR="00E4403D" w:rsidRPr="00237F39">
        <w:rPr>
          <w:rFonts w:ascii="Times New Roman" w:hAnsi="Times New Roman"/>
          <w:bCs/>
          <w:iCs/>
          <w:color w:val="000000"/>
          <w:sz w:val="24"/>
          <w:szCs w:val="24"/>
        </w:rPr>
        <w:t xml:space="preserve"> </w:t>
      </w:r>
      <w:r w:rsidR="00261FC7" w:rsidRPr="00237F39">
        <w:rPr>
          <w:rFonts w:ascii="Times New Roman" w:hAnsi="Times New Roman"/>
          <w:bCs/>
          <w:iCs/>
          <w:color w:val="000000"/>
          <w:sz w:val="24"/>
          <w:szCs w:val="24"/>
        </w:rPr>
        <w:t>kullanımına</w:t>
      </w:r>
      <w:r w:rsidR="00E4403D" w:rsidRPr="00237F39">
        <w:rPr>
          <w:rFonts w:ascii="Times New Roman" w:hAnsi="Times New Roman"/>
          <w:bCs/>
          <w:iCs/>
          <w:color w:val="000000"/>
          <w:sz w:val="24"/>
          <w:szCs w:val="24"/>
        </w:rPr>
        <w:t xml:space="preserve"> </w:t>
      </w:r>
      <w:r w:rsidR="00261FC7" w:rsidRPr="00237F39">
        <w:rPr>
          <w:rFonts w:ascii="Times New Roman" w:hAnsi="Times New Roman"/>
          <w:bCs/>
          <w:iCs/>
          <w:color w:val="000000"/>
          <w:sz w:val="24"/>
          <w:szCs w:val="24"/>
        </w:rPr>
        <w:t>uyarlanabilmesi</w:t>
      </w:r>
      <w:r w:rsidR="00E4403D" w:rsidRPr="00237F39">
        <w:rPr>
          <w:rFonts w:ascii="Times New Roman" w:hAnsi="Times New Roman"/>
          <w:bCs/>
          <w:iCs/>
          <w:color w:val="000000"/>
          <w:sz w:val="24"/>
          <w:szCs w:val="24"/>
        </w:rPr>
        <w:t xml:space="preserve"> </w:t>
      </w:r>
      <w:r w:rsidR="00261FC7" w:rsidRPr="00237F39">
        <w:rPr>
          <w:rFonts w:ascii="Times New Roman" w:hAnsi="Times New Roman"/>
          <w:bCs/>
          <w:iCs/>
          <w:color w:val="000000"/>
          <w:sz w:val="24"/>
          <w:szCs w:val="24"/>
        </w:rPr>
        <w:t>amaçlanmıştır.</w:t>
      </w:r>
    </w:p>
    <w:p w14:paraId="3CE02887" w14:textId="2E456A04" w:rsidR="007445C8" w:rsidRPr="00237F39" w:rsidRDefault="00C60ADD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Re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loklar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ok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ertliğinin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enişliğinin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im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tandar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ması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e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ateryal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oyunc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ikrosertliğ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bi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m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imü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e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lok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rcih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tmemiz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ğlamıştır.</w:t>
      </w:r>
    </w:p>
    <w:p w14:paraId="061168A6" w14:textId="2CEDDA43" w:rsidR="00445197" w:rsidRPr="00237F39" w:rsidRDefault="00A32161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Klinisyenler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davi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ı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atom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aryasyonlar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eni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dav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akalar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as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örmü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ları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ğı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çıklı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ısıtlam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ib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eşit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zorluklar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rşılaşırla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J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linde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i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ekim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üyü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zorluklar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e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bilec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orunlar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isid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J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linde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lar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ıklı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lin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ratikt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ad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lastRenderedPageBreak/>
        <w:t>değild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aksil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inler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%27'ye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andibu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ntr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esic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işler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%24'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d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ldirilmekted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CZXNoa2VuYWR6ZTwvQXV0aG9yPjxZZWFyPjIwMTU8L1ll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</w:instrText>
      </w:r>
      <w:r w:rsidR="006577EF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CZXNoa2VuYWR6ZTwvQXV0aG9yPjxZZWFyPjIwMTU8L1ll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6577EF" w:rsidRPr="00237F39">
        <w:rPr>
          <w:rFonts w:ascii="Times New Roman" w:hAnsi="Times New Roman"/>
          <w:sz w:val="24"/>
          <w:szCs w:val="24"/>
        </w:rPr>
      </w:r>
      <w:r w:rsidR="006577EF" w:rsidRPr="00237F39">
        <w:rPr>
          <w:rFonts w:ascii="Times New Roman" w:hAnsi="Times New Roman"/>
          <w:sz w:val="24"/>
          <w:szCs w:val="24"/>
        </w:rPr>
        <w:fldChar w:fldCharType="end"/>
      </w:r>
      <w:r w:rsidRPr="00237F39">
        <w:rPr>
          <w:rFonts w:ascii="Times New Roman" w:hAnsi="Times New Roman"/>
          <w:sz w:val="24"/>
          <w:szCs w:val="24"/>
        </w:rPr>
      </w:r>
      <w:r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94]</w:t>
      </w:r>
      <w:r w:rsidRPr="00237F39">
        <w:rPr>
          <w:rFonts w:ascii="Times New Roman" w:hAnsi="Times New Roman"/>
          <w:sz w:val="24"/>
          <w:szCs w:val="24"/>
        </w:rPr>
        <w:fldChar w:fldCharType="end"/>
      </w:r>
      <w:r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ril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öster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apı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ü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lar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rep</w:t>
      </w:r>
      <w:r w:rsidR="00BD65AC" w:rsidRPr="00237F39">
        <w:rPr>
          <w:rFonts w:ascii="Times New Roman" w:hAnsi="Times New Roman"/>
          <w:sz w:val="24"/>
          <w:szCs w:val="24"/>
        </w:rPr>
        <w:t>a</w:t>
      </w:r>
      <w:r w:rsidRPr="00237F39">
        <w:rPr>
          <w:rFonts w:ascii="Times New Roman" w:hAnsi="Times New Roman"/>
          <w:sz w:val="24"/>
          <w:szCs w:val="24"/>
        </w:rPr>
        <w:t>rasyonu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s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y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e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esi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istem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asam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uşumu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ıkanması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atomis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ozulması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ransportasyonlar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erforasyon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ib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</w:t>
      </w:r>
      <w:r w:rsidR="0056362F" w:rsidRPr="00237F39">
        <w:rPr>
          <w:rFonts w:ascii="Times New Roman" w:hAnsi="Times New Roman"/>
          <w:sz w:val="24"/>
          <w:szCs w:val="24"/>
        </w:rPr>
        <w:t>y</w:t>
      </w:r>
      <w:r w:rsidRPr="00237F39">
        <w:rPr>
          <w:rFonts w:ascii="Times New Roman" w:hAnsi="Times New Roman"/>
          <w:sz w:val="24"/>
          <w:szCs w:val="24"/>
        </w:rPr>
        <w:t>atrojen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roblemle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e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bil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Webber&lt;/Author&gt;&lt;Year&gt;2015&lt;/Year&gt;&lt;RecNum&gt;126&lt;/RecNum&gt;&lt;DisplayText&gt;[95]&lt;/DisplayText&gt;&lt;record&gt;&lt;rec-number&gt;126&lt;/rec-number&gt;&lt;foreign-keys&gt;&lt;key app="EN" db-id="00d9ve5eaf9f0lezs2ov50dqvdpe0xr0t2z2" timestamp="1680871847"&gt;126&lt;/key&gt;&lt;/foreign-keys&gt;&lt;ref-type name="Journal Article"&gt;17&lt;/ref-type&gt;&lt;contributors&gt;&lt;authors&gt;&lt;author&gt;Webber, Julian&lt;/author&gt;&lt;/authors&gt;&lt;/contributors&gt;&lt;titles&gt;&lt;title&gt;Shaping canals with confidence: WaveOne GOLD single-file reciprocating system&lt;/title&gt;&lt;secondary-title&gt;Roots&lt;/secondary-title&gt;&lt;/titles&gt;&lt;periodical&gt;&lt;full-title&gt;Roots&lt;/full-title&gt;&lt;/periodical&gt;&lt;pages&gt;34-40&lt;/pages&gt;&lt;volume&gt;1&lt;/volume&gt;&lt;number&gt;3&lt;/number&gt;&lt;dates&gt;&lt;year&gt;2015&lt;/year&gt;&lt;/dates&gt;&lt;urls&gt;&lt;/urls&gt;&lt;/record&gt;&lt;/Cite&gt;&lt;/EndNote&gt;</w:instrText>
      </w:r>
      <w:r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95]</w:t>
      </w:r>
      <w:r w:rsidRPr="00237F39">
        <w:rPr>
          <w:rFonts w:ascii="Times New Roman" w:hAnsi="Times New Roman"/>
          <w:sz w:val="24"/>
          <w:szCs w:val="24"/>
        </w:rPr>
        <w:fldChar w:fldCharType="end"/>
      </w:r>
      <w:r w:rsidRPr="00237F39">
        <w:rPr>
          <w:rFonts w:ascii="Times New Roman" w:hAnsi="Times New Roman"/>
          <w:sz w:val="24"/>
          <w:szCs w:val="24"/>
        </w:rPr>
        <w:t>.</w:t>
      </w:r>
    </w:p>
    <w:p w14:paraId="2E02CC82" w14:textId="1C55A156" w:rsidR="00F261A0" w:rsidRPr="00237F39" w:rsidRDefault="00445197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Ni-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ön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pasit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275D9" w:rsidRPr="00237F39">
        <w:rPr>
          <w:rFonts w:ascii="Times New Roman" w:hAnsi="Times New Roman"/>
          <w:sz w:val="24"/>
          <w:szCs w:val="24"/>
        </w:rPr>
        <w:t>fotograf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y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ikro-bilgisayar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omograf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(mikro-CT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lçümleriy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lendir</w:t>
      </w:r>
      <w:r w:rsidR="009F135B" w:rsidRPr="00237F39">
        <w:rPr>
          <w:rFonts w:ascii="Times New Roman" w:hAnsi="Times New Roman"/>
          <w:sz w:val="24"/>
          <w:szCs w:val="24"/>
        </w:rPr>
        <w:t>ebilir</w:t>
      </w:r>
      <w:r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01626" w:rsidRPr="00237F39">
        <w:rPr>
          <w:rFonts w:ascii="Times New Roman" w:hAnsi="Times New Roman"/>
          <w:sz w:val="24"/>
          <w:szCs w:val="24"/>
        </w:rPr>
        <w:t>Ü</w:t>
      </w:r>
      <w:r w:rsidR="00362F99" w:rsidRPr="00237F39">
        <w:rPr>
          <w:rFonts w:ascii="Times New Roman" w:hAnsi="Times New Roman"/>
          <w:sz w:val="24"/>
          <w:szCs w:val="24"/>
        </w:rPr>
        <w:t>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62F99" w:rsidRPr="00237F39">
        <w:rPr>
          <w:rFonts w:ascii="Times New Roman" w:hAnsi="Times New Roman"/>
          <w:sz w:val="24"/>
          <w:szCs w:val="24"/>
        </w:rPr>
        <w:t>boyutl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62F99" w:rsidRPr="00237F39">
        <w:rPr>
          <w:rFonts w:ascii="Times New Roman" w:hAnsi="Times New Roman"/>
          <w:sz w:val="24"/>
          <w:szCs w:val="24"/>
        </w:rPr>
        <w:t>görüntüle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01626" w:rsidRPr="00237F39">
        <w:rPr>
          <w:rFonts w:ascii="Times New Roman" w:hAnsi="Times New Roman"/>
          <w:sz w:val="24"/>
          <w:szCs w:val="24"/>
        </w:rPr>
        <w:t>yöntem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62F99" w:rsidRPr="00237F39">
        <w:rPr>
          <w:rFonts w:ascii="Times New Roman" w:hAnsi="Times New Roman"/>
          <w:sz w:val="24"/>
          <w:szCs w:val="24"/>
        </w:rPr>
        <w:t>örnek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62F99" w:rsidRPr="00237F39">
        <w:rPr>
          <w:rFonts w:ascii="Times New Roman" w:hAnsi="Times New Roman"/>
          <w:sz w:val="24"/>
          <w:szCs w:val="24"/>
        </w:rPr>
        <w:t>üzer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62F99" w:rsidRPr="00237F39">
        <w:rPr>
          <w:rFonts w:ascii="Times New Roman" w:hAnsi="Times New Roman"/>
          <w:sz w:val="24"/>
          <w:szCs w:val="24"/>
        </w:rPr>
        <w:t>yüze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62F99" w:rsidRPr="00237F39">
        <w:rPr>
          <w:rFonts w:ascii="Times New Roman" w:hAnsi="Times New Roman"/>
          <w:sz w:val="24"/>
          <w:szCs w:val="24"/>
        </w:rPr>
        <w:t>ölçüm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62F99" w:rsidRPr="00237F39">
        <w:rPr>
          <w:rFonts w:ascii="Times New Roman" w:hAnsi="Times New Roman"/>
          <w:sz w:val="24"/>
          <w:szCs w:val="24"/>
        </w:rPr>
        <w:t>yap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62F99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62F99" w:rsidRPr="00237F39">
        <w:rPr>
          <w:rFonts w:ascii="Times New Roman" w:hAnsi="Times New Roman"/>
          <w:sz w:val="24"/>
          <w:szCs w:val="24"/>
        </w:rPr>
        <w:t>hacim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62F99" w:rsidRPr="00237F39">
        <w:rPr>
          <w:rFonts w:ascii="Times New Roman" w:hAnsi="Times New Roman"/>
          <w:sz w:val="24"/>
          <w:szCs w:val="24"/>
        </w:rPr>
        <w:t>bilg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62F99" w:rsidRPr="00237F39">
        <w:rPr>
          <w:rFonts w:ascii="Times New Roman" w:hAnsi="Times New Roman"/>
          <w:sz w:val="24"/>
          <w:szCs w:val="24"/>
        </w:rPr>
        <w:t>üret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C5D92" w:rsidRPr="00237F39">
        <w:rPr>
          <w:rFonts w:ascii="Times New Roman" w:hAnsi="Times New Roman"/>
          <w:sz w:val="24"/>
          <w:szCs w:val="24"/>
        </w:rPr>
        <w:t>açıs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C5D92" w:rsidRPr="00237F39">
        <w:rPr>
          <w:rFonts w:ascii="Times New Roman" w:hAnsi="Times New Roman"/>
          <w:sz w:val="24"/>
          <w:szCs w:val="24"/>
        </w:rPr>
        <w:t>avantajlıdı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660AC" w:rsidRPr="00237F39">
        <w:rPr>
          <w:rFonts w:ascii="Times New Roman" w:hAnsi="Times New Roman"/>
          <w:sz w:val="24"/>
          <w:szCs w:val="24"/>
        </w:rPr>
        <w:t>Oun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660AC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660AC" w:rsidRPr="00237F39">
        <w:rPr>
          <w:rFonts w:ascii="Times New Roman" w:hAnsi="Times New Roman"/>
          <w:sz w:val="24"/>
          <w:szCs w:val="24"/>
        </w:rPr>
        <w:t>arkadaşlar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877A1"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Ounsi&lt;/Author&gt;&lt;Year&gt;2011&lt;/Year&gt;&lt;RecNum&gt;70&lt;/RecNum&gt;&lt;DisplayText&gt;[84]&lt;/DisplayText&gt;&lt;record&gt;&lt;rec-number&gt;70&lt;/rec-number&gt;&lt;foreign-keys&gt;&lt;key app="EN" db-id="00d9ve5eaf9f0lezs2ov50dqvdpe0xr0t2z2" timestamp="1672987789"&gt;70&lt;/key&gt;&lt;/foreign-keys&gt;&lt;ref-type name="Journal Article"&gt;17&lt;/ref-type&gt;&lt;contributors&gt;&lt;authors&gt;&lt;author&gt;Ounsi, H. F.&lt;/author&gt;&lt;author&gt;Franciosi, G.&lt;/author&gt;&lt;author&gt;Paragliola, R.&lt;/author&gt;&lt;author&gt;Al-Hezaimi, K.&lt;/author&gt;&lt;author&gt;Salameh, Z.&lt;/author&gt;&lt;author&gt;Tay, F. R.&lt;/author&gt;&lt;author&gt;Ferrari, M.&lt;/author&gt;&lt;author&gt;Grandini, S.&lt;/author&gt;&lt;/authors&gt;&lt;/contributors&gt;&lt;auth-address&gt;Department of Endodontics and Restorative Dentistry, University of Siena, Policlinico Le Scotte, Viale Bracci, Siena, Italy. ounsih@gmail.com&lt;/auth-address&gt;&lt;titles&gt;&lt;title&gt;Comparison of two techniques for assessing the shaping efficacy of repeatedly used nickel-titanium rotary instruments&lt;/title&gt;&lt;secondary-title&gt;J Endod&lt;/secondary-title&gt;&lt;/titles&gt;&lt;periodical&gt;&lt;full-title&gt;J Endod&lt;/full-title&gt;&lt;/periodical&gt;&lt;pages&gt;847-50&lt;/pages&gt;&lt;volume&gt;37&lt;/volume&gt;&lt;number&gt;6&lt;/number&gt;&lt;edition&gt;2011/07/27&lt;/edition&gt;&lt;keywords&gt;&lt;keyword&gt;Coloring Agents&lt;/keyword&gt;&lt;keyword&gt;Dental Alloys/*chemistry&lt;/keyword&gt;&lt;keyword&gt;Dental Pulp Cavity/*anatomy &amp;amp; histology&lt;/keyword&gt;&lt;keyword&gt;Equipment Design&lt;/keyword&gt;&lt;keyword&gt;Equipment Reuse&lt;/keyword&gt;&lt;keyword&gt;Humans&lt;/keyword&gt;&lt;keyword&gt;Image Processing, Computer-Assisted&lt;/keyword&gt;&lt;keyword&gt;Ink&lt;/keyword&gt;&lt;keyword&gt;Materials Testing&lt;/keyword&gt;&lt;keyword&gt;Models, Anatomic&lt;/keyword&gt;&lt;keyword&gt;Nickel/*chemistry&lt;/keyword&gt;&lt;keyword&gt;Photography&lt;/keyword&gt;&lt;keyword&gt;Root Canal Preparation/*instrumentation&lt;/keyword&gt;&lt;keyword&gt;Titanium/*chemistry&lt;/keyword&gt;&lt;keyword&gt;X-Ray Microtomography&lt;/keyword&gt;&lt;/keywords&gt;&lt;dates&gt;&lt;year&gt;2011&lt;/year&gt;&lt;pub-dates&gt;&lt;date&gt;Jun&lt;/date&gt;&lt;/pub-dates&gt;&lt;/dates&gt;&lt;isbn&gt;0099-2399&lt;/isbn&gt;&lt;accession-num&gt;21787503&lt;/accession-num&gt;&lt;urls&gt;&lt;/urls&gt;&lt;electronic-resource-num&gt;10.1016/j.joen.2011.02.030&lt;/electronic-resource-num&gt;&lt;remote-database-provider&gt;NLM&lt;/remote-database-provider&gt;&lt;language&gt;eng&lt;/language&gt;&lt;/record&gt;&lt;/Cite&gt;&lt;/EndNote&gt;</w:instrText>
      </w:r>
      <w:r w:rsidR="005877A1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84]</w:t>
      </w:r>
      <w:r w:rsidR="005877A1" w:rsidRPr="00237F39">
        <w:rPr>
          <w:rFonts w:ascii="Times New Roman" w:hAnsi="Times New Roman"/>
          <w:sz w:val="24"/>
          <w:szCs w:val="24"/>
        </w:rPr>
        <w:fldChar w:fldCharType="end"/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660AC" w:rsidRPr="00237F39">
        <w:rPr>
          <w:rFonts w:ascii="Times New Roman" w:hAnsi="Times New Roman"/>
          <w:sz w:val="24"/>
          <w:szCs w:val="24"/>
        </w:rPr>
        <w:t>yaptı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660AC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660AC" w:rsidRPr="00237F39">
        <w:rPr>
          <w:rFonts w:ascii="Times New Roman" w:hAnsi="Times New Roman"/>
          <w:sz w:val="24"/>
          <w:szCs w:val="24"/>
        </w:rPr>
        <w:t>çalışma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660AC" w:rsidRPr="00237F39">
        <w:rPr>
          <w:rFonts w:ascii="Times New Roman" w:hAnsi="Times New Roman"/>
          <w:sz w:val="24"/>
          <w:szCs w:val="24"/>
        </w:rPr>
        <w:t>eğe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105BA"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105BA" w:rsidRPr="00237F39">
        <w:rPr>
          <w:rFonts w:ascii="Times New Roman" w:hAnsi="Times New Roman"/>
          <w:sz w:val="24"/>
          <w:szCs w:val="24"/>
        </w:rPr>
        <w:t>etkinliğ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105BA" w:rsidRPr="00237F39">
        <w:rPr>
          <w:rFonts w:ascii="Times New Roman" w:hAnsi="Times New Roman"/>
          <w:sz w:val="24"/>
          <w:szCs w:val="24"/>
        </w:rPr>
        <w:t>he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105BA" w:rsidRPr="00237F39">
        <w:rPr>
          <w:rFonts w:ascii="Times New Roman" w:hAnsi="Times New Roman"/>
          <w:sz w:val="24"/>
          <w:szCs w:val="24"/>
        </w:rPr>
        <w:t>i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105BA" w:rsidRPr="00237F39">
        <w:rPr>
          <w:rFonts w:ascii="Times New Roman" w:hAnsi="Times New Roman"/>
          <w:sz w:val="24"/>
          <w:szCs w:val="24"/>
        </w:rPr>
        <w:t>boyutl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105BA" w:rsidRPr="00237F39">
        <w:rPr>
          <w:rFonts w:ascii="Times New Roman" w:hAnsi="Times New Roman"/>
          <w:sz w:val="24"/>
          <w:szCs w:val="24"/>
        </w:rPr>
        <w:t>fotoğrafla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05D90" w:rsidRPr="00237F39">
        <w:rPr>
          <w:rFonts w:ascii="Times New Roman" w:hAnsi="Times New Roman"/>
          <w:sz w:val="24"/>
          <w:szCs w:val="24"/>
        </w:rPr>
        <w:t>he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05D90" w:rsidRPr="00237F39">
        <w:rPr>
          <w:rFonts w:ascii="Times New Roman" w:hAnsi="Times New Roman"/>
          <w:sz w:val="24"/>
          <w:szCs w:val="24"/>
        </w:rPr>
        <w:t>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D0C6D" w:rsidRPr="00237F39">
        <w:rPr>
          <w:rFonts w:ascii="Times New Roman" w:hAnsi="Times New Roman"/>
          <w:sz w:val="24"/>
          <w:szCs w:val="24"/>
        </w:rPr>
        <w:t>3-boyutl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D0C6D" w:rsidRPr="00237F39">
        <w:rPr>
          <w:rFonts w:ascii="Times New Roman" w:hAnsi="Times New Roman"/>
          <w:sz w:val="24"/>
          <w:szCs w:val="24"/>
        </w:rPr>
        <w:t>mikrotomograf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D0C6D" w:rsidRPr="00237F39">
        <w:rPr>
          <w:rFonts w:ascii="Times New Roman" w:hAnsi="Times New Roman"/>
          <w:sz w:val="24"/>
          <w:szCs w:val="24"/>
        </w:rPr>
        <w:t>yöntemler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D0C6D" w:rsidRPr="00237F39">
        <w:rPr>
          <w:rFonts w:ascii="Times New Roman" w:hAnsi="Times New Roman"/>
          <w:sz w:val="24"/>
          <w:szCs w:val="24"/>
        </w:rPr>
        <w:t>birlikt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D0C6D" w:rsidRPr="00237F39">
        <w:rPr>
          <w:rFonts w:ascii="Times New Roman" w:hAnsi="Times New Roman"/>
          <w:sz w:val="24"/>
          <w:szCs w:val="24"/>
        </w:rPr>
        <w:t>kullan</w:t>
      </w:r>
      <w:r w:rsidR="00B05D90" w:rsidRPr="00237F39">
        <w:rPr>
          <w:rFonts w:ascii="Times New Roman" w:hAnsi="Times New Roman"/>
          <w:sz w:val="24"/>
          <w:szCs w:val="24"/>
        </w:rPr>
        <w:t>ıl</w:t>
      </w:r>
      <w:r w:rsidR="009D0C6D" w:rsidRPr="00237F39">
        <w:rPr>
          <w:rFonts w:ascii="Times New Roman" w:hAnsi="Times New Roman"/>
          <w:sz w:val="24"/>
          <w:szCs w:val="24"/>
        </w:rPr>
        <w:t>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D0C6D" w:rsidRPr="00237F39">
        <w:rPr>
          <w:rFonts w:ascii="Times New Roman" w:hAnsi="Times New Roman"/>
          <w:sz w:val="24"/>
          <w:szCs w:val="24"/>
        </w:rPr>
        <w:t>değerlendir</w:t>
      </w:r>
      <w:r w:rsidR="005877A1" w:rsidRPr="00237F39">
        <w:rPr>
          <w:rFonts w:ascii="Times New Roman" w:hAnsi="Times New Roman"/>
          <w:sz w:val="24"/>
          <w:szCs w:val="24"/>
        </w:rPr>
        <w:t>ilmiştir</w:t>
      </w:r>
      <w:r w:rsidR="009D0C6D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64821" w:rsidRPr="00237F39">
        <w:rPr>
          <w:rFonts w:ascii="Times New Roman" w:hAnsi="Times New Roman"/>
          <w:sz w:val="24"/>
          <w:szCs w:val="24"/>
        </w:rPr>
        <w:t>2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64821" w:rsidRPr="00237F39">
        <w:rPr>
          <w:rFonts w:ascii="Times New Roman" w:hAnsi="Times New Roman"/>
          <w:sz w:val="24"/>
          <w:szCs w:val="24"/>
        </w:rPr>
        <w:t>boyutl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6A9B" w:rsidRPr="00237F39">
        <w:rPr>
          <w:rFonts w:ascii="Times New Roman" w:hAnsi="Times New Roman"/>
          <w:sz w:val="24"/>
          <w:szCs w:val="24"/>
        </w:rPr>
        <w:t>fotoğrafla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6A9B" w:rsidRPr="00237F39">
        <w:rPr>
          <w:rFonts w:ascii="Times New Roman" w:hAnsi="Times New Roman"/>
          <w:sz w:val="24"/>
          <w:szCs w:val="24"/>
        </w:rPr>
        <w:t>vey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6A9B" w:rsidRPr="00237F39">
        <w:rPr>
          <w:rFonts w:ascii="Times New Roman" w:hAnsi="Times New Roman"/>
          <w:sz w:val="24"/>
          <w:szCs w:val="24"/>
        </w:rPr>
        <w:t>radyograf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6A9B" w:rsidRPr="00237F39">
        <w:rPr>
          <w:rFonts w:ascii="Times New Roman" w:hAnsi="Times New Roman"/>
          <w:sz w:val="24"/>
          <w:szCs w:val="24"/>
        </w:rPr>
        <w:t>teknikleri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6A9B" w:rsidRPr="00237F39">
        <w:rPr>
          <w:rFonts w:ascii="Times New Roman" w:hAnsi="Times New Roman"/>
          <w:sz w:val="24"/>
          <w:szCs w:val="24"/>
        </w:rPr>
        <w:t>görüntü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6A9B" w:rsidRPr="00237F39">
        <w:rPr>
          <w:rFonts w:ascii="Times New Roman" w:hAnsi="Times New Roman"/>
          <w:sz w:val="24"/>
          <w:szCs w:val="24"/>
        </w:rPr>
        <w:t>alınmasın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6A9B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6A9B" w:rsidRPr="00237F39">
        <w:rPr>
          <w:rFonts w:ascii="Times New Roman" w:hAnsi="Times New Roman"/>
          <w:sz w:val="24"/>
          <w:szCs w:val="24"/>
        </w:rPr>
        <w:t>ü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6A9B" w:rsidRPr="00237F39">
        <w:rPr>
          <w:rFonts w:ascii="Times New Roman" w:hAnsi="Times New Roman"/>
          <w:sz w:val="24"/>
          <w:szCs w:val="24"/>
        </w:rPr>
        <w:t>üst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6A9B" w:rsidRPr="00237F39">
        <w:rPr>
          <w:rFonts w:ascii="Times New Roman" w:hAnsi="Times New Roman"/>
          <w:sz w:val="24"/>
          <w:szCs w:val="24"/>
        </w:rPr>
        <w:t>bindirer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6A9B" w:rsidRPr="00237F39">
        <w:rPr>
          <w:rFonts w:ascii="Times New Roman" w:hAnsi="Times New Roman"/>
          <w:sz w:val="24"/>
          <w:szCs w:val="24"/>
        </w:rPr>
        <w:t>vey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6A9B" w:rsidRPr="00237F39">
        <w:rPr>
          <w:rFonts w:ascii="Times New Roman" w:hAnsi="Times New Roman"/>
          <w:sz w:val="24"/>
          <w:szCs w:val="24"/>
        </w:rPr>
        <w:t>bindirme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6A9B" w:rsidRPr="00237F39">
        <w:rPr>
          <w:rFonts w:ascii="Times New Roman" w:hAnsi="Times New Roman"/>
          <w:sz w:val="24"/>
          <w:szCs w:val="24"/>
        </w:rPr>
        <w:t>hesaplama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6A9B" w:rsidRPr="00237F39">
        <w:rPr>
          <w:rFonts w:ascii="Times New Roman" w:hAnsi="Times New Roman"/>
          <w:sz w:val="24"/>
          <w:szCs w:val="24"/>
        </w:rPr>
        <w:t>yapm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6A9B"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6A9B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6A9B" w:rsidRPr="00237F39">
        <w:rPr>
          <w:rFonts w:ascii="Times New Roman" w:hAnsi="Times New Roman"/>
          <w:sz w:val="24"/>
          <w:szCs w:val="24"/>
        </w:rPr>
        <w:t>yazılı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6A9B" w:rsidRPr="00237F39">
        <w:rPr>
          <w:rFonts w:ascii="Times New Roman" w:hAnsi="Times New Roman"/>
          <w:sz w:val="24"/>
          <w:szCs w:val="24"/>
        </w:rPr>
        <w:t>program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6A9B" w:rsidRPr="00237F39">
        <w:rPr>
          <w:rFonts w:ascii="Times New Roman" w:hAnsi="Times New Roman"/>
          <w:sz w:val="24"/>
          <w:szCs w:val="24"/>
        </w:rPr>
        <w:t>kullanmay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6A9B" w:rsidRPr="00237F39">
        <w:rPr>
          <w:rFonts w:ascii="Times New Roman" w:hAnsi="Times New Roman"/>
          <w:sz w:val="24"/>
          <w:szCs w:val="24"/>
        </w:rPr>
        <w:t>içer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6A9B"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6A9B" w:rsidRPr="00237F39">
        <w:rPr>
          <w:rFonts w:ascii="Times New Roman" w:hAnsi="Times New Roman"/>
          <w:sz w:val="24"/>
          <w:szCs w:val="24"/>
        </w:rPr>
        <w:t>teknikler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6A9B" w:rsidRPr="00237F39">
        <w:rPr>
          <w:rFonts w:ascii="Times New Roman" w:hAnsi="Times New Roman"/>
          <w:sz w:val="24"/>
          <w:szCs w:val="24"/>
        </w:rPr>
        <w:t>preparasyonu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6A9B" w:rsidRPr="00237F39">
        <w:rPr>
          <w:rFonts w:ascii="Times New Roman" w:hAnsi="Times New Roman"/>
          <w:sz w:val="24"/>
          <w:szCs w:val="24"/>
        </w:rPr>
        <w:t>şeklini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6A9B"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6A9B" w:rsidRPr="00237F39">
        <w:rPr>
          <w:rFonts w:ascii="Times New Roman" w:hAnsi="Times New Roman"/>
          <w:sz w:val="24"/>
          <w:szCs w:val="24"/>
        </w:rPr>
        <w:t>transportasyonunu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6A9B"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6A9B" w:rsidRPr="00237F39">
        <w:rPr>
          <w:rFonts w:ascii="Times New Roman" w:hAnsi="Times New Roman"/>
          <w:sz w:val="24"/>
          <w:szCs w:val="24"/>
        </w:rPr>
        <w:t>sonr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6A9B" w:rsidRPr="00237F39">
        <w:rPr>
          <w:rFonts w:ascii="Times New Roman" w:hAnsi="Times New Roman"/>
          <w:sz w:val="24"/>
          <w:szCs w:val="24"/>
        </w:rPr>
        <w:t>ka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6A9B" w:rsidRPr="00237F39">
        <w:rPr>
          <w:rFonts w:ascii="Times New Roman" w:hAnsi="Times New Roman"/>
          <w:sz w:val="24"/>
          <w:szCs w:val="24"/>
        </w:rPr>
        <w:t>dent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6A9B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6A9B" w:rsidRPr="00237F39">
        <w:rPr>
          <w:rFonts w:ascii="Times New Roman" w:hAnsi="Times New Roman"/>
          <w:sz w:val="24"/>
          <w:szCs w:val="24"/>
        </w:rPr>
        <w:t>fark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6A9B" w:rsidRPr="00237F39">
        <w:rPr>
          <w:rFonts w:ascii="Times New Roman" w:hAnsi="Times New Roman"/>
          <w:sz w:val="24"/>
          <w:szCs w:val="24"/>
        </w:rPr>
        <w:t>alet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6A9B" w:rsidRPr="00237F39">
        <w:rPr>
          <w:rFonts w:ascii="Times New Roman" w:hAnsi="Times New Roman"/>
          <w:sz w:val="24"/>
          <w:szCs w:val="24"/>
        </w:rPr>
        <w:t>kes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6A9B" w:rsidRPr="00237F39">
        <w:rPr>
          <w:rFonts w:ascii="Times New Roman" w:hAnsi="Times New Roman"/>
          <w:sz w:val="24"/>
          <w:szCs w:val="24"/>
        </w:rPr>
        <w:t>etkinliğ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6A9B" w:rsidRPr="00237F39">
        <w:rPr>
          <w:rFonts w:ascii="Times New Roman" w:hAnsi="Times New Roman"/>
          <w:sz w:val="24"/>
          <w:szCs w:val="24"/>
        </w:rPr>
        <w:t>değerlendirm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6A9B"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6A9B" w:rsidRPr="00237F39">
        <w:rPr>
          <w:rFonts w:ascii="Times New Roman" w:hAnsi="Times New Roman"/>
          <w:sz w:val="24"/>
          <w:szCs w:val="24"/>
        </w:rPr>
        <w:t>kullanılmıştı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60246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KYXZhaGVyaTwvQXV0aG9yPjxZZWFyPjIwMDc8L1llYXI+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=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</w:instrText>
      </w:r>
      <w:r w:rsidR="006577EF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KYXZhaGVyaTwvQXV0aG9yPjxZZWFyPjIwMDc8L1llYXI+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=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6577EF" w:rsidRPr="00237F39">
        <w:rPr>
          <w:rFonts w:ascii="Times New Roman" w:hAnsi="Times New Roman"/>
          <w:sz w:val="24"/>
          <w:szCs w:val="24"/>
        </w:rPr>
      </w:r>
      <w:r w:rsidR="006577EF" w:rsidRPr="00237F39">
        <w:rPr>
          <w:rFonts w:ascii="Times New Roman" w:hAnsi="Times New Roman"/>
          <w:sz w:val="24"/>
          <w:szCs w:val="24"/>
        </w:rPr>
        <w:fldChar w:fldCharType="end"/>
      </w:r>
      <w:r w:rsidR="00E60246" w:rsidRPr="00237F39">
        <w:rPr>
          <w:rFonts w:ascii="Times New Roman" w:hAnsi="Times New Roman"/>
          <w:sz w:val="24"/>
          <w:szCs w:val="24"/>
        </w:rPr>
      </w:r>
      <w:r w:rsidR="00E60246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96,</w:t>
      </w:r>
      <w:r w:rsidR="00E4403D" w:rsidRPr="00237F39">
        <w:rPr>
          <w:rFonts w:ascii="Times New Roman" w:hAnsi="Times New Roman"/>
          <w:noProof/>
          <w:sz w:val="24"/>
          <w:szCs w:val="24"/>
        </w:rPr>
        <w:t xml:space="preserve"> </w:t>
      </w:r>
      <w:r w:rsidR="006577EF" w:rsidRPr="00237F39">
        <w:rPr>
          <w:rFonts w:ascii="Times New Roman" w:hAnsi="Times New Roman"/>
          <w:noProof/>
          <w:sz w:val="24"/>
          <w:szCs w:val="24"/>
        </w:rPr>
        <w:t>97]</w:t>
      </w:r>
      <w:r w:rsidR="00E60246" w:rsidRPr="00237F39">
        <w:rPr>
          <w:rFonts w:ascii="Times New Roman" w:hAnsi="Times New Roman"/>
          <w:sz w:val="24"/>
          <w:szCs w:val="24"/>
        </w:rPr>
        <w:fldChar w:fldCharType="end"/>
      </w:r>
      <w:r w:rsidR="00496A9B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6A9B" w:rsidRPr="00237F39">
        <w:rPr>
          <w:rFonts w:ascii="Times New Roman" w:hAnsi="Times New Roman"/>
          <w:sz w:val="24"/>
          <w:szCs w:val="24"/>
        </w:rPr>
        <w:t>Kullanım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6A9B" w:rsidRPr="00237F39">
        <w:rPr>
          <w:rFonts w:ascii="Times New Roman" w:hAnsi="Times New Roman"/>
          <w:sz w:val="24"/>
          <w:szCs w:val="24"/>
        </w:rPr>
        <w:t>kolay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6A9B" w:rsidRPr="00237F39">
        <w:rPr>
          <w:rFonts w:ascii="Times New Roman" w:hAnsi="Times New Roman"/>
          <w:sz w:val="24"/>
          <w:szCs w:val="24"/>
        </w:rPr>
        <w:t>ucu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6A9B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6A9B" w:rsidRPr="00237F39">
        <w:rPr>
          <w:rFonts w:ascii="Times New Roman" w:hAnsi="Times New Roman"/>
          <w:sz w:val="24"/>
          <w:szCs w:val="24"/>
        </w:rPr>
        <w:t>araştırılac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64821" w:rsidRPr="00237F39">
        <w:rPr>
          <w:rFonts w:ascii="Times New Roman" w:hAnsi="Times New Roman"/>
          <w:sz w:val="24"/>
          <w:szCs w:val="24"/>
        </w:rPr>
        <w:t>konuy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6A9B" w:rsidRPr="00237F39">
        <w:rPr>
          <w:rFonts w:ascii="Times New Roman" w:hAnsi="Times New Roman"/>
          <w:sz w:val="24"/>
          <w:szCs w:val="24"/>
        </w:rPr>
        <w:t>bağ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6A9B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6A9B" w:rsidRPr="00237F39">
        <w:rPr>
          <w:rFonts w:ascii="Times New Roman" w:hAnsi="Times New Roman"/>
          <w:sz w:val="24"/>
          <w:szCs w:val="24"/>
        </w:rPr>
        <w:t>potansiy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6A9B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6A9B" w:rsidRPr="00237F39">
        <w:rPr>
          <w:rFonts w:ascii="Times New Roman" w:hAnsi="Times New Roman"/>
          <w:sz w:val="24"/>
          <w:szCs w:val="24"/>
        </w:rPr>
        <w:t>bilgilendiricidirle</w:t>
      </w:r>
      <w:r w:rsidR="00864821" w:rsidRPr="00237F39">
        <w:rPr>
          <w:rFonts w:ascii="Times New Roman" w:hAnsi="Times New Roman"/>
          <w:sz w:val="24"/>
          <w:szCs w:val="24"/>
        </w:rPr>
        <w:t>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0336"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Iqbal&lt;/Author&gt;&lt;Year&gt;2010&lt;/Year&gt;&lt;RecNum&gt;175&lt;/RecNum&gt;&lt;DisplayText&gt;[98]&lt;/DisplayText&gt;&lt;record&gt;&lt;rec-number&gt;175&lt;/rec-number&gt;&lt;foreign-keys&gt;&lt;key app="EN" db-id="00d9ve5eaf9f0lezs2ov50dqvdpe0xr0t2z2" timestamp="1682848609"&gt;175&lt;/key&gt;&lt;/foreign-keys&gt;&lt;ref-type name="Journal Article"&gt;17&lt;/ref-type&gt;&lt;contributors&gt;&lt;authors&gt;&lt;author&gt;Iqbal, M. K.&lt;/author&gt;&lt;author&gt;Floratos, S.&lt;/author&gt;&lt;author&gt;Hsu, Y. K.&lt;/author&gt;&lt;author&gt;Karabucak, B.&lt;/author&gt;&lt;/authors&gt;&lt;/contributors&gt;&lt;auth-address&gt;Postgraduate Program in Endodontics, Department of Endodontics, School of Dental Medicine, University of Pennsylvania, Philadelphia, Pennsylvania 19103, USA. miqbal@pobox.upenn.edu&lt;/auth-address&gt;&lt;titles&gt;&lt;title&gt;An in vitro comparison of Profile GT and GTX nickel-titanium rotary instruments in apical transportation and length control in mandibular molar&lt;/title&gt;&lt;secondary-title&gt;J Endod&lt;/secondary-title&gt;&lt;/titles&gt;&lt;periodical&gt;&lt;full-title&gt;J Endod&lt;/full-title&gt;&lt;/periodical&gt;&lt;pages&gt;302-4&lt;/pages&gt;&lt;volume&gt;36&lt;/volume&gt;&lt;number&gt;2&lt;/number&gt;&lt;edition&gt;2010/02/02&lt;/edition&gt;&lt;keywords&gt;&lt;keyword&gt;Dental High-Speed Equipment/standards&lt;/keyword&gt;&lt;keyword&gt;Dental Instruments/*standards&lt;/keyword&gt;&lt;keyword&gt;Dental Pulp Cavity/diagnostic imaging/pathology/*surgery&lt;/keyword&gt;&lt;keyword&gt;Equipment Design&lt;/keyword&gt;&lt;keyword&gt;Humans&lt;/keyword&gt;&lt;keyword&gt;Nickel&lt;/keyword&gt;&lt;keyword&gt;Radiography&lt;/keyword&gt;&lt;keyword&gt;Root Canal Preparation/*instrumentation&lt;/keyword&gt;&lt;keyword&gt;*Smear Layer&lt;/keyword&gt;&lt;keyword&gt;Titanium&lt;/keyword&gt;&lt;keyword&gt;Tooth Apex/diagnostic imaging/*pathology&lt;/keyword&gt;&lt;/keywords&gt;&lt;dates&gt;&lt;year&gt;2010&lt;/year&gt;&lt;pub-dates&gt;&lt;date&gt;Feb&lt;/date&gt;&lt;/pub-dates&gt;&lt;/dates&gt;&lt;isbn&gt;0099-2399&lt;/isbn&gt;&lt;accession-num&gt;20113795&lt;/accession-num&gt;&lt;urls&gt;&lt;/urls&gt;&lt;electronic-resource-num&gt;10.1016/j.joen.2009.10.021&lt;/electronic-resource-num&gt;&lt;remote-database-provider&gt;NLM&lt;/remote-database-provider&gt;&lt;language&gt;eng&lt;/language&gt;&lt;/record&gt;&lt;/Cite&gt;&lt;/EndNote&gt;</w:instrText>
      </w:r>
      <w:r w:rsidR="00A00336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98]</w:t>
      </w:r>
      <w:r w:rsidR="00A00336" w:rsidRPr="00237F39">
        <w:rPr>
          <w:rFonts w:ascii="Times New Roman" w:hAnsi="Times New Roman"/>
          <w:sz w:val="24"/>
          <w:szCs w:val="24"/>
        </w:rPr>
        <w:fldChar w:fldCharType="end"/>
      </w:r>
      <w:r w:rsidR="00496A9B" w:rsidRPr="00237F39">
        <w:rPr>
          <w:rFonts w:ascii="Times New Roman" w:hAnsi="Times New Roman"/>
          <w:sz w:val="24"/>
          <w:szCs w:val="24"/>
        </w:rPr>
        <w:t>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6A9B" w:rsidRPr="00237F39">
        <w:rPr>
          <w:rFonts w:ascii="Times New Roman" w:hAnsi="Times New Roman"/>
          <w:sz w:val="24"/>
          <w:szCs w:val="24"/>
        </w:rPr>
        <w:t>anc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6A9B" w:rsidRPr="00237F39">
        <w:rPr>
          <w:rFonts w:ascii="Times New Roman" w:hAnsi="Times New Roman"/>
          <w:sz w:val="24"/>
          <w:szCs w:val="24"/>
        </w:rPr>
        <w:t>hacim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65FDE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0336" w:rsidRPr="00237F39">
        <w:rPr>
          <w:rFonts w:ascii="Times New Roman" w:hAnsi="Times New Roman"/>
          <w:sz w:val="24"/>
          <w:szCs w:val="24"/>
        </w:rPr>
        <w:t>bilg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0336" w:rsidRPr="00237F39">
        <w:rPr>
          <w:rFonts w:ascii="Times New Roman" w:hAnsi="Times New Roman"/>
          <w:sz w:val="24"/>
          <w:szCs w:val="24"/>
        </w:rPr>
        <w:t>edin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0336" w:rsidRPr="00237F39">
        <w:rPr>
          <w:rFonts w:ascii="Times New Roman" w:hAnsi="Times New Roman"/>
          <w:sz w:val="24"/>
          <w:szCs w:val="24"/>
        </w:rPr>
        <w:t>konusu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57982" w:rsidRPr="00237F39">
        <w:rPr>
          <w:rFonts w:ascii="Times New Roman" w:hAnsi="Times New Roman"/>
          <w:sz w:val="24"/>
          <w:szCs w:val="24"/>
        </w:rPr>
        <w:t>yeter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57982" w:rsidRPr="00237F39">
        <w:rPr>
          <w:rFonts w:ascii="Times New Roman" w:hAnsi="Times New Roman"/>
          <w:sz w:val="24"/>
          <w:szCs w:val="24"/>
        </w:rPr>
        <w:t>veri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57982"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57982" w:rsidRPr="00237F39">
        <w:rPr>
          <w:rFonts w:ascii="Times New Roman" w:hAnsi="Times New Roman"/>
          <w:sz w:val="24"/>
          <w:szCs w:val="24"/>
        </w:rPr>
        <w:t>edileme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65FDE"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Ounsi&lt;/Author&gt;&lt;Year&gt;2011&lt;/Year&gt;&lt;RecNum&gt;70&lt;/RecNum&gt;&lt;DisplayText&gt;[84]&lt;/DisplayText&gt;&lt;record&gt;&lt;rec-number&gt;70&lt;/rec-number&gt;&lt;foreign-keys&gt;&lt;key app="EN" db-id="00d9ve5eaf9f0lezs2ov50dqvdpe0xr0t2z2" timestamp="1672987789"&gt;70&lt;/key&gt;&lt;/foreign-keys&gt;&lt;ref-type name="Journal Article"&gt;17&lt;/ref-type&gt;&lt;contributors&gt;&lt;authors&gt;&lt;author&gt;Ounsi, H. F.&lt;/author&gt;&lt;author&gt;Franciosi, G.&lt;/author&gt;&lt;author&gt;Paragliola, R.&lt;/author&gt;&lt;author&gt;Al-Hezaimi, K.&lt;/author&gt;&lt;author&gt;Salameh, Z.&lt;/author&gt;&lt;author&gt;Tay, F. R.&lt;/author&gt;&lt;author&gt;Ferrari, M.&lt;/author&gt;&lt;author&gt;Grandini, S.&lt;/author&gt;&lt;/authors&gt;&lt;/contributors&gt;&lt;auth-address&gt;Department of Endodontics and Restorative Dentistry, University of Siena, Policlinico Le Scotte, Viale Bracci, Siena, Italy. ounsih@gmail.com&lt;/auth-address&gt;&lt;titles&gt;&lt;title&gt;Comparison of two techniques for assessing the shaping efficacy of repeatedly used nickel-titanium rotary instruments&lt;/title&gt;&lt;secondary-title&gt;J Endod&lt;/secondary-title&gt;&lt;/titles&gt;&lt;periodical&gt;&lt;full-title&gt;J Endod&lt;/full-title&gt;&lt;/periodical&gt;&lt;pages&gt;847-50&lt;/pages&gt;&lt;volume&gt;37&lt;/volume&gt;&lt;number&gt;6&lt;/number&gt;&lt;edition&gt;2011/07/27&lt;/edition&gt;&lt;keywords&gt;&lt;keyword&gt;Coloring Agents&lt;/keyword&gt;&lt;keyword&gt;Dental Alloys/*chemistry&lt;/keyword&gt;&lt;keyword&gt;Dental Pulp Cavity/*anatomy &amp;amp; histology&lt;/keyword&gt;&lt;keyword&gt;Equipment Design&lt;/keyword&gt;&lt;keyword&gt;Equipment Reuse&lt;/keyword&gt;&lt;keyword&gt;Humans&lt;/keyword&gt;&lt;keyword&gt;Image Processing, Computer-Assisted&lt;/keyword&gt;&lt;keyword&gt;Ink&lt;/keyword&gt;&lt;keyword&gt;Materials Testing&lt;/keyword&gt;&lt;keyword&gt;Models, Anatomic&lt;/keyword&gt;&lt;keyword&gt;Nickel/*chemistry&lt;/keyword&gt;&lt;keyword&gt;Photography&lt;/keyword&gt;&lt;keyword&gt;Root Canal Preparation/*instrumentation&lt;/keyword&gt;&lt;keyword&gt;Titanium/*chemistry&lt;/keyword&gt;&lt;keyword&gt;X-Ray Microtomography&lt;/keyword&gt;&lt;/keywords&gt;&lt;dates&gt;&lt;year&gt;2011&lt;/year&gt;&lt;pub-dates&gt;&lt;date&gt;Jun&lt;/date&gt;&lt;/pub-dates&gt;&lt;/dates&gt;&lt;isbn&gt;0099-2399&lt;/isbn&gt;&lt;accession-num&gt;21787503&lt;/accession-num&gt;&lt;urls&gt;&lt;/urls&gt;&lt;electronic-resource-num&gt;10.1016/j.joen.2011.02.030&lt;/electronic-resource-num&gt;&lt;remote-database-provider&gt;NLM&lt;/remote-database-provider&gt;&lt;language&gt;eng&lt;/language&gt;&lt;/record&gt;&lt;/Cite&gt;&lt;/EndNote&gt;</w:instrText>
      </w:r>
      <w:r w:rsidR="00865FDE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84]</w:t>
      </w:r>
      <w:r w:rsidR="00865FDE" w:rsidRPr="00237F39">
        <w:rPr>
          <w:rFonts w:ascii="Times New Roman" w:hAnsi="Times New Roman"/>
          <w:sz w:val="24"/>
          <w:szCs w:val="24"/>
        </w:rPr>
        <w:fldChar w:fldCharType="end"/>
      </w:r>
      <w:r w:rsidR="00557982" w:rsidRPr="00237F39">
        <w:rPr>
          <w:rFonts w:ascii="Times New Roman" w:hAnsi="Times New Roman"/>
          <w:sz w:val="24"/>
          <w:szCs w:val="24"/>
        </w:rPr>
        <w:t>.</w:t>
      </w:r>
    </w:p>
    <w:p w14:paraId="10231BEE" w14:textId="1C1B1B84" w:rsidR="00557982" w:rsidRPr="00237F39" w:rsidRDefault="00557982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Çalışmamız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65FDE" w:rsidRPr="00237F39">
        <w:rPr>
          <w:rFonts w:ascii="Times New Roman" w:hAnsi="Times New Roman"/>
          <w:sz w:val="24"/>
          <w:szCs w:val="24"/>
        </w:rPr>
        <w:t>re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65FDE" w:rsidRPr="00237F39">
        <w:rPr>
          <w:rFonts w:ascii="Times New Roman" w:hAnsi="Times New Roman"/>
          <w:sz w:val="24"/>
          <w:szCs w:val="24"/>
        </w:rPr>
        <w:t>blok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65FDE" w:rsidRPr="00237F39">
        <w:rPr>
          <w:rFonts w:ascii="Times New Roman" w:hAnsi="Times New Roman"/>
          <w:sz w:val="24"/>
          <w:szCs w:val="24"/>
        </w:rPr>
        <w:t>üzer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65FDE" w:rsidRPr="00237F39">
        <w:rPr>
          <w:rFonts w:ascii="Times New Roman" w:hAnsi="Times New Roman"/>
          <w:sz w:val="24"/>
          <w:szCs w:val="24"/>
        </w:rPr>
        <w:t>fark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65FDE" w:rsidRPr="00237F39">
        <w:rPr>
          <w:rFonts w:ascii="Times New Roman" w:hAnsi="Times New Roman"/>
          <w:sz w:val="24"/>
          <w:szCs w:val="24"/>
        </w:rPr>
        <w:t>üreti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65FDE" w:rsidRPr="00237F39">
        <w:rPr>
          <w:rFonts w:ascii="Times New Roman" w:hAnsi="Times New Roman"/>
          <w:sz w:val="24"/>
          <w:szCs w:val="24"/>
        </w:rPr>
        <w:t>teknik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65FDE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65FDE" w:rsidRPr="00237F39">
        <w:rPr>
          <w:rFonts w:ascii="Times New Roman" w:hAnsi="Times New Roman"/>
          <w:sz w:val="24"/>
          <w:szCs w:val="24"/>
        </w:rPr>
        <w:t>çalış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65FDE" w:rsidRPr="00237F39">
        <w:rPr>
          <w:rFonts w:ascii="Times New Roman" w:hAnsi="Times New Roman"/>
          <w:sz w:val="24"/>
          <w:szCs w:val="24"/>
        </w:rPr>
        <w:t>hareketler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65FDE" w:rsidRPr="00237F39">
        <w:rPr>
          <w:rFonts w:ascii="Times New Roman" w:hAnsi="Times New Roman"/>
          <w:sz w:val="24"/>
          <w:szCs w:val="24"/>
        </w:rPr>
        <w:t>sahip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65FDE" w:rsidRPr="00237F39">
        <w:rPr>
          <w:rFonts w:ascii="Times New Roman" w:hAnsi="Times New Roman"/>
          <w:sz w:val="24"/>
          <w:szCs w:val="24"/>
        </w:rPr>
        <w:t>o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65FDE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65FDE" w:rsidRPr="00237F39">
        <w:rPr>
          <w:rFonts w:ascii="Times New Roman" w:hAnsi="Times New Roman"/>
          <w:sz w:val="24"/>
          <w:szCs w:val="24"/>
        </w:rPr>
        <w:t>sistem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65FDE"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65FDE" w:rsidRPr="00237F39">
        <w:rPr>
          <w:rFonts w:ascii="Times New Roman" w:hAnsi="Times New Roman"/>
          <w:sz w:val="24"/>
          <w:szCs w:val="24"/>
        </w:rPr>
        <w:t>etkinliğ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A2E47" w:rsidRPr="00237F39">
        <w:rPr>
          <w:rFonts w:ascii="Times New Roman" w:hAnsi="Times New Roman"/>
          <w:sz w:val="24"/>
          <w:szCs w:val="24"/>
        </w:rPr>
        <w:t>değerlendirilirk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6259F" w:rsidRPr="00237F39">
        <w:rPr>
          <w:rFonts w:ascii="Times New Roman" w:hAnsi="Times New Roman"/>
          <w:sz w:val="24"/>
          <w:szCs w:val="24"/>
        </w:rPr>
        <w:t>hacim</w:t>
      </w:r>
      <w:r w:rsidR="00DA2E47" w:rsidRPr="00237F39">
        <w:rPr>
          <w:rFonts w:ascii="Times New Roman" w:hAnsi="Times New Roman"/>
          <w:sz w:val="24"/>
          <w:szCs w:val="24"/>
        </w:rPr>
        <w:t>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A2E47" w:rsidRPr="00237F39">
        <w:rPr>
          <w:rFonts w:ascii="Times New Roman" w:hAnsi="Times New Roman"/>
          <w:sz w:val="24"/>
          <w:szCs w:val="24"/>
        </w:rPr>
        <w:t>ilgi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A2E47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A2E47" w:rsidRPr="00237F39">
        <w:rPr>
          <w:rFonts w:ascii="Times New Roman" w:hAnsi="Times New Roman"/>
          <w:sz w:val="24"/>
          <w:szCs w:val="24"/>
        </w:rPr>
        <w:t>ölçü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6259F" w:rsidRPr="00237F39">
        <w:rPr>
          <w:rFonts w:ascii="Times New Roman" w:hAnsi="Times New Roman"/>
          <w:sz w:val="24"/>
          <w:szCs w:val="24"/>
        </w:rPr>
        <w:t>yapılmadı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6259F"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2-boyutl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A2E47" w:rsidRPr="00237F39">
        <w:rPr>
          <w:rFonts w:ascii="Times New Roman" w:hAnsi="Times New Roman"/>
          <w:sz w:val="24"/>
          <w:szCs w:val="24"/>
        </w:rPr>
        <w:t>değerlendirmeler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A2E47" w:rsidRPr="00237F39">
        <w:rPr>
          <w:rFonts w:ascii="Times New Roman" w:hAnsi="Times New Roman"/>
          <w:sz w:val="24"/>
          <w:szCs w:val="24"/>
        </w:rPr>
        <w:t>fotoğrafla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A2E47" w:rsidRPr="00237F39">
        <w:rPr>
          <w:rFonts w:ascii="Times New Roman" w:hAnsi="Times New Roman"/>
          <w:sz w:val="24"/>
          <w:szCs w:val="24"/>
        </w:rPr>
        <w:t>yönte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A2E47" w:rsidRPr="00237F39">
        <w:rPr>
          <w:rFonts w:ascii="Times New Roman" w:hAnsi="Times New Roman"/>
          <w:sz w:val="24"/>
          <w:szCs w:val="24"/>
        </w:rPr>
        <w:t>seçilmiştir.</w:t>
      </w:r>
    </w:p>
    <w:p w14:paraId="3D245A34" w14:textId="483EDC59" w:rsidR="00836BA9" w:rsidRPr="00237F39" w:rsidRDefault="00210712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Çalışmamız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rk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knolojile</w:t>
      </w:r>
      <w:r w:rsidR="0092153A" w:rsidRPr="00237F39">
        <w:rPr>
          <w:rFonts w:ascii="Times New Roman" w:hAnsi="Times New Roman"/>
          <w:sz w:val="24"/>
          <w:szCs w:val="24"/>
        </w:rPr>
        <w:t>r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44462" w:rsidRPr="00237F39">
        <w:rPr>
          <w:rFonts w:ascii="Times New Roman" w:hAnsi="Times New Roman"/>
          <w:sz w:val="24"/>
          <w:szCs w:val="24"/>
        </w:rPr>
        <w:t>üretilmi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445C8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2153A" w:rsidRPr="00237F39">
        <w:rPr>
          <w:rFonts w:ascii="Times New Roman" w:hAnsi="Times New Roman"/>
          <w:sz w:val="24"/>
          <w:szCs w:val="24"/>
        </w:rPr>
        <w:t>bi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445C8" w:rsidRPr="00237F39">
        <w:rPr>
          <w:rFonts w:ascii="Times New Roman" w:hAnsi="Times New Roman"/>
          <w:sz w:val="24"/>
          <w:szCs w:val="24"/>
        </w:rPr>
        <w:t>Tür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445C8" w:rsidRPr="00237F39">
        <w:rPr>
          <w:rFonts w:ascii="Times New Roman" w:hAnsi="Times New Roman"/>
          <w:sz w:val="24"/>
          <w:szCs w:val="24"/>
        </w:rPr>
        <w:t>araştırmacı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445C8" w:rsidRPr="00237F39">
        <w:rPr>
          <w:rFonts w:ascii="Times New Roman" w:hAnsi="Times New Roman"/>
          <w:sz w:val="24"/>
          <w:szCs w:val="24"/>
        </w:rPr>
        <w:t>taraf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445C8" w:rsidRPr="00237F39">
        <w:rPr>
          <w:rFonts w:ascii="Times New Roman" w:hAnsi="Times New Roman"/>
          <w:sz w:val="24"/>
          <w:szCs w:val="24"/>
        </w:rPr>
        <w:t>tasarlanmı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T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MUST</w:t>
      </w:r>
      <w:r w:rsidR="006776E9" w:rsidRPr="00237F39">
        <w:rPr>
          <w:rFonts w:ascii="Times New Roman" w:hAnsi="Times New Roman"/>
          <w:sz w:val="24"/>
          <w:szCs w:val="24"/>
        </w:rPr>
        <w:t>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554CF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554CF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554CF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B5934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75A14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75A14" w:rsidRPr="00237F39">
        <w:rPr>
          <w:rFonts w:ascii="Times New Roman" w:hAnsi="Times New Roman"/>
          <w:sz w:val="24"/>
          <w:szCs w:val="24"/>
        </w:rPr>
        <w:t>sistem</w:t>
      </w:r>
      <w:r w:rsidR="003554CF" w:rsidRPr="00237F39">
        <w:rPr>
          <w:rFonts w:ascii="Times New Roman" w:hAnsi="Times New Roman"/>
          <w:sz w:val="24"/>
          <w:szCs w:val="24"/>
        </w:rPr>
        <w:t>lerini</w:t>
      </w:r>
      <w:r w:rsidR="00275A14" w:rsidRPr="00237F39">
        <w:rPr>
          <w:rFonts w:ascii="Times New Roman" w:hAnsi="Times New Roman"/>
          <w:sz w:val="24"/>
          <w:szCs w:val="24"/>
        </w:rPr>
        <w:t>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40B9D"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40B9D" w:rsidRPr="00237F39">
        <w:rPr>
          <w:rFonts w:ascii="Times New Roman" w:hAnsi="Times New Roman"/>
          <w:sz w:val="24"/>
          <w:szCs w:val="24"/>
        </w:rPr>
        <w:t>etkinliklerini</w:t>
      </w:r>
      <w:r w:rsidR="00012023" w:rsidRPr="00237F39">
        <w:rPr>
          <w:rFonts w:ascii="Times New Roman" w:hAnsi="Times New Roman"/>
          <w:sz w:val="24"/>
          <w:szCs w:val="24"/>
        </w:rPr>
        <w:t>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40B9D" w:rsidRPr="00237F39">
        <w:rPr>
          <w:rFonts w:ascii="Times New Roman" w:hAnsi="Times New Roman"/>
          <w:sz w:val="24"/>
          <w:szCs w:val="24"/>
        </w:rPr>
        <w:t>kıyaslama</w:t>
      </w:r>
      <w:r w:rsidR="00012023" w:rsidRPr="00237F39">
        <w:rPr>
          <w:rFonts w:ascii="Times New Roman" w:hAnsi="Times New Roman"/>
          <w:sz w:val="24"/>
          <w:szCs w:val="24"/>
        </w:rPr>
        <w:t>s</w:t>
      </w:r>
      <w:r w:rsidR="00940B9D" w:rsidRPr="00237F39">
        <w:rPr>
          <w:rFonts w:ascii="Times New Roman" w:hAnsi="Times New Roman"/>
          <w:sz w:val="24"/>
          <w:szCs w:val="24"/>
        </w:rPr>
        <w:t>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22407" w:rsidRPr="00237F39">
        <w:rPr>
          <w:rFonts w:ascii="Times New Roman" w:hAnsi="Times New Roman"/>
          <w:sz w:val="24"/>
          <w:szCs w:val="24"/>
        </w:rPr>
        <w:t>amaçla</w:t>
      </w:r>
      <w:r w:rsidR="00012023" w:rsidRPr="00237F39">
        <w:rPr>
          <w:rFonts w:ascii="Times New Roman" w:hAnsi="Times New Roman"/>
          <w:sz w:val="24"/>
          <w:szCs w:val="24"/>
        </w:rPr>
        <w:t>nmıştır</w:t>
      </w:r>
      <w:r w:rsidR="00940B9D" w:rsidRPr="00237F39">
        <w:rPr>
          <w:rFonts w:ascii="Times New Roman" w:hAnsi="Times New Roman"/>
          <w:sz w:val="24"/>
          <w:szCs w:val="24"/>
        </w:rPr>
        <w:t>.</w:t>
      </w:r>
    </w:p>
    <w:p w14:paraId="6581321B" w14:textId="3A942D76" w:rsidR="00AE03FF" w:rsidRPr="00237F39" w:rsidRDefault="00FA3F26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Çalışmamız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T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M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26AEA" w:rsidRPr="00237F39">
        <w:rPr>
          <w:rFonts w:ascii="Times New Roman" w:hAnsi="Times New Roman"/>
          <w:sz w:val="24"/>
          <w:szCs w:val="24"/>
        </w:rPr>
        <w:t>M40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4581B" w:rsidRPr="00237F39">
        <w:rPr>
          <w:rFonts w:ascii="Times New Roman" w:hAnsi="Times New Roman"/>
          <w:sz w:val="24"/>
          <w:szCs w:val="24"/>
        </w:rPr>
        <w:t>(40.04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26AEA" w:rsidRPr="00237F39">
        <w:rPr>
          <w:rFonts w:ascii="Times New Roman" w:hAnsi="Times New Roman"/>
          <w:sz w:val="24"/>
          <w:szCs w:val="24"/>
        </w:rPr>
        <w:t>eğesi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26AEA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26AEA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66BFB" w:rsidRPr="00237F39">
        <w:rPr>
          <w:rFonts w:ascii="Times New Roman" w:hAnsi="Times New Roman"/>
          <w:sz w:val="24"/>
          <w:szCs w:val="24"/>
        </w:rPr>
        <w:t>Mediu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02DAF" w:rsidRPr="00237F39">
        <w:rPr>
          <w:rFonts w:ascii="Times New Roman" w:hAnsi="Times New Roman"/>
          <w:sz w:val="24"/>
          <w:szCs w:val="24"/>
        </w:rPr>
        <w:t>(</w:t>
      </w:r>
      <w:r w:rsidR="00B03020" w:rsidRPr="00237F39">
        <w:rPr>
          <w:rFonts w:ascii="Times New Roman" w:hAnsi="Times New Roman"/>
          <w:sz w:val="24"/>
          <w:szCs w:val="24"/>
        </w:rPr>
        <w:t>35.06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66BFB" w:rsidRPr="00237F39">
        <w:rPr>
          <w:rFonts w:ascii="Times New Roman" w:hAnsi="Times New Roman"/>
          <w:sz w:val="24"/>
          <w:szCs w:val="24"/>
        </w:rPr>
        <w:t>eğesi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66BFB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E61DB" w:rsidRPr="00237F39">
        <w:rPr>
          <w:rFonts w:ascii="Times New Roman" w:hAnsi="Times New Roman"/>
          <w:sz w:val="24"/>
          <w:szCs w:val="24"/>
        </w:rPr>
        <w:t>Mediu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03020" w:rsidRPr="00237F39">
        <w:rPr>
          <w:rFonts w:ascii="Times New Roman" w:hAnsi="Times New Roman"/>
          <w:sz w:val="24"/>
          <w:szCs w:val="24"/>
        </w:rPr>
        <w:t>(36.03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E61DB" w:rsidRPr="00237F39">
        <w:rPr>
          <w:rFonts w:ascii="Times New Roman" w:hAnsi="Times New Roman"/>
          <w:sz w:val="24"/>
          <w:szCs w:val="24"/>
        </w:rPr>
        <w:t>eğ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03020" w:rsidRPr="00237F39">
        <w:rPr>
          <w:rFonts w:ascii="Times New Roman" w:hAnsi="Times New Roman"/>
          <w:sz w:val="24"/>
          <w:szCs w:val="24"/>
        </w:rPr>
        <w:t>kullanılmıştı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T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M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14B4C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14B4C" w:rsidRPr="00237F39">
        <w:rPr>
          <w:rFonts w:ascii="Times New Roman" w:hAnsi="Times New Roman"/>
          <w:sz w:val="24"/>
          <w:szCs w:val="24"/>
        </w:rPr>
        <w:t>siste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14B4C" w:rsidRPr="00237F39">
        <w:rPr>
          <w:rFonts w:ascii="Times New Roman" w:hAnsi="Times New Roman"/>
          <w:sz w:val="24"/>
          <w:szCs w:val="24"/>
        </w:rPr>
        <w:t>t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14B4C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14B4C" w:rsidRPr="00237F39">
        <w:rPr>
          <w:rFonts w:ascii="Times New Roman" w:hAnsi="Times New Roman"/>
          <w:sz w:val="24"/>
          <w:szCs w:val="24"/>
        </w:rPr>
        <w:t>siste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14B4C" w:rsidRPr="00237F39">
        <w:rPr>
          <w:rFonts w:ascii="Times New Roman" w:hAnsi="Times New Roman"/>
          <w:sz w:val="24"/>
          <w:szCs w:val="24"/>
        </w:rPr>
        <w:t>olmas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14B4C" w:rsidRPr="00237F39">
        <w:rPr>
          <w:rFonts w:ascii="Times New Roman" w:hAnsi="Times New Roman"/>
          <w:sz w:val="24"/>
          <w:szCs w:val="24"/>
        </w:rPr>
        <w:t>yan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14B4C" w:rsidRPr="00237F39">
        <w:rPr>
          <w:rFonts w:ascii="Times New Roman" w:hAnsi="Times New Roman"/>
          <w:sz w:val="24"/>
          <w:szCs w:val="24"/>
        </w:rPr>
        <w:t>çokl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14B4C" w:rsidRPr="00237F39">
        <w:rPr>
          <w:rFonts w:ascii="Times New Roman" w:hAnsi="Times New Roman"/>
          <w:sz w:val="24"/>
          <w:szCs w:val="24"/>
        </w:rPr>
        <w:t>kullanı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14B4C" w:rsidRPr="00237F39">
        <w:rPr>
          <w:rFonts w:ascii="Times New Roman" w:hAnsi="Times New Roman"/>
          <w:sz w:val="24"/>
          <w:szCs w:val="24"/>
        </w:rPr>
        <w:t>imkan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14B4C" w:rsidRPr="00237F39">
        <w:rPr>
          <w:rFonts w:ascii="Times New Roman" w:hAnsi="Times New Roman"/>
          <w:sz w:val="24"/>
          <w:szCs w:val="24"/>
        </w:rPr>
        <w:t>suna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14B4C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14B4C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14B4C" w:rsidRPr="00237F39">
        <w:rPr>
          <w:rFonts w:ascii="Times New Roman" w:hAnsi="Times New Roman"/>
          <w:sz w:val="24"/>
          <w:szCs w:val="24"/>
        </w:rPr>
        <w:t>siste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14B4C" w:rsidRPr="00237F39">
        <w:rPr>
          <w:rFonts w:ascii="Times New Roman" w:hAnsi="Times New Roman"/>
          <w:sz w:val="24"/>
          <w:szCs w:val="24"/>
        </w:rPr>
        <w:t>is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14B4C" w:rsidRPr="00237F39">
        <w:rPr>
          <w:rFonts w:ascii="Times New Roman" w:hAnsi="Times New Roman"/>
          <w:sz w:val="24"/>
          <w:szCs w:val="24"/>
        </w:rPr>
        <w:t>fark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14B4C" w:rsidRPr="00237F39">
        <w:rPr>
          <w:rFonts w:ascii="Times New Roman" w:hAnsi="Times New Roman"/>
          <w:sz w:val="24"/>
          <w:szCs w:val="24"/>
        </w:rPr>
        <w:t>üreti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92FCF" w:rsidRPr="00237F39">
        <w:rPr>
          <w:rFonts w:ascii="Times New Roman" w:hAnsi="Times New Roman"/>
          <w:sz w:val="24"/>
          <w:szCs w:val="24"/>
        </w:rPr>
        <w:t>teknolojisiy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14B4C" w:rsidRPr="00237F39">
        <w:rPr>
          <w:rFonts w:ascii="Times New Roman" w:hAnsi="Times New Roman"/>
          <w:sz w:val="24"/>
          <w:szCs w:val="24"/>
        </w:rPr>
        <w:t>üretilmi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14B4C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14B4C" w:rsidRPr="00237F39">
        <w:rPr>
          <w:rFonts w:ascii="Times New Roman" w:hAnsi="Times New Roman"/>
          <w:sz w:val="24"/>
          <w:szCs w:val="24"/>
        </w:rPr>
        <w:t>minim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14B4C" w:rsidRPr="00237F39">
        <w:rPr>
          <w:rFonts w:ascii="Times New Roman" w:hAnsi="Times New Roman"/>
          <w:sz w:val="24"/>
          <w:szCs w:val="24"/>
        </w:rPr>
        <w:t>inva</w:t>
      </w:r>
      <w:r w:rsidR="00646AF3" w:rsidRPr="00237F39">
        <w:rPr>
          <w:rFonts w:ascii="Times New Roman" w:hAnsi="Times New Roman"/>
          <w:sz w:val="24"/>
          <w:szCs w:val="24"/>
        </w:rPr>
        <w:t>ziv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46AF3" w:rsidRPr="00237F39">
        <w:rPr>
          <w:rFonts w:ascii="Times New Roman" w:hAnsi="Times New Roman"/>
          <w:sz w:val="24"/>
          <w:szCs w:val="24"/>
        </w:rPr>
        <w:t>genişletmey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46AF3" w:rsidRPr="00237F39">
        <w:rPr>
          <w:rFonts w:ascii="Times New Roman" w:hAnsi="Times New Roman"/>
          <w:sz w:val="24"/>
          <w:szCs w:val="24"/>
        </w:rPr>
        <w:t>hedefley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46AF3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46AF3" w:rsidRPr="00237F39">
        <w:rPr>
          <w:rFonts w:ascii="Times New Roman" w:hAnsi="Times New Roman"/>
          <w:sz w:val="24"/>
          <w:szCs w:val="24"/>
        </w:rPr>
        <w:t>koniklikler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46AF3" w:rsidRPr="00237F39">
        <w:rPr>
          <w:rFonts w:ascii="Times New Roman" w:hAnsi="Times New Roman"/>
          <w:sz w:val="24"/>
          <w:szCs w:val="24"/>
        </w:rPr>
        <w:t>sahipt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12023"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12023" w:rsidRPr="00237F39">
        <w:rPr>
          <w:rFonts w:ascii="Times New Roman" w:hAnsi="Times New Roman"/>
          <w:sz w:val="24"/>
          <w:szCs w:val="24"/>
        </w:rPr>
        <w:t>fark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12023" w:rsidRPr="00237F39">
        <w:rPr>
          <w:rFonts w:ascii="Times New Roman" w:hAnsi="Times New Roman"/>
          <w:sz w:val="24"/>
          <w:szCs w:val="24"/>
        </w:rPr>
        <w:t>bit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12023" w:rsidRPr="00237F39">
        <w:rPr>
          <w:rFonts w:ascii="Times New Roman" w:hAnsi="Times New Roman"/>
          <w:sz w:val="24"/>
          <w:szCs w:val="24"/>
        </w:rPr>
        <w:t>eğ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12023" w:rsidRPr="00237F39">
        <w:rPr>
          <w:rFonts w:ascii="Times New Roman" w:hAnsi="Times New Roman"/>
          <w:sz w:val="24"/>
          <w:szCs w:val="24"/>
        </w:rPr>
        <w:t>koniklikler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12023" w:rsidRPr="00237F39">
        <w:rPr>
          <w:rFonts w:ascii="Times New Roman" w:hAnsi="Times New Roman"/>
          <w:sz w:val="24"/>
          <w:szCs w:val="24"/>
        </w:rPr>
        <w:t>rağm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12023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12023" w:rsidRPr="00237F39">
        <w:rPr>
          <w:rFonts w:ascii="Times New Roman" w:hAnsi="Times New Roman"/>
          <w:sz w:val="24"/>
          <w:szCs w:val="24"/>
        </w:rPr>
        <w:t>sistem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12023" w:rsidRPr="00237F39">
        <w:rPr>
          <w:rFonts w:ascii="Times New Roman" w:hAnsi="Times New Roman"/>
          <w:sz w:val="24"/>
          <w:szCs w:val="24"/>
        </w:rPr>
        <w:t>benz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12023"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12023" w:rsidRPr="00237F39">
        <w:rPr>
          <w:rFonts w:ascii="Times New Roman" w:hAnsi="Times New Roman"/>
          <w:sz w:val="24"/>
          <w:szCs w:val="24"/>
        </w:rPr>
        <w:t>çap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12023" w:rsidRPr="00237F39">
        <w:rPr>
          <w:rFonts w:ascii="Times New Roman" w:hAnsi="Times New Roman"/>
          <w:sz w:val="24"/>
          <w:szCs w:val="24"/>
        </w:rPr>
        <w:t>seçiler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12023" w:rsidRPr="00237F39">
        <w:rPr>
          <w:rFonts w:ascii="Times New Roman" w:hAnsi="Times New Roman"/>
          <w:sz w:val="24"/>
          <w:szCs w:val="24"/>
        </w:rPr>
        <w:t>s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35A84" w:rsidRPr="00237F39">
        <w:rPr>
          <w:rFonts w:ascii="Times New Roman" w:hAnsi="Times New Roman"/>
          <w:sz w:val="24"/>
          <w:szCs w:val="24"/>
        </w:rPr>
        <w:t>preparasyonu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12023" w:rsidRPr="00237F39">
        <w:rPr>
          <w:rFonts w:ascii="Times New Roman" w:hAnsi="Times New Roman"/>
          <w:sz w:val="24"/>
          <w:szCs w:val="24"/>
        </w:rPr>
        <w:t>hang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12023" w:rsidRPr="00237F39">
        <w:rPr>
          <w:rFonts w:ascii="Times New Roman" w:hAnsi="Times New Roman"/>
          <w:sz w:val="24"/>
          <w:szCs w:val="24"/>
        </w:rPr>
        <w:t>eğey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12023" w:rsidRPr="00237F39">
        <w:rPr>
          <w:rFonts w:ascii="Times New Roman" w:hAnsi="Times New Roman"/>
          <w:sz w:val="24"/>
          <w:szCs w:val="24"/>
        </w:rPr>
        <w:t>yapılacağı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12023" w:rsidRPr="00237F39">
        <w:rPr>
          <w:rFonts w:ascii="Times New Roman" w:hAnsi="Times New Roman"/>
          <w:sz w:val="24"/>
          <w:szCs w:val="24"/>
        </w:rPr>
        <w:t>kar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12023" w:rsidRPr="00237F39">
        <w:rPr>
          <w:rFonts w:ascii="Times New Roman" w:hAnsi="Times New Roman"/>
          <w:sz w:val="24"/>
          <w:szCs w:val="24"/>
        </w:rPr>
        <w:t>verilmiştir.</w:t>
      </w:r>
    </w:p>
    <w:p w14:paraId="423B4522" w14:textId="1F903E40" w:rsidR="00AF3EAA" w:rsidRPr="00237F39" w:rsidRDefault="00AF3EAA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lastRenderedPageBreak/>
        <w:t>Çalışmamız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ullan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T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M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sistem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resipro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hareket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çalışırk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siste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prepar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sı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rotasyon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hareket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çalışmaktadı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Literatürde</w:t>
      </w:r>
      <w:r w:rsidR="008D5740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rotasyon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resipro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hareket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transpor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karşılaştır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çalışma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E6E66">
        <w:rPr>
          <w:rFonts w:ascii="Times New Roman" w:hAnsi="Times New Roman"/>
          <w:sz w:val="24"/>
          <w:szCs w:val="24"/>
        </w:rPr>
        <w:t>bildirilmiştir</w:t>
      </w:r>
      <w:r w:rsidR="00045675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Resipro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hareket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üstünlüğü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çoğ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çalışma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belirtilmişt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NYWlhIEZpbGhvPC9BdXRob3I+PFllYXI+MjAxNTwvWWVh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</w:instrText>
      </w:r>
      <w:r w:rsidR="006577EF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NYWlhIEZpbGhvPC9BdXRob3I+PFllYXI+MjAxNTwvWWVh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6577EF" w:rsidRPr="00237F39">
        <w:rPr>
          <w:rFonts w:ascii="Times New Roman" w:hAnsi="Times New Roman"/>
          <w:sz w:val="24"/>
          <w:szCs w:val="24"/>
        </w:rPr>
      </w:r>
      <w:r w:rsidR="006577EF" w:rsidRPr="00237F39">
        <w:rPr>
          <w:rFonts w:ascii="Times New Roman" w:hAnsi="Times New Roman"/>
          <w:sz w:val="24"/>
          <w:szCs w:val="24"/>
        </w:rPr>
        <w:fldChar w:fldCharType="end"/>
      </w:r>
      <w:r w:rsidR="00045675" w:rsidRPr="00237F39">
        <w:rPr>
          <w:rFonts w:ascii="Times New Roman" w:hAnsi="Times New Roman"/>
          <w:sz w:val="24"/>
          <w:szCs w:val="24"/>
        </w:rPr>
      </w:r>
      <w:r w:rsidR="00045675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99-102]</w:t>
      </w:r>
      <w:r w:rsidR="00045675" w:rsidRPr="00237F39">
        <w:rPr>
          <w:rFonts w:ascii="Times New Roman" w:hAnsi="Times New Roman"/>
          <w:sz w:val="24"/>
          <w:szCs w:val="24"/>
        </w:rPr>
        <w:fldChar w:fldCharType="end"/>
      </w:r>
      <w:r w:rsidR="00045675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W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ark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yaptık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çalışma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transpor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i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hareke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hiç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far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bulmazk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Wu&lt;/Author&gt;&lt;Year&gt;2015&lt;/Year&gt;&lt;RecNum&gt;136&lt;/RecNum&gt;&lt;DisplayText&gt;[103]&lt;/DisplayText&gt;&lt;record&gt;&lt;rec-number&gt;136&lt;/rec-number&gt;&lt;foreign-keys&gt;&lt;key app="EN" db-id="00d9ve5eaf9f0lezs2ov50dqvdpe0xr0t2z2" timestamp="1681040741"&gt;136&lt;/key&gt;&lt;/foreign-keys&gt;&lt;ref-type name="Journal Article"&gt;17&lt;/ref-type&gt;&lt;contributors&gt;&lt;authors&gt;&lt;author&gt;Wu, Hui&lt;/author&gt;&lt;author&gt;Peng, Cheng&lt;/author&gt;&lt;author&gt;Bai, Yulong&lt;/author&gt;&lt;author&gt;Hu, Xin&lt;/author&gt;&lt;author&gt;Wang, Lei&lt;/author&gt;&lt;author&gt;Li, Changyi&lt;/author&gt;&lt;/authors&gt;&lt;/contributors&gt;&lt;titles&gt;&lt;title&gt;Shaping ability of ProTaper Universal, WaveOne and ProTaper Next in simulated L-shaped and S-shaped root canals&lt;/title&gt;&lt;secondary-title&gt;BMC Oral health&lt;/secondary-title&gt;&lt;/titles&gt;&lt;periodical&gt;&lt;full-title&gt;BMC Oral Health&lt;/full-title&gt;&lt;/periodical&gt;&lt;pages&gt;1-7&lt;/pages&gt;&lt;volume&gt;15&lt;/volume&gt;&lt;dates&gt;&lt;year&gt;2015&lt;/year&gt;&lt;/dates&gt;&lt;urls&gt;&lt;/urls&gt;&lt;/record&gt;&lt;/Cite&gt;&lt;/EndNote&gt;</w:instrText>
      </w:r>
      <w:r w:rsidR="00045675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103]</w:t>
      </w:r>
      <w:r w:rsidR="00045675" w:rsidRPr="00237F39">
        <w:rPr>
          <w:rFonts w:ascii="Times New Roman" w:hAnsi="Times New Roman"/>
          <w:sz w:val="24"/>
          <w:szCs w:val="24"/>
        </w:rPr>
        <w:fldChar w:fldCharType="end"/>
      </w:r>
      <w:r w:rsidR="00045675" w:rsidRPr="00237F39">
        <w:rPr>
          <w:rFonts w:ascii="Times New Roman" w:hAnsi="Times New Roman"/>
          <w:sz w:val="24"/>
          <w:szCs w:val="24"/>
        </w:rPr>
        <w:t>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di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çalışma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rotasyon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hareket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transportasyo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yaptığın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göstermişt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Gergi&lt;/Author&gt;&lt;Year&gt;2015&lt;/Year&gt;&lt;RecNum&gt;138&lt;/RecNum&gt;&lt;DisplayText&gt;[104, 105]&lt;/DisplayText&gt;&lt;record&gt;&lt;rec-number&gt;138&lt;/rec-number&gt;&lt;foreign-keys&gt;&lt;key app="EN" db-id="00d9ve5eaf9f0lezs2ov50dqvdpe0xr0t2z2" timestamp="1681041626"&gt;138&lt;/key&gt;&lt;/foreign-keys&gt;&lt;ref-type name="Journal Article"&gt;17&lt;/ref-type&gt;&lt;contributors&gt;&lt;authors&gt;&lt;author&gt;Gergi, R&lt;/author&gt;&lt;author&gt;Osta, N&lt;/author&gt;&lt;author&gt;Bourbouze, G&lt;/author&gt;&lt;author&gt;Zgheib, C&lt;/author&gt;&lt;author&gt;Arbab‐Chirani, R&lt;/author&gt;&lt;author&gt;Naaman, A&lt;/author&gt;&lt;/authors&gt;&lt;/contributors&gt;&lt;titles&gt;&lt;title&gt;Effects of three nickel titanium instrument systems on root canal geometry assessed by micro‐computed tomography&lt;/title&gt;&lt;secondary-title&gt;International endodontic journal&lt;/secondary-title&gt;&lt;/titles&gt;&lt;periodical&gt;&lt;full-title&gt;International Endodontic Journal&lt;/full-title&gt;&lt;/periodical&gt;&lt;pages&gt;162-170&lt;/pages&gt;&lt;volume&gt;48&lt;/volume&gt;&lt;number&gt;2&lt;/number&gt;&lt;dates&gt;&lt;year&gt;2015&lt;/year&gt;&lt;/dates&gt;&lt;isbn&gt;0143-2885&lt;/isbn&gt;&lt;urls&gt;&lt;/urls&gt;&lt;/record&gt;&lt;/Cite&gt;&lt;Cite&gt;&lt;Author&gt;Nabavizadeh&lt;/Author&gt;&lt;Year&gt;2014&lt;/Year&gt;&lt;RecNum&gt;139&lt;/RecNum&gt;&lt;record&gt;&lt;rec-number&gt;139&lt;/rec-number&gt;&lt;foreign-keys&gt;&lt;key app="EN" db-id="00d9ve5eaf9f0lezs2ov50dqvdpe0xr0t2z2" timestamp="1681041660"&gt;139&lt;/key&gt;&lt;/foreign-keys&gt;&lt;ref-type name="Journal Article"&gt;17&lt;/ref-type&gt;&lt;contributors&gt;&lt;authors&gt;&lt;author&gt;Nabavizadeh, Mohammadreza&lt;/author&gt;&lt;author&gt;Abbaszadegan, Abbas&lt;/author&gt;&lt;author&gt;Khojastepour, Leila&lt;/author&gt;&lt;author&gt;Amirhosseini, Mohsen&lt;/author&gt;&lt;author&gt;Kiani, Ebrahim&lt;/author&gt;&lt;/authors&gt;&lt;/contributors&gt;&lt;titles&gt;&lt;title&gt;A comparison of apical transportation in severely curved canals induced by reciproc and BioRaCe systems&lt;/title&gt;&lt;secondary-title&gt;Iranian endodontic journal&lt;/secondary-title&gt;&lt;/titles&gt;&lt;periodical&gt;&lt;full-title&gt;Iranian endodontic journal&lt;/full-title&gt;&lt;/periodical&gt;&lt;pages&gt;117&lt;/pages&gt;&lt;volume&gt;9&lt;/volume&gt;&lt;number&gt;2&lt;/number&gt;&lt;dates&gt;&lt;year&gt;2014&lt;/year&gt;&lt;/dates&gt;&lt;urls&gt;&lt;/urls&gt;&lt;/record&gt;&lt;/Cite&gt;&lt;/EndNote&gt;</w:instrText>
      </w:r>
      <w:r w:rsidR="00045675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104,</w:t>
      </w:r>
      <w:r w:rsidR="00E4403D" w:rsidRPr="00237F39">
        <w:rPr>
          <w:rFonts w:ascii="Times New Roman" w:hAnsi="Times New Roman"/>
          <w:noProof/>
          <w:sz w:val="24"/>
          <w:szCs w:val="24"/>
        </w:rPr>
        <w:t xml:space="preserve"> </w:t>
      </w:r>
      <w:r w:rsidR="006577EF" w:rsidRPr="00237F39">
        <w:rPr>
          <w:rFonts w:ascii="Times New Roman" w:hAnsi="Times New Roman"/>
          <w:noProof/>
          <w:sz w:val="24"/>
          <w:szCs w:val="24"/>
        </w:rPr>
        <w:t>105]</w:t>
      </w:r>
      <w:r w:rsidR="00045675" w:rsidRPr="00237F39">
        <w:rPr>
          <w:rFonts w:ascii="Times New Roman" w:hAnsi="Times New Roman"/>
          <w:sz w:val="24"/>
          <w:szCs w:val="24"/>
        </w:rPr>
        <w:fldChar w:fldCharType="end"/>
      </w:r>
      <w:r w:rsidR="00045675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Çoğ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çalışmay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göre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resipro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hareke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transportasyon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önleme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etki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görünmekted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prosedür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hata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hız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prepar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sür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basitleştirilmi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klin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uygula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sebebiy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tek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sistem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klin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kullanım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t>yaygınlaşmıştı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5675"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Prabhakar&lt;/Author&gt;&lt;Year&gt;2016&lt;/Year&gt;&lt;RecNum&gt;140&lt;/RecNum&gt;&lt;DisplayText&gt;[106, 107]&lt;/DisplayText&gt;&lt;record&gt;&lt;rec-number&gt;140&lt;/rec-number&gt;&lt;foreign-keys&gt;&lt;key app="EN" db-id="00d9ve5eaf9f0lezs2ov50dqvdpe0xr0t2z2" timestamp="1681041854"&gt;140&lt;/key&gt;&lt;/foreign-keys&gt;&lt;ref-type name="Journal Article"&gt;17&lt;/ref-type&gt;&lt;contributors&gt;&lt;authors&gt;&lt;author&gt;Prabhakar, Attiguppe R&lt;/author&gt;&lt;author&gt;Yavagal, Chandrashekar&lt;/author&gt;&lt;author&gt;Dixit, Kratika&lt;/author&gt;&lt;author&gt;Naik, Saraswathi V&lt;/author&gt;&lt;/authors&gt;&lt;/contributors&gt;&lt;titles&gt;&lt;title&gt;Reciprocating vs rotary instrumentation in pediatric endodontics: cone beam computed tomographic analysis of deciduous root canals using two single-file systems&lt;/title&gt;&lt;secondary-title&gt;International journal of clinical pediatric dentistry&lt;/secondary-title&gt;&lt;/titles&gt;&lt;periodical&gt;&lt;full-title&gt;International journal of clinical pediatric dentistry&lt;/full-title&gt;&lt;/periodical&gt;&lt;pages&gt;45&lt;/pages&gt;&lt;volume&gt;9&lt;/volume&gt;&lt;number&gt;1&lt;/number&gt;&lt;dates&gt;&lt;year&gt;2016&lt;/year&gt;&lt;/dates&gt;&lt;urls&gt;&lt;/urls&gt;&lt;/record&gt;&lt;/Cite&gt;&lt;Cite&gt;&lt;Author&gt;Bane&lt;/Author&gt;&lt;Year&gt;2015&lt;/Year&gt;&lt;RecNum&gt;141&lt;/RecNum&gt;&lt;record&gt;&lt;rec-number&gt;141&lt;/rec-number&gt;&lt;foreign-keys&gt;&lt;key app="EN" db-id="00d9ve5eaf9f0lezs2ov50dqvdpe0xr0t2z2" timestamp="1681041895"&gt;141&lt;/key&gt;&lt;/foreign-keys&gt;&lt;ref-type name="Journal Article"&gt;17&lt;/ref-type&gt;&lt;contributors&gt;&lt;authors&gt;&lt;author&gt;Bane, Khaly&lt;/author&gt;&lt;author&gt;Faye, Babacar&lt;/author&gt;&lt;author&gt;Sarr, Mouhamed&lt;/author&gt;&lt;author&gt;Niang, Seydina O&lt;/author&gt;&lt;author&gt;Ndiaye, Diouma&lt;/author&gt;&lt;author&gt;Machtou, Pierre&lt;/author&gt;&lt;/authors&gt;&lt;/contributors&gt;&lt;titles&gt;&lt;title&gt;Root canal shaping by single-file systems and rotary instruments: a laboratory study&lt;/title&gt;&lt;secondary-title&gt;Iranian endodontic journal&lt;/secondary-title&gt;&lt;/titles&gt;&lt;periodical&gt;&lt;full-title&gt;Iranian endodontic journal&lt;/full-title&gt;&lt;/periodical&gt;&lt;pages&gt;135&lt;/pages&gt;&lt;volume&gt;10&lt;/volume&gt;&lt;number&gt;2&lt;/number&gt;&lt;dates&gt;&lt;year&gt;2015&lt;/year&gt;&lt;/dates&gt;&lt;urls&gt;&lt;/urls&gt;&lt;/record&gt;&lt;/Cite&gt;&lt;/EndNote&gt;</w:instrText>
      </w:r>
      <w:r w:rsidR="00045675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106,</w:t>
      </w:r>
      <w:r w:rsidR="00E4403D" w:rsidRPr="00237F39">
        <w:rPr>
          <w:rFonts w:ascii="Times New Roman" w:hAnsi="Times New Roman"/>
          <w:noProof/>
          <w:sz w:val="24"/>
          <w:szCs w:val="24"/>
        </w:rPr>
        <w:t xml:space="preserve"> </w:t>
      </w:r>
      <w:r w:rsidR="006577EF" w:rsidRPr="00237F39">
        <w:rPr>
          <w:rFonts w:ascii="Times New Roman" w:hAnsi="Times New Roman"/>
          <w:noProof/>
          <w:sz w:val="24"/>
          <w:szCs w:val="24"/>
        </w:rPr>
        <w:t>107]</w:t>
      </w:r>
      <w:r w:rsidR="00045675" w:rsidRPr="00237F39">
        <w:rPr>
          <w:rFonts w:ascii="Times New Roman" w:hAnsi="Times New Roman"/>
          <w:sz w:val="24"/>
          <w:szCs w:val="24"/>
        </w:rPr>
        <w:fldChar w:fldCharType="end"/>
      </w:r>
      <w:r w:rsidR="00045675" w:rsidRPr="00237F39">
        <w:rPr>
          <w:rFonts w:ascii="Times New Roman" w:hAnsi="Times New Roman"/>
          <w:sz w:val="24"/>
          <w:szCs w:val="24"/>
        </w:rPr>
        <w:t>.</w:t>
      </w:r>
    </w:p>
    <w:p w14:paraId="5E05B02F" w14:textId="4A7CB4B8" w:rsidR="00BE24B5" w:rsidRPr="00237F39" w:rsidRDefault="00E12F71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Çalışmamız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443FF" w:rsidRPr="00237F39">
        <w:rPr>
          <w:rFonts w:ascii="Times New Roman" w:hAnsi="Times New Roman"/>
          <w:sz w:val="24"/>
          <w:szCs w:val="24"/>
        </w:rPr>
        <w:t>re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443FF" w:rsidRPr="00237F39">
        <w:rPr>
          <w:rFonts w:ascii="Times New Roman" w:hAnsi="Times New Roman"/>
          <w:sz w:val="24"/>
          <w:szCs w:val="24"/>
        </w:rPr>
        <w:t>bloklar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443FF" w:rsidRPr="00237F39">
        <w:rPr>
          <w:rFonts w:ascii="Times New Roman" w:hAnsi="Times New Roman"/>
          <w:sz w:val="24"/>
          <w:szCs w:val="24"/>
        </w:rPr>
        <w:t>başlangı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443FF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443FF" w:rsidRPr="00237F39">
        <w:rPr>
          <w:rFonts w:ascii="Times New Roman" w:hAnsi="Times New Roman"/>
          <w:sz w:val="24"/>
          <w:szCs w:val="24"/>
        </w:rPr>
        <w:t>biti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443FF" w:rsidRPr="00237F39">
        <w:rPr>
          <w:rFonts w:ascii="Times New Roman" w:hAnsi="Times New Roman"/>
          <w:sz w:val="24"/>
          <w:szCs w:val="24"/>
        </w:rPr>
        <w:t>fotoğraflar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443FF" w:rsidRPr="00237F39">
        <w:rPr>
          <w:rFonts w:ascii="Times New Roman" w:hAnsi="Times New Roman"/>
          <w:sz w:val="24"/>
          <w:szCs w:val="24"/>
        </w:rPr>
        <w:t>ayn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443FF" w:rsidRPr="00237F39">
        <w:rPr>
          <w:rFonts w:ascii="Times New Roman" w:hAnsi="Times New Roman"/>
          <w:sz w:val="24"/>
          <w:szCs w:val="24"/>
        </w:rPr>
        <w:t>mesafe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443FF" w:rsidRPr="00237F39">
        <w:rPr>
          <w:rFonts w:ascii="Times New Roman" w:hAnsi="Times New Roman"/>
          <w:sz w:val="24"/>
          <w:szCs w:val="24"/>
        </w:rPr>
        <w:t>çekilebilm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443FF"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bi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otoğrafla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üzeneğ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ullanıl</w:t>
      </w:r>
      <w:r w:rsidR="009E6E66">
        <w:rPr>
          <w:rFonts w:ascii="Times New Roman" w:hAnsi="Times New Roman"/>
          <w:sz w:val="24"/>
          <w:szCs w:val="24"/>
        </w:rPr>
        <w:t>dı</w:t>
      </w:r>
      <w:r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D3F83" w:rsidRPr="00237F39">
        <w:rPr>
          <w:rFonts w:ascii="Times New Roman" w:hAnsi="Times New Roman"/>
          <w:sz w:val="24"/>
          <w:szCs w:val="24"/>
        </w:rPr>
        <w:t>Düzen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D3F83" w:rsidRPr="00237F39">
        <w:rPr>
          <w:rFonts w:ascii="Times New Roman" w:hAnsi="Times New Roman"/>
          <w:sz w:val="24"/>
          <w:szCs w:val="24"/>
        </w:rPr>
        <w:t>sayes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D3F83" w:rsidRPr="00237F39">
        <w:rPr>
          <w:rFonts w:ascii="Times New Roman" w:hAnsi="Times New Roman"/>
          <w:sz w:val="24"/>
          <w:szCs w:val="24"/>
        </w:rPr>
        <w:t>ş</w:t>
      </w:r>
      <w:r w:rsidRPr="00237F39">
        <w:rPr>
          <w:rFonts w:ascii="Times New Roman" w:hAnsi="Times New Roman"/>
          <w:sz w:val="24"/>
          <w:szCs w:val="24"/>
        </w:rPr>
        <w:t>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şle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nc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onr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ijit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örüntü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tandar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ın</w:t>
      </w:r>
      <w:r w:rsidR="009E6E66">
        <w:rPr>
          <w:rFonts w:ascii="Times New Roman" w:hAnsi="Times New Roman"/>
          <w:sz w:val="24"/>
          <w:szCs w:val="24"/>
        </w:rPr>
        <w:t>dı</w:t>
      </w:r>
      <w:r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ın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ijit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örüntü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akıştırılması</w:t>
      </w:r>
      <w:r w:rsidR="002C4A9B" w:rsidRPr="00237F39">
        <w:rPr>
          <w:rFonts w:ascii="Times New Roman" w:hAnsi="Times New Roman"/>
          <w:sz w:val="24"/>
          <w:szCs w:val="24"/>
        </w:rPr>
        <w:t>n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lçüm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apılmasın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ğlay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C4A9B" w:rsidRPr="00237F39">
        <w:rPr>
          <w:rFonts w:ascii="Times New Roman" w:hAnsi="Times New Roman"/>
          <w:sz w:val="24"/>
          <w:szCs w:val="24"/>
        </w:rPr>
        <w:t>şablonlar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C4A9B" w:rsidRPr="00237F39">
        <w:rPr>
          <w:rFonts w:ascii="Times New Roman" w:hAnsi="Times New Roman"/>
          <w:sz w:val="24"/>
          <w:szCs w:val="24"/>
        </w:rPr>
        <w:t>oluşturulm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B09A4" w:rsidRPr="00237F39">
        <w:rPr>
          <w:rFonts w:ascii="Times New Roman" w:hAnsi="Times New Roman"/>
          <w:sz w:val="24"/>
          <w:szCs w:val="24"/>
        </w:rPr>
        <w:t>Photoshop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B09A4" w:rsidRPr="00237F39">
        <w:rPr>
          <w:rFonts w:ascii="Times New Roman" w:hAnsi="Times New Roman"/>
          <w:sz w:val="24"/>
          <w:szCs w:val="24"/>
        </w:rPr>
        <w:t>(Adob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B09A4" w:rsidRPr="00237F39">
        <w:rPr>
          <w:rFonts w:ascii="Times New Roman" w:hAnsi="Times New Roman"/>
          <w:sz w:val="24"/>
          <w:szCs w:val="24"/>
        </w:rPr>
        <w:t>Inc.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C4A9B" w:rsidRPr="00237F39">
        <w:rPr>
          <w:rFonts w:ascii="Times New Roman" w:hAnsi="Times New Roman"/>
          <w:sz w:val="24"/>
          <w:szCs w:val="24"/>
        </w:rPr>
        <w:t>programıy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C4A9B" w:rsidRPr="00237F39">
        <w:rPr>
          <w:rFonts w:ascii="Times New Roman" w:hAnsi="Times New Roman"/>
          <w:sz w:val="24"/>
          <w:szCs w:val="24"/>
        </w:rPr>
        <w:t>yapıl</w:t>
      </w:r>
      <w:r w:rsidR="00E811EB">
        <w:rPr>
          <w:rFonts w:ascii="Times New Roman" w:hAnsi="Times New Roman"/>
          <w:sz w:val="24"/>
          <w:szCs w:val="24"/>
        </w:rPr>
        <w:t>dı</w:t>
      </w:r>
      <w:r w:rsidR="002C4A9B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68CE" w:rsidRPr="00237F39">
        <w:rPr>
          <w:rFonts w:ascii="Times New Roman" w:hAnsi="Times New Roman"/>
          <w:sz w:val="24"/>
          <w:szCs w:val="24"/>
        </w:rPr>
        <w:t>Ü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68CE" w:rsidRPr="00237F39">
        <w:rPr>
          <w:rFonts w:ascii="Times New Roman" w:hAnsi="Times New Roman"/>
          <w:sz w:val="24"/>
          <w:szCs w:val="24"/>
        </w:rPr>
        <w:t>üst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68CE" w:rsidRPr="00237F39">
        <w:rPr>
          <w:rFonts w:ascii="Times New Roman" w:hAnsi="Times New Roman"/>
          <w:sz w:val="24"/>
          <w:szCs w:val="24"/>
        </w:rPr>
        <w:t>çakıştır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68CE" w:rsidRPr="00237F39">
        <w:rPr>
          <w:rFonts w:ascii="Times New Roman" w:hAnsi="Times New Roman"/>
          <w:sz w:val="24"/>
          <w:szCs w:val="24"/>
        </w:rPr>
        <w:t>görseller</w:t>
      </w:r>
      <w:r w:rsidR="00BE24B5" w:rsidRPr="00237F39">
        <w:rPr>
          <w:rFonts w:ascii="Times New Roman" w:hAnsi="Times New Roman"/>
          <w:sz w:val="24"/>
          <w:szCs w:val="24"/>
        </w:rPr>
        <w:t>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E24B5" w:rsidRPr="00237F39">
        <w:rPr>
          <w:rFonts w:ascii="Times New Roman" w:hAnsi="Times New Roman"/>
          <w:sz w:val="24"/>
          <w:szCs w:val="24"/>
        </w:rPr>
        <w:t>ölçüm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E24B5" w:rsidRPr="00237F39">
        <w:rPr>
          <w:rFonts w:ascii="Times New Roman" w:hAnsi="Times New Roman"/>
          <w:sz w:val="24"/>
          <w:szCs w:val="24"/>
        </w:rPr>
        <w:t>Rhinoceros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E24B5" w:rsidRPr="00237F39">
        <w:rPr>
          <w:rFonts w:ascii="Times New Roman" w:hAnsi="Times New Roman"/>
          <w:sz w:val="24"/>
          <w:szCs w:val="24"/>
        </w:rPr>
        <w:t>3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E24B5" w:rsidRPr="00237F39">
        <w:rPr>
          <w:rFonts w:ascii="Times New Roman" w:hAnsi="Times New Roman"/>
          <w:sz w:val="24"/>
          <w:szCs w:val="24"/>
        </w:rPr>
        <w:t>modelle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E24B5" w:rsidRPr="00237F39">
        <w:rPr>
          <w:rFonts w:ascii="Times New Roman" w:hAnsi="Times New Roman"/>
          <w:sz w:val="24"/>
          <w:szCs w:val="24"/>
        </w:rPr>
        <w:t>yazılım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E24B5" w:rsidRPr="00237F39">
        <w:rPr>
          <w:rFonts w:ascii="Times New Roman" w:hAnsi="Times New Roman"/>
          <w:sz w:val="24"/>
          <w:szCs w:val="24"/>
        </w:rPr>
        <w:t>programı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E24B5" w:rsidRPr="00237F39">
        <w:rPr>
          <w:rFonts w:ascii="Times New Roman" w:hAnsi="Times New Roman"/>
          <w:sz w:val="24"/>
          <w:szCs w:val="24"/>
        </w:rPr>
        <w:t>(Rhin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E24B5" w:rsidRPr="00237F39">
        <w:rPr>
          <w:rFonts w:ascii="Times New Roman" w:hAnsi="Times New Roman"/>
          <w:sz w:val="24"/>
          <w:szCs w:val="24"/>
        </w:rPr>
        <w:t>7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E24B5" w:rsidRPr="00237F39">
        <w:rPr>
          <w:rFonts w:ascii="Times New Roman" w:hAnsi="Times New Roman"/>
          <w:sz w:val="24"/>
          <w:szCs w:val="24"/>
        </w:rPr>
        <w:t>Rober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E24B5" w:rsidRPr="00237F39">
        <w:rPr>
          <w:rFonts w:ascii="Times New Roman" w:hAnsi="Times New Roman"/>
          <w:sz w:val="24"/>
          <w:szCs w:val="24"/>
        </w:rPr>
        <w:t>McNe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E24B5" w:rsidRPr="00237F39">
        <w:rPr>
          <w:rFonts w:ascii="Times New Roman" w:hAnsi="Times New Roman"/>
          <w:sz w:val="24"/>
          <w:szCs w:val="24"/>
        </w:rPr>
        <w:t>an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E24B5" w:rsidRPr="00237F39">
        <w:rPr>
          <w:rFonts w:ascii="Times New Roman" w:hAnsi="Times New Roman"/>
          <w:sz w:val="24"/>
          <w:szCs w:val="24"/>
        </w:rPr>
        <w:t>Associates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E24B5" w:rsidRPr="00237F39">
        <w:rPr>
          <w:rFonts w:ascii="Times New Roman" w:hAnsi="Times New Roman"/>
          <w:sz w:val="24"/>
          <w:szCs w:val="24"/>
        </w:rPr>
        <w:t>fo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E24B5" w:rsidRPr="00237F39">
        <w:rPr>
          <w:rFonts w:ascii="Times New Roman" w:hAnsi="Times New Roman"/>
          <w:sz w:val="24"/>
          <w:szCs w:val="24"/>
        </w:rPr>
        <w:t>Windows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E24B5" w:rsidRPr="00237F39">
        <w:rPr>
          <w:rFonts w:ascii="Times New Roman" w:hAnsi="Times New Roman"/>
          <w:sz w:val="24"/>
          <w:szCs w:val="24"/>
        </w:rPr>
        <w:t>aktarı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E24B5" w:rsidRPr="00237F39">
        <w:rPr>
          <w:rFonts w:ascii="Times New Roman" w:hAnsi="Times New Roman"/>
          <w:sz w:val="24"/>
          <w:szCs w:val="24"/>
        </w:rPr>
        <w:t>yapıl</w:t>
      </w:r>
      <w:r w:rsidR="00E811EB">
        <w:rPr>
          <w:rFonts w:ascii="Times New Roman" w:hAnsi="Times New Roman"/>
          <w:sz w:val="24"/>
          <w:szCs w:val="24"/>
        </w:rPr>
        <w:t>dı</w:t>
      </w:r>
      <w:r w:rsidR="00BE24B5" w:rsidRPr="00237F39">
        <w:rPr>
          <w:rFonts w:ascii="Times New Roman" w:hAnsi="Times New Roman"/>
          <w:sz w:val="24"/>
          <w:szCs w:val="24"/>
        </w:rPr>
        <w:t>.</w:t>
      </w:r>
    </w:p>
    <w:p w14:paraId="0C91FBA3" w14:textId="38D1032F" w:rsidR="00823B72" w:rsidRPr="00237F39" w:rsidRDefault="006B0CA7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Çalışmamız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opla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66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de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e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lo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ullanıl</w:t>
      </w:r>
      <w:r w:rsidR="00E811EB">
        <w:rPr>
          <w:rFonts w:ascii="Times New Roman" w:hAnsi="Times New Roman"/>
          <w:sz w:val="24"/>
          <w:szCs w:val="24"/>
        </w:rPr>
        <w:t>dı</w:t>
      </w:r>
      <w:r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J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şekil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re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blok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apikal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başlay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korona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doğr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1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m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aralıklar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işaretlenip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numaralandırıl</w:t>
      </w:r>
      <w:r w:rsidR="00E811EB">
        <w:rPr>
          <w:rFonts w:ascii="Times New Roman" w:hAnsi="Times New Roman"/>
          <w:sz w:val="24"/>
          <w:szCs w:val="24"/>
        </w:rPr>
        <w:t>dı</w:t>
      </w:r>
      <w:r w:rsidR="00E1178E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E07F1" w:rsidRPr="00237F39">
        <w:rPr>
          <w:rFonts w:ascii="Times New Roman" w:hAnsi="Times New Roman"/>
          <w:sz w:val="24"/>
          <w:szCs w:val="24"/>
        </w:rPr>
        <w:t>eği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koro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eği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bölges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i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yüzey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iç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a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taraf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yüzey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karşı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y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a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B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taraf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topla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2</w:t>
      </w:r>
      <w:r w:rsidR="00F72F70" w:rsidRPr="00237F39">
        <w:rPr>
          <w:rFonts w:ascii="Times New Roman" w:hAnsi="Times New Roman"/>
          <w:sz w:val="24"/>
          <w:szCs w:val="24"/>
        </w:rPr>
        <w:t>2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ade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ölçü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yapıl</w:t>
      </w:r>
      <w:r w:rsidR="00E811EB">
        <w:rPr>
          <w:rFonts w:ascii="Times New Roman" w:hAnsi="Times New Roman"/>
          <w:sz w:val="24"/>
          <w:szCs w:val="24"/>
        </w:rPr>
        <w:t>dı</w:t>
      </w:r>
      <w:r w:rsidR="00E1178E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B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taraf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1</w:t>
      </w:r>
      <w:r w:rsidR="00F72F70" w:rsidRPr="00237F39">
        <w:rPr>
          <w:rFonts w:ascii="Times New Roman" w:hAnsi="Times New Roman"/>
          <w:sz w:val="24"/>
          <w:szCs w:val="24"/>
        </w:rPr>
        <w:t>1</w:t>
      </w:r>
      <w:r w:rsidR="00E1178E" w:rsidRPr="00237F39">
        <w:rPr>
          <w:rFonts w:ascii="Times New Roman" w:hAnsi="Times New Roman"/>
          <w:sz w:val="24"/>
          <w:szCs w:val="24"/>
        </w:rPr>
        <w:t>’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ade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ölçü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nokta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apikal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başlay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sırasıyla;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0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mm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1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mm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2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mm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3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mm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4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mm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5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mm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6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mm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7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mm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8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mm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9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mm</w:t>
      </w:r>
      <w:r w:rsidR="00034102" w:rsidRPr="00237F39">
        <w:rPr>
          <w:rFonts w:ascii="Times New Roman" w:hAnsi="Times New Roman"/>
          <w:sz w:val="24"/>
          <w:szCs w:val="24"/>
        </w:rPr>
        <w:t>,</w:t>
      </w:r>
      <w:r w:rsidR="00E1178E" w:rsidRPr="00237F39">
        <w:rPr>
          <w:rFonts w:ascii="Times New Roman" w:hAnsi="Times New Roman"/>
          <w:sz w:val="24"/>
          <w:szCs w:val="24"/>
        </w:rPr>
        <w:t>1</w:t>
      </w:r>
      <w:r w:rsidR="00F72F70" w:rsidRPr="00237F39">
        <w:rPr>
          <w:rFonts w:ascii="Times New Roman" w:hAnsi="Times New Roman"/>
          <w:sz w:val="24"/>
          <w:szCs w:val="24"/>
        </w:rPr>
        <w:t>0</w:t>
      </w:r>
      <w:r w:rsidR="00E1178E" w:rsidRPr="00237F39">
        <w:rPr>
          <w:rFonts w:ascii="Times New Roman" w:hAnsi="Times New Roman"/>
          <w:sz w:val="24"/>
          <w:szCs w:val="24"/>
        </w:rPr>
        <w:t>mm’y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den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gelmekted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1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2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3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4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nokta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eği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bölgesini;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5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6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7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8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nokta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35A70" w:rsidRPr="00237F39">
        <w:rPr>
          <w:rFonts w:ascii="Times New Roman" w:hAnsi="Times New Roman"/>
          <w:sz w:val="24"/>
          <w:szCs w:val="24"/>
        </w:rPr>
        <w:t>kanal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72F70" w:rsidRPr="00237F39">
        <w:rPr>
          <w:rFonts w:ascii="Times New Roman" w:hAnsi="Times New Roman"/>
          <w:sz w:val="24"/>
          <w:szCs w:val="24"/>
        </w:rPr>
        <w:t>ort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bölgesini;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9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10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11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nokta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kanal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koro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bölümde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dü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1178E" w:rsidRPr="00237F39">
        <w:rPr>
          <w:rFonts w:ascii="Times New Roman" w:hAnsi="Times New Roman"/>
          <w:sz w:val="24"/>
          <w:szCs w:val="24"/>
        </w:rPr>
        <w:t>kısmın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A3D30" w:rsidRPr="00237F39">
        <w:rPr>
          <w:rFonts w:ascii="Times New Roman" w:hAnsi="Times New Roman"/>
          <w:sz w:val="24"/>
          <w:szCs w:val="24"/>
        </w:rPr>
        <w:t>içermekted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608AD" w:rsidRPr="00237F39">
        <w:rPr>
          <w:rFonts w:ascii="Times New Roman" w:hAnsi="Times New Roman"/>
          <w:sz w:val="24"/>
          <w:szCs w:val="24"/>
        </w:rPr>
        <w:t>Ö</w:t>
      </w:r>
      <w:r w:rsidRPr="00237F39">
        <w:rPr>
          <w:rFonts w:ascii="Times New Roman" w:hAnsi="Times New Roman"/>
          <w:sz w:val="24"/>
          <w:szCs w:val="24"/>
        </w:rPr>
        <w:t>lçümler</w:t>
      </w:r>
      <w:r w:rsidR="003608AD" w:rsidRPr="00237F39">
        <w:rPr>
          <w:rFonts w:ascii="Times New Roman" w:hAnsi="Times New Roman"/>
          <w:sz w:val="24"/>
          <w:szCs w:val="24"/>
        </w:rPr>
        <w:t>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eviy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uzaklaştır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ad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iktar</w:t>
      </w:r>
      <w:r w:rsidR="00144BD0" w:rsidRPr="00237F39">
        <w:rPr>
          <w:rFonts w:ascii="Times New Roman" w:hAnsi="Times New Roman"/>
          <w:sz w:val="24"/>
          <w:szCs w:val="24"/>
        </w:rPr>
        <w:t>lar</w:t>
      </w:r>
      <w:r w:rsidRPr="00237F39">
        <w:rPr>
          <w:rFonts w:ascii="Times New Roman" w:hAnsi="Times New Roman"/>
          <w:sz w:val="24"/>
          <w:szCs w:val="24"/>
        </w:rPr>
        <w:t>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ydedil</w:t>
      </w:r>
      <w:r w:rsidR="00E811EB">
        <w:rPr>
          <w:rFonts w:ascii="Times New Roman" w:hAnsi="Times New Roman"/>
          <w:sz w:val="24"/>
          <w:szCs w:val="24"/>
        </w:rPr>
        <w:t>di</w:t>
      </w:r>
      <w:r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A3D30" w:rsidRPr="00237F39">
        <w:rPr>
          <w:rFonts w:ascii="Times New Roman" w:hAnsi="Times New Roman"/>
          <w:sz w:val="24"/>
          <w:szCs w:val="24"/>
        </w:rPr>
        <w:t>Yap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A3D30" w:rsidRPr="00237F39">
        <w:rPr>
          <w:rFonts w:ascii="Times New Roman" w:hAnsi="Times New Roman"/>
          <w:sz w:val="24"/>
          <w:szCs w:val="24"/>
        </w:rPr>
        <w:t>ölçüm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A3D30" w:rsidRPr="00237F39">
        <w:rPr>
          <w:rFonts w:ascii="Times New Roman" w:hAnsi="Times New Roman"/>
          <w:sz w:val="24"/>
          <w:szCs w:val="24"/>
        </w:rPr>
        <w:t>apika</w:t>
      </w:r>
      <w:r w:rsidR="00A51499" w:rsidRPr="00237F39">
        <w:rPr>
          <w:rFonts w:ascii="Times New Roman" w:hAnsi="Times New Roman"/>
          <w:sz w:val="24"/>
          <w:szCs w:val="24"/>
        </w:rPr>
        <w:t>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51499" w:rsidRPr="00237F39">
        <w:rPr>
          <w:rFonts w:ascii="Times New Roman" w:hAnsi="Times New Roman"/>
          <w:sz w:val="24"/>
          <w:szCs w:val="24"/>
        </w:rPr>
        <w:t>ort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51499" w:rsidRPr="00237F39">
        <w:rPr>
          <w:rFonts w:ascii="Times New Roman" w:hAnsi="Times New Roman"/>
          <w:sz w:val="24"/>
          <w:szCs w:val="24"/>
        </w:rPr>
        <w:t>koro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51499" w:rsidRPr="00237F39">
        <w:rPr>
          <w:rFonts w:ascii="Times New Roman" w:hAnsi="Times New Roman"/>
          <w:sz w:val="24"/>
          <w:szCs w:val="24"/>
        </w:rPr>
        <w:t>bölge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51499"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07C24" w:rsidRPr="00237F39">
        <w:rPr>
          <w:rFonts w:ascii="Times New Roman" w:hAnsi="Times New Roman"/>
          <w:sz w:val="24"/>
          <w:szCs w:val="24"/>
        </w:rPr>
        <w:t>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07C24" w:rsidRPr="00237F39">
        <w:rPr>
          <w:rFonts w:ascii="Times New Roman" w:hAnsi="Times New Roman"/>
          <w:sz w:val="24"/>
          <w:szCs w:val="24"/>
        </w:rPr>
        <w:t>yüzeyinden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07C24" w:rsidRPr="00237F39">
        <w:rPr>
          <w:rFonts w:ascii="Times New Roman" w:hAnsi="Times New Roman"/>
          <w:sz w:val="24"/>
          <w:szCs w:val="24"/>
        </w:rPr>
        <w:t>B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07C24" w:rsidRPr="00237F39">
        <w:rPr>
          <w:rFonts w:ascii="Times New Roman" w:hAnsi="Times New Roman"/>
          <w:sz w:val="24"/>
          <w:szCs w:val="24"/>
        </w:rPr>
        <w:t>yüzeyi</w:t>
      </w:r>
      <w:r w:rsidR="008355FD" w:rsidRPr="00237F39">
        <w:rPr>
          <w:rFonts w:ascii="Times New Roman" w:hAnsi="Times New Roman"/>
          <w:sz w:val="24"/>
          <w:szCs w:val="24"/>
        </w:rPr>
        <w:t>n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355FD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355FD" w:rsidRPr="00237F39">
        <w:rPr>
          <w:rFonts w:ascii="Times New Roman" w:hAnsi="Times New Roman"/>
          <w:sz w:val="24"/>
          <w:szCs w:val="24"/>
        </w:rPr>
        <w:t>topla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A535A" w:rsidRPr="00237F39">
        <w:rPr>
          <w:rFonts w:ascii="Times New Roman" w:hAnsi="Times New Roman"/>
          <w:sz w:val="24"/>
          <w:szCs w:val="24"/>
        </w:rPr>
        <w:t>uzaklaştır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355FD" w:rsidRPr="00237F39">
        <w:rPr>
          <w:rFonts w:ascii="Times New Roman" w:hAnsi="Times New Roman"/>
          <w:sz w:val="24"/>
          <w:szCs w:val="24"/>
        </w:rPr>
        <w:t>mad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355FD" w:rsidRPr="00237F39">
        <w:rPr>
          <w:rFonts w:ascii="Times New Roman" w:hAnsi="Times New Roman"/>
          <w:sz w:val="24"/>
          <w:szCs w:val="24"/>
        </w:rPr>
        <w:t>mikta</w:t>
      </w:r>
      <w:r w:rsidR="003608AD" w:rsidRPr="00237F39">
        <w:rPr>
          <w:rFonts w:ascii="Times New Roman" w:hAnsi="Times New Roman"/>
          <w:sz w:val="24"/>
          <w:szCs w:val="24"/>
        </w:rPr>
        <w:t>r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355FD" w:rsidRPr="00237F39">
        <w:rPr>
          <w:rFonts w:ascii="Times New Roman" w:hAnsi="Times New Roman"/>
          <w:sz w:val="24"/>
          <w:szCs w:val="24"/>
        </w:rPr>
        <w:t>olm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355FD" w:rsidRPr="00237F39">
        <w:rPr>
          <w:rFonts w:ascii="Times New Roman" w:hAnsi="Times New Roman"/>
          <w:sz w:val="24"/>
          <w:szCs w:val="24"/>
        </w:rPr>
        <w:t>üze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51499" w:rsidRPr="00237F39">
        <w:rPr>
          <w:rFonts w:ascii="Times New Roman" w:hAnsi="Times New Roman"/>
          <w:sz w:val="24"/>
          <w:szCs w:val="24"/>
        </w:rPr>
        <w:t>karılaştırıl</w:t>
      </w:r>
      <w:r w:rsidR="00E811EB">
        <w:rPr>
          <w:rFonts w:ascii="Times New Roman" w:hAnsi="Times New Roman"/>
          <w:sz w:val="24"/>
          <w:szCs w:val="24"/>
        </w:rPr>
        <w:t>dı</w:t>
      </w:r>
      <w:r w:rsidR="00A51499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ranspor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ön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elirlenm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ı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ranspor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ozitif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egatif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m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ö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nü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lundurul</w:t>
      </w:r>
      <w:r w:rsidR="00E811EB">
        <w:rPr>
          <w:rFonts w:ascii="Times New Roman" w:hAnsi="Times New Roman"/>
          <w:sz w:val="24"/>
          <w:szCs w:val="24"/>
        </w:rPr>
        <w:t>du</w:t>
      </w:r>
      <w:r w:rsidRPr="00237F39">
        <w:rPr>
          <w:rFonts w:ascii="Times New Roman" w:hAnsi="Times New Roman"/>
          <w:sz w:val="24"/>
          <w:szCs w:val="24"/>
        </w:rPr>
        <w:t>.</w:t>
      </w:r>
    </w:p>
    <w:p w14:paraId="3F18EA23" w14:textId="76815E6A" w:rsidR="00687443" w:rsidRPr="00237F39" w:rsidRDefault="00823B72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Literatür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T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MUST</w:t>
      </w:r>
      <w:r w:rsidRPr="00237F39">
        <w:rPr>
          <w:rFonts w:ascii="Times New Roman" w:hAnsi="Times New Roman"/>
          <w:sz w:val="24"/>
          <w:szCs w:val="24"/>
        </w:rPr>
        <w:t>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istem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tkinliğ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rşılaştırıldı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alışma</w:t>
      </w:r>
      <w:r w:rsidR="00F9114B">
        <w:rPr>
          <w:rFonts w:ascii="Times New Roman" w:hAnsi="Times New Roman"/>
          <w:sz w:val="24"/>
          <w:szCs w:val="24"/>
        </w:rPr>
        <w:t>ya rastlanmamıştır.</w:t>
      </w:r>
    </w:p>
    <w:p w14:paraId="260CDD0A" w14:textId="3CEACA3C" w:rsidR="00E25621" w:rsidRPr="00237F39" w:rsidRDefault="00DA5AFE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lastRenderedPageBreak/>
        <w:t>Çalışmamız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ölge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A7CD9" w:rsidRPr="00237F39">
        <w:rPr>
          <w:rFonts w:ascii="Times New Roman" w:hAnsi="Times New Roman"/>
          <w:sz w:val="24"/>
          <w:szCs w:val="24"/>
        </w:rPr>
        <w:t>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A7CD9" w:rsidRPr="00237F39">
        <w:rPr>
          <w:rFonts w:ascii="Times New Roman" w:hAnsi="Times New Roman"/>
          <w:sz w:val="24"/>
          <w:szCs w:val="24"/>
        </w:rPr>
        <w:t>yüzeyin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A7CD9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A7CD9" w:rsidRPr="00237F39">
        <w:rPr>
          <w:rFonts w:ascii="Times New Roman" w:hAnsi="Times New Roman"/>
          <w:sz w:val="24"/>
          <w:szCs w:val="24"/>
        </w:rPr>
        <w:t>topla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D7316" w:rsidRPr="00237F39">
        <w:rPr>
          <w:rFonts w:ascii="Times New Roman" w:hAnsi="Times New Roman"/>
          <w:sz w:val="24"/>
          <w:szCs w:val="24"/>
        </w:rPr>
        <w:t>(A+B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46B81" w:rsidRPr="00237F39">
        <w:rPr>
          <w:rFonts w:ascii="Times New Roman" w:hAnsi="Times New Roman"/>
          <w:sz w:val="24"/>
          <w:szCs w:val="24"/>
        </w:rPr>
        <w:t>uzaklaştır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A7CD9" w:rsidRPr="00237F39">
        <w:rPr>
          <w:rFonts w:ascii="Times New Roman" w:hAnsi="Times New Roman"/>
          <w:sz w:val="24"/>
          <w:szCs w:val="24"/>
        </w:rPr>
        <w:t>mad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A7CD9" w:rsidRPr="00237F39">
        <w:rPr>
          <w:rFonts w:ascii="Times New Roman" w:hAnsi="Times New Roman"/>
          <w:sz w:val="24"/>
          <w:szCs w:val="24"/>
        </w:rPr>
        <w:t>miktar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85718" w:rsidRPr="00237F39">
        <w:rPr>
          <w:rFonts w:ascii="Times New Roman" w:hAnsi="Times New Roman"/>
          <w:sz w:val="24"/>
          <w:szCs w:val="24"/>
        </w:rPr>
        <w:t>karşılaştırıldığ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8369A" w:rsidRPr="00237F39">
        <w:rPr>
          <w:rFonts w:ascii="Times New Roman" w:hAnsi="Times New Roman"/>
          <w:sz w:val="24"/>
          <w:szCs w:val="24"/>
        </w:rPr>
        <w:t>grup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8369A"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8369A"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8369A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A7CD9"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25621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8369A" w:rsidRPr="00237F39">
        <w:rPr>
          <w:rFonts w:ascii="Times New Roman" w:hAnsi="Times New Roman"/>
          <w:sz w:val="24"/>
          <w:szCs w:val="24"/>
        </w:rPr>
        <w:t>far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8369A" w:rsidRPr="00237F39">
        <w:rPr>
          <w:rFonts w:ascii="Times New Roman" w:hAnsi="Times New Roman"/>
          <w:sz w:val="24"/>
          <w:szCs w:val="24"/>
        </w:rPr>
        <w:t>bulunmazk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25621" w:rsidRPr="00237F39">
        <w:rPr>
          <w:rFonts w:ascii="Times New Roman" w:hAnsi="Times New Roman"/>
          <w:sz w:val="24"/>
          <w:szCs w:val="24"/>
        </w:rPr>
        <w:t>B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25621" w:rsidRPr="00237F39">
        <w:rPr>
          <w:rFonts w:ascii="Times New Roman" w:hAnsi="Times New Roman"/>
          <w:sz w:val="24"/>
          <w:szCs w:val="24"/>
        </w:rPr>
        <w:t>yüzeyin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85718" w:rsidRPr="00237F39">
        <w:rPr>
          <w:rFonts w:ascii="Times New Roman" w:hAnsi="Times New Roman"/>
          <w:sz w:val="24"/>
          <w:szCs w:val="24"/>
        </w:rPr>
        <w:t>uzaklaştır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25621" w:rsidRPr="00237F39">
        <w:rPr>
          <w:rFonts w:ascii="Times New Roman" w:hAnsi="Times New Roman"/>
          <w:sz w:val="24"/>
          <w:szCs w:val="24"/>
        </w:rPr>
        <w:t>mad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25621" w:rsidRPr="00237F39">
        <w:rPr>
          <w:rFonts w:ascii="Times New Roman" w:hAnsi="Times New Roman"/>
          <w:sz w:val="24"/>
          <w:szCs w:val="24"/>
        </w:rPr>
        <w:t>miktar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C2F3A" w:rsidRPr="00237F39">
        <w:rPr>
          <w:rFonts w:ascii="Times New Roman" w:hAnsi="Times New Roman"/>
          <w:sz w:val="24"/>
          <w:szCs w:val="24"/>
        </w:rPr>
        <w:t>karşılaştırıldığ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A6E7E" w:rsidRPr="00237F39">
        <w:rPr>
          <w:rFonts w:ascii="Times New Roman" w:hAnsi="Times New Roman"/>
          <w:sz w:val="24"/>
          <w:szCs w:val="24"/>
        </w:rPr>
        <w:t>tü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25621" w:rsidRPr="00237F39">
        <w:rPr>
          <w:rFonts w:ascii="Times New Roman" w:hAnsi="Times New Roman"/>
          <w:sz w:val="24"/>
          <w:szCs w:val="24"/>
        </w:rPr>
        <w:t>grup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25621"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25621"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25621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25621"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25621" w:rsidRPr="00237F39">
        <w:rPr>
          <w:rFonts w:ascii="Times New Roman" w:hAnsi="Times New Roman"/>
          <w:sz w:val="24"/>
          <w:szCs w:val="24"/>
        </w:rPr>
        <w:t>farklılı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25621" w:rsidRPr="00237F39">
        <w:rPr>
          <w:rFonts w:ascii="Times New Roman" w:hAnsi="Times New Roman"/>
          <w:sz w:val="24"/>
          <w:szCs w:val="24"/>
        </w:rPr>
        <w:t>olduğ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25621" w:rsidRPr="00237F39">
        <w:rPr>
          <w:rFonts w:ascii="Times New Roman" w:hAnsi="Times New Roman"/>
          <w:sz w:val="24"/>
          <w:szCs w:val="24"/>
        </w:rPr>
        <w:t>görül</w:t>
      </w:r>
      <w:r w:rsidR="00F9114B">
        <w:rPr>
          <w:rFonts w:ascii="Times New Roman" w:hAnsi="Times New Roman"/>
          <w:sz w:val="24"/>
          <w:szCs w:val="24"/>
        </w:rPr>
        <w:t>dü</w:t>
      </w:r>
      <w:r w:rsidR="00E25621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C6CD1" w:rsidRPr="00237F39">
        <w:rPr>
          <w:rFonts w:ascii="Times New Roman" w:hAnsi="Times New Roman"/>
          <w:sz w:val="24"/>
          <w:szCs w:val="24"/>
        </w:rPr>
        <w:t>B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C6CD1" w:rsidRPr="00237F39">
        <w:rPr>
          <w:rFonts w:ascii="Times New Roman" w:hAnsi="Times New Roman"/>
          <w:sz w:val="24"/>
          <w:szCs w:val="24"/>
        </w:rPr>
        <w:t>yüzeyin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C6CD1"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C6CD1" w:rsidRPr="00237F39">
        <w:rPr>
          <w:rFonts w:ascii="Times New Roman" w:hAnsi="Times New Roman"/>
          <w:sz w:val="24"/>
          <w:szCs w:val="24"/>
        </w:rPr>
        <w:t>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C6CD1" w:rsidRPr="00237F39">
        <w:rPr>
          <w:rFonts w:ascii="Times New Roman" w:hAnsi="Times New Roman"/>
          <w:sz w:val="24"/>
          <w:szCs w:val="24"/>
        </w:rPr>
        <w:t>mad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C6CD1" w:rsidRPr="00237F39">
        <w:rPr>
          <w:rFonts w:ascii="Times New Roman" w:hAnsi="Times New Roman"/>
          <w:sz w:val="24"/>
          <w:szCs w:val="24"/>
        </w:rPr>
        <w:t>uzaklaştır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C6CD1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C6CD1" w:rsidRPr="00237F39">
        <w:rPr>
          <w:rFonts w:ascii="Times New Roman" w:hAnsi="Times New Roman"/>
          <w:sz w:val="24"/>
          <w:szCs w:val="24"/>
        </w:rPr>
        <w:t>gru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C6CD1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C6CD1" w:rsidRPr="00237F39">
        <w:rPr>
          <w:rFonts w:ascii="Times New Roman" w:hAnsi="Times New Roman"/>
          <w:sz w:val="24"/>
          <w:szCs w:val="24"/>
        </w:rPr>
        <w:t>ik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C6CD1"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C6CD1" w:rsidRPr="00237F39">
        <w:rPr>
          <w:rFonts w:ascii="Times New Roman" w:hAnsi="Times New Roman"/>
          <w:sz w:val="24"/>
          <w:szCs w:val="24"/>
        </w:rPr>
        <w:t>faz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85F01" w:rsidRPr="00237F39">
        <w:rPr>
          <w:rFonts w:ascii="Times New Roman" w:hAnsi="Times New Roman"/>
          <w:sz w:val="24"/>
          <w:szCs w:val="24"/>
        </w:rPr>
        <w:t>mad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85F01" w:rsidRPr="00237F39">
        <w:rPr>
          <w:rFonts w:ascii="Times New Roman" w:hAnsi="Times New Roman"/>
          <w:sz w:val="24"/>
          <w:szCs w:val="24"/>
        </w:rPr>
        <w:t>uzaklaştır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85F01" w:rsidRPr="00237F39">
        <w:rPr>
          <w:rFonts w:ascii="Times New Roman" w:hAnsi="Times New Roman"/>
          <w:sz w:val="24"/>
          <w:szCs w:val="24"/>
        </w:rPr>
        <w:t>grup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85F01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85F01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85F01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85F01" w:rsidRPr="00237F39">
        <w:rPr>
          <w:rFonts w:ascii="Times New Roman" w:hAnsi="Times New Roman"/>
          <w:sz w:val="24"/>
          <w:szCs w:val="24"/>
        </w:rPr>
        <w:t>bulun</w:t>
      </w:r>
      <w:r w:rsidR="00F9114B">
        <w:rPr>
          <w:rFonts w:ascii="Times New Roman" w:hAnsi="Times New Roman"/>
          <w:sz w:val="24"/>
          <w:szCs w:val="24"/>
        </w:rPr>
        <w:t>du</w:t>
      </w:r>
      <w:r w:rsidR="00285F01" w:rsidRPr="00237F39">
        <w:rPr>
          <w:rFonts w:ascii="Times New Roman" w:hAnsi="Times New Roman"/>
          <w:sz w:val="24"/>
          <w:szCs w:val="24"/>
        </w:rPr>
        <w:t>.</w:t>
      </w:r>
    </w:p>
    <w:p w14:paraId="520806B2" w14:textId="11B1DCF8" w:rsidR="00157726" w:rsidRPr="00237F39" w:rsidRDefault="00AC564D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istemi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azırlı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ı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nt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z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orum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eliştirilmi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ması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ağmen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zelli</w:t>
      </w:r>
      <w:r w:rsidR="009D721C" w:rsidRPr="00237F39">
        <w:rPr>
          <w:rFonts w:ascii="Times New Roman" w:hAnsi="Times New Roman"/>
          <w:sz w:val="24"/>
          <w:szCs w:val="24"/>
        </w:rPr>
        <w:t>ğ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D721C"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lgi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o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linmektedir</w:t>
      </w:r>
      <w:r w:rsidR="00026626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ekrot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işlerde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istem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2613E" w:rsidRPr="00237F39">
        <w:rPr>
          <w:rFonts w:ascii="Times New Roman" w:hAnsi="Times New Roman"/>
          <w:sz w:val="24"/>
          <w:szCs w:val="24"/>
        </w:rPr>
        <w:t>prepa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C355D" w:rsidRPr="00237F39">
        <w:rPr>
          <w:rFonts w:ascii="Times New Roman" w:hAnsi="Times New Roman"/>
          <w:sz w:val="24"/>
          <w:szCs w:val="24"/>
        </w:rPr>
        <w:t>edilmemi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an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otansiy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dav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aşarısızlı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sılığın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tkileyebilec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akteriy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yofil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lıntıların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arındırabil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edenle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inim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enişletme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dişesi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oğunluk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fekt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akalarda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uvarlar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ekan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azırlı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zerinde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otansiy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tkisidir</w:t>
      </w:r>
      <w:r w:rsidR="00D92C64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06E7D" w:rsidRPr="00237F39">
        <w:rPr>
          <w:rFonts w:ascii="Times New Roman" w:hAnsi="Times New Roman"/>
          <w:sz w:val="24"/>
          <w:szCs w:val="24"/>
        </w:rPr>
        <w:t>Üretic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37E1F" w:rsidRPr="00237F39">
        <w:rPr>
          <w:rFonts w:ascii="Times New Roman" w:hAnsi="Times New Roman"/>
          <w:sz w:val="24"/>
          <w:szCs w:val="24"/>
        </w:rPr>
        <w:t>fir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37E1F" w:rsidRPr="00237F39">
        <w:rPr>
          <w:rFonts w:ascii="Times New Roman" w:hAnsi="Times New Roman"/>
          <w:sz w:val="24"/>
          <w:szCs w:val="24"/>
        </w:rPr>
        <w:t>taraf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92C64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15900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92C64" w:rsidRPr="00237F39">
        <w:rPr>
          <w:rFonts w:ascii="Times New Roman" w:hAnsi="Times New Roman"/>
          <w:sz w:val="24"/>
          <w:szCs w:val="24"/>
        </w:rPr>
        <w:t>isteminin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F7C08" w:rsidRPr="00237F39">
        <w:rPr>
          <w:rFonts w:ascii="Times New Roman" w:hAnsi="Times New Roman"/>
          <w:sz w:val="24"/>
          <w:szCs w:val="24"/>
        </w:rPr>
        <w:t>alaşım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F7C08" w:rsidRPr="00237F39">
        <w:rPr>
          <w:rFonts w:ascii="Times New Roman" w:hAnsi="Times New Roman"/>
          <w:sz w:val="24"/>
          <w:szCs w:val="24"/>
        </w:rPr>
        <w:t>ısı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F7C08" w:rsidRPr="00237F39">
        <w:rPr>
          <w:rFonts w:ascii="Times New Roman" w:hAnsi="Times New Roman"/>
          <w:sz w:val="24"/>
          <w:szCs w:val="24"/>
        </w:rPr>
        <w:t>işlemi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F7C08" w:rsidRPr="00237F39">
        <w:rPr>
          <w:rFonts w:ascii="Times New Roman" w:hAnsi="Times New Roman"/>
          <w:sz w:val="24"/>
          <w:szCs w:val="24"/>
        </w:rPr>
        <w:t>ale</w:t>
      </w:r>
      <w:r w:rsidR="00345EDB" w:rsidRPr="00237F39">
        <w:rPr>
          <w:rFonts w:ascii="Times New Roman" w:hAnsi="Times New Roman"/>
          <w:sz w:val="24"/>
          <w:szCs w:val="24"/>
        </w:rPr>
        <w:t>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F7C08" w:rsidRPr="00237F39">
        <w:rPr>
          <w:rFonts w:ascii="Times New Roman" w:hAnsi="Times New Roman"/>
          <w:sz w:val="24"/>
          <w:szCs w:val="24"/>
        </w:rPr>
        <w:t>tasarım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15900" w:rsidRPr="00237F39">
        <w:rPr>
          <w:rFonts w:ascii="Times New Roman" w:hAnsi="Times New Roman"/>
          <w:sz w:val="24"/>
          <w:szCs w:val="24"/>
        </w:rPr>
        <w:t>aza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92C64" w:rsidRPr="00237F39">
        <w:rPr>
          <w:rFonts w:ascii="Times New Roman" w:hAnsi="Times New Roman"/>
          <w:sz w:val="24"/>
          <w:szCs w:val="24"/>
        </w:rPr>
        <w:t>konikl</w:t>
      </w:r>
      <w:r w:rsidR="00A15900" w:rsidRPr="00237F39">
        <w:rPr>
          <w:rFonts w:ascii="Times New Roman" w:hAnsi="Times New Roman"/>
          <w:sz w:val="24"/>
          <w:szCs w:val="24"/>
        </w:rPr>
        <w:t>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15900" w:rsidRPr="00237F39">
        <w:rPr>
          <w:rFonts w:ascii="Times New Roman" w:hAnsi="Times New Roman"/>
          <w:sz w:val="24"/>
          <w:szCs w:val="24"/>
        </w:rPr>
        <w:t>açı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92C64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92C64" w:rsidRPr="00237F39">
        <w:rPr>
          <w:rFonts w:ascii="Times New Roman" w:hAnsi="Times New Roman"/>
          <w:sz w:val="24"/>
          <w:szCs w:val="24"/>
        </w:rPr>
        <w:t>inc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92C64" w:rsidRPr="00237F39">
        <w:rPr>
          <w:rFonts w:ascii="Times New Roman" w:hAnsi="Times New Roman"/>
          <w:sz w:val="24"/>
          <w:szCs w:val="24"/>
        </w:rPr>
        <w:t>tasarım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92C64" w:rsidRPr="00237F39">
        <w:rPr>
          <w:rFonts w:ascii="Times New Roman" w:hAnsi="Times New Roman"/>
          <w:sz w:val="24"/>
          <w:szCs w:val="24"/>
        </w:rPr>
        <w:t>nedeniy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A113C" w:rsidRPr="00237F39">
        <w:rPr>
          <w:rFonts w:ascii="Times New Roman" w:hAnsi="Times New Roman"/>
          <w:sz w:val="24"/>
          <w:szCs w:val="24"/>
        </w:rPr>
        <w:t>minim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A113C" w:rsidRPr="00237F39">
        <w:rPr>
          <w:rFonts w:ascii="Times New Roman" w:hAnsi="Times New Roman"/>
          <w:sz w:val="24"/>
          <w:szCs w:val="24"/>
        </w:rPr>
        <w:t>invaziv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92C64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92C64"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16AA0" w:rsidRPr="00237F39">
        <w:rPr>
          <w:rFonts w:ascii="Times New Roman" w:hAnsi="Times New Roman"/>
          <w:sz w:val="24"/>
          <w:szCs w:val="24"/>
        </w:rPr>
        <w:t>yaptı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92C64" w:rsidRPr="00237F39">
        <w:rPr>
          <w:rFonts w:ascii="Times New Roman" w:hAnsi="Times New Roman"/>
          <w:sz w:val="24"/>
          <w:szCs w:val="24"/>
        </w:rPr>
        <w:t>iddi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92C64" w:rsidRPr="00237F39">
        <w:rPr>
          <w:rFonts w:ascii="Times New Roman" w:hAnsi="Times New Roman"/>
          <w:sz w:val="24"/>
          <w:szCs w:val="24"/>
        </w:rPr>
        <w:t>edilmiş</w:t>
      </w:r>
      <w:r w:rsidR="009A113C" w:rsidRPr="00237F39">
        <w:rPr>
          <w:rFonts w:ascii="Times New Roman" w:hAnsi="Times New Roman"/>
          <w:sz w:val="24"/>
          <w:szCs w:val="24"/>
        </w:rPr>
        <w:t>tir</w:t>
      </w:r>
      <w:r w:rsidR="00BF4EC7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23144" w:rsidRPr="00237F39">
        <w:rPr>
          <w:rFonts w:ascii="Times New Roman" w:hAnsi="Times New Roman"/>
          <w:sz w:val="24"/>
          <w:szCs w:val="24"/>
        </w:rPr>
        <w:t>Tru</w:t>
      </w:r>
      <w:r w:rsidR="00E64FAB" w:rsidRPr="00237F39">
        <w:rPr>
          <w:rFonts w:ascii="Times New Roman" w:hAnsi="Times New Roman"/>
          <w:sz w:val="24"/>
          <w:szCs w:val="24"/>
        </w:rPr>
        <w:t>N</w:t>
      </w:r>
      <w:r w:rsidR="00A23144" w:rsidRPr="00237F39">
        <w:rPr>
          <w:rFonts w:ascii="Times New Roman" w:hAnsi="Times New Roman"/>
          <w:sz w:val="24"/>
          <w:szCs w:val="24"/>
        </w:rPr>
        <w:t>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23144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23144" w:rsidRPr="00237F39">
        <w:rPr>
          <w:rFonts w:ascii="Times New Roman" w:hAnsi="Times New Roman"/>
          <w:sz w:val="24"/>
          <w:szCs w:val="24"/>
        </w:rPr>
        <w:t>sistemi</w:t>
      </w:r>
      <w:r w:rsidR="00C91AD9" w:rsidRPr="00237F39">
        <w:rPr>
          <w:rFonts w:ascii="Times New Roman" w:hAnsi="Times New Roman"/>
          <w:sz w:val="24"/>
          <w:szCs w:val="24"/>
        </w:rPr>
        <w:t>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91AD9"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91AD9" w:rsidRPr="00237F39">
        <w:rPr>
          <w:rFonts w:ascii="Times New Roman" w:hAnsi="Times New Roman"/>
          <w:sz w:val="24"/>
          <w:szCs w:val="24"/>
        </w:rPr>
        <w:t>yüks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91AD9" w:rsidRPr="00237F39">
        <w:rPr>
          <w:rFonts w:ascii="Times New Roman" w:hAnsi="Times New Roman"/>
          <w:sz w:val="24"/>
          <w:szCs w:val="24"/>
        </w:rPr>
        <w:t>konikl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91AD9" w:rsidRPr="00237F39">
        <w:rPr>
          <w:rFonts w:ascii="Times New Roman" w:hAnsi="Times New Roman"/>
          <w:sz w:val="24"/>
          <w:szCs w:val="24"/>
        </w:rPr>
        <w:t>eğe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91AD9"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91AD9" w:rsidRPr="00237F39">
        <w:rPr>
          <w:rFonts w:ascii="Times New Roman" w:hAnsi="Times New Roman"/>
          <w:sz w:val="24"/>
          <w:szCs w:val="24"/>
        </w:rPr>
        <w:t>bölgesindedir.</w:t>
      </w:r>
      <w:r w:rsidR="00E4403D" w:rsidRPr="00237F39">
        <w:rPr>
          <w:rFonts w:ascii="Times New Roman" w:hAnsi="Times New Roman"/>
        </w:rPr>
        <w:t xml:space="preserve"> </w:t>
      </w:r>
      <w:r w:rsidR="00FC603A" w:rsidRPr="00237F39">
        <w:rPr>
          <w:rFonts w:ascii="Times New Roman" w:hAnsi="Times New Roman"/>
          <w:sz w:val="24"/>
          <w:szCs w:val="24"/>
        </w:rPr>
        <w:t>Bunun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C603A" w:rsidRPr="00237F39">
        <w:rPr>
          <w:rFonts w:ascii="Times New Roman" w:hAnsi="Times New Roman"/>
          <w:sz w:val="24"/>
          <w:szCs w:val="24"/>
        </w:rPr>
        <w:t>birlikte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C603A" w:rsidRPr="00237F39">
        <w:rPr>
          <w:rFonts w:ascii="Times New Roman" w:hAnsi="Times New Roman"/>
          <w:sz w:val="24"/>
          <w:szCs w:val="24"/>
        </w:rPr>
        <w:t>ale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C603A" w:rsidRPr="00237F39">
        <w:rPr>
          <w:rFonts w:ascii="Times New Roman" w:hAnsi="Times New Roman"/>
          <w:sz w:val="24"/>
          <w:szCs w:val="24"/>
        </w:rPr>
        <w:t>korona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C603A" w:rsidRPr="00237F39">
        <w:rPr>
          <w:rFonts w:ascii="Times New Roman" w:hAnsi="Times New Roman"/>
          <w:sz w:val="24"/>
          <w:szCs w:val="24"/>
        </w:rPr>
        <w:t>doğr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C603A" w:rsidRPr="00237F39">
        <w:rPr>
          <w:rFonts w:ascii="Times New Roman" w:hAnsi="Times New Roman"/>
          <w:sz w:val="24"/>
          <w:szCs w:val="24"/>
        </w:rPr>
        <w:t>ilerledikçe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C603A" w:rsidRPr="00237F39">
        <w:rPr>
          <w:rFonts w:ascii="Times New Roman" w:hAnsi="Times New Roman"/>
          <w:sz w:val="24"/>
          <w:szCs w:val="24"/>
        </w:rPr>
        <w:t>h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C603A" w:rsidRPr="00237F39">
        <w:rPr>
          <w:rFonts w:ascii="Times New Roman" w:hAnsi="Times New Roman"/>
          <w:sz w:val="24"/>
          <w:szCs w:val="24"/>
        </w:rPr>
        <w:t>alet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C603A" w:rsidRPr="00237F39">
        <w:rPr>
          <w:rFonts w:ascii="Times New Roman" w:hAnsi="Times New Roman"/>
          <w:sz w:val="24"/>
          <w:szCs w:val="24"/>
        </w:rPr>
        <w:t>0,8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C603A" w:rsidRPr="00237F39">
        <w:rPr>
          <w:rFonts w:ascii="Times New Roman" w:hAnsi="Times New Roman"/>
          <w:sz w:val="24"/>
          <w:szCs w:val="24"/>
        </w:rPr>
        <w:t>mm'l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C603A" w:rsidRPr="00237F39">
        <w:rPr>
          <w:rFonts w:ascii="Times New Roman" w:hAnsi="Times New Roman"/>
          <w:sz w:val="24"/>
          <w:szCs w:val="24"/>
        </w:rPr>
        <w:t>maksimu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C603A" w:rsidRPr="00237F39">
        <w:rPr>
          <w:rFonts w:ascii="Times New Roman" w:hAnsi="Times New Roman"/>
          <w:sz w:val="24"/>
          <w:szCs w:val="24"/>
        </w:rPr>
        <w:t>olu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C603A" w:rsidRPr="00237F39">
        <w:rPr>
          <w:rFonts w:ascii="Times New Roman" w:hAnsi="Times New Roman"/>
          <w:sz w:val="24"/>
          <w:szCs w:val="24"/>
        </w:rPr>
        <w:t>çapın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C603A" w:rsidRPr="00237F39">
        <w:rPr>
          <w:rFonts w:ascii="Times New Roman" w:hAnsi="Times New Roman"/>
          <w:sz w:val="24"/>
          <w:szCs w:val="24"/>
        </w:rPr>
        <w:t>koruması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C603A" w:rsidRPr="00237F39">
        <w:rPr>
          <w:rFonts w:ascii="Times New Roman" w:hAnsi="Times New Roman"/>
          <w:sz w:val="24"/>
          <w:szCs w:val="24"/>
        </w:rPr>
        <w:t>i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C603A" w:rsidRPr="00237F39">
        <w:rPr>
          <w:rFonts w:ascii="Times New Roman" w:hAnsi="Times New Roman"/>
          <w:sz w:val="24"/>
          <w:szCs w:val="24"/>
        </w:rPr>
        <w:t>ver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C603A" w:rsidRPr="00237F39">
        <w:rPr>
          <w:rFonts w:ascii="Times New Roman" w:hAnsi="Times New Roman"/>
          <w:sz w:val="24"/>
          <w:szCs w:val="24"/>
        </w:rPr>
        <w:t>aza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C603A" w:rsidRPr="00237F39">
        <w:rPr>
          <w:rFonts w:ascii="Times New Roman" w:hAnsi="Times New Roman"/>
          <w:sz w:val="24"/>
          <w:szCs w:val="24"/>
        </w:rPr>
        <w:t>kon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C603A" w:rsidRPr="00237F39">
        <w:rPr>
          <w:rFonts w:ascii="Times New Roman" w:hAnsi="Times New Roman"/>
          <w:sz w:val="24"/>
          <w:szCs w:val="24"/>
        </w:rPr>
        <w:t>açısı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C603A" w:rsidRPr="00237F39">
        <w:rPr>
          <w:rFonts w:ascii="Times New Roman" w:hAnsi="Times New Roman"/>
          <w:sz w:val="24"/>
          <w:szCs w:val="24"/>
        </w:rPr>
        <w:t>sahipt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C603A"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Van der Vyver&lt;/Author&gt;&lt;Year&gt;2019&lt;/Year&gt;&lt;RecNum&gt;106&lt;/RecNum&gt;&lt;DisplayText&gt;[65]&lt;/DisplayText&gt;&lt;record&gt;&lt;rec-number&gt;106&lt;/rec-number&gt;&lt;foreign-keys&gt;&lt;key app="EN" db-id="00d9ve5eaf9f0lezs2ov50dqvdpe0xr0t2z2" timestamp="1680644183"&gt;106&lt;/key&gt;&lt;/foreign-keys&gt;&lt;ref-type name="Journal Article"&gt;17&lt;/ref-type&gt;&lt;contributors&gt;&lt;authors&gt;&lt;author&gt;Van der Vyver, Peet J&lt;/author&gt;&lt;author&gt;Vorster, Martin&lt;/author&gt;&lt;author&gt;Peters, Ove A&lt;/author&gt;&lt;/authors&gt;&lt;/contributors&gt;&lt;titles&gt;&lt;title&gt;Minimally invasive endodontics using a new single-file rotary system&lt;/title&gt;&lt;secondary-title&gt;Int Dent–African ed&lt;/secondary-title&gt;&lt;/titles&gt;&lt;periodical&gt;&lt;full-title&gt;Int Dent–African ed&lt;/full-title&gt;&lt;/periodical&gt;&lt;pages&gt;6-20&lt;/pages&gt;&lt;volume&gt;9&lt;/volume&gt;&lt;number&gt;4&lt;/number&gt;&lt;dates&gt;&lt;year&gt;2019&lt;/year&gt;&lt;/dates&gt;&lt;urls&gt;&lt;/urls&gt;&lt;/record&gt;&lt;/Cite&gt;&lt;/EndNote&gt;</w:instrText>
      </w:r>
      <w:r w:rsidR="00FC603A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65]</w:t>
      </w:r>
      <w:r w:rsidR="00FC603A" w:rsidRPr="00237F39">
        <w:rPr>
          <w:rFonts w:ascii="Times New Roman" w:hAnsi="Times New Roman"/>
          <w:sz w:val="24"/>
          <w:szCs w:val="24"/>
        </w:rPr>
        <w:fldChar w:fldCharType="end"/>
      </w:r>
      <w:r w:rsidR="00FC603A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A6D76" w:rsidRPr="00237F39">
        <w:rPr>
          <w:rFonts w:ascii="Times New Roman" w:hAnsi="Times New Roman"/>
          <w:sz w:val="24"/>
          <w:szCs w:val="24"/>
        </w:rPr>
        <w:t>TruNatomy’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61B37" w:rsidRPr="00237F39">
        <w:rPr>
          <w:rFonts w:ascii="Times New Roman" w:hAnsi="Times New Roman"/>
          <w:sz w:val="24"/>
          <w:szCs w:val="24"/>
        </w:rPr>
        <w:t>B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61B37" w:rsidRPr="00237F39">
        <w:rPr>
          <w:rFonts w:ascii="Times New Roman" w:hAnsi="Times New Roman"/>
          <w:sz w:val="24"/>
          <w:szCs w:val="24"/>
        </w:rPr>
        <w:t>yüzey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61B37"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61B37" w:rsidRPr="00237F39">
        <w:rPr>
          <w:rFonts w:ascii="Times New Roman" w:hAnsi="Times New Roman"/>
          <w:sz w:val="24"/>
          <w:szCs w:val="24"/>
        </w:rPr>
        <w:t>bölge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A6D76" w:rsidRPr="00237F39">
        <w:rPr>
          <w:rFonts w:ascii="Times New Roman" w:hAnsi="Times New Roman"/>
          <w:sz w:val="24"/>
          <w:szCs w:val="24"/>
        </w:rPr>
        <w:t>di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A6D76" w:rsidRPr="00237F39">
        <w:rPr>
          <w:rFonts w:ascii="Times New Roman" w:hAnsi="Times New Roman"/>
          <w:sz w:val="24"/>
          <w:szCs w:val="24"/>
        </w:rPr>
        <w:t>gruplar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A6D76" w:rsidRPr="00237F39">
        <w:rPr>
          <w:rFonts w:ascii="Times New Roman" w:hAnsi="Times New Roman"/>
          <w:sz w:val="24"/>
          <w:szCs w:val="24"/>
        </w:rPr>
        <w:t>gö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61B37"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61B37" w:rsidRPr="00237F39">
        <w:rPr>
          <w:rFonts w:ascii="Times New Roman" w:hAnsi="Times New Roman"/>
          <w:sz w:val="24"/>
          <w:szCs w:val="24"/>
        </w:rPr>
        <w:t>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A6D76" w:rsidRPr="00237F39">
        <w:rPr>
          <w:rFonts w:ascii="Times New Roman" w:hAnsi="Times New Roman"/>
          <w:sz w:val="24"/>
          <w:szCs w:val="24"/>
        </w:rPr>
        <w:t>mad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A6D76" w:rsidRPr="00237F39">
        <w:rPr>
          <w:rFonts w:ascii="Times New Roman" w:hAnsi="Times New Roman"/>
          <w:sz w:val="24"/>
          <w:szCs w:val="24"/>
        </w:rPr>
        <w:t>uzaklaştırm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F0DBD"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F0DBD" w:rsidRPr="00237F39">
        <w:rPr>
          <w:rFonts w:ascii="Times New Roman" w:hAnsi="Times New Roman"/>
          <w:sz w:val="24"/>
          <w:szCs w:val="24"/>
        </w:rPr>
        <w:t>karakterist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A6D76" w:rsidRPr="00237F39">
        <w:rPr>
          <w:rFonts w:ascii="Times New Roman" w:hAnsi="Times New Roman"/>
          <w:sz w:val="24"/>
          <w:szCs w:val="24"/>
        </w:rPr>
        <w:t>özellik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A6D76"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A6D76" w:rsidRPr="00237F39">
        <w:rPr>
          <w:rFonts w:ascii="Times New Roman" w:hAnsi="Times New Roman"/>
          <w:sz w:val="24"/>
          <w:szCs w:val="24"/>
        </w:rPr>
        <w:t>açıklanabilir.</w:t>
      </w:r>
    </w:p>
    <w:p w14:paraId="021F50A5" w14:textId="6F76DF39" w:rsidR="00F648C6" w:rsidRPr="00237F39" w:rsidRDefault="006E2F2C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bookmarkStart w:id="73" w:name="_Hlk133575933"/>
      <w:r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ölg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üzeyin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bookmarkEnd w:id="73"/>
      <w:r w:rsidR="00096214" w:rsidRPr="00237F39">
        <w:rPr>
          <w:rFonts w:ascii="Times New Roman" w:hAnsi="Times New Roman"/>
          <w:sz w:val="24"/>
          <w:szCs w:val="24"/>
        </w:rPr>
        <w:t>T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M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8097E" w:rsidRPr="00237F39">
        <w:rPr>
          <w:rFonts w:ascii="Times New Roman" w:hAnsi="Times New Roman"/>
          <w:sz w:val="24"/>
          <w:szCs w:val="24"/>
        </w:rPr>
        <w:t>gru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8097E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8097E" w:rsidRPr="00237F39">
        <w:rPr>
          <w:rFonts w:ascii="Times New Roman" w:hAnsi="Times New Roman"/>
          <w:sz w:val="24"/>
          <w:szCs w:val="24"/>
        </w:rPr>
        <w:t>grubu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8097E"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8097E" w:rsidRPr="00237F39">
        <w:rPr>
          <w:rFonts w:ascii="Times New Roman" w:hAnsi="Times New Roman"/>
          <w:sz w:val="24"/>
          <w:szCs w:val="24"/>
        </w:rPr>
        <w:t>faz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8097E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8097E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8097E" w:rsidRPr="00237F39">
        <w:rPr>
          <w:rFonts w:ascii="Times New Roman" w:hAnsi="Times New Roman"/>
          <w:sz w:val="24"/>
          <w:szCs w:val="24"/>
        </w:rPr>
        <w:t>grubu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8097E"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8097E" w:rsidRPr="00237F39">
        <w:rPr>
          <w:rFonts w:ascii="Times New Roman" w:hAnsi="Times New Roman"/>
          <w:sz w:val="24"/>
          <w:szCs w:val="24"/>
        </w:rPr>
        <w:t>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8097E" w:rsidRPr="00237F39">
        <w:rPr>
          <w:rFonts w:ascii="Times New Roman" w:hAnsi="Times New Roman"/>
          <w:sz w:val="24"/>
          <w:szCs w:val="24"/>
        </w:rPr>
        <w:t>mad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8097E" w:rsidRPr="00237F39">
        <w:rPr>
          <w:rFonts w:ascii="Times New Roman" w:hAnsi="Times New Roman"/>
          <w:sz w:val="24"/>
          <w:szCs w:val="24"/>
        </w:rPr>
        <w:t>uza</w:t>
      </w:r>
      <w:r w:rsidR="009B6D59" w:rsidRPr="00237F39">
        <w:rPr>
          <w:rFonts w:ascii="Times New Roman" w:hAnsi="Times New Roman"/>
          <w:sz w:val="24"/>
          <w:szCs w:val="24"/>
        </w:rPr>
        <w:t>klaştırmıştı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C37FC"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C37FC" w:rsidRPr="00237F39">
        <w:rPr>
          <w:rFonts w:ascii="Times New Roman" w:hAnsi="Times New Roman"/>
          <w:sz w:val="24"/>
          <w:szCs w:val="24"/>
        </w:rPr>
        <w:t>bulgu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C37FC" w:rsidRPr="00237F39">
        <w:rPr>
          <w:rFonts w:ascii="Times New Roman" w:hAnsi="Times New Roman"/>
          <w:sz w:val="24"/>
          <w:szCs w:val="24"/>
        </w:rPr>
        <w:t>a</w:t>
      </w:r>
      <w:r w:rsidR="009B6D59" w:rsidRPr="00237F39">
        <w:rPr>
          <w:rFonts w:ascii="Times New Roman" w:hAnsi="Times New Roman"/>
          <w:sz w:val="24"/>
          <w:szCs w:val="24"/>
        </w:rPr>
        <w:t>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B6D59" w:rsidRPr="00237F39">
        <w:rPr>
          <w:rFonts w:ascii="Times New Roman" w:hAnsi="Times New Roman"/>
          <w:sz w:val="24"/>
          <w:szCs w:val="24"/>
        </w:rPr>
        <w:t>çap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B6D59" w:rsidRPr="00237F39">
        <w:rPr>
          <w:rFonts w:ascii="Times New Roman" w:hAnsi="Times New Roman"/>
          <w:sz w:val="24"/>
          <w:szCs w:val="24"/>
        </w:rPr>
        <w:t>h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B6D59" w:rsidRPr="00237F39">
        <w:rPr>
          <w:rFonts w:ascii="Times New Roman" w:hAnsi="Times New Roman"/>
          <w:sz w:val="24"/>
          <w:szCs w:val="24"/>
        </w:rPr>
        <w:t>i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B6D59" w:rsidRPr="00237F39">
        <w:rPr>
          <w:rFonts w:ascii="Times New Roman" w:hAnsi="Times New Roman"/>
          <w:sz w:val="24"/>
          <w:szCs w:val="24"/>
        </w:rPr>
        <w:t>eğe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B6D59"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B6D59" w:rsidRPr="00237F39">
        <w:rPr>
          <w:rFonts w:ascii="Times New Roman" w:hAnsi="Times New Roman"/>
          <w:sz w:val="24"/>
          <w:szCs w:val="24"/>
        </w:rPr>
        <w:t>büyü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B6D59" w:rsidRPr="00237F39">
        <w:rPr>
          <w:rFonts w:ascii="Times New Roman" w:hAnsi="Times New Roman"/>
          <w:sz w:val="24"/>
          <w:szCs w:val="24"/>
        </w:rPr>
        <w:t>olması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B6D59" w:rsidRPr="00237F39">
        <w:rPr>
          <w:rFonts w:ascii="Times New Roman" w:hAnsi="Times New Roman"/>
          <w:sz w:val="24"/>
          <w:szCs w:val="24"/>
        </w:rPr>
        <w:t>rağm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3CE1" w:rsidRPr="00237F39">
        <w:rPr>
          <w:rFonts w:ascii="Times New Roman" w:hAnsi="Times New Roman"/>
          <w:sz w:val="24"/>
          <w:szCs w:val="24"/>
        </w:rPr>
        <w:t>konikl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3CE1" w:rsidRPr="00237F39">
        <w:rPr>
          <w:rFonts w:ascii="Times New Roman" w:hAnsi="Times New Roman"/>
          <w:sz w:val="24"/>
          <w:szCs w:val="24"/>
        </w:rPr>
        <w:t>açıs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3CE1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3CE1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3CE1" w:rsidRPr="00237F39">
        <w:rPr>
          <w:rFonts w:ascii="Times New Roman" w:hAnsi="Times New Roman"/>
          <w:sz w:val="24"/>
          <w:szCs w:val="24"/>
        </w:rPr>
        <w:t>eğesin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3CE1"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3CE1" w:rsidRPr="00237F39">
        <w:rPr>
          <w:rFonts w:ascii="Times New Roman" w:hAnsi="Times New Roman"/>
          <w:sz w:val="24"/>
          <w:szCs w:val="24"/>
        </w:rPr>
        <w:t>küçü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3CE1" w:rsidRPr="00237F39">
        <w:rPr>
          <w:rFonts w:ascii="Times New Roman" w:hAnsi="Times New Roman"/>
          <w:sz w:val="24"/>
          <w:szCs w:val="24"/>
        </w:rPr>
        <w:t>olması</w:t>
      </w:r>
      <w:r w:rsidR="00855B30" w:rsidRPr="00237F39">
        <w:rPr>
          <w:rFonts w:ascii="Times New Roman" w:hAnsi="Times New Roman"/>
          <w:sz w:val="24"/>
          <w:szCs w:val="24"/>
        </w:rPr>
        <w:t>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5B30" w:rsidRPr="00237F39">
        <w:rPr>
          <w:rFonts w:ascii="Times New Roman" w:hAnsi="Times New Roman"/>
          <w:sz w:val="24"/>
          <w:szCs w:val="24"/>
        </w:rPr>
        <w:t>bağlanabil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55C72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55C72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5B30" w:rsidRPr="00237F39">
        <w:rPr>
          <w:rFonts w:ascii="Times New Roman" w:hAnsi="Times New Roman"/>
          <w:sz w:val="24"/>
          <w:szCs w:val="24"/>
        </w:rPr>
        <w:t>gru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5B30"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5B30" w:rsidRPr="00237F39">
        <w:rPr>
          <w:rFonts w:ascii="Times New Roman" w:hAnsi="Times New Roman"/>
          <w:sz w:val="24"/>
          <w:szCs w:val="24"/>
        </w:rPr>
        <w:t>bölge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5B30" w:rsidRPr="00237F39">
        <w:rPr>
          <w:rFonts w:ascii="Times New Roman" w:hAnsi="Times New Roman"/>
          <w:sz w:val="24"/>
          <w:szCs w:val="24"/>
        </w:rPr>
        <w:t>B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5B30" w:rsidRPr="00237F39">
        <w:rPr>
          <w:rFonts w:ascii="Times New Roman" w:hAnsi="Times New Roman"/>
          <w:sz w:val="24"/>
          <w:szCs w:val="24"/>
        </w:rPr>
        <w:t>yüzeyin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5B30" w:rsidRPr="00237F39">
        <w:rPr>
          <w:rFonts w:ascii="Times New Roman" w:hAnsi="Times New Roman"/>
          <w:sz w:val="24"/>
          <w:szCs w:val="24"/>
        </w:rPr>
        <w:t>h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5B30" w:rsidRPr="00237F39">
        <w:rPr>
          <w:rFonts w:ascii="Times New Roman" w:hAnsi="Times New Roman"/>
          <w:sz w:val="24"/>
          <w:szCs w:val="24"/>
        </w:rPr>
        <w:t>i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5B30" w:rsidRPr="00237F39">
        <w:rPr>
          <w:rFonts w:ascii="Times New Roman" w:hAnsi="Times New Roman"/>
          <w:sz w:val="24"/>
          <w:szCs w:val="24"/>
        </w:rPr>
        <w:t>grupt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81A50"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81A50" w:rsidRPr="00237F39">
        <w:rPr>
          <w:rFonts w:ascii="Times New Roman" w:hAnsi="Times New Roman"/>
          <w:sz w:val="24"/>
          <w:szCs w:val="24"/>
        </w:rPr>
        <w:t>faz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81A50" w:rsidRPr="00237F39">
        <w:rPr>
          <w:rFonts w:ascii="Times New Roman" w:hAnsi="Times New Roman"/>
          <w:sz w:val="24"/>
          <w:szCs w:val="24"/>
        </w:rPr>
        <w:t>mad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81A50" w:rsidRPr="00237F39">
        <w:rPr>
          <w:rFonts w:ascii="Times New Roman" w:hAnsi="Times New Roman"/>
          <w:sz w:val="24"/>
          <w:szCs w:val="24"/>
        </w:rPr>
        <w:t>uzaklaştırmıştı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557EE"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557EE" w:rsidRPr="00237F39">
        <w:rPr>
          <w:rFonts w:ascii="Times New Roman" w:hAnsi="Times New Roman"/>
          <w:sz w:val="24"/>
          <w:szCs w:val="24"/>
        </w:rPr>
        <w:t>duru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557EE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557EE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557EE" w:rsidRPr="00237F39">
        <w:rPr>
          <w:rFonts w:ascii="Times New Roman" w:hAnsi="Times New Roman"/>
          <w:sz w:val="24"/>
          <w:szCs w:val="24"/>
        </w:rPr>
        <w:t>eğes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E78A8"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E78A8" w:rsidRPr="00237F39">
        <w:rPr>
          <w:rFonts w:ascii="Times New Roman" w:hAnsi="Times New Roman"/>
          <w:sz w:val="24"/>
          <w:szCs w:val="24"/>
        </w:rPr>
        <w:t>yüks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557EE" w:rsidRPr="00237F39">
        <w:rPr>
          <w:rFonts w:ascii="Times New Roman" w:hAnsi="Times New Roman"/>
          <w:sz w:val="24"/>
          <w:szCs w:val="24"/>
        </w:rPr>
        <w:t>konikliğ</w:t>
      </w:r>
      <w:r w:rsidR="004E78A8" w:rsidRPr="00237F39">
        <w:rPr>
          <w:rFonts w:ascii="Times New Roman" w:hAnsi="Times New Roman"/>
          <w:sz w:val="24"/>
          <w:szCs w:val="24"/>
        </w:rPr>
        <w:t>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E78A8" w:rsidRPr="00237F39">
        <w:rPr>
          <w:rFonts w:ascii="Times New Roman" w:hAnsi="Times New Roman"/>
          <w:sz w:val="24"/>
          <w:szCs w:val="24"/>
        </w:rPr>
        <w:t>sahip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E78A8" w:rsidRPr="00237F39">
        <w:rPr>
          <w:rFonts w:ascii="Times New Roman" w:hAnsi="Times New Roman"/>
          <w:sz w:val="24"/>
          <w:szCs w:val="24"/>
        </w:rPr>
        <w:t>olduğ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E78A8"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E78A8"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E78A8" w:rsidRPr="00237F39">
        <w:rPr>
          <w:rFonts w:ascii="Times New Roman" w:hAnsi="Times New Roman"/>
          <w:sz w:val="24"/>
          <w:szCs w:val="24"/>
        </w:rPr>
        <w:t>faz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E78A8" w:rsidRPr="00237F39">
        <w:rPr>
          <w:rFonts w:ascii="Times New Roman" w:hAnsi="Times New Roman"/>
          <w:sz w:val="24"/>
          <w:szCs w:val="24"/>
        </w:rPr>
        <w:t>mad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E78A8" w:rsidRPr="00237F39">
        <w:rPr>
          <w:rFonts w:ascii="Times New Roman" w:hAnsi="Times New Roman"/>
          <w:sz w:val="24"/>
          <w:szCs w:val="24"/>
        </w:rPr>
        <w:t>uzaklaştırması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E78A8" w:rsidRPr="00237F39">
        <w:rPr>
          <w:rFonts w:ascii="Times New Roman" w:hAnsi="Times New Roman"/>
          <w:sz w:val="24"/>
          <w:szCs w:val="24"/>
        </w:rPr>
        <w:t>bağlanabil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6137D"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Saleh&lt;/Author&gt;&lt;Year&gt;2015&lt;/Year&gt;&lt;RecNum&gt;131&lt;/RecNum&gt;&lt;DisplayText&gt;[108]&lt;/DisplayText&gt;&lt;record&gt;&lt;rec-number&gt;131&lt;/rec-number&gt;&lt;foreign-keys&gt;&lt;key app="EN" db-id="00d9ve5eaf9f0lezs2ov50dqvdpe0xr0t2z2" timestamp="1681039978"&gt;131&lt;/key&gt;&lt;/foreign-keys&gt;&lt;ref-type name="Journal Article"&gt;17&lt;/ref-type&gt;&lt;contributors&gt;&lt;authors&gt;&lt;author&gt;Saleh, Abdulrahman Mohammed&lt;/author&gt;&lt;author&gt;Gilani, Pouyan Vakili&lt;/author&gt;&lt;author&gt;Tavanafar, Saeid&lt;/author&gt;&lt;author&gt;Schäfer, Edgar&lt;/author&gt;&lt;/authors&gt;&lt;/contributors&gt;&lt;titles&gt;&lt;title&gt;Shaping ability of 4 different single-file systems in simulated S-shaped canals&lt;/title&gt;&lt;secondary-title&gt;Journal of endodontics&lt;/secondary-title&gt;&lt;/titles&gt;&lt;periodical&gt;&lt;full-title&gt;Journal of Endodontics&lt;/full-title&gt;&lt;/periodical&gt;&lt;pages&gt;548-552&lt;/pages&gt;&lt;volume&gt;41&lt;/volume&gt;&lt;number&gt;4&lt;/number&gt;&lt;dates&gt;&lt;year&gt;2015&lt;/year&gt;&lt;/dates&gt;&lt;isbn&gt;0099-2399&lt;/isbn&gt;&lt;urls&gt;&lt;/urls&gt;&lt;/record&gt;&lt;/Cite&gt;&lt;/EndNote&gt;</w:instrText>
      </w:r>
      <w:r w:rsidR="0066137D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108]</w:t>
      </w:r>
      <w:r w:rsidR="0066137D" w:rsidRPr="00237F39">
        <w:rPr>
          <w:rFonts w:ascii="Times New Roman" w:hAnsi="Times New Roman"/>
          <w:sz w:val="24"/>
          <w:szCs w:val="24"/>
        </w:rPr>
        <w:fldChar w:fldCharType="end"/>
      </w:r>
      <w:r w:rsidR="004E78A8" w:rsidRPr="00237F39">
        <w:rPr>
          <w:rFonts w:ascii="Times New Roman" w:hAnsi="Times New Roman"/>
          <w:sz w:val="24"/>
          <w:szCs w:val="24"/>
        </w:rPr>
        <w:t>.</w:t>
      </w:r>
    </w:p>
    <w:p w14:paraId="334B4B0F" w14:textId="0C3F6B87" w:rsidR="006D468E" w:rsidRPr="00237F39" w:rsidRDefault="0009673F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Çalışmamız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enz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</w:t>
      </w:r>
      <w:r w:rsidR="00F648C6" w:rsidRPr="00237F39">
        <w:rPr>
          <w:rFonts w:ascii="Times New Roman" w:hAnsi="Times New Roman"/>
          <w:sz w:val="24"/>
          <w:szCs w:val="24"/>
        </w:rPr>
        <w:t>ark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648C6" w:rsidRPr="00237F39">
        <w:rPr>
          <w:rFonts w:ascii="Times New Roman" w:hAnsi="Times New Roman"/>
          <w:sz w:val="24"/>
          <w:szCs w:val="24"/>
        </w:rPr>
        <w:t>konikl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648C6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648C6" w:rsidRPr="00237F39">
        <w:rPr>
          <w:rFonts w:ascii="Times New Roman" w:hAnsi="Times New Roman"/>
          <w:sz w:val="24"/>
          <w:szCs w:val="24"/>
        </w:rPr>
        <w:t>hareke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648C6" w:rsidRPr="00237F39">
        <w:rPr>
          <w:rFonts w:ascii="Times New Roman" w:hAnsi="Times New Roman"/>
          <w:sz w:val="24"/>
          <w:szCs w:val="24"/>
        </w:rPr>
        <w:t>özellikler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648C6" w:rsidRPr="00237F39">
        <w:rPr>
          <w:rFonts w:ascii="Times New Roman" w:hAnsi="Times New Roman"/>
          <w:sz w:val="24"/>
          <w:szCs w:val="24"/>
        </w:rPr>
        <w:t>sahip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ullanıldı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72F82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72F82" w:rsidRPr="00237F39">
        <w:rPr>
          <w:rFonts w:ascii="Times New Roman" w:hAnsi="Times New Roman"/>
          <w:sz w:val="24"/>
          <w:szCs w:val="24"/>
        </w:rPr>
        <w:t>çalışmada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648C6" w:rsidRPr="00237F39">
        <w:rPr>
          <w:rFonts w:ascii="Times New Roman" w:hAnsi="Times New Roman"/>
          <w:sz w:val="24"/>
          <w:szCs w:val="24"/>
        </w:rPr>
        <w:t>2Shap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648C6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648C6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648C6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648C6" w:rsidRPr="00237F39">
        <w:rPr>
          <w:rFonts w:ascii="Times New Roman" w:hAnsi="Times New Roman"/>
          <w:sz w:val="24"/>
          <w:szCs w:val="24"/>
        </w:rPr>
        <w:t>eğe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648C6"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648C6" w:rsidRPr="00237F39">
        <w:rPr>
          <w:rFonts w:ascii="Times New Roman" w:hAnsi="Times New Roman"/>
          <w:sz w:val="24"/>
          <w:szCs w:val="24"/>
        </w:rPr>
        <w:t>etkinliğ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648C6" w:rsidRPr="00237F39">
        <w:rPr>
          <w:rFonts w:ascii="Times New Roman" w:hAnsi="Times New Roman"/>
          <w:sz w:val="24"/>
          <w:szCs w:val="24"/>
        </w:rPr>
        <w:t>karşılaştırılmıştı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648C6" w:rsidRPr="00237F39">
        <w:rPr>
          <w:rFonts w:ascii="Times New Roman" w:hAnsi="Times New Roman"/>
          <w:sz w:val="24"/>
          <w:szCs w:val="24"/>
        </w:rPr>
        <w:t>İ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648C6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648C6" w:rsidRPr="00237F39">
        <w:rPr>
          <w:rFonts w:ascii="Times New Roman" w:hAnsi="Times New Roman"/>
          <w:sz w:val="24"/>
          <w:szCs w:val="24"/>
        </w:rPr>
        <w:t>sistem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648C6" w:rsidRPr="00237F39">
        <w:rPr>
          <w:rFonts w:ascii="Times New Roman" w:hAnsi="Times New Roman"/>
          <w:sz w:val="24"/>
          <w:szCs w:val="24"/>
        </w:rPr>
        <w:t>apika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01079" w:rsidRPr="00237F39">
        <w:rPr>
          <w:rFonts w:ascii="Times New Roman" w:hAnsi="Times New Roman"/>
          <w:sz w:val="24"/>
          <w:szCs w:val="24"/>
        </w:rPr>
        <w:t>uzaklaştırdığ</w:t>
      </w:r>
      <w:r w:rsidR="00F648C6" w:rsidRPr="00237F39">
        <w:rPr>
          <w:rFonts w:ascii="Times New Roman" w:hAnsi="Times New Roman"/>
          <w:sz w:val="24"/>
          <w:szCs w:val="24"/>
        </w:rPr>
        <w:t>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648C6" w:rsidRPr="00237F39">
        <w:rPr>
          <w:rFonts w:ascii="Times New Roman" w:hAnsi="Times New Roman"/>
          <w:sz w:val="24"/>
          <w:szCs w:val="24"/>
        </w:rPr>
        <w:t>mad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648C6" w:rsidRPr="00237F39">
        <w:rPr>
          <w:rFonts w:ascii="Times New Roman" w:hAnsi="Times New Roman"/>
          <w:sz w:val="24"/>
          <w:szCs w:val="24"/>
        </w:rPr>
        <w:t>mikt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648C6"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912D4" w:rsidRPr="00237F39">
        <w:rPr>
          <w:rFonts w:ascii="Times New Roman" w:hAnsi="Times New Roman"/>
          <w:sz w:val="24"/>
          <w:szCs w:val="24"/>
        </w:rPr>
        <w:t xml:space="preserve">istatistiksel </w:t>
      </w:r>
      <w:r w:rsidR="00F648C6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72F82"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648C6" w:rsidRPr="00237F39">
        <w:rPr>
          <w:rFonts w:ascii="Times New Roman" w:hAnsi="Times New Roman"/>
          <w:sz w:val="24"/>
          <w:szCs w:val="24"/>
        </w:rPr>
        <w:t>far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648C6" w:rsidRPr="00237F39">
        <w:rPr>
          <w:rFonts w:ascii="Times New Roman" w:hAnsi="Times New Roman"/>
          <w:sz w:val="24"/>
          <w:szCs w:val="24"/>
        </w:rPr>
        <w:t>bulunmamıştı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648C6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TaW5naDwvQXV0aG9yPjxZZWFyPjIwMTk8L1llYXI+PFJl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</w:instrText>
      </w:r>
      <w:r w:rsidR="006577EF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TaW5naDwvQXV0aG9yPjxZZWFyPjIwMTk8L1llYXI+PFJl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6577EF" w:rsidRPr="00237F39">
        <w:rPr>
          <w:rFonts w:ascii="Times New Roman" w:hAnsi="Times New Roman"/>
          <w:sz w:val="24"/>
          <w:szCs w:val="24"/>
        </w:rPr>
      </w:r>
      <w:r w:rsidR="006577EF" w:rsidRPr="00237F39">
        <w:rPr>
          <w:rFonts w:ascii="Times New Roman" w:hAnsi="Times New Roman"/>
          <w:sz w:val="24"/>
          <w:szCs w:val="24"/>
        </w:rPr>
        <w:fldChar w:fldCharType="end"/>
      </w:r>
      <w:r w:rsidR="00F648C6" w:rsidRPr="00237F39">
        <w:rPr>
          <w:rFonts w:ascii="Times New Roman" w:hAnsi="Times New Roman"/>
          <w:sz w:val="24"/>
          <w:szCs w:val="24"/>
        </w:rPr>
      </w:r>
      <w:r w:rsidR="00F648C6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109]</w:t>
      </w:r>
      <w:r w:rsidR="00F648C6" w:rsidRPr="00237F39">
        <w:rPr>
          <w:rFonts w:ascii="Times New Roman" w:hAnsi="Times New Roman"/>
          <w:sz w:val="24"/>
          <w:szCs w:val="24"/>
        </w:rPr>
        <w:fldChar w:fldCharType="end"/>
      </w:r>
      <w:r w:rsidR="00F648C6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21E24"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21E24" w:rsidRPr="00237F39">
        <w:rPr>
          <w:rFonts w:ascii="Times New Roman" w:hAnsi="Times New Roman"/>
          <w:sz w:val="24"/>
          <w:szCs w:val="24"/>
        </w:rPr>
        <w:t>bulgu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21E24" w:rsidRPr="00237F39">
        <w:rPr>
          <w:rFonts w:ascii="Times New Roman" w:hAnsi="Times New Roman"/>
          <w:sz w:val="24"/>
          <w:szCs w:val="24"/>
        </w:rPr>
        <w:t>te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A70AE" w:rsidRPr="00237F39">
        <w:rPr>
          <w:rFonts w:ascii="Times New Roman" w:hAnsi="Times New Roman"/>
          <w:sz w:val="24"/>
          <w:szCs w:val="24"/>
        </w:rPr>
        <w:t>çalışma</w:t>
      </w:r>
      <w:r w:rsidR="00E21E24" w:rsidRPr="00237F39">
        <w:rPr>
          <w:rFonts w:ascii="Times New Roman" w:hAnsi="Times New Roman"/>
          <w:sz w:val="24"/>
          <w:szCs w:val="24"/>
        </w:rPr>
        <w:t>mız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21E24"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21E24" w:rsidRPr="00237F39">
        <w:rPr>
          <w:rFonts w:ascii="Times New Roman" w:hAnsi="Times New Roman"/>
          <w:sz w:val="24"/>
          <w:szCs w:val="24"/>
        </w:rPr>
        <w:t>edil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A70AE" w:rsidRPr="00237F39">
        <w:rPr>
          <w:rFonts w:ascii="Times New Roman" w:hAnsi="Times New Roman"/>
          <w:sz w:val="24"/>
          <w:szCs w:val="24"/>
        </w:rPr>
        <w:t>bulgular</w:t>
      </w:r>
      <w:r w:rsidR="00E21E24" w:rsidRPr="00237F39">
        <w:rPr>
          <w:rFonts w:ascii="Times New Roman" w:hAnsi="Times New Roman"/>
          <w:sz w:val="24"/>
          <w:szCs w:val="24"/>
        </w:rPr>
        <w:t>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21E24" w:rsidRPr="00237F39">
        <w:rPr>
          <w:rFonts w:ascii="Times New Roman" w:hAnsi="Times New Roman"/>
          <w:sz w:val="24"/>
          <w:szCs w:val="24"/>
        </w:rPr>
        <w:t>benzerl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21E24" w:rsidRPr="00237F39">
        <w:rPr>
          <w:rFonts w:ascii="Times New Roman" w:hAnsi="Times New Roman"/>
          <w:sz w:val="24"/>
          <w:szCs w:val="24"/>
        </w:rPr>
        <w:t>göstermektedir.</w:t>
      </w:r>
    </w:p>
    <w:p w14:paraId="2EF4BB1C" w14:textId="2C17E818" w:rsidR="00780E58" w:rsidRPr="00237F39" w:rsidRDefault="0079052D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lastRenderedPageBreak/>
        <w:t>Ort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ölge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65FB2" w:rsidRPr="00237F39">
        <w:rPr>
          <w:rFonts w:ascii="Times New Roman" w:hAnsi="Times New Roman"/>
          <w:sz w:val="24"/>
          <w:szCs w:val="24"/>
        </w:rPr>
        <w:t>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75093" w:rsidRPr="00237F39">
        <w:rPr>
          <w:rFonts w:ascii="Times New Roman" w:hAnsi="Times New Roman"/>
          <w:sz w:val="24"/>
          <w:szCs w:val="24"/>
        </w:rPr>
        <w:t>yüzeyin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70398" w:rsidRPr="00237F39">
        <w:rPr>
          <w:rFonts w:ascii="Times New Roman" w:hAnsi="Times New Roman"/>
          <w:sz w:val="24"/>
          <w:szCs w:val="24"/>
        </w:rPr>
        <w:t>uzaklaştır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70398" w:rsidRPr="00237F39">
        <w:rPr>
          <w:rFonts w:ascii="Times New Roman" w:hAnsi="Times New Roman"/>
          <w:sz w:val="24"/>
          <w:szCs w:val="24"/>
        </w:rPr>
        <w:t>mad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70398" w:rsidRPr="00237F39">
        <w:rPr>
          <w:rFonts w:ascii="Times New Roman" w:hAnsi="Times New Roman"/>
          <w:sz w:val="24"/>
          <w:szCs w:val="24"/>
        </w:rPr>
        <w:t>mikt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70398" w:rsidRPr="00237F39">
        <w:rPr>
          <w:rFonts w:ascii="Times New Roman" w:hAnsi="Times New Roman"/>
          <w:sz w:val="24"/>
          <w:szCs w:val="24"/>
        </w:rPr>
        <w:t>karşılaştırıldığ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F5F05" w:rsidRPr="00237F39">
        <w:rPr>
          <w:rFonts w:ascii="Times New Roman" w:hAnsi="Times New Roman"/>
          <w:sz w:val="24"/>
          <w:szCs w:val="24"/>
        </w:rPr>
        <w:t>tü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F5F05" w:rsidRPr="00237F39">
        <w:rPr>
          <w:rFonts w:ascii="Times New Roman" w:hAnsi="Times New Roman"/>
          <w:sz w:val="24"/>
          <w:szCs w:val="24"/>
        </w:rPr>
        <w:t>grup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F5F05"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E7F17" w:rsidRPr="00237F39">
        <w:rPr>
          <w:rFonts w:ascii="Times New Roman" w:hAnsi="Times New Roman"/>
          <w:sz w:val="24"/>
          <w:szCs w:val="24"/>
        </w:rPr>
        <w:t xml:space="preserve">istatistiksel </w:t>
      </w:r>
      <w:r w:rsidR="000F5F05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F5F05"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F5F05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F5F05" w:rsidRPr="00237F39">
        <w:rPr>
          <w:rFonts w:ascii="Times New Roman" w:hAnsi="Times New Roman"/>
          <w:sz w:val="24"/>
          <w:szCs w:val="24"/>
        </w:rPr>
        <w:t>far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F5F05" w:rsidRPr="00237F39">
        <w:rPr>
          <w:rFonts w:ascii="Times New Roman" w:hAnsi="Times New Roman"/>
          <w:sz w:val="24"/>
          <w:szCs w:val="24"/>
        </w:rPr>
        <w:t>bulun</w:t>
      </w:r>
      <w:r w:rsidR="0054528E" w:rsidRPr="00237F39">
        <w:rPr>
          <w:rFonts w:ascii="Times New Roman" w:hAnsi="Times New Roman"/>
          <w:sz w:val="24"/>
          <w:szCs w:val="24"/>
        </w:rPr>
        <w:t>urk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4528E" w:rsidRPr="00237F39">
        <w:rPr>
          <w:rFonts w:ascii="Times New Roman" w:hAnsi="Times New Roman"/>
          <w:sz w:val="24"/>
          <w:szCs w:val="24"/>
        </w:rPr>
        <w:t>B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4528E" w:rsidRPr="00237F39">
        <w:rPr>
          <w:rFonts w:ascii="Times New Roman" w:hAnsi="Times New Roman"/>
          <w:sz w:val="24"/>
          <w:szCs w:val="24"/>
        </w:rPr>
        <w:t>yüzeyin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4528E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4528E" w:rsidRPr="00237F39">
        <w:rPr>
          <w:rFonts w:ascii="Times New Roman" w:hAnsi="Times New Roman"/>
          <w:sz w:val="24"/>
          <w:szCs w:val="24"/>
        </w:rPr>
        <w:t>topla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10BC1">
        <w:rPr>
          <w:rFonts w:ascii="Times New Roman" w:hAnsi="Times New Roman"/>
          <w:sz w:val="24"/>
          <w:szCs w:val="24"/>
        </w:rPr>
        <w:t xml:space="preserve">yüzeyden </w:t>
      </w:r>
      <w:r w:rsidR="0054528E" w:rsidRPr="00237F39">
        <w:rPr>
          <w:rFonts w:ascii="Times New Roman" w:hAnsi="Times New Roman"/>
          <w:sz w:val="24"/>
          <w:szCs w:val="24"/>
        </w:rPr>
        <w:t>(A+B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4528E" w:rsidRPr="00237F39">
        <w:rPr>
          <w:rFonts w:ascii="Times New Roman" w:hAnsi="Times New Roman"/>
          <w:sz w:val="24"/>
          <w:szCs w:val="24"/>
        </w:rPr>
        <w:t>uzaklaştır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4528E" w:rsidRPr="00237F39">
        <w:rPr>
          <w:rFonts w:ascii="Times New Roman" w:hAnsi="Times New Roman"/>
          <w:sz w:val="24"/>
          <w:szCs w:val="24"/>
        </w:rPr>
        <w:t>mad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207AB" w:rsidRPr="00237F39">
        <w:rPr>
          <w:rFonts w:ascii="Times New Roman" w:hAnsi="Times New Roman"/>
          <w:sz w:val="24"/>
          <w:szCs w:val="24"/>
        </w:rPr>
        <w:t>miktar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7270F"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7270F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64694"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64694" w:rsidRPr="00237F39">
        <w:rPr>
          <w:rFonts w:ascii="Times New Roman" w:hAnsi="Times New Roman"/>
          <w:sz w:val="24"/>
          <w:szCs w:val="24"/>
        </w:rPr>
        <w:t>şeki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207AB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207AB" w:rsidRPr="00237F39">
        <w:rPr>
          <w:rFonts w:ascii="Times New Roman" w:hAnsi="Times New Roman"/>
          <w:sz w:val="24"/>
          <w:szCs w:val="24"/>
        </w:rPr>
        <w:t>grubu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207AB" w:rsidRPr="00237F39">
        <w:rPr>
          <w:rFonts w:ascii="Times New Roman" w:hAnsi="Times New Roman"/>
          <w:sz w:val="24"/>
          <w:szCs w:val="24"/>
        </w:rPr>
        <w:t>di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207AB" w:rsidRPr="00237F39">
        <w:rPr>
          <w:rFonts w:ascii="Times New Roman" w:hAnsi="Times New Roman"/>
          <w:sz w:val="24"/>
          <w:szCs w:val="24"/>
        </w:rPr>
        <w:t>gruplar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207AB" w:rsidRPr="00237F39">
        <w:rPr>
          <w:rFonts w:ascii="Times New Roman" w:hAnsi="Times New Roman"/>
          <w:sz w:val="24"/>
          <w:szCs w:val="24"/>
        </w:rPr>
        <w:t>gö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70398"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3271A" w:rsidRPr="00237F39">
        <w:rPr>
          <w:rFonts w:ascii="Times New Roman" w:hAnsi="Times New Roman"/>
          <w:sz w:val="24"/>
          <w:szCs w:val="24"/>
        </w:rPr>
        <w:t>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64694" w:rsidRPr="00237F39">
        <w:rPr>
          <w:rFonts w:ascii="Times New Roman" w:hAnsi="Times New Roman"/>
          <w:sz w:val="24"/>
          <w:szCs w:val="24"/>
        </w:rPr>
        <w:t>olduğ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64694" w:rsidRPr="00237F39">
        <w:rPr>
          <w:rFonts w:ascii="Times New Roman" w:hAnsi="Times New Roman"/>
          <w:sz w:val="24"/>
          <w:szCs w:val="24"/>
        </w:rPr>
        <w:t>bulunmuştur.</w:t>
      </w:r>
    </w:p>
    <w:p w14:paraId="6DC6A56A" w14:textId="51AC02AA" w:rsidR="00AE5A7B" w:rsidRPr="00237F39" w:rsidRDefault="00AE5A7B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ProTap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istem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tkinliğ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alışma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rşılaştırılmıştı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istem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e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e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oro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i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ölgeler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ı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üzey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ıyas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üzey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z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iktar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ad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uzaklaştırmıştı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dodont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üzleş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iliminded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eden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ü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oyunc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nt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uzaklaştırılmasın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ontro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tm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zordu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Shi&lt;/Author&gt;&lt;Year&gt;2022&lt;/Year&gt;&lt;RecNum&gt;142&lt;/RecNum&gt;&lt;DisplayText&gt;[110]&lt;/DisplayText&gt;&lt;record&gt;&lt;rec-number&gt;142&lt;/rec-number&gt;&lt;foreign-keys&gt;&lt;key app="EN" db-id="00d9ve5eaf9f0lezs2ov50dqvdpe0xr0t2z2" timestamp="1681155784"&gt;142&lt;/key&gt;&lt;/foreign-keys&gt;&lt;ref-type name="Journal Article"&gt;17&lt;/ref-type&gt;&lt;contributors&gt;&lt;authors&gt;&lt;author&gt;Shi, L.&lt;/author&gt;&lt;author&gt;Zhou, J.&lt;/author&gt;&lt;author&gt;Wan, J.&lt;/author&gt;&lt;author&gt;Yang, Y.&lt;/author&gt;&lt;/authors&gt;&lt;/contributors&gt;&lt;auth-address&gt;Department of Endodontics, The First Affiliated Hospital of Zhengzhou University, Zhengzhou, People&amp;apos;s Republic of China.&lt;/auth-address&gt;&lt;titles&gt;&lt;title&gt;Shaping ability of ProTaper Gold and WaveOne Gold nickel-titanium rotary instruments in simulated S-shaped root canals&lt;/title&gt;&lt;secondary-title&gt;J Dent Sci&lt;/secondary-title&gt;&lt;/titles&gt;&lt;periodical&gt;&lt;full-title&gt;J Dent Sci&lt;/full-title&gt;&lt;/periodical&gt;&lt;pages&gt;430-437&lt;/pages&gt;&lt;volume&gt;17&lt;/volume&gt;&lt;number&gt;1&lt;/number&gt;&lt;edition&gt;2022/01/15&lt;/edition&gt;&lt;keywords&gt;&lt;keyword&gt;Endodontic mechanical file system&lt;/keyword&gt;&lt;keyword&gt;Gold-wire&lt;/keyword&gt;&lt;keyword&gt;Root canal preparation&lt;/keyword&gt;&lt;keyword&gt;S-shaped canal&lt;/keyword&gt;&lt;keyword&gt;Shaping ability&lt;/keyword&gt;&lt;/keywords&gt;&lt;dates&gt;&lt;year&gt;2022&lt;/year&gt;&lt;pub-dates&gt;&lt;date&gt;Jan&lt;/date&gt;&lt;/pub-dates&gt;&lt;/dates&gt;&lt;isbn&gt;1991-7902 (Print)&amp;#xD;1991-7902&lt;/isbn&gt;&lt;accession-num&gt;35028067&lt;/accession-num&gt;&lt;urls&gt;&lt;/urls&gt;&lt;custom2&gt;PMC8740102&lt;/custom2&gt;&lt;electronic-resource-num&gt;10.1016/j.jds.2021.08.008&lt;/electronic-resource-num&gt;&lt;remote-database-provider&gt;NLM&lt;/remote-database-provider&gt;&lt;language&gt;eng&lt;/language&gt;&lt;/record&gt;&lt;/Cite&gt;&lt;/EndNote&gt;</w:instrText>
      </w:r>
      <w:r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110]</w:t>
      </w:r>
      <w:r w:rsidRPr="00237F39">
        <w:rPr>
          <w:rFonts w:ascii="Times New Roman" w:hAnsi="Times New Roman"/>
          <w:sz w:val="24"/>
          <w:szCs w:val="24"/>
        </w:rPr>
        <w:fldChar w:fldCharType="end"/>
      </w:r>
      <w:r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3471" w:rsidRPr="00237F39">
        <w:rPr>
          <w:rFonts w:ascii="Times New Roman" w:hAnsi="Times New Roman"/>
          <w:sz w:val="24"/>
          <w:szCs w:val="24"/>
        </w:rPr>
        <w:t>Yap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3471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3471" w:rsidRPr="00237F39">
        <w:rPr>
          <w:rFonts w:ascii="Times New Roman" w:hAnsi="Times New Roman"/>
          <w:sz w:val="24"/>
          <w:szCs w:val="24"/>
        </w:rPr>
        <w:t>çalışma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3471" w:rsidRPr="00237F39">
        <w:rPr>
          <w:rFonts w:ascii="Times New Roman" w:hAnsi="Times New Roman"/>
          <w:sz w:val="24"/>
          <w:szCs w:val="24"/>
        </w:rPr>
        <w:t>Reciproc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3471" w:rsidRPr="00237F39">
        <w:rPr>
          <w:rFonts w:ascii="Times New Roman" w:hAnsi="Times New Roman"/>
          <w:sz w:val="24"/>
          <w:szCs w:val="24"/>
        </w:rPr>
        <w:t>Reciproc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3471" w:rsidRPr="00237F39">
        <w:rPr>
          <w:rFonts w:ascii="Times New Roman" w:hAnsi="Times New Roman"/>
          <w:sz w:val="24"/>
          <w:szCs w:val="24"/>
        </w:rPr>
        <w:t>Blu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3471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3471" w:rsidRPr="00237F39">
        <w:rPr>
          <w:rFonts w:ascii="Times New Roman" w:hAnsi="Times New Roman"/>
          <w:sz w:val="24"/>
          <w:szCs w:val="24"/>
        </w:rPr>
        <w:t>XP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3471" w:rsidRPr="00237F39">
        <w:rPr>
          <w:rFonts w:ascii="Times New Roman" w:hAnsi="Times New Roman"/>
          <w:sz w:val="24"/>
          <w:szCs w:val="24"/>
        </w:rPr>
        <w:t>Shap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3471" w:rsidRPr="00237F39">
        <w:rPr>
          <w:rFonts w:ascii="Times New Roman" w:hAnsi="Times New Roman"/>
          <w:sz w:val="24"/>
          <w:szCs w:val="24"/>
        </w:rPr>
        <w:t>eğe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3471" w:rsidRPr="00237F39">
        <w:rPr>
          <w:rFonts w:ascii="Times New Roman" w:hAnsi="Times New Roman"/>
          <w:sz w:val="24"/>
          <w:szCs w:val="24"/>
        </w:rPr>
        <w:t>uzaklaştırdı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3471" w:rsidRPr="00237F39">
        <w:rPr>
          <w:rFonts w:ascii="Times New Roman" w:hAnsi="Times New Roman"/>
          <w:sz w:val="24"/>
          <w:szCs w:val="24"/>
        </w:rPr>
        <w:t>mad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3471" w:rsidRPr="00237F39">
        <w:rPr>
          <w:rFonts w:ascii="Times New Roman" w:hAnsi="Times New Roman"/>
          <w:sz w:val="24"/>
          <w:szCs w:val="24"/>
        </w:rPr>
        <w:t>miktar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3471" w:rsidRPr="00237F39">
        <w:rPr>
          <w:rFonts w:ascii="Times New Roman" w:hAnsi="Times New Roman"/>
          <w:sz w:val="24"/>
          <w:szCs w:val="24"/>
        </w:rPr>
        <w:t>re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3471" w:rsidRPr="00237F39">
        <w:rPr>
          <w:rFonts w:ascii="Times New Roman" w:hAnsi="Times New Roman"/>
          <w:sz w:val="24"/>
          <w:szCs w:val="24"/>
        </w:rPr>
        <w:t>blok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3471" w:rsidRPr="00237F39">
        <w:rPr>
          <w:rFonts w:ascii="Times New Roman" w:hAnsi="Times New Roman"/>
          <w:sz w:val="24"/>
          <w:szCs w:val="24"/>
        </w:rPr>
        <w:t>üzer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3471" w:rsidRPr="00237F39">
        <w:rPr>
          <w:rFonts w:ascii="Times New Roman" w:hAnsi="Times New Roman"/>
          <w:sz w:val="24"/>
          <w:szCs w:val="24"/>
        </w:rPr>
        <w:t>kıyaslanmıştı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3471" w:rsidRPr="00237F39">
        <w:rPr>
          <w:rFonts w:ascii="Times New Roman" w:hAnsi="Times New Roman"/>
          <w:sz w:val="24"/>
          <w:szCs w:val="24"/>
        </w:rPr>
        <w:t>Tü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3471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3471" w:rsidRPr="00237F39">
        <w:rPr>
          <w:rFonts w:ascii="Times New Roman" w:hAnsi="Times New Roman"/>
          <w:sz w:val="24"/>
          <w:szCs w:val="24"/>
        </w:rPr>
        <w:t>sistem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3471" w:rsidRPr="00237F39">
        <w:rPr>
          <w:rFonts w:ascii="Times New Roman" w:hAnsi="Times New Roman"/>
          <w:sz w:val="24"/>
          <w:szCs w:val="24"/>
        </w:rPr>
        <w:t>eğim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3471" w:rsidRPr="00237F39">
        <w:rPr>
          <w:rFonts w:ascii="Times New Roman" w:hAnsi="Times New Roman"/>
          <w:sz w:val="24"/>
          <w:szCs w:val="24"/>
        </w:rPr>
        <w:t>i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3471" w:rsidRPr="00237F39">
        <w:rPr>
          <w:rFonts w:ascii="Times New Roman" w:hAnsi="Times New Roman"/>
          <w:sz w:val="24"/>
          <w:szCs w:val="24"/>
        </w:rPr>
        <w:t>yüzey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3471" w:rsidRPr="00237F39">
        <w:rPr>
          <w:rFonts w:ascii="Times New Roman" w:hAnsi="Times New Roman"/>
          <w:sz w:val="24"/>
          <w:szCs w:val="24"/>
        </w:rPr>
        <w:t>doğr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3471"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3471" w:rsidRPr="00237F39">
        <w:rPr>
          <w:rFonts w:ascii="Times New Roman" w:hAnsi="Times New Roman"/>
          <w:sz w:val="24"/>
          <w:szCs w:val="24"/>
        </w:rPr>
        <w:t>faz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3471" w:rsidRPr="00237F39">
        <w:rPr>
          <w:rFonts w:ascii="Times New Roman" w:hAnsi="Times New Roman"/>
          <w:sz w:val="24"/>
          <w:szCs w:val="24"/>
        </w:rPr>
        <w:t>mad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3471" w:rsidRPr="00237F39">
        <w:rPr>
          <w:rFonts w:ascii="Times New Roman" w:hAnsi="Times New Roman"/>
          <w:sz w:val="24"/>
          <w:szCs w:val="24"/>
        </w:rPr>
        <w:t>kaldırdı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3471" w:rsidRPr="00237F39">
        <w:rPr>
          <w:rFonts w:ascii="Times New Roman" w:hAnsi="Times New Roman"/>
          <w:sz w:val="24"/>
          <w:szCs w:val="24"/>
        </w:rPr>
        <w:t>bulunmuştu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3471"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Pacheco-Yanes&lt;/Author&gt;&lt;Year&gt;2019&lt;/Year&gt;&lt;RecNum&gt;166&lt;/RecNum&gt;&lt;DisplayText&gt;[111]&lt;/DisplayText&gt;&lt;record&gt;&lt;rec-number&gt;166&lt;/rec-number&gt;&lt;foreign-keys&gt;&lt;key app="EN" db-id="00d9ve5eaf9f0lezs2ov50dqvdpe0xr0t2z2" timestamp="1682254886"&gt;166&lt;/key&gt;&lt;/foreign-keys&gt;&lt;ref-type name="Journal Article"&gt;17&lt;/ref-type&gt;&lt;contributors&gt;&lt;authors&gt;&lt;author&gt;Pacheco-Yanes, J.&lt;/author&gt;&lt;author&gt;Gazzaneo, I.&lt;/author&gt;&lt;author&gt;Pérez, A. R.&lt;/author&gt;&lt;author&gt;Armada, L.&lt;/author&gt;&lt;author&gt;Neves, M. A. S.&lt;/author&gt;&lt;/authors&gt;&lt;/contributors&gt;&lt;auth-address&gt;Department of Endodontics, Faculty of Dentistry, Estácio de Sá University, Rio de Janeiro, Brazil.&lt;/auth-address&gt;&lt;titles&gt;&lt;title&gt;Transportation assessment in artificial curved canals after instrumentation with Reciproc, Reciproc Blue, and XP-endo Shaper Systems&lt;/title&gt;&lt;secondary-title&gt;J Investig Clin Dent&lt;/secondary-title&gt;&lt;/titles&gt;&lt;periodical&gt;&lt;full-title&gt;J Investig Clin Dent&lt;/full-title&gt;&lt;/periodical&gt;&lt;pages&gt;e12417&lt;/pages&gt;&lt;volume&gt;10&lt;/volume&gt;&lt;number&gt;3&lt;/number&gt;&lt;edition&gt;2019/04/08&lt;/edition&gt;&lt;keywords&gt;&lt;keyword&gt;*Dental Pulp Cavity&lt;/keyword&gt;&lt;keyword&gt;Epoxy Resins&lt;/keyword&gt;&lt;keyword&gt;*Root Canal Preparation&lt;/keyword&gt;&lt;keyword&gt;Reciproc&lt;/keyword&gt;&lt;keyword&gt;Reciproc Blue&lt;/keyword&gt;&lt;keyword&gt;XP-endo Shaper&lt;/keyword&gt;&lt;keyword&gt;nickel-titanium&lt;/keyword&gt;&lt;keyword&gt;root canal&lt;/keyword&gt;&lt;/keywords&gt;&lt;dates&gt;&lt;year&gt;2019&lt;/year&gt;&lt;pub-dates&gt;&lt;date&gt;Aug&lt;/date&gt;&lt;/pub-dates&gt;&lt;/dates&gt;&lt;isbn&gt;2041-1618&lt;/isbn&gt;&lt;accession-num&gt;30955238&lt;/accession-num&gt;&lt;urls&gt;&lt;/urls&gt;&lt;electronic-resource-num&gt;10.1111/jicd.12417&lt;/electronic-resource-num&gt;&lt;remote-database-provider&gt;NLM&lt;/remote-database-provider&gt;&lt;language&gt;eng&lt;/language&gt;&lt;/record&gt;&lt;/Cite&gt;&lt;/EndNote&gt;</w:instrText>
      </w:r>
      <w:r w:rsidR="00033471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111]</w:t>
      </w:r>
      <w:r w:rsidR="00033471" w:rsidRPr="00237F39">
        <w:rPr>
          <w:rFonts w:ascii="Times New Roman" w:hAnsi="Times New Roman"/>
          <w:sz w:val="24"/>
          <w:szCs w:val="24"/>
        </w:rPr>
        <w:fldChar w:fldCharType="end"/>
      </w:r>
      <w:r w:rsidR="00033471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lun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D17DD" w:rsidRPr="00237F39">
        <w:rPr>
          <w:rFonts w:ascii="Times New Roman" w:hAnsi="Times New Roman"/>
          <w:sz w:val="24"/>
          <w:szCs w:val="24"/>
        </w:rPr>
        <w:t>bulgu</w:t>
      </w:r>
      <w:r w:rsidRPr="00237F39">
        <w:rPr>
          <w:rFonts w:ascii="Times New Roman" w:hAnsi="Times New Roman"/>
          <w:sz w:val="24"/>
          <w:szCs w:val="24"/>
        </w:rPr>
        <w:t>lar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alışmamız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D17DD" w:rsidRPr="00237F39">
        <w:rPr>
          <w:rFonts w:ascii="Times New Roman" w:hAnsi="Times New Roman"/>
          <w:sz w:val="24"/>
          <w:szCs w:val="24"/>
        </w:rPr>
        <w:t>bulgul</w:t>
      </w:r>
      <w:r w:rsidRPr="00237F39">
        <w:rPr>
          <w:rFonts w:ascii="Times New Roman" w:hAnsi="Times New Roman"/>
          <w:sz w:val="24"/>
          <w:szCs w:val="24"/>
        </w:rPr>
        <w:t>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enzerdir.</w:t>
      </w:r>
    </w:p>
    <w:p w14:paraId="5D967230" w14:textId="6F9ACCD5" w:rsidR="00A321AB" w:rsidRPr="00237F39" w:rsidRDefault="00A33AC5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Alfadle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231C9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231C9" w:rsidRPr="00237F39">
        <w:rPr>
          <w:rFonts w:ascii="Times New Roman" w:hAnsi="Times New Roman"/>
          <w:sz w:val="24"/>
          <w:szCs w:val="24"/>
        </w:rPr>
        <w:t>ark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A2C23"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Alfadley&lt;/Author&gt;&lt;Year&gt;2020&lt;/Year&gt;&lt;RecNum&gt;145&lt;/RecNum&gt;&lt;DisplayText&gt;[112]&lt;/DisplayText&gt;&lt;record&gt;&lt;rec-number&gt;145&lt;/rec-number&gt;&lt;foreign-keys&gt;&lt;key app="EN" db-id="00d9ve5eaf9f0lezs2ov50dqvdpe0xr0t2z2" timestamp="1681335311"&gt;145&lt;/key&gt;&lt;/foreign-keys&gt;&lt;ref-type name="Journal Article"&gt;17&lt;/ref-type&gt;&lt;contributors&gt;&lt;authors&gt;&lt;author&gt;Alfadley, A.&lt;/author&gt;&lt;author&gt;Alrajhi, A.&lt;/author&gt;&lt;author&gt;Alissa, H.&lt;/author&gt;&lt;author&gt;Alzeghaibi, F.&lt;/author&gt;&lt;author&gt;Hamadah, L.&lt;/author&gt;&lt;author&gt;Alfouzan, K.&lt;/author&gt;&lt;author&gt;Jamleh, A.&lt;/author&gt;&lt;/authors&gt;&lt;/contributors&gt;&lt;auth-address&gt;Restorative and Prosthetic Dental Sciences, College of Dentistry, King Saud Bin Abdulaziz University for Health Sciences, National Guard Health Affairs, Riyadh, Saudi Arabia.&amp;#xD;King Abdullah International Medical Research Centre, National Guard Health Affairs, Riyadh, Saudi Arabia.&lt;/auth-address&gt;&lt;titles&gt;&lt;title&gt;Shaping Ability of XP Endo Shaper File in Curved Root Canal Models&lt;/title&gt;&lt;secondary-title&gt;Int J Dent&lt;/secondary-title&gt;&lt;/titles&gt;&lt;periodical&gt;&lt;full-title&gt;Int J Dent&lt;/full-title&gt;&lt;/periodical&gt;&lt;pages&gt;4687045&lt;/pages&gt;&lt;volume&gt;2020&lt;/volume&gt;&lt;edition&gt;2020/03/10&lt;/edition&gt;&lt;dates&gt;&lt;year&gt;2020&lt;/year&gt;&lt;/dates&gt;&lt;isbn&gt;1687-8728 (Print)&amp;#xD;1687-8728&lt;/isbn&gt;&lt;accession-num&gt;32148503&lt;/accession-num&gt;&lt;urls&gt;&lt;/urls&gt;&lt;custom2&gt;PMC7048910&lt;/custom2&gt;&lt;electronic-resource-num&gt;10.1155/2020/4687045&lt;/electronic-resource-num&gt;&lt;remote-database-provider&gt;NLM&lt;/remote-database-provider&gt;&lt;language&gt;eng&lt;/language&gt;&lt;/record&gt;&lt;/Cite&gt;&lt;/EndNote&gt;</w:instrText>
      </w:r>
      <w:r w:rsidR="002A2C23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112]</w:t>
      </w:r>
      <w:r w:rsidR="002A2C23" w:rsidRPr="00237F39">
        <w:rPr>
          <w:rFonts w:ascii="Times New Roman" w:hAnsi="Times New Roman"/>
          <w:sz w:val="24"/>
          <w:szCs w:val="24"/>
        </w:rPr>
        <w:fldChar w:fldCharType="end"/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A2C23" w:rsidRPr="00237F39">
        <w:rPr>
          <w:rFonts w:ascii="Times New Roman" w:hAnsi="Times New Roman"/>
          <w:sz w:val="24"/>
          <w:szCs w:val="24"/>
        </w:rPr>
        <w:t>y</w:t>
      </w:r>
      <w:r w:rsidR="008231C9" w:rsidRPr="00237F39">
        <w:rPr>
          <w:rFonts w:ascii="Times New Roman" w:hAnsi="Times New Roman"/>
          <w:sz w:val="24"/>
          <w:szCs w:val="24"/>
        </w:rPr>
        <w:t>aptı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231C9" w:rsidRPr="00237F39">
        <w:rPr>
          <w:rFonts w:ascii="Times New Roman" w:hAnsi="Times New Roman"/>
          <w:sz w:val="24"/>
          <w:szCs w:val="24"/>
        </w:rPr>
        <w:t>çalışma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A2C23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A2C23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A2C23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B7FB2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B7FB2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B7FB2" w:rsidRPr="00237F39">
        <w:rPr>
          <w:rFonts w:ascii="Times New Roman" w:hAnsi="Times New Roman"/>
          <w:sz w:val="24"/>
          <w:szCs w:val="24"/>
        </w:rPr>
        <w:t>sistem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B7FB2" w:rsidRPr="00237F39">
        <w:rPr>
          <w:rFonts w:ascii="Times New Roman" w:hAnsi="Times New Roman"/>
          <w:sz w:val="24"/>
          <w:szCs w:val="24"/>
        </w:rPr>
        <w:t>benz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B7FB2" w:rsidRPr="00237F39">
        <w:rPr>
          <w:rFonts w:ascii="Times New Roman" w:hAnsi="Times New Roman"/>
          <w:sz w:val="24"/>
          <w:szCs w:val="24"/>
        </w:rPr>
        <w:t>şeki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B7FB2" w:rsidRPr="00237F39">
        <w:rPr>
          <w:rFonts w:ascii="Times New Roman" w:hAnsi="Times New Roman"/>
          <w:sz w:val="24"/>
          <w:szCs w:val="24"/>
        </w:rPr>
        <w:t>minim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B7FB2" w:rsidRPr="00237F39">
        <w:rPr>
          <w:rFonts w:ascii="Times New Roman" w:hAnsi="Times New Roman"/>
          <w:sz w:val="24"/>
          <w:szCs w:val="24"/>
        </w:rPr>
        <w:t>invaziv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B7FB2" w:rsidRPr="00237F39">
        <w:rPr>
          <w:rFonts w:ascii="Times New Roman" w:hAnsi="Times New Roman"/>
          <w:sz w:val="24"/>
          <w:szCs w:val="24"/>
        </w:rPr>
        <w:t>prepar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B7FB2" w:rsidRPr="00237F39">
        <w:rPr>
          <w:rFonts w:ascii="Times New Roman" w:hAnsi="Times New Roman"/>
          <w:sz w:val="24"/>
          <w:szCs w:val="24"/>
        </w:rPr>
        <w:t>yap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A2C23" w:rsidRPr="00237F39">
        <w:rPr>
          <w:rFonts w:ascii="Times New Roman" w:hAnsi="Times New Roman"/>
          <w:sz w:val="24"/>
          <w:szCs w:val="24"/>
        </w:rPr>
        <w:t>XP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D7B15" w:rsidRPr="00237F39">
        <w:rPr>
          <w:rFonts w:ascii="Times New Roman" w:hAnsi="Times New Roman"/>
          <w:sz w:val="24"/>
          <w:szCs w:val="24"/>
        </w:rPr>
        <w:t>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A2C23" w:rsidRPr="00237F39">
        <w:rPr>
          <w:rFonts w:ascii="Times New Roman" w:hAnsi="Times New Roman"/>
          <w:sz w:val="24"/>
          <w:szCs w:val="24"/>
        </w:rPr>
        <w:t>Shaper</w:t>
      </w:r>
      <w:r w:rsidR="00E4403D" w:rsidRPr="00237F39">
        <w:rPr>
          <w:rFonts w:ascii="Times New Roman" w:hAnsi="Times New Roman"/>
          <w:sz w:val="24"/>
          <w:szCs w:val="24"/>
        </w:rPr>
        <w:t xml:space="preserve">  </w:t>
      </w:r>
      <w:r w:rsidR="002A2C23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A2C23" w:rsidRPr="00237F39">
        <w:rPr>
          <w:rFonts w:ascii="Times New Roman" w:hAnsi="Times New Roman"/>
          <w:sz w:val="24"/>
          <w:szCs w:val="24"/>
        </w:rPr>
        <w:t>sistem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A2C23"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A2C23" w:rsidRPr="00237F39">
        <w:rPr>
          <w:rFonts w:ascii="Times New Roman" w:hAnsi="Times New Roman"/>
          <w:sz w:val="24"/>
          <w:szCs w:val="24"/>
        </w:rPr>
        <w:t>etkinliği</w:t>
      </w:r>
      <w:r w:rsidR="007F5175" w:rsidRPr="00237F39">
        <w:rPr>
          <w:rFonts w:ascii="Times New Roman" w:hAnsi="Times New Roman"/>
          <w:sz w:val="24"/>
          <w:szCs w:val="24"/>
        </w:rPr>
        <w:t>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F5175" w:rsidRPr="00237F39">
        <w:rPr>
          <w:rFonts w:ascii="Times New Roman" w:hAnsi="Times New Roman"/>
          <w:sz w:val="24"/>
          <w:szCs w:val="24"/>
        </w:rPr>
        <w:t>karşılaştırmışlardı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77BEE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77BEE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77BEE" w:rsidRPr="00237F39">
        <w:rPr>
          <w:rFonts w:ascii="Times New Roman" w:hAnsi="Times New Roman"/>
          <w:sz w:val="24"/>
          <w:szCs w:val="24"/>
        </w:rPr>
        <w:t>siste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7524F" w:rsidRPr="00237F39">
        <w:rPr>
          <w:rFonts w:ascii="Times New Roman" w:hAnsi="Times New Roman"/>
          <w:sz w:val="24"/>
          <w:szCs w:val="24"/>
        </w:rPr>
        <w:t>eğim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7524F" w:rsidRPr="00237F39">
        <w:rPr>
          <w:rFonts w:ascii="Times New Roman" w:hAnsi="Times New Roman"/>
          <w:sz w:val="24"/>
          <w:szCs w:val="24"/>
        </w:rPr>
        <w:t>i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7524F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7524F" w:rsidRPr="00237F39">
        <w:rPr>
          <w:rFonts w:ascii="Times New Roman" w:hAnsi="Times New Roman"/>
          <w:sz w:val="24"/>
          <w:szCs w:val="24"/>
        </w:rPr>
        <w:t>dı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7524F" w:rsidRPr="00237F39">
        <w:rPr>
          <w:rFonts w:ascii="Times New Roman" w:hAnsi="Times New Roman"/>
          <w:sz w:val="24"/>
          <w:szCs w:val="24"/>
        </w:rPr>
        <w:t>yüzeyin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7524F" w:rsidRPr="00237F39">
        <w:rPr>
          <w:rFonts w:ascii="Times New Roman" w:hAnsi="Times New Roman"/>
          <w:sz w:val="24"/>
          <w:szCs w:val="24"/>
        </w:rPr>
        <w:t>XP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7524F" w:rsidRPr="00237F39">
        <w:rPr>
          <w:rFonts w:ascii="Times New Roman" w:hAnsi="Times New Roman"/>
          <w:sz w:val="24"/>
          <w:szCs w:val="24"/>
        </w:rPr>
        <w:t>Shap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7524F" w:rsidRPr="00237F39">
        <w:rPr>
          <w:rFonts w:ascii="Times New Roman" w:hAnsi="Times New Roman"/>
          <w:sz w:val="24"/>
          <w:szCs w:val="24"/>
        </w:rPr>
        <w:t>sistem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7524F" w:rsidRPr="00237F39">
        <w:rPr>
          <w:rFonts w:ascii="Times New Roman" w:hAnsi="Times New Roman"/>
          <w:sz w:val="24"/>
          <w:szCs w:val="24"/>
        </w:rPr>
        <w:t>gö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7524F"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7524F" w:rsidRPr="00237F39">
        <w:rPr>
          <w:rFonts w:ascii="Times New Roman" w:hAnsi="Times New Roman"/>
          <w:sz w:val="24"/>
          <w:szCs w:val="24"/>
        </w:rPr>
        <w:t>faz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D12EE" w:rsidRPr="00237F39">
        <w:rPr>
          <w:rFonts w:ascii="Times New Roman" w:hAnsi="Times New Roman"/>
          <w:sz w:val="24"/>
          <w:szCs w:val="24"/>
        </w:rPr>
        <w:t>re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D12EE" w:rsidRPr="00237F39">
        <w:rPr>
          <w:rFonts w:ascii="Times New Roman" w:hAnsi="Times New Roman"/>
          <w:sz w:val="24"/>
          <w:szCs w:val="24"/>
        </w:rPr>
        <w:t>materya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F5175" w:rsidRPr="00237F39">
        <w:rPr>
          <w:rFonts w:ascii="Times New Roman" w:hAnsi="Times New Roman"/>
          <w:sz w:val="24"/>
          <w:szCs w:val="24"/>
        </w:rPr>
        <w:t>uzaklaştır</w:t>
      </w:r>
      <w:r w:rsidR="004D12EE" w:rsidRPr="00237F39">
        <w:rPr>
          <w:rFonts w:ascii="Times New Roman" w:hAnsi="Times New Roman"/>
          <w:sz w:val="24"/>
          <w:szCs w:val="24"/>
        </w:rPr>
        <w:t>mıştı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F5175"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F5175" w:rsidRPr="00237F39">
        <w:rPr>
          <w:rFonts w:ascii="Times New Roman" w:hAnsi="Times New Roman"/>
          <w:sz w:val="24"/>
          <w:szCs w:val="24"/>
        </w:rPr>
        <w:t>bulgu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F5175" w:rsidRPr="00237F39">
        <w:rPr>
          <w:rFonts w:ascii="Times New Roman" w:hAnsi="Times New Roman"/>
          <w:sz w:val="24"/>
          <w:szCs w:val="24"/>
        </w:rPr>
        <w:t>mevcu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F5175" w:rsidRPr="00237F39">
        <w:rPr>
          <w:rFonts w:ascii="Times New Roman" w:hAnsi="Times New Roman"/>
          <w:sz w:val="24"/>
          <w:szCs w:val="24"/>
        </w:rPr>
        <w:t>çalışma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F5175" w:rsidRPr="00237F39">
        <w:rPr>
          <w:rFonts w:ascii="Times New Roman" w:hAnsi="Times New Roman"/>
          <w:sz w:val="24"/>
          <w:szCs w:val="24"/>
        </w:rPr>
        <w:t>bulgularıy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F5175" w:rsidRPr="00237F39">
        <w:rPr>
          <w:rFonts w:ascii="Times New Roman" w:hAnsi="Times New Roman"/>
          <w:sz w:val="24"/>
          <w:szCs w:val="24"/>
        </w:rPr>
        <w:t>uyumludur.</w:t>
      </w:r>
    </w:p>
    <w:p w14:paraId="484253C1" w14:textId="2F82114A" w:rsidR="00533B70" w:rsidRPr="00237F39" w:rsidRDefault="00EE22BC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TruNatomy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DW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otate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roTap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eciproc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lu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tkinlikleri</w:t>
      </w:r>
      <w:r w:rsidR="00F5482D" w:rsidRPr="00237F39">
        <w:rPr>
          <w:rFonts w:ascii="Times New Roman" w:hAnsi="Times New Roman"/>
          <w:sz w:val="24"/>
          <w:szCs w:val="24"/>
        </w:rPr>
        <w:t>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5482D" w:rsidRPr="00237F39">
        <w:rPr>
          <w:rFonts w:ascii="Times New Roman" w:hAnsi="Times New Roman"/>
          <w:sz w:val="24"/>
          <w:szCs w:val="24"/>
        </w:rPr>
        <w:t>karşılaştırıldı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B2F23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B2F23" w:rsidRPr="00237F39">
        <w:rPr>
          <w:rFonts w:ascii="Times New Roman" w:hAnsi="Times New Roman"/>
          <w:sz w:val="24"/>
          <w:szCs w:val="24"/>
        </w:rPr>
        <w:t>çalışmada</w:t>
      </w:r>
      <w:r w:rsidR="00F5482D" w:rsidRPr="00237F39">
        <w:rPr>
          <w:rFonts w:ascii="Times New Roman" w:hAnsi="Times New Roman"/>
          <w:sz w:val="24"/>
          <w:szCs w:val="24"/>
        </w:rPr>
        <w:t>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35A84" w:rsidRPr="00237F39">
        <w:rPr>
          <w:rFonts w:ascii="Times New Roman" w:hAnsi="Times New Roman"/>
          <w:sz w:val="24"/>
          <w:szCs w:val="24"/>
        </w:rPr>
        <w:t>preparasyon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nc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onr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F0B9E" w:rsidRPr="00237F39">
        <w:rPr>
          <w:rFonts w:ascii="Times New Roman" w:hAnsi="Times New Roman"/>
          <w:sz w:val="24"/>
          <w:szCs w:val="24"/>
        </w:rPr>
        <w:t>mad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F0B9E" w:rsidRPr="00237F39">
        <w:rPr>
          <w:rFonts w:ascii="Times New Roman" w:hAnsi="Times New Roman"/>
          <w:sz w:val="24"/>
          <w:szCs w:val="24"/>
        </w:rPr>
        <w:t>kaldır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F0B9E" w:rsidRPr="00237F39">
        <w:rPr>
          <w:rFonts w:ascii="Times New Roman" w:hAnsi="Times New Roman"/>
          <w:sz w:val="24"/>
          <w:szCs w:val="24"/>
        </w:rPr>
        <w:t>alan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F0B9E" w:rsidRPr="00237F39">
        <w:rPr>
          <w:rFonts w:ascii="Times New Roman" w:hAnsi="Times New Roman"/>
          <w:sz w:val="24"/>
          <w:szCs w:val="24"/>
        </w:rPr>
        <w:t>kıyaslandığ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DW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</w:t>
      </w:r>
      <w:r w:rsidR="001F0B9E" w:rsidRPr="00237F39">
        <w:rPr>
          <w:rFonts w:ascii="Times New Roman" w:hAnsi="Times New Roman"/>
          <w:sz w:val="24"/>
          <w:szCs w:val="24"/>
        </w:rPr>
        <w:t>otat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ib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onservatif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istemler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dodont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dav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8739C" w:rsidRPr="00237F39">
        <w:rPr>
          <w:rFonts w:ascii="Times New Roman" w:hAnsi="Times New Roman"/>
          <w:sz w:val="24"/>
          <w:szCs w:val="24"/>
        </w:rPr>
        <w:t>prep</w:t>
      </w:r>
      <w:r w:rsidR="00770575" w:rsidRPr="00237F39">
        <w:rPr>
          <w:rFonts w:ascii="Times New Roman" w:hAnsi="Times New Roman"/>
          <w:sz w:val="24"/>
          <w:szCs w:val="24"/>
        </w:rPr>
        <w:t>a</w:t>
      </w:r>
      <w:r w:rsidR="0018739C" w:rsidRPr="00237F39">
        <w:rPr>
          <w:rFonts w:ascii="Times New Roman" w:hAnsi="Times New Roman"/>
          <w:sz w:val="24"/>
          <w:szCs w:val="24"/>
        </w:rPr>
        <w:t>r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şam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8739C" w:rsidRPr="00237F39">
        <w:rPr>
          <w:rFonts w:ascii="Times New Roman" w:hAnsi="Times New Roman"/>
          <w:sz w:val="24"/>
          <w:szCs w:val="24"/>
        </w:rPr>
        <w:t>mad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uzaklaştır</w:t>
      </w:r>
      <w:r w:rsidR="00257212" w:rsidRPr="00237F39">
        <w:rPr>
          <w:rFonts w:ascii="Times New Roman" w:hAnsi="Times New Roman"/>
          <w:sz w:val="24"/>
          <w:szCs w:val="24"/>
        </w:rPr>
        <w:t>ara</w:t>
      </w:r>
      <w:r w:rsidR="0018739C" w:rsidRPr="00237F39">
        <w:rPr>
          <w:rFonts w:ascii="Times New Roman" w:hAnsi="Times New Roman"/>
          <w:sz w:val="24"/>
          <w:szCs w:val="24"/>
        </w:rPr>
        <w:t>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onservatif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lendirmey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7212" w:rsidRPr="00237F39">
        <w:rPr>
          <w:rFonts w:ascii="Times New Roman" w:hAnsi="Times New Roman"/>
          <w:sz w:val="24"/>
          <w:szCs w:val="24"/>
        </w:rPr>
        <w:t>kanıtlamı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57212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B63BF"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B63BF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B63BF"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B63BF" w:rsidRPr="00237F39">
        <w:rPr>
          <w:rFonts w:ascii="Times New Roman" w:hAnsi="Times New Roman"/>
          <w:sz w:val="24"/>
          <w:szCs w:val="24"/>
        </w:rPr>
        <w:t>olmay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üçü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tala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r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870B2" w:rsidRPr="00237F39">
        <w:rPr>
          <w:rFonts w:ascii="Times New Roman" w:hAnsi="Times New Roman"/>
          <w:sz w:val="24"/>
          <w:szCs w:val="24"/>
        </w:rPr>
        <w:t>yaratmışlardı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8739C"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Pit&lt;/Author&gt;&lt;Year&gt;2020&lt;/Year&gt;&lt;RecNum&gt;127&lt;/RecNum&gt;&lt;DisplayText&gt;[113]&lt;/DisplayText&gt;&lt;record&gt;&lt;rec-number&gt;127&lt;/rec-number&gt;&lt;foreign-keys&gt;&lt;key app="EN" db-id="00d9ve5eaf9f0lezs2ov50dqvdpe0xr0t2z2" timestamp="1680876113"&gt;127&lt;/key&gt;&lt;/foreign-keys&gt;&lt;ref-type name="Journal Article"&gt;17&lt;/ref-type&gt;&lt;contributors&gt;&lt;authors&gt;&lt;author&gt;Pit, AB&lt;/author&gt;&lt;author&gt;Borcean, Ioana-Amalia&lt;/author&gt;&lt;author&gt;Vargatu, IA&lt;/author&gt;&lt;author&gt;Mai, Andreea&lt;/author&gt;&lt;author&gt;Shyblak, Maryam&lt;/author&gt;&lt;author&gt;Mokdad, Samir&lt;/author&gt;&lt;/authors&gt;&lt;/contributors&gt;&lt;titles&gt;&lt;title&gt;Evaluation of the time and efficiency of trunatomy, vdw. rotate, protaper gold and reciproc blue in shaping root canals-an in vitro study&lt;/title&gt;&lt;secondary-title&gt;Romanian J Oral Rehab&lt;/secondary-title&gt;&lt;/titles&gt;&lt;periodical&gt;&lt;full-title&gt;Romanian J Oral Rehab&lt;/full-title&gt;&lt;/periodical&gt;&lt;pages&gt;250-8&lt;/pages&gt;&lt;volume&gt;3&lt;/volume&gt;&lt;dates&gt;&lt;year&gt;2020&lt;/year&gt;&lt;/dates&gt;&lt;urls&gt;&lt;/urls&gt;&lt;/record&gt;&lt;/Cite&gt;&lt;/EndNote&gt;</w:instrText>
      </w:r>
      <w:r w:rsidR="0018739C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113]</w:t>
      </w:r>
      <w:r w:rsidR="0018739C" w:rsidRPr="00237F39">
        <w:rPr>
          <w:rFonts w:ascii="Times New Roman" w:hAnsi="Times New Roman"/>
          <w:sz w:val="24"/>
          <w:szCs w:val="24"/>
        </w:rPr>
        <w:fldChar w:fldCharType="end"/>
      </w:r>
      <w:r w:rsidR="0018739C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3B70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3B70" w:rsidRPr="00237F39">
        <w:rPr>
          <w:rFonts w:ascii="Times New Roman" w:hAnsi="Times New Roman"/>
          <w:sz w:val="24"/>
          <w:szCs w:val="24"/>
        </w:rPr>
        <w:t>sistemi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3B70" w:rsidRPr="00237F39">
        <w:rPr>
          <w:rFonts w:ascii="Times New Roman" w:hAnsi="Times New Roman"/>
          <w:sz w:val="24"/>
          <w:szCs w:val="24"/>
        </w:rPr>
        <w:t>minim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3B70" w:rsidRPr="00237F39">
        <w:rPr>
          <w:rFonts w:ascii="Times New Roman" w:hAnsi="Times New Roman"/>
          <w:sz w:val="24"/>
          <w:szCs w:val="24"/>
        </w:rPr>
        <w:t>invaziv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3B70" w:rsidRPr="00237F39">
        <w:rPr>
          <w:rFonts w:ascii="Times New Roman" w:hAnsi="Times New Roman"/>
          <w:sz w:val="24"/>
          <w:szCs w:val="24"/>
        </w:rPr>
        <w:t>konsept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3B70" w:rsidRPr="00237F39">
        <w:rPr>
          <w:rFonts w:ascii="Times New Roman" w:hAnsi="Times New Roman"/>
          <w:sz w:val="24"/>
          <w:szCs w:val="24"/>
        </w:rPr>
        <w:t>daya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3B70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3B70"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3B70"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3B70" w:rsidRPr="00237F39">
        <w:rPr>
          <w:rFonts w:ascii="Times New Roman" w:hAnsi="Times New Roman"/>
          <w:sz w:val="24"/>
          <w:szCs w:val="24"/>
        </w:rPr>
        <w:t>aza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3B70" w:rsidRPr="00237F39">
        <w:rPr>
          <w:rFonts w:ascii="Times New Roman" w:hAnsi="Times New Roman"/>
          <w:sz w:val="24"/>
          <w:szCs w:val="24"/>
        </w:rPr>
        <w:t>kon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3B70" w:rsidRPr="00237F39">
        <w:rPr>
          <w:rFonts w:ascii="Times New Roman" w:hAnsi="Times New Roman"/>
          <w:sz w:val="24"/>
          <w:szCs w:val="24"/>
        </w:rPr>
        <w:t>açılar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3B70" w:rsidRPr="00237F39">
        <w:rPr>
          <w:rFonts w:ascii="Times New Roman" w:hAnsi="Times New Roman"/>
          <w:sz w:val="24"/>
          <w:szCs w:val="24"/>
        </w:rPr>
        <w:t>sahip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3B70" w:rsidRPr="00237F39">
        <w:rPr>
          <w:rFonts w:ascii="Times New Roman" w:hAnsi="Times New Roman"/>
          <w:sz w:val="24"/>
          <w:szCs w:val="24"/>
        </w:rPr>
        <w:t>aletler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3B70" w:rsidRPr="00237F39">
        <w:rPr>
          <w:rFonts w:ascii="Times New Roman" w:hAnsi="Times New Roman"/>
          <w:sz w:val="24"/>
          <w:szCs w:val="24"/>
        </w:rPr>
        <w:t>periserv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3B70" w:rsidRPr="00237F39">
        <w:rPr>
          <w:rFonts w:ascii="Times New Roman" w:hAnsi="Times New Roman"/>
          <w:sz w:val="24"/>
          <w:szCs w:val="24"/>
        </w:rPr>
        <w:t>bölge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3B70"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3B70" w:rsidRPr="00237F39">
        <w:rPr>
          <w:rFonts w:ascii="Times New Roman" w:hAnsi="Times New Roman"/>
          <w:sz w:val="24"/>
          <w:szCs w:val="24"/>
        </w:rPr>
        <w:t>faz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3B70" w:rsidRPr="00237F39">
        <w:rPr>
          <w:rFonts w:ascii="Times New Roman" w:hAnsi="Times New Roman"/>
          <w:sz w:val="24"/>
          <w:szCs w:val="24"/>
        </w:rPr>
        <w:t>dent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3B70" w:rsidRPr="00237F39">
        <w:rPr>
          <w:rFonts w:ascii="Times New Roman" w:hAnsi="Times New Roman"/>
          <w:sz w:val="24"/>
          <w:szCs w:val="24"/>
        </w:rPr>
        <w:t>korumay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3B70" w:rsidRPr="00237F39">
        <w:rPr>
          <w:rFonts w:ascii="Times New Roman" w:hAnsi="Times New Roman"/>
          <w:sz w:val="24"/>
          <w:szCs w:val="24"/>
        </w:rPr>
        <w:t>amaç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33B70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TaWx2YTwvQXV0aG9yPjxZZWFyPjIwMjI8L1llYXI+PFJl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</w:instrText>
      </w:r>
      <w:r w:rsidR="006577EF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TaWx2YTwvQXV0aG9yPjxZZWFyPjIwMjI8L1llYXI+PFJl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6577EF" w:rsidRPr="00237F39">
        <w:rPr>
          <w:rFonts w:ascii="Times New Roman" w:hAnsi="Times New Roman"/>
          <w:sz w:val="24"/>
          <w:szCs w:val="24"/>
        </w:rPr>
      </w:r>
      <w:r w:rsidR="006577EF" w:rsidRPr="00237F39">
        <w:rPr>
          <w:rFonts w:ascii="Times New Roman" w:hAnsi="Times New Roman"/>
          <w:sz w:val="24"/>
          <w:szCs w:val="24"/>
        </w:rPr>
        <w:fldChar w:fldCharType="end"/>
      </w:r>
      <w:r w:rsidR="00533B70" w:rsidRPr="00237F39">
        <w:rPr>
          <w:rFonts w:ascii="Times New Roman" w:hAnsi="Times New Roman"/>
          <w:sz w:val="24"/>
          <w:szCs w:val="24"/>
        </w:rPr>
      </w:r>
      <w:r w:rsidR="00533B70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114]</w:t>
      </w:r>
      <w:r w:rsidR="00533B70" w:rsidRPr="00237F39">
        <w:rPr>
          <w:rFonts w:ascii="Times New Roman" w:hAnsi="Times New Roman"/>
          <w:sz w:val="24"/>
          <w:szCs w:val="24"/>
        </w:rPr>
        <w:fldChar w:fldCharType="end"/>
      </w:r>
      <w:r w:rsidR="00533B70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30285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10E8C" w:rsidRPr="00237F39">
        <w:rPr>
          <w:rFonts w:ascii="Times New Roman" w:hAnsi="Times New Roman"/>
          <w:sz w:val="24"/>
          <w:szCs w:val="24"/>
        </w:rPr>
        <w:t>eğeleri</w:t>
      </w:r>
      <w:r w:rsidR="00E30285" w:rsidRPr="00237F39">
        <w:rPr>
          <w:rFonts w:ascii="Times New Roman" w:hAnsi="Times New Roman"/>
          <w:sz w:val="24"/>
          <w:szCs w:val="24"/>
        </w:rPr>
        <w:t>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30285" w:rsidRPr="00237F39">
        <w:rPr>
          <w:rFonts w:ascii="Times New Roman" w:hAnsi="Times New Roman"/>
          <w:sz w:val="24"/>
          <w:szCs w:val="24"/>
        </w:rPr>
        <w:t>di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10E8C" w:rsidRPr="00237F39">
        <w:rPr>
          <w:rFonts w:ascii="Times New Roman" w:hAnsi="Times New Roman"/>
          <w:sz w:val="24"/>
          <w:szCs w:val="24"/>
        </w:rPr>
        <w:t>eğe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30285" w:rsidRPr="00237F39">
        <w:rPr>
          <w:rFonts w:ascii="Times New Roman" w:hAnsi="Times New Roman"/>
          <w:sz w:val="24"/>
          <w:szCs w:val="24"/>
        </w:rPr>
        <w:t>1,1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30285" w:rsidRPr="00237F39">
        <w:rPr>
          <w:rFonts w:ascii="Times New Roman" w:hAnsi="Times New Roman"/>
          <w:sz w:val="24"/>
          <w:szCs w:val="24"/>
        </w:rPr>
        <w:t>m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30285" w:rsidRPr="00237F39">
        <w:rPr>
          <w:rFonts w:ascii="Times New Roman" w:hAnsi="Times New Roman"/>
          <w:sz w:val="24"/>
          <w:szCs w:val="24"/>
        </w:rPr>
        <w:t>çap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10E8C" w:rsidRPr="00237F39">
        <w:rPr>
          <w:rFonts w:ascii="Times New Roman" w:hAnsi="Times New Roman"/>
          <w:sz w:val="24"/>
          <w:szCs w:val="24"/>
        </w:rPr>
        <w:t>üretildiğ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10E8C" w:rsidRPr="00237F39">
        <w:rPr>
          <w:rFonts w:ascii="Times New Roman" w:hAnsi="Times New Roman"/>
          <w:sz w:val="24"/>
          <w:szCs w:val="24"/>
        </w:rPr>
        <w:t>tel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30285"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30285" w:rsidRPr="00237F39">
        <w:rPr>
          <w:rFonts w:ascii="Times New Roman" w:hAnsi="Times New Roman"/>
          <w:sz w:val="24"/>
          <w:szCs w:val="24"/>
        </w:rPr>
        <w:t>küçü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30285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30285" w:rsidRPr="00237F39">
        <w:rPr>
          <w:rFonts w:ascii="Times New Roman" w:hAnsi="Times New Roman"/>
          <w:sz w:val="24"/>
          <w:szCs w:val="24"/>
        </w:rPr>
        <w:t>başlangı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30285" w:rsidRPr="00237F39">
        <w:rPr>
          <w:rFonts w:ascii="Times New Roman" w:hAnsi="Times New Roman"/>
          <w:sz w:val="24"/>
          <w:szCs w:val="24"/>
        </w:rPr>
        <w:t>te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30285" w:rsidRPr="00237F39">
        <w:rPr>
          <w:rFonts w:ascii="Times New Roman" w:hAnsi="Times New Roman"/>
          <w:sz w:val="24"/>
          <w:szCs w:val="24"/>
        </w:rPr>
        <w:t>(0,8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30285" w:rsidRPr="00237F39">
        <w:rPr>
          <w:rFonts w:ascii="Times New Roman" w:hAnsi="Times New Roman"/>
          <w:sz w:val="24"/>
          <w:szCs w:val="24"/>
        </w:rPr>
        <w:t>m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30285" w:rsidRPr="00237F39">
        <w:rPr>
          <w:rFonts w:ascii="Times New Roman" w:hAnsi="Times New Roman"/>
          <w:sz w:val="24"/>
          <w:szCs w:val="24"/>
        </w:rPr>
        <w:t>çap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30285" w:rsidRPr="00237F39">
        <w:rPr>
          <w:rFonts w:ascii="Times New Roman" w:hAnsi="Times New Roman"/>
          <w:sz w:val="24"/>
          <w:szCs w:val="24"/>
        </w:rPr>
        <w:t>kullanı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30285" w:rsidRPr="00237F39">
        <w:rPr>
          <w:rFonts w:ascii="Times New Roman" w:hAnsi="Times New Roman"/>
          <w:sz w:val="24"/>
          <w:szCs w:val="24"/>
        </w:rPr>
        <w:t>üretil</w:t>
      </w:r>
      <w:r w:rsidR="00010E8C" w:rsidRPr="00237F39">
        <w:rPr>
          <w:rFonts w:ascii="Times New Roman" w:hAnsi="Times New Roman"/>
          <w:sz w:val="24"/>
          <w:szCs w:val="24"/>
        </w:rPr>
        <w:t>mişt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30285"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Vorster&lt;/Author&gt;&lt;Year&gt;2023&lt;/Year&gt;&lt;RecNum&gt;123&lt;/RecNum&gt;&lt;DisplayText&gt;[115]&lt;/DisplayText&gt;&lt;record&gt;&lt;rec-number&gt;123&lt;/rec-number&gt;&lt;foreign-keys&gt;&lt;key app="EN" db-id="00d9ve5eaf9f0lezs2ov50dqvdpe0xr0t2z2" timestamp="1680863427"&gt;123&lt;/key&gt;&lt;/foreign-keys&gt;&lt;ref-type name="Journal Article"&gt;17&lt;/ref-type&gt;&lt;contributors&gt;&lt;authors&gt;&lt;author&gt;Vorster, M.&lt;/author&gt;&lt;author&gt;van der Vyver, P. J.&lt;/author&gt;&lt;author&gt;Markou, G.&lt;/author&gt;&lt;/authors&gt;&lt;/contributors&gt;&lt;auth-address&gt;Department of Odontology, School of Dentistry, Faculty of Health Sciences, University of Pretoria, Pretoria, South Africa. Electronic address: martin.vorster@up.ac.za.&amp;#xD;Department of Odontology, School of Dentistry, Faculty of Health Sciences, University of Pretoria, Pretoria, South Africa.&amp;#xD;Department of Civil Engineering, University of Pretoria, Pretoria, South Africa.&lt;/auth-address&gt;&lt;titles&gt;&lt;title&gt;The Effect of Different Access Cavity Designs in Combination with WaveOne Gold and TruNatomy Instrumentation on Remaining Dentin Thickness and Volume&lt;/title&gt;&lt;secondary-title&gt;J Endod&lt;/secondary-title&gt;&lt;/titles&gt;&lt;periodical&gt;&lt;full-title&gt;J Endod&lt;/full-title&gt;&lt;/periodical&gt;&lt;pages&gt;83-88&lt;/pages&gt;&lt;volume&gt;49&lt;/volume&gt;&lt;number&gt;1&lt;/number&gt;&lt;edition&gt;2022/11/15&lt;/edition&gt;&lt;keywords&gt;&lt;keyword&gt;Humans&lt;/keyword&gt;&lt;keyword&gt;*Root Canal Preparation&lt;/keyword&gt;&lt;keyword&gt;*Dental Pulp Cavity/diagnostic imaging&lt;/keyword&gt;&lt;keyword&gt;Gold&lt;/keyword&gt;&lt;keyword&gt;Dentin/diagnostic imaging&lt;/keyword&gt;&lt;keyword&gt;Endodontic access cavity&lt;/keyword&gt;&lt;keyword&gt;TruNatomy&lt;/keyword&gt;&lt;keyword&gt;WaveOne Gold&lt;/keyword&gt;&lt;keyword&gt;micro–computed tomography&lt;/keyword&gt;&lt;keyword&gt;pericervical dentin&lt;/keyword&gt;&lt;/keywords&gt;&lt;dates&gt;&lt;year&gt;2023&lt;/year&gt;&lt;pub-dates&gt;&lt;date&gt;Jan&lt;/date&gt;&lt;/pub-dates&gt;&lt;/dates&gt;&lt;isbn&gt;0099-2399&lt;/isbn&gt;&lt;accession-num&gt;36375650&lt;/accession-num&gt;&lt;urls&gt;&lt;/urls&gt;&lt;electronic-resource-num&gt;10.1016/j.joen.2022.11.002&lt;/electronic-resource-num&gt;&lt;remote-database-provider&gt;NLM&lt;/remote-database-provider&gt;&lt;language&gt;eng&lt;/language&gt;&lt;/record&gt;&lt;/Cite&gt;&lt;/EndNote&gt;</w:instrText>
      </w:r>
      <w:r w:rsidR="00E30285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115]</w:t>
      </w:r>
      <w:r w:rsidR="00E30285" w:rsidRPr="00237F39">
        <w:rPr>
          <w:rFonts w:ascii="Times New Roman" w:hAnsi="Times New Roman"/>
          <w:sz w:val="24"/>
          <w:szCs w:val="24"/>
        </w:rPr>
        <w:fldChar w:fldCharType="end"/>
      </w:r>
      <w:r w:rsidR="00E30285" w:rsidRPr="00237F39">
        <w:rPr>
          <w:rFonts w:ascii="Times New Roman" w:hAnsi="Times New Roman"/>
          <w:sz w:val="24"/>
          <w:szCs w:val="24"/>
        </w:rPr>
        <w:t>.</w:t>
      </w:r>
    </w:p>
    <w:p w14:paraId="2A2272C2" w14:textId="2C2FBDEE" w:rsidR="00D2167C" w:rsidRPr="00237F39" w:rsidRDefault="00BF56D2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Ort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ölge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oplam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uzaklaştır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ad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iktar</w:t>
      </w:r>
      <w:r w:rsidR="00EF3815" w:rsidRPr="00237F39">
        <w:rPr>
          <w:rFonts w:ascii="Times New Roman" w:hAnsi="Times New Roman"/>
          <w:sz w:val="24"/>
          <w:szCs w:val="24"/>
        </w:rPr>
        <w:t>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F3815"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T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M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rup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F3815"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F3815"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F3815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F3815"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F3815" w:rsidRPr="00237F39">
        <w:rPr>
          <w:rFonts w:ascii="Times New Roman" w:hAnsi="Times New Roman"/>
          <w:sz w:val="24"/>
          <w:szCs w:val="24"/>
        </w:rPr>
        <w:t>farklılığ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F3815" w:rsidRPr="00237F39">
        <w:rPr>
          <w:rFonts w:ascii="Times New Roman" w:hAnsi="Times New Roman"/>
          <w:sz w:val="24"/>
          <w:szCs w:val="24"/>
        </w:rPr>
        <w:t>olmam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F3815" w:rsidRPr="00237F39">
        <w:rPr>
          <w:rFonts w:ascii="Times New Roman" w:hAnsi="Times New Roman"/>
          <w:sz w:val="24"/>
          <w:szCs w:val="24"/>
        </w:rPr>
        <w:t>h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F3815" w:rsidRPr="00237F39">
        <w:rPr>
          <w:rFonts w:ascii="Times New Roman" w:hAnsi="Times New Roman"/>
          <w:sz w:val="24"/>
          <w:szCs w:val="24"/>
        </w:rPr>
        <w:t>i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F3815" w:rsidRPr="00237F39">
        <w:rPr>
          <w:rFonts w:ascii="Times New Roman" w:hAnsi="Times New Roman"/>
          <w:sz w:val="24"/>
          <w:szCs w:val="24"/>
        </w:rPr>
        <w:t>eğenin</w:t>
      </w:r>
      <w:r w:rsidR="00A10BC1">
        <w:rPr>
          <w:rFonts w:ascii="Times New Roman" w:hAnsi="Times New Roman"/>
          <w:sz w:val="24"/>
          <w:szCs w:val="24"/>
        </w:rPr>
        <w:t xml:space="preserve"> </w:t>
      </w:r>
      <w:r w:rsidR="00EF3815" w:rsidRPr="00237F39">
        <w:rPr>
          <w:rFonts w:ascii="Times New Roman" w:hAnsi="Times New Roman"/>
          <w:sz w:val="24"/>
          <w:szCs w:val="24"/>
        </w:rPr>
        <w:t>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F3815" w:rsidRPr="00237F39">
        <w:rPr>
          <w:rFonts w:ascii="Times New Roman" w:hAnsi="Times New Roman"/>
          <w:sz w:val="24"/>
          <w:szCs w:val="24"/>
        </w:rPr>
        <w:t>resiprok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F3815" w:rsidRPr="00237F39">
        <w:rPr>
          <w:rFonts w:ascii="Times New Roman" w:hAnsi="Times New Roman"/>
          <w:sz w:val="24"/>
          <w:szCs w:val="24"/>
        </w:rPr>
        <w:t>hareke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F3815" w:rsidRPr="00237F39">
        <w:rPr>
          <w:rFonts w:ascii="Times New Roman" w:hAnsi="Times New Roman"/>
          <w:sz w:val="24"/>
          <w:szCs w:val="24"/>
        </w:rPr>
        <w:t>yapması</w:t>
      </w:r>
      <w:r w:rsidR="009E3F09" w:rsidRPr="00237F39">
        <w:rPr>
          <w:rFonts w:ascii="Times New Roman" w:hAnsi="Times New Roman"/>
          <w:sz w:val="24"/>
          <w:szCs w:val="24"/>
        </w:rPr>
        <w:t>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74AB0" w:rsidRPr="00237F39">
        <w:rPr>
          <w:rFonts w:ascii="Times New Roman" w:hAnsi="Times New Roman"/>
          <w:sz w:val="24"/>
          <w:szCs w:val="24"/>
        </w:rPr>
        <w:t>yan ısır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T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M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E3F09" w:rsidRPr="00237F39">
        <w:rPr>
          <w:rFonts w:ascii="Times New Roman" w:hAnsi="Times New Roman"/>
          <w:sz w:val="24"/>
          <w:szCs w:val="24"/>
        </w:rPr>
        <w:t>eğes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E3F09" w:rsidRPr="00237F39">
        <w:rPr>
          <w:rFonts w:ascii="Times New Roman" w:hAnsi="Times New Roman"/>
          <w:sz w:val="24"/>
          <w:szCs w:val="24"/>
        </w:rPr>
        <w:t>sabi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E3F09" w:rsidRPr="00237F39">
        <w:rPr>
          <w:rFonts w:ascii="Times New Roman" w:hAnsi="Times New Roman"/>
          <w:sz w:val="24"/>
          <w:szCs w:val="24"/>
        </w:rPr>
        <w:t>konikli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E3F09" w:rsidRPr="00237F39">
        <w:rPr>
          <w:rFonts w:ascii="Times New Roman" w:hAnsi="Times New Roman"/>
          <w:sz w:val="24"/>
          <w:szCs w:val="24"/>
        </w:rPr>
        <w:t>sahipk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E3F09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E3F09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E3F09" w:rsidRPr="00237F39">
        <w:rPr>
          <w:rFonts w:ascii="Times New Roman" w:hAnsi="Times New Roman"/>
          <w:sz w:val="24"/>
          <w:szCs w:val="24"/>
        </w:rPr>
        <w:t>eğes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E3F09" w:rsidRPr="00237F39">
        <w:rPr>
          <w:rFonts w:ascii="Times New Roman" w:hAnsi="Times New Roman"/>
          <w:sz w:val="24"/>
          <w:szCs w:val="24"/>
        </w:rPr>
        <w:t>aza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E3F09" w:rsidRPr="00237F39">
        <w:rPr>
          <w:rFonts w:ascii="Times New Roman" w:hAnsi="Times New Roman"/>
          <w:sz w:val="24"/>
          <w:szCs w:val="24"/>
        </w:rPr>
        <w:t>konikliğiy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E3F09" w:rsidRPr="00237F39">
        <w:rPr>
          <w:rFonts w:ascii="Times New Roman" w:hAnsi="Times New Roman"/>
          <w:sz w:val="24"/>
          <w:szCs w:val="24"/>
        </w:rPr>
        <w:t>açıklanabilir.</w:t>
      </w:r>
    </w:p>
    <w:p w14:paraId="655B791F" w14:textId="495BDEA8" w:rsidR="004F2267" w:rsidRPr="00237F39" w:rsidRDefault="00130C44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lastRenderedPageBreak/>
        <w:t>Koro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ölge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B296D" w:rsidRPr="00237F39">
        <w:rPr>
          <w:rFonts w:ascii="Times New Roman" w:hAnsi="Times New Roman"/>
          <w:sz w:val="24"/>
          <w:szCs w:val="24"/>
        </w:rPr>
        <w:t>yüzeyin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B296D" w:rsidRPr="00237F39">
        <w:rPr>
          <w:rFonts w:ascii="Times New Roman" w:hAnsi="Times New Roman"/>
          <w:sz w:val="24"/>
          <w:szCs w:val="24"/>
        </w:rPr>
        <w:t>uzaklaştır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B296D" w:rsidRPr="00237F39">
        <w:rPr>
          <w:rFonts w:ascii="Times New Roman" w:hAnsi="Times New Roman"/>
          <w:sz w:val="24"/>
          <w:szCs w:val="24"/>
        </w:rPr>
        <w:t>mad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B296D" w:rsidRPr="00237F39">
        <w:rPr>
          <w:rFonts w:ascii="Times New Roman" w:hAnsi="Times New Roman"/>
          <w:sz w:val="24"/>
          <w:szCs w:val="24"/>
        </w:rPr>
        <w:t>mikt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272AB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272AB" w:rsidRPr="00237F39">
        <w:rPr>
          <w:rFonts w:ascii="Times New Roman" w:hAnsi="Times New Roman"/>
          <w:sz w:val="24"/>
          <w:szCs w:val="24"/>
        </w:rPr>
        <w:t>grubu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9244D" w:rsidRPr="00237F39">
        <w:rPr>
          <w:rFonts w:ascii="Times New Roman" w:hAnsi="Times New Roman"/>
          <w:sz w:val="24"/>
          <w:szCs w:val="24"/>
        </w:rPr>
        <w:t>di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9244D" w:rsidRPr="00237F39">
        <w:rPr>
          <w:rFonts w:ascii="Times New Roman" w:hAnsi="Times New Roman"/>
          <w:sz w:val="24"/>
          <w:szCs w:val="24"/>
        </w:rPr>
        <w:t>gruplar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9244D" w:rsidRPr="00237F39">
        <w:rPr>
          <w:rFonts w:ascii="Times New Roman" w:hAnsi="Times New Roman"/>
          <w:sz w:val="24"/>
          <w:szCs w:val="24"/>
        </w:rPr>
        <w:t>gö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9244D"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9244D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9244D"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9244D" w:rsidRPr="00237F39">
        <w:rPr>
          <w:rFonts w:ascii="Times New Roman" w:hAnsi="Times New Roman"/>
          <w:sz w:val="24"/>
          <w:szCs w:val="24"/>
        </w:rPr>
        <w:t>şeki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9244D"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9244D" w:rsidRPr="00237F39">
        <w:rPr>
          <w:rFonts w:ascii="Times New Roman" w:hAnsi="Times New Roman"/>
          <w:sz w:val="24"/>
          <w:szCs w:val="24"/>
        </w:rPr>
        <w:t>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9244D" w:rsidRPr="00237F39">
        <w:rPr>
          <w:rFonts w:ascii="Times New Roman" w:hAnsi="Times New Roman"/>
          <w:sz w:val="24"/>
          <w:szCs w:val="24"/>
        </w:rPr>
        <w:t>bulunurk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9244D" w:rsidRPr="00237F39">
        <w:rPr>
          <w:rFonts w:ascii="Times New Roman" w:hAnsi="Times New Roman"/>
          <w:sz w:val="24"/>
          <w:szCs w:val="24"/>
        </w:rPr>
        <w:t>B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9244D" w:rsidRPr="00237F39">
        <w:rPr>
          <w:rFonts w:ascii="Times New Roman" w:hAnsi="Times New Roman"/>
          <w:sz w:val="24"/>
          <w:szCs w:val="24"/>
        </w:rPr>
        <w:t>yüzey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9244D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9244D" w:rsidRPr="00237F39">
        <w:rPr>
          <w:rFonts w:ascii="Times New Roman" w:hAnsi="Times New Roman"/>
          <w:sz w:val="24"/>
          <w:szCs w:val="24"/>
        </w:rPr>
        <w:t>topla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9244D" w:rsidRPr="00237F39">
        <w:rPr>
          <w:rFonts w:ascii="Times New Roman" w:hAnsi="Times New Roman"/>
          <w:sz w:val="24"/>
          <w:szCs w:val="24"/>
        </w:rPr>
        <w:t>(A</w:t>
      </w:r>
      <w:r w:rsidR="003F3D4D" w:rsidRPr="00237F39">
        <w:rPr>
          <w:rFonts w:ascii="Times New Roman" w:hAnsi="Times New Roman"/>
          <w:sz w:val="24"/>
          <w:szCs w:val="24"/>
        </w:rPr>
        <w:t>+B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F3D4D" w:rsidRPr="00237F39">
        <w:rPr>
          <w:rFonts w:ascii="Times New Roman" w:hAnsi="Times New Roman"/>
          <w:sz w:val="24"/>
          <w:szCs w:val="24"/>
        </w:rPr>
        <w:t>uzaklaştır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F3D4D" w:rsidRPr="00237F39">
        <w:rPr>
          <w:rFonts w:ascii="Times New Roman" w:hAnsi="Times New Roman"/>
          <w:sz w:val="24"/>
          <w:szCs w:val="24"/>
        </w:rPr>
        <w:t>mad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F3D4D" w:rsidRPr="00237F39">
        <w:rPr>
          <w:rFonts w:ascii="Times New Roman" w:hAnsi="Times New Roman"/>
          <w:sz w:val="24"/>
          <w:szCs w:val="24"/>
        </w:rPr>
        <w:t>miktar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B296D" w:rsidRPr="00237F39">
        <w:rPr>
          <w:rFonts w:ascii="Times New Roman" w:hAnsi="Times New Roman"/>
          <w:sz w:val="24"/>
          <w:szCs w:val="24"/>
        </w:rPr>
        <w:t>karşılaştırıldığ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F3D4D" w:rsidRPr="00237F39">
        <w:rPr>
          <w:rFonts w:ascii="Times New Roman" w:hAnsi="Times New Roman"/>
          <w:sz w:val="24"/>
          <w:szCs w:val="24"/>
        </w:rPr>
        <w:t>tü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F3D4D" w:rsidRPr="00237F39">
        <w:rPr>
          <w:rFonts w:ascii="Times New Roman" w:hAnsi="Times New Roman"/>
          <w:sz w:val="24"/>
          <w:szCs w:val="24"/>
        </w:rPr>
        <w:t>grup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F3D4D"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F3D4D"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F3D4D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F3D4D"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F3D4D" w:rsidRPr="00237F39">
        <w:rPr>
          <w:rFonts w:ascii="Times New Roman" w:hAnsi="Times New Roman"/>
          <w:sz w:val="24"/>
          <w:szCs w:val="24"/>
        </w:rPr>
        <w:t>farklılı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F3D4D" w:rsidRPr="00237F39">
        <w:rPr>
          <w:rFonts w:ascii="Times New Roman" w:hAnsi="Times New Roman"/>
          <w:sz w:val="24"/>
          <w:szCs w:val="24"/>
        </w:rPr>
        <w:t>bu</w:t>
      </w:r>
      <w:r w:rsidR="00D978D1" w:rsidRPr="00237F39">
        <w:rPr>
          <w:rFonts w:ascii="Times New Roman" w:hAnsi="Times New Roman"/>
          <w:sz w:val="24"/>
          <w:szCs w:val="24"/>
        </w:rPr>
        <w:t>lunmuştu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A56CA"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A56CA" w:rsidRPr="00237F39">
        <w:rPr>
          <w:rFonts w:ascii="Times New Roman" w:hAnsi="Times New Roman"/>
          <w:sz w:val="24"/>
          <w:szCs w:val="24"/>
        </w:rPr>
        <w:t>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A56CA" w:rsidRPr="00237F39">
        <w:rPr>
          <w:rFonts w:ascii="Times New Roman" w:hAnsi="Times New Roman"/>
          <w:sz w:val="24"/>
          <w:szCs w:val="24"/>
        </w:rPr>
        <w:t>maddey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A56CA" w:rsidRPr="00237F39">
        <w:rPr>
          <w:rFonts w:ascii="Times New Roman" w:hAnsi="Times New Roman"/>
          <w:sz w:val="24"/>
          <w:szCs w:val="24"/>
        </w:rPr>
        <w:t>TruNatomy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A56CA"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A56CA" w:rsidRPr="00237F39">
        <w:rPr>
          <w:rFonts w:ascii="Times New Roman" w:hAnsi="Times New Roman"/>
          <w:sz w:val="24"/>
          <w:szCs w:val="24"/>
        </w:rPr>
        <w:t>faz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A56CA" w:rsidRPr="00237F39">
        <w:rPr>
          <w:rFonts w:ascii="Times New Roman" w:hAnsi="Times New Roman"/>
          <w:sz w:val="24"/>
          <w:szCs w:val="24"/>
        </w:rPr>
        <w:t>maddey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A56CA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A56CA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A56CA" w:rsidRPr="00237F39">
        <w:rPr>
          <w:rFonts w:ascii="Times New Roman" w:hAnsi="Times New Roman"/>
          <w:sz w:val="24"/>
          <w:szCs w:val="24"/>
        </w:rPr>
        <w:t>gru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84ACF" w:rsidRPr="00237F39">
        <w:rPr>
          <w:rFonts w:ascii="Times New Roman" w:hAnsi="Times New Roman"/>
          <w:sz w:val="24"/>
          <w:szCs w:val="24"/>
        </w:rPr>
        <w:t>uzaklaştırmıştır.</w:t>
      </w:r>
    </w:p>
    <w:p w14:paraId="2AAC2B86" w14:textId="3FD36F9A" w:rsidR="00814965" w:rsidRPr="00237F39" w:rsidRDefault="000C7025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TruNatomy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dgeF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X7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roTap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ext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DW.Rotat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yFlex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C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A341F" w:rsidRPr="00237F39">
        <w:rPr>
          <w:rFonts w:ascii="Times New Roman" w:hAnsi="Times New Roman"/>
          <w:sz w:val="24"/>
          <w:szCs w:val="24"/>
        </w:rPr>
        <w:t>eğe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A341F"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A341F" w:rsidRPr="00237F39">
        <w:rPr>
          <w:rFonts w:ascii="Times New Roman" w:hAnsi="Times New Roman"/>
          <w:sz w:val="24"/>
          <w:szCs w:val="24"/>
        </w:rPr>
        <w:t>etkinlik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E36C1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E36C1" w:rsidRPr="00237F39">
        <w:rPr>
          <w:rFonts w:ascii="Times New Roman" w:hAnsi="Times New Roman"/>
          <w:sz w:val="24"/>
          <w:szCs w:val="24"/>
        </w:rPr>
        <w:t>te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E36C1" w:rsidRPr="00237F39">
        <w:rPr>
          <w:rFonts w:ascii="Times New Roman" w:hAnsi="Times New Roman"/>
          <w:sz w:val="24"/>
          <w:szCs w:val="24"/>
        </w:rPr>
        <w:t>çalışm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E36C1" w:rsidRPr="00237F39">
        <w:rPr>
          <w:rFonts w:ascii="Times New Roman" w:hAnsi="Times New Roman"/>
          <w:sz w:val="24"/>
          <w:szCs w:val="24"/>
        </w:rPr>
        <w:t>karşılaştırılmıştı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969E0" w:rsidRPr="00237F39">
        <w:rPr>
          <w:rFonts w:ascii="Times New Roman" w:hAnsi="Times New Roman"/>
          <w:sz w:val="24"/>
          <w:szCs w:val="24"/>
        </w:rPr>
        <w:t>Korona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B0FC7" w:rsidRPr="00237F39">
        <w:rPr>
          <w:rFonts w:ascii="Times New Roman" w:hAnsi="Times New Roman"/>
          <w:sz w:val="24"/>
          <w:szCs w:val="24"/>
        </w:rPr>
        <w:t>oluşturu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72C78"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72C78" w:rsidRPr="00237F39">
        <w:rPr>
          <w:rFonts w:ascii="Times New Roman" w:hAnsi="Times New Roman"/>
          <w:sz w:val="24"/>
          <w:szCs w:val="24"/>
        </w:rPr>
        <w:t>genişliğ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72C78" w:rsidRPr="00237F39">
        <w:rPr>
          <w:rFonts w:ascii="Times New Roman" w:hAnsi="Times New Roman"/>
          <w:sz w:val="24"/>
          <w:szCs w:val="24"/>
        </w:rPr>
        <w:t>bakıldığ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72C78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72C78" w:rsidRPr="00237F39">
        <w:rPr>
          <w:rFonts w:ascii="Times New Roman" w:hAnsi="Times New Roman"/>
          <w:sz w:val="24"/>
          <w:szCs w:val="24"/>
        </w:rPr>
        <w:t>gru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72C78" w:rsidRPr="00237F39">
        <w:rPr>
          <w:rFonts w:ascii="Times New Roman" w:hAnsi="Times New Roman"/>
          <w:sz w:val="24"/>
          <w:szCs w:val="24"/>
        </w:rPr>
        <w:t>ProTap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72C78" w:rsidRPr="00237F39">
        <w:rPr>
          <w:rFonts w:ascii="Times New Roman" w:hAnsi="Times New Roman"/>
          <w:sz w:val="24"/>
          <w:szCs w:val="24"/>
        </w:rPr>
        <w:t>Nex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72C78" w:rsidRPr="00237F39">
        <w:rPr>
          <w:rFonts w:ascii="Times New Roman" w:hAnsi="Times New Roman"/>
          <w:sz w:val="24"/>
          <w:szCs w:val="24"/>
        </w:rPr>
        <w:t>grubun</w:t>
      </w:r>
      <w:r w:rsidR="005B0FC7" w:rsidRPr="00237F39">
        <w:rPr>
          <w:rFonts w:ascii="Times New Roman" w:hAnsi="Times New Roman"/>
          <w:sz w:val="24"/>
          <w:szCs w:val="24"/>
        </w:rPr>
        <w:t>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B0FC7" w:rsidRPr="00237F39">
        <w:rPr>
          <w:rFonts w:ascii="Times New Roman" w:hAnsi="Times New Roman"/>
          <w:sz w:val="24"/>
          <w:szCs w:val="24"/>
        </w:rPr>
        <w:t>gö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E7AE0"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E7AE0" w:rsidRPr="00237F39">
        <w:rPr>
          <w:rFonts w:ascii="Times New Roman" w:hAnsi="Times New Roman"/>
          <w:sz w:val="24"/>
          <w:szCs w:val="24"/>
        </w:rPr>
        <w:t>küçü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E7AE0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E7AE0"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E7AE0" w:rsidRPr="00237F39">
        <w:rPr>
          <w:rFonts w:ascii="Times New Roman" w:hAnsi="Times New Roman"/>
          <w:sz w:val="24"/>
          <w:szCs w:val="24"/>
        </w:rPr>
        <w:t>gen</w:t>
      </w:r>
      <w:r w:rsidR="008C5090" w:rsidRPr="00237F39">
        <w:rPr>
          <w:rFonts w:ascii="Times New Roman" w:hAnsi="Times New Roman"/>
          <w:sz w:val="24"/>
          <w:szCs w:val="24"/>
        </w:rPr>
        <w:t>işliğ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27BDE" w:rsidRPr="00237F39">
        <w:rPr>
          <w:rFonts w:ascii="Times New Roman" w:hAnsi="Times New Roman"/>
          <w:sz w:val="24"/>
          <w:szCs w:val="24"/>
        </w:rPr>
        <w:t>oluşturmuştur</w:t>
      </w:r>
      <w:r w:rsidR="008C5090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C5090" w:rsidRPr="00237F39">
        <w:rPr>
          <w:rFonts w:ascii="Times New Roman" w:hAnsi="Times New Roman"/>
          <w:sz w:val="24"/>
          <w:szCs w:val="24"/>
        </w:rPr>
        <w:t>Bunu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C5090" w:rsidRPr="00237F39">
        <w:rPr>
          <w:rFonts w:ascii="Times New Roman" w:hAnsi="Times New Roman"/>
          <w:sz w:val="24"/>
          <w:szCs w:val="24"/>
        </w:rPr>
        <w:t>sebeb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C5090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86024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86024" w:rsidRPr="00237F39">
        <w:rPr>
          <w:rFonts w:ascii="Times New Roman" w:hAnsi="Times New Roman"/>
          <w:sz w:val="24"/>
          <w:szCs w:val="24"/>
        </w:rPr>
        <w:t>eğes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86024" w:rsidRPr="00237F39">
        <w:rPr>
          <w:rFonts w:ascii="Times New Roman" w:hAnsi="Times New Roman"/>
          <w:sz w:val="24"/>
          <w:szCs w:val="24"/>
        </w:rPr>
        <w:t>düşü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86024" w:rsidRPr="00237F39">
        <w:rPr>
          <w:rFonts w:ascii="Times New Roman" w:hAnsi="Times New Roman"/>
          <w:sz w:val="24"/>
          <w:szCs w:val="24"/>
        </w:rPr>
        <w:t>konikl</w:t>
      </w:r>
      <w:r w:rsidR="002D5047" w:rsidRPr="00237F39">
        <w:rPr>
          <w:rFonts w:ascii="Times New Roman" w:hAnsi="Times New Roman"/>
          <w:sz w:val="24"/>
          <w:szCs w:val="24"/>
        </w:rPr>
        <w:t>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D5047" w:rsidRPr="00237F39">
        <w:rPr>
          <w:rFonts w:ascii="Times New Roman" w:hAnsi="Times New Roman"/>
          <w:sz w:val="24"/>
          <w:szCs w:val="24"/>
        </w:rPr>
        <w:t>açısı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D5047" w:rsidRPr="00237F39">
        <w:rPr>
          <w:rFonts w:ascii="Times New Roman" w:hAnsi="Times New Roman"/>
          <w:sz w:val="24"/>
          <w:szCs w:val="24"/>
        </w:rPr>
        <w:t>sahip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D5047" w:rsidRPr="00237F39">
        <w:rPr>
          <w:rFonts w:ascii="Times New Roman" w:hAnsi="Times New Roman"/>
          <w:sz w:val="24"/>
          <w:szCs w:val="24"/>
        </w:rPr>
        <w:t>olm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D5047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D5047" w:rsidRPr="00237F39">
        <w:rPr>
          <w:rFonts w:ascii="Times New Roman" w:hAnsi="Times New Roman"/>
          <w:sz w:val="24"/>
          <w:szCs w:val="24"/>
        </w:rPr>
        <w:t>açıklanmıştı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B6D97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7Dlm1lciBCxLBMR8SwTjwvQXV0aG9yPjxZZWFyPjIwMjI8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</w:instrText>
      </w:r>
      <w:r w:rsidR="006577EF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7Dlm1lciBCxLBMR8SwTjwvQXV0aG9yPjxZZWFyPjIwMjI8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6577EF" w:rsidRPr="00237F39">
        <w:rPr>
          <w:rFonts w:ascii="Times New Roman" w:hAnsi="Times New Roman"/>
          <w:sz w:val="24"/>
          <w:szCs w:val="24"/>
        </w:rPr>
      </w:r>
      <w:r w:rsidR="006577EF" w:rsidRPr="00237F39">
        <w:rPr>
          <w:rFonts w:ascii="Times New Roman" w:hAnsi="Times New Roman"/>
          <w:sz w:val="24"/>
          <w:szCs w:val="24"/>
        </w:rPr>
        <w:fldChar w:fldCharType="end"/>
      </w:r>
      <w:r w:rsidR="00CB6D97" w:rsidRPr="00237F39">
        <w:rPr>
          <w:rFonts w:ascii="Times New Roman" w:hAnsi="Times New Roman"/>
          <w:sz w:val="24"/>
          <w:szCs w:val="24"/>
        </w:rPr>
      </w:r>
      <w:r w:rsidR="00CB6D97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116]</w:t>
      </w:r>
      <w:r w:rsidR="00CB6D97" w:rsidRPr="00237F39">
        <w:rPr>
          <w:rFonts w:ascii="Times New Roman" w:hAnsi="Times New Roman"/>
          <w:sz w:val="24"/>
          <w:szCs w:val="24"/>
        </w:rPr>
        <w:fldChar w:fldCharType="end"/>
      </w:r>
      <w:r w:rsidR="002D5047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D5047"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D5047" w:rsidRPr="00237F39">
        <w:rPr>
          <w:rFonts w:ascii="Times New Roman" w:hAnsi="Times New Roman"/>
          <w:sz w:val="24"/>
          <w:szCs w:val="24"/>
        </w:rPr>
        <w:t>edil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A036E" w:rsidRPr="00237F39">
        <w:rPr>
          <w:rFonts w:ascii="Times New Roman" w:hAnsi="Times New Roman"/>
          <w:sz w:val="24"/>
          <w:szCs w:val="24"/>
        </w:rPr>
        <w:t>sonu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A036E" w:rsidRPr="00237F39">
        <w:rPr>
          <w:rFonts w:ascii="Times New Roman" w:hAnsi="Times New Roman"/>
          <w:sz w:val="24"/>
          <w:szCs w:val="24"/>
        </w:rPr>
        <w:t>çalışmamız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A036E"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A036E" w:rsidRPr="00237F39">
        <w:rPr>
          <w:rFonts w:ascii="Times New Roman" w:hAnsi="Times New Roman"/>
          <w:sz w:val="24"/>
          <w:szCs w:val="24"/>
        </w:rPr>
        <w:t>ettiğimi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A036E" w:rsidRPr="00237F39">
        <w:rPr>
          <w:rFonts w:ascii="Times New Roman" w:hAnsi="Times New Roman"/>
          <w:sz w:val="24"/>
          <w:szCs w:val="24"/>
        </w:rPr>
        <w:t>sonuç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A036E" w:rsidRPr="00237F39">
        <w:rPr>
          <w:rFonts w:ascii="Times New Roman" w:hAnsi="Times New Roman"/>
          <w:sz w:val="24"/>
          <w:szCs w:val="24"/>
        </w:rPr>
        <w:t>benzerdir.</w:t>
      </w:r>
    </w:p>
    <w:p w14:paraId="0646F1D4" w14:textId="2D6D3985" w:rsidR="00727BDE" w:rsidRPr="00237F39" w:rsidRDefault="00727BDE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Resiprok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areke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alış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T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M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915EF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915EF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915EF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75055" w:rsidRPr="00237F39">
        <w:rPr>
          <w:rFonts w:ascii="Times New Roman" w:hAnsi="Times New Roman"/>
          <w:sz w:val="24"/>
          <w:szCs w:val="24"/>
        </w:rPr>
        <w:t>grup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75055"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643A2" w:rsidRPr="00237F39">
        <w:rPr>
          <w:rFonts w:ascii="Times New Roman" w:hAnsi="Times New Roman"/>
          <w:sz w:val="24"/>
          <w:szCs w:val="24"/>
        </w:rPr>
        <w:t>koro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643A2" w:rsidRPr="00237F39">
        <w:rPr>
          <w:rFonts w:ascii="Times New Roman" w:hAnsi="Times New Roman"/>
          <w:sz w:val="24"/>
          <w:szCs w:val="24"/>
        </w:rPr>
        <w:t>bölge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75055" w:rsidRPr="00237F39">
        <w:rPr>
          <w:rFonts w:ascii="Times New Roman" w:hAnsi="Times New Roman"/>
          <w:sz w:val="24"/>
          <w:szCs w:val="24"/>
        </w:rPr>
        <w:t>toplam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75055" w:rsidRPr="00237F39">
        <w:rPr>
          <w:rFonts w:ascii="Times New Roman" w:hAnsi="Times New Roman"/>
          <w:sz w:val="24"/>
          <w:szCs w:val="24"/>
        </w:rPr>
        <w:t>uzaklaştır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643A2" w:rsidRPr="00237F39">
        <w:rPr>
          <w:rFonts w:ascii="Times New Roman" w:hAnsi="Times New Roman"/>
          <w:sz w:val="24"/>
          <w:szCs w:val="24"/>
        </w:rPr>
        <w:t>mad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643A2" w:rsidRPr="00237F39">
        <w:rPr>
          <w:rFonts w:ascii="Times New Roman" w:hAnsi="Times New Roman"/>
          <w:sz w:val="24"/>
          <w:szCs w:val="24"/>
        </w:rPr>
        <w:t>miktar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643A2" w:rsidRPr="00237F39">
        <w:rPr>
          <w:rFonts w:ascii="Times New Roman" w:hAnsi="Times New Roman"/>
          <w:sz w:val="24"/>
          <w:szCs w:val="24"/>
        </w:rPr>
        <w:t>arasında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643A2"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643A2" w:rsidRPr="00237F39">
        <w:rPr>
          <w:rFonts w:ascii="Times New Roman" w:hAnsi="Times New Roman"/>
          <w:sz w:val="24"/>
          <w:szCs w:val="24"/>
        </w:rPr>
        <w:t>fark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643A2" w:rsidRPr="00237F39">
        <w:rPr>
          <w:rFonts w:ascii="Times New Roman" w:hAnsi="Times New Roman"/>
          <w:sz w:val="24"/>
          <w:szCs w:val="24"/>
        </w:rPr>
        <w:t>eğe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A578E" w:rsidRPr="00237F39">
        <w:rPr>
          <w:rFonts w:ascii="Times New Roman" w:hAnsi="Times New Roman"/>
          <w:sz w:val="24"/>
          <w:szCs w:val="24"/>
        </w:rPr>
        <w:t>tasarım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643A2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53B09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53B09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53B09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53B09" w:rsidRPr="00237F39">
        <w:rPr>
          <w:rFonts w:ascii="Times New Roman" w:hAnsi="Times New Roman"/>
          <w:sz w:val="24"/>
          <w:szCs w:val="24"/>
        </w:rPr>
        <w:t>sistem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53B09" w:rsidRPr="00237F39">
        <w:rPr>
          <w:rFonts w:ascii="Times New Roman" w:hAnsi="Times New Roman"/>
          <w:sz w:val="24"/>
          <w:szCs w:val="24"/>
        </w:rPr>
        <w:t>aza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53B09" w:rsidRPr="00237F39">
        <w:rPr>
          <w:rFonts w:ascii="Times New Roman" w:hAnsi="Times New Roman"/>
          <w:sz w:val="24"/>
          <w:szCs w:val="24"/>
        </w:rPr>
        <w:t>konikl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53B09" w:rsidRPr="00237F39">
        <w:rPr>
          <w:rFonts w:ascii="Times New Roman" w:hAnsi="Times New Roman"/>
          <w:sz w:val="24"/>
          <w:szCs w:val="24"/>
        </w:rPr>
        <w:t>açıs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53B09" w:rsidRPr="00237F39">
        <w:rPr>
          <w:rFonts w:ascii="Times New Roman" w:hAnsi="Times New Roman"/>
          <w:sz w:val="24"/>
          <w:szCs w:val="24"/>
        </w:rPr>
        <w:t>kaynaklanabilec</w:t>
      </w:r>
      <w:r w:rsidR="006D4C84" w:rsidRPr="00237F39">
        <w:rPr>
          <w:rFonts w:ascii="Times New Roman" w:hAnsi="Times New Roman"/>
          <w:sz w:val="24"/>
          <w:szCs w:val="24"/>
        </w:rPr>
        <w:t>eğ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D4C84" w:rsidRPr="00237F39">
        <w:rPr>
          <w:rFonts w:ascii="Times New Roman" w:hAnsi="Times New Roman"/>
          <w:sz w:val="24"/>
          <w:szCs w:val="24"/>
        </w:rPr>
        <w:t>düşünülmektedir.</w:t>
      </w:r>
    </w:p>
    <w:p w14:paraId="51BEACB6" w14:textId="47013729" w:rsidR="00C44A9F" w:rsidRPr="00237F39" w:rsidRDefault="00A04DCD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Tü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ölge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üzeyler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</w:t>
      </w:r>
      <w:r w:rsidR="00974922" w:rsidRPr="00237F39">
        <w:rPr>
          <w:rFonts w:ascii="Times New Roman" w:hAnsi="Times New Roman"/>
          <w:sz w:val="24"/>
          <w:szCs w:val="24"/>
        </w:rPr>
        <w:t>opla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uzaklaştır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74922" w:rsidRPr="00237F39">
        <w:rPr>
          <w:rFonts w:ascii="Times New Roman" w:hAnsi="Times New Roman"/>
          <w:sz w:val="24"/>
          <w:szCs w:val="24"/>
        </w:rPr>
        <w:t>mad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74922" w:rsidRPr="00237F39">
        <w:rPr>
          <w:rFonts w:ascii="Times New Roman" w:hAnsi="Times New Roman"/>
          <w:sz w:val="24"/>
          <w:szCs w:val="24"/>
        </w:rPr>
        <w:t>mikt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74922" w:rsidRPr="00237F39">
        <w:rPr>
          <w:rFonts w:ascii="Times New Roman" w:hAnsi="Times New Roman"/>
          <w:sz w:val="24"/>
          <w:szCs w:val="24"/>
        </w:rPr>
        <w:t>karşılaştırıldığ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ü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rup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6B31"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97925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97925"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97925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97925" w:rsidRPr="00237F39">
        <w:rPr>
          <w:rFonts w:ascii="Times New Roman" w:hAnsi="Times New Roman"/>
          <w:sz w:val="24"/>
          <w:szCs w:val="24"/>
        </w:rPr>
        <w:t>far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97925" w:rsidRPr="00237F39">
        <w:rPr>
          <w:rFonts w:ascii="Times New Roman" w:hAnsi="Times New Roman"/>
          <w:sz w:val="24"/>
          <w:szCs w:val="24"/>
        </w:rPr>
        <w:t>bulun</w:t>
      </w:r>
      <w:r w:rsidR="00A10BC1">
        <w:rPr>
          <w:rFonts w:ascii="Times New Roman" w:hAnsi="Times New Roman"/>
          <w:sz w:val="24"/>
          <w:szCs w:val="24"/>
        </w:rPr>
        <w:t>du</w:t>
      </w:r>
      <w:r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</w:t>
      </w:r>
      <w:r w:rsidR="000E66F4" w:rsidRPr="00237F39">
        <w:rPr>
          <w:rFonts w:ascii="Times New Roman" w:hAnsi="Times New Roman"/>
          <w:sz w:val="24"/>
          <w:szCs w:val="24"/>
        </w:rPr>
        <w:t>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E66F4" w:rsidRPr="00237F39">
        <w:rPr>
          <w:rFonts w:ascii="Times New Roman" w:hAnsi="Times New Roman"/>
          <w:sz w:val="24"/>
          <w:szCs w:val="24"/>
        </w:rPr>
        <w:t>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E66F4" w:rsidRPr="00237F39">
        <w:rPr>
          <w:rFonts w:ascii="Times New Roman" w:hAnsi="Times New Roman"/>
          <w:sz w:val="24"/>
          <w:szCs w:val="24"/>
        </w:rPr>
        <w:t>mad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E66F4" w:rsidRPr="00237F39">
        <w:rPr>
          <w:rFonts w:ascii="Times New Roman" w:hAnsi="Times New Roman"/>
          <w:sz w:val="24"/>
          <w:szCs w:val="24"/>
        </w:rPr>
        <w:t>uzaklaştır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E66F4" w:rsidRPr="00237F39">
        <w:rPr>
          <w:rFonts w:ascii="Times New Roman" w:hAnsi="Times New Roman"/>
          <w:sz w:val="24"/>
          <w:szCs w:val="24"/>
        </w:rPr>
        <w:t>gru</w:t>
      </w:r>
      <w:r w:rsidR="00325434" w:rsidRPr="00237F39">
        <w:rPr>
          <w:rFonts w:ascii="Times New Roman" w:hAnsi="Times New Roman"/>
          <w:sz w:val="24"/>
          <w:szCs w:val="24"/>
        </w:rPr>
        <w:t>bu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E66F4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927EF"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927EF" w:rsidRPr="00237F39">
        <w:rPr>
          <w:rFonts w:ascii="Times New Roman" w:hAnsi="Times New Roman"/>
          <w:sz w:val="24"/>
          <w:szCs w:val="24"/>
        </w:rPr>
        <w:t>faz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927EF" w:rsidRPr="00237F39">
        <w:rPr>
          <w:rFonts w:ascii="Times New Roman" w:hAnsi="Times New Roman"/>
          <w:sz w:val="24"/>
          <w:szCs w:val="24"/>
        </w:rPr>
        <w:t>mad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927EF" w:rsidRPr="00237F39">
        <w:rPr>
          <w:rFonts w:ascii="Times New Roman" w:hAnsi="Times New Roman"/>
          <w:sz w:val="24"/>
          <w:szCs w:val="24"/>
        </w:rPr>
        <w:t>uzaklaştıran</w:t>
      </w:r>
      <w:r w:rsidR="00325434" w:rsidRPr="00237F39">
        <w:rPr>
          <w:rFonts w:ascii="Times New Roman" w:hAnsi="Times New Roman"/>
          <w:sz w:val="24"/>
          <w:szCs w:val="24"/>
        </w:rPr>
        <w:t>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A3A1F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A3A1F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927EF" w:rsidRPr="00237F39">
        <w:rPr>
          <w:rFonts w:ascii="Times New Roman" w:hAnsi="Times New Roman"/>
          <w:sz w:val="24"/>
          <w:szCs w:val="24"/>
        </w:rPr>
        <w:t>gru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927EF" w:rsidRPr="00237F39">
        <w:rPr>
          <w:rFonts w:ascii="Times New Roman" w:hAnsi="Times New Roman"/>
          <w:sz w:val="24"/>
          <w:szCs w:val="24"/>
        </w:rPr>
        <w:t>olduğ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927EF" w:rsidRPr="00237F39">
        <w:rPr>
          <w:rFonts w:ascii="Times New Roman" w:hAnsi="Times New Roman"/>
          <w:sz w:val="24"/>
          <w:szCs w:val="24"/>
        </w:rPr>
        <w:t>görül</w:t>
      </w:r>
      <w:r w:rsidR="00A10BC1">
        <w:rPr>
          <w:rFonts w:ascii="Times New Roman" w:hAnsi="Times New Roman"/>
          <w:sz w:val="24"/>
          <w:szCs w:val="24"/>
        </w:rPr>
        <w:t>dü</w:t>
      </w:r>
      <w:r w:rsidR="00F927EF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93ECE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93ECE" w:rsidRPr="00237F39">
        <w:rPr>
          <w:rFonts w:ascii="Times New Roman" w:hAnsi="Times New Roman"/>
          <w:sz w:val="24"/>
          <w:szCs w:val="24"/>
        </w:rPr>
        <w:t>grubunu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93ECE"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93ECE" w:rsidRPr="00237F39">
        <w:rPr>
          <w:rFonts w:ascii="Times New Roman" w:hAnsi="Times New Roman"/>
          <w:sz w:val="24"/>
          <w:szCs w:val="24"/>
        </w:rPr>
        <w:t>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93ECE" w:rsidRPr="00237F39">
        <w:rPr>
          <w:rFonts w:ascii="Times New Roman" w:hAnsi="Times New Roman"/>
          <w:sz w:val="24"/>
          <w:szCs w:val="24"/>
        </w:rPr>
        <w:t>mad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93ECE" w:rsidRPr="00237F39">
        <w:rPr>
          <w:rFonts w:ascii="Times New Roman" w:hAnsi="Times New Roman"/>
          <w:sz w:val="24"/>
          <w:szCs w:val="24"/>
        </w:rPr>
        <w:t>uzaklaştırm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93ECE" w:rsidRPr="00237F39">
        <w:rPr>
          <w:rFonts w:ascii="Times New Roman" w:hAnsi="Times New Roman"/>
          <w:sz w:val="24"/>
          <w:szCs w:val="24"/>
        </w:rPr>
        <w:t>düşü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93ECE" w:rsidRPr="00237F39">
        <w:rPr>
          <w:rFonts w:ascii="Times New Roman" w:hAnsi="Times New Roman"/>
          <w:sz w:val="24"/>
          <w:szCs w:val="24"/>
        </w:rPr>
        <w:t>konikl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93ECE" w:rsidRPr="00237F39">
        <w:rPr>
          <w:rFonts w:ascii="Times New Roman" w:hAnsi="Times New Roman"/>
          <w:sz w:val="24"/>
          <w:szCs w:val="24"/>
        </w:rPr>
        <w:t>açı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93ECE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E2BA1" w:rsidRPr="00237F39">
        <w:rPr>
          <w:rFonts w:ascii="Times New Roman" w:hAnsi="Times New Roman"/>
          <w:sz w:val="24"/>
          <w:szCs w:val="24"/>
        </w:rPr>
        <w:t>ro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E2BA1" w:rsidRPr="00237F39">
        <w:rPr>
          <w:rFonts w:ascii="Times New Roman" w:hAnsi="Times New Roman"/>
          <w:sz w:val="24"/>
          <w:szCs w:val="24"/>
        </w:rPr>
        <w:t>hareke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E2BA1"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E2BA1" w:rsidRPr="00237F39">
        <w:rPr>
          <w:rFonts w:ascii="Times New Roman" w:hAnsi="Times New Roman"/>
          <w:sz w:val="24"/>
          <w:szCs w:val="24"/>
        </w:rPr>
        <w:t>minim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E2BA1" w:rsidRPr="00237F39">
        <w:rPr>
          <w:rFonts w:ascii="Times New Roman" w:hAnsi="Times New Roman"/>
          <w:sz w:val="24"/>
          <w:szCs w:val="24"/>
        </w:rPr>
        <w:t>invaziv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E2BA1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E2BA1"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E2BA1" w:rsidRPr="00237F39">
        <w:rPr>
          <w:rFonts w:ascii="Times New Roman" w:hAnsi="Times New Roman"/>
          <w:sz w:val="24"/>
          <w:szCs w:val="24"/>
        </w:rPr>
        <w:t>preparasyon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E2BA1" w:rsidRPr="00237F39">
        <w:rPr>
          <w:rFonts w:ascii="Times New Roman" w:hAnsi="Times New Roman"/>
          <w:sz w:val="24"/>
          <w:szCs w:val="24"/>
        </w:rPr>
        <w:t>yapmas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E2BA1" w:rsidRPr="00237F39">
        <w:rPr>
          <w:rFonts w:ascii="Times New Roman" w:hAnsi="Times New Roman"/>
          <w:sz w:val="24"/>
          <w:szCs w:val="24"/>
        </w:rPr>
        <w:t>kaynaklandı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E2BA1" w:rsidRPr="00237F39">
        <w:rPr>
          <w:rFonts w:ascii="Times New Roman" w:hAnsi="Times New Roman"/>
          <w:sz w:val="24"/>
          <w:szCs w:val="24"/>
        </w:rPr>
        <w:t>düşünülmekted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E2BA1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E2BA1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E2BA1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T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M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E2BA1" w:rsidRPr="00237F39">
        <w:rPr>
          <w:rFonts w:ascii="Times New Roman" w:hAnsi="Times New Roman"/>
          <w:sz w:val="24"/>
          <w:szCs w:val="24"/>
        </w:rPr>
        <w:t>gruplar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A7AAD" w:rsidRPr="00237F39">
        <w:rPr>
          <w:rFonts w:ascii="Times New Roman" w:hAnsi="Times New Roman"/>
          <w:sz w:val="24"/>
          <w:szCs w:val="24"/>
        </w:rPr>
        <w:t>h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A7AAD" w:rsidRPr="00237F39">
        <w:rPr>
          <w:rFonts w:ascii="Times New Roman" w:hAnsi="Times New Roman"/>
          <w:sz w:val="24"/>
          <w:szCs w:val="24"/>
        </w:rPr>
        <w:t>ikis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A7AAD" w:rsidRPr="00237F39">
        <w:rPr>
          <w:rFonts w:ascii="Times New Roman" w:hAnsi="Times New Roman"/>
          <w:sz w:val="24"/>
          <w:szCs w:val="24"/>
        </w:rPr>
        <w:t>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903C0" w:rsidRPr="00237F39">
        <w:rPr>
          <w:rFonts w:ascii="Times New Roman" w:hAnsi="Times New Roman"/>
          <w:sz w:val="24"/>
          <w:szCs w:val="24"/>
        </w:rPr>
        <w:t>resipro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903C0" w:rsidRPr="00237F39">
        <w:rPr>
          <w:rFonts w:ascii="Times New Roman" w:hAnsi="Times New Roman"/>
          <w:sz w:val="24"/>
          <w:szCs w:val="24"/>
        </w:rPr>
        <w:t>hareket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903C0" w:rsidRPr="00237F39">
        <w:rPr>
          <w:rFonts w:ascii="Times New Roman" w:hAnsi="Times New Roman"/>
          <w:sz w:val="24"/>
          <w:szCs w:val="24"/>
        </w:rPr>
        <w:t>çalışma</w:t>
      </w:r>
      <w:r w:rsidR="009A7AAD" w:rsidRPr="00237F39">
        <w:rPr>
          <w:rFonts w:ascii="Times New Roman" w:hAnsi="Times New Roman"/>
          <w:sz w:val="24"/>
          <w:szCs w:val="24"/>
        </w:rPr>
        <w:t>sı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A7AAD" w:rsidRPr="00237F39">
        <w:rPr>
          <w:rFonts w:ascii="Times New Roman" w:hAnsi="Times New Roman"/>
          <w:sz w:val="24"/>
          <w:szCs w:val="24"/>
        </w:rPr>
        <w:t>rağm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903C0" w:rsidRPr="00237F39">
        <w:rPr>
          <w:rFonts w:ascii="Times New Roman" w:hAnsi="Times New Roman"/>
          <w:sz w:val="24"/>
          <w:szCs w:val="24"/>
        </w:rPr>
        <w:t>ara</w:t>
      </w:r>
      <w:r w:rsidR="00D62294" w:rsidRPr="00237F39">
        <w:rPr>
          <w:rFonts w:ascii="Times New Roman" w:hAnsi="Times New Roman"/>
          <w:sz w:val="24"/>
          <w:szCs w:val="24"/>
        </w:rPr>
        <w:t>d</w:t>
      </w:r>
      <w:r w:rsidR="008903C0" w:rsidRPr="00237F39">
        <w:rPr>
          <w:rFonts w:ascii="Times New Roman" w:hAnsi="Times New Roman"/>
          <w:sz w:val="24"/>
          <w:szCs w:val="24"/>
        </w:rPr>
        <w:t>a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903C0"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903C0" w:rsidRPr="00237F39">
        <w:rPr>
          <w:rFonts w:ascii="Times New Roman" w:hAnsi="Times New Roman"/>
          <w:sz w:val="24"/>
          <w:szCs w:val="24"/>
        </w:rPr>
        <w:t>far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903C0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903C0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903C0" w:rsidRPr="00237F39">
        <w:rPr>
          <w:rFonts w:ascii="Times New Roman" w:hAnsi="Times New Roman"/>
          <w:sz w:val="24"/>
          <w:szCs w:val="24"/>
        </w:rPr>
        <w:t>eğe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903C0" w:rsidRPr="00237F39">
        <w:rPr>
          <w:rFonts w:ascii="Times New Roman" w:hAnsi="Times New Roman"/>
          <w:sz w:val="24"/>
          <w:szCs w:val="24"/>
        </w:rPr>
        <w:t>konikl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903C0" w:rsidRPr="00237F39">
        <w:rPr>
          <w:rFonts w:ascii="Times New Roman" w:hAnsi="Times New Roman"/>
          <w:sz w:val="24"/>
          <w:szCs w:val="24"/>
        </w:rPr>
        <w:t>açısın</w:t>
      </w:r>
      <w:r w:rsidR="00CC0E27" w:rsidRPr="00237F39">
        <w:rPr>
          <w:rFonts w:ascii="Times New Roman" w:hAnsi="Times New Roman"/>
          <w:sz w:val="24"/>
          <w:szCs w:val="24"/>
        </w:rPr>
        <w:t>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C0E27"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C0E27" w:rsidRPr="00237F39">
        <w:rPr>
          <w:rFonts w:ascii="Times New Roman" w:hAnsi="Times New Roman"/>
          <w:sz w:val="24"/>
          <w:szCs w:val="24"/>
        </w:rPr>
        <w:t>büyü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C0E27" w:rsidRPr="00237F39">
        <w:rPr>
          <w:rFonts w:ascii="Times New Roman" w:hAnsi="Times New Roman"/>
          <w:sz w:val="24"/>
          <w:szCs w:val="24"/>
        </w:rPr>
        <w:t>olması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C0E27" w:rsidRPr="00237F39">
        <w:rPr>
          <w:rFonts w:ascii="Times New Roman" w:hAnsi="Times New Roman"/>
          <w:sz w:val="24"/>
          <w:szCs w:val="24"/>
        </w:rPr>
        <w:t>bağlanabilir.</w:t>
      </w:r>
    </w:p>
    <w:p w14:paraId="09674849" w14:textId="7D478B42" w:rsidR="0055379F" w:rsidRPr="00237F39" w:rsidRDefault="0055379F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Fark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onikl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çıları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hip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iste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</w:t>
      </w:r>
      <w:r w:rsidRPr="00237F39">
        <w:rPr>
          <w:rFonts w:ascii="Times New Roman" w:hAnsi="Times New Roman"/>
          <w:color w:val="2E2E2E"/>
          <w:sz w:val="24"/>
          <w:szCs w:val="24"/>
        </w:rPr>
        <w:t>eciproc,</w:t>
      </w:r>
      <w:r w:rsidR="00E4403D" w:rsidRPr="00237F39">
        <w:rPr>
          <w:rFonts w:ascii="Times New Roman" w:hAnsi="Times New Roman"/>
          <w:color w:val="2E2E2E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2E2E2E"/>
          <w:sz w:val="24"/>
          <w:szCs w:val="24"/>
        </w:rPr>
        <w:t>WaveOne,</w:t>
      </w:r>
      <w:r w:rsidR="00E4403D" w:rsidRPr="00237F39">
        <w:rPr>
          <w:rFonts w:ascii="Times New Roman" w:hAnsi="Times New Roman"/>
          <w:color w:val="2E2E2E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2E2E2E"/>
          <w:sz w:val="24"/>
          <w:szCs w:val="24"/>
        </w:rPr>
        <w:t>OneShape,</w:t>
      </w:r>
      <w:r w:rsidR="00E4403D" w:rsidRPr="00237F39">
        <w:rPr>
          <w:rFonts w:ascii="Times New Roman" w:hAnsi="Times New Roman"/>
          <w:color w:val="2E2E2E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2E2E2E"/>
          <w:sz w:val="24"/>
          <w:szCs w:val="24"/>
        </w:rPr>
        <w:t>and</w:t>
      </w:r>
      <w:r w:rsidR="00E4403D" w:rsidRPr="00237F39">
        <w:rPr>
          <w:rFonts w:ascii="Times New Roman" w:hAnsi="Times New Roman"/>
          <w:color w:val="2E2E2E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2E2E2E"/>
          <w:sz w:val="24"/>
          <w:szCs w:val="24"/>
        </w:rPr>
        <w:t>F360</w:t>
      </w:r>
      <w:r w:rsidR="00E4403D" w:rsidRPr="00237F39">
        <w:rPr>
          <w:rFonts w:ascii="Times New Roman" w:hAnsi="Times New Roman"/>
          <w:color w:val="2E2E2E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2E2E2E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istem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pasit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ap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alışma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rşılaştırılmıştı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onikl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çı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z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on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le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ıyas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z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e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atery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uzaklaştırdığın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onikliğ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pasit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nce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elirleyic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ktö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duğun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tay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oymuştu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Saleh&lt;/Author&gt;&lt;Year&gt;2015&lt;/Year&gt;&lt;RecNum&gt;131&lt;/RecNum&gt;&lt;DisplayText&gt;[108]&lt;/DisplayText&gt;&lt;record&gt;&lt;rec-number&gt;131&lt;/rec-number&gt;&lt;foreign-keys&gt;&lt;key app="EN" db-id="00d9ve5eaf9f0lezs2ov50dqvdpe0xr0t2z2" timestamp="1681039978"&gt;131&lt;/key&gt;&lt;/foreign-keys&gt;&lt;ref-type name="Journal Article"&gt;17&lt;/ref-type&gt;&lt;contributors&gt;&lt;authors&gt;&lt;author&gt;Saleh, Abdulrahman Mohammed&lt;/author&gt;&lt;author&gt;Gilani, Pouyan Vakili&lt;/author&gt;&lt;author&gt;Tavanafar, Saeid&lt;/author&gt;&lt;author&gt;Schäfer, Edgar&lt;/author&gt;&lt;/authors&gt;&lt;/contributors&gt;&lt;titles&gt;&lt;title&gt;Shaping ability of 4 different single-file systems in simulated S-shaped canals&lt;/title&gt;&lt;secondary-title&gt;Journal of endodontics&lt;/secondary-title&gt;&lt;/titles&gt;&lt;periodical&gt;&lt;full-title&gt;Journal of Endodontics&lt;/full-title&gt;&lt;/periodical&gt;&lt;pages&gt;548-552&lt;/pages&gt;&lt;volume&gt;41&lt;/volume&gt;&lt;number&gt;4&lt;/number&gt;&lt;dates&gt;&lt;year&gt;2015&lt;/year&gt;&lt;/dates&gt;&lt;isbn&gt;0099-2399&lt;/isbn&gt;&lt;urls&gt;&lt;/urls&gt;&lt;/record&gt;&lt;/Cite&gt;&lt;/EndNote&gt;</w:instrText>
      </w:r>
      <w:r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108]</w:t>
      </w:r>
      <w:r w:rsidRPr="00237F39">
        <w:rPr>
          <w:rFonts w:ascii="Times New Roman" w:hAnsi="Times New Roman"/>
          <w:sz w:val="24"/>
          <w:szCs w:val="24"/>
        </w:rPr>
        <w:fldChar w:fldCharType="end"/>
      </w:r>
      <w:r w:rsidRPr="00237F39">
        <w:rPr>
          <w:rFonts w:ascii="Times New Roman" w:hAnsi="Times New Roman"/>
          <w:sz w:val="24"/>
          <w:szCs w:val="24"/>
        </w:rPr>
        <w:t>.</w:t>
      </w:r>
    </w:p>
    <w:p w14:paraId="0ECB96BF" w14:textId="3C2A2BE8" w:rsidR="00D37F17" w:rsidRPr="00237F39" w:rsidRDefault="000C5BCA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lastRenderedPageBreak/>
        <w:t>ProTap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old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95732" w:rsidRPr="00237F39">
        <w:rPr>
          <w:rFonts w:ascii="Times New Roman" w:hAnsi="Times New Roman"/>
          <w:sz w:val="24"/>
          <w:szCs w:val="24"/>
        </w:rPr>
        <w:t>Wave</w:t>
      </w:r>
      <w:r w:rsidR="00B3410C" w:rsidRPr="00237F39">
        <w:rPr>
          <w:rFonts w:ascii="Times New Roman" w:hAnsi="Times New Roman"/>
          <w:sz w:val="24"/>
          <w:szCs w:val="24"/>
        </w:rPr>
        <w:t>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3410C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3410C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3410C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3410C" w:rsidRPr="00237F39">
        <w:rPr>
          <w:rFonts w:ascii="Times New Roman" w:hAnsi="Times New Roman"/>
          <w:sz w:val="24"/>
          <w:szCs w:val="24"/>
        </w:rPr>
        <w:t>sistem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3410C"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3410C" w:rsidRPr="00237F39">
        <w:rPr>
          <w:rFonts w:ascii="Times New Roman" w:hAnsi="Times New Roman"/>
          <w:sz w:val="24"/>
          <w:szCs w:val="24"/>
        </w:rPr>
        <w:t>etkinlik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3410C" w:rsidRPr="00237F39">
        <w:rPr>
          <w:rFonts w:ascii="Times New Roman" w:hAnsi="Times New Roman"/>
          <w:sz w:val="24"/>
          <w:szCs w:val="24"/>
        </w:rPr>
        <w:t>re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3410C" w:rsidRPr="00237F39">
        <w:rPr>
          <w:rFonts w:ascii="Times New Roman" w:hAnsi="Times New Roman"/>
          <w:sz w:val="24"/>
          <w:szCs w:val="24"/>
        </w:rPr>
        <w:t>blok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3410C" w:rsidRPr="00237F39">
        <w:rPr>
          <w:rFonts w:ascii="Times New Roman" w:hAnsi="Times New Roman"/>
          <w:sz w:val="24"/>
          <w:szCs w:val="24"/>
        </w:rPr>
        <w:t>üzer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3410C" w:rsidRPr="00237F39">
        <w:rPr>
          <w:rFonts w:ascii="Times New Roman" w:hAnsi="Times New Roman"/>
          <w:sz w:val="24"/>
          <w:szCs w:val="24"/>
        </w:rPr>
        <w:t>karşılaştırıldı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3C38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3410C" w:rsidRPr="00237F39">
        <w:rPr>
          <w:rFonts w:ascii="Times New Roman" w:hAnsi="Times New Roman"/>
          <w:sz w:val="24"/>
          <w:szCs w:val="24"/>
        </w:rPr>
        <w:t>çalışma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25393" w:rsidRPr="00237F39">
        <w:rPr>
          <w:rFonts w:ascii="Times New Roman" w:hAnsi="Times New Roman"/>
          <w:sz w:val="24"/>
          <w:szCs w:val="24"/>
        </w:rPr>
        <w:t>topl</w:t>
      </w:r>
      <w:r w:rsidR="00D339F7" w:rsidRPr="00237F39">
        <w:rPr>
          <w:rFonts w:ascii="Times New Roman" w:hAnsi="Times New Roman"/>
          <w:sz w:val="24"/>
          <w:szCs w:val="24"/>
        </w:rPr>
        <w:t>am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60DAB"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60DAB" w:rsidRPr="00237F39">
        <w:rPr>
          <w:rFonts w:ascii="Times New Roman" w:hAnsi="Times New Roman"/>
          <w:sz w:val="24"/>
          <w:szCs w:val="24"/>
        </w:rPr>
        <w:t>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60DAB" w:rsidRPr="00237F39">
        <w:rPr>
          <w:rFonts w:ascii="Times New Roman" w:hAnsi="Times New Roman"/>
          <w:sz w:val="24"/>
          <w:szCs w:val="24"/>
        </w:rPr>
        <w:t>mad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60DAB" w:rsidRPr="00237F39">
        <w:rPr>
          <w:rFonts w:ascii="Times New Roman" w:hAnsi="Times New Roman"/>
          <w:sz w:val="24"/>
          <w:szCs w:val="24"/>
        </w:rPr>
        <w:t>uzaklaştır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60DAB" w:rsidRPr="00237F39">
        <w:rPr>
          <w:rFonts w:ascii="Times New Roman" w:hAnsi="Times New Roman"/>
          <w:sz w:val="24"/>
          <w:szCs w:val="24"/>
        </w:rPr>
        <w:t>grup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60DAB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60DAB" w:rsidRPr="00237F39">
        <w:rPr>
          <w:rFonts w:ascii="Times New Roman" w:hAnsi="Times New Roman"/>
          <w:sz w:val="24"/>
          <w:szCs w:val="24"/>
        </w:rPr>
        <w:t>bulunmuştu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60DAB"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Kim&lt;/Author&gt;&lt;Year&gt;2021&lt;/Year&gt;&lt;RecNum&gt;107&lt;/RecNum&gt;&lt;DisplayText&gt;[117]&lt;/DisplayText&gt;&lt;record&gt;&lt;rec-number&gt;107&lt;/rec-number&gt;&lt;foreign-keys&gt;&lt;key app="EN" db-id="00d9ve5eaf9f0lezs2ov50dqvdpe0xr0t2z2" timestamp="1680781364"&gt;107&lt;/key&gt;&lt;/foreign-keys&gt;&lt;ref-type name="Journal Article"&gt;17&lt;/ref-type&gt;&lt;contributors&gt;&lt;authors&gt;&lt;author&gt;Kim, H.&lt;/author&gt;&lt;author&gt;Jeon, S. J.&lt;/author&gt;&lt;author&gt;Seo, M. S.&lt;/author&gt;&lt;/authors&gt;&lt;/contributors&gt;&lt;auth-address&gt;Department of Conservative Dentistry, Wonkang University Daejeon Dental Hospital, 77 Dunsan-Ro, Seo-Gu, Daejeon, 302-120, Republic of Korea.&amp;#xD;Department of Conservative Dentistry, Wonkang University Daejeon Dental Hospital, 77 Dunsan-Ro, Seo-Gu, Daejeon, 302-120, Republic of Korea. profee@naver.com.&lt;/auth-address&gt;&lt;titles&gt;&lt;title&gt;Comparison of the canal transportation of ProTaper GOLD, WaveOne GOLD, and TruNatomy in simulated double-curved canals&lt;/title&gt;&lt;secondary-title&gt;BMC Oral Health&lt;/secondary-title&gt;&lt;/titles&gt;&lt;periodical&gt;&lt;full-title&gt;BMC Oral Health&lt;/full-title&gt;&lt;/periodical&gt;&lt;pages&gt;533&lt;/pages&gt;&lt;volume&gt;21&lt;/volume&gt;&lt;number&gt;1&lt;/number&gt;&lt;edition&gt;2021/10/18&lt;/edition&gt;&lt;keywords&gt;&lt;keyword&gt;*Dental Pulp Cavity&lt;/keyword&gt;&lt;keyword&gt;Equipment Design&lt;/keyword&gt;&lt;keyword&gt;Humans&lt;/keyword&gt;&lt;keyword&gt;*Root Canal Preparation&lt;/keyword&gt;&lt;keyword&gt;Canal transportation&lt;/keyword&gt;&lt;keyword&gt;Preparation time&lt;/keyword&gt;&lt;keyword&gt;ProTaper GOLD&lt;/keyword&gt;&lt;keyword&gt;Root canal preparation&lt;/keyword&gt;&lt;keyword&gt;Simulated canals&lt;/keyword&gt;&lt;keyword&gt;TruNatomy&lt;/keyword&gt;&lt;keyword&gt;WaveOne GOLD&lt;/keyword&gt;&lt;/keywords&gt;&lt;dates&gt;&lt;year&gt;2021&lt;/year&gt;&lt;pub-dates&gt;&lt;date&gt;Oct 16&lt;/date&gt;&lt;/pub-dates&gt;&lt;/dates&gt;&lt;isbn&gt;1472-6831&lt;/isbn&gt;&lt;accession-num&gt;34656099&lt;/accession-num&gt;&lt;urls&gt;&lt;/urls&gt;&lt;custom2&gt;PMC8520641&lt;/custom2&gt;&lt;electronic-resource-num&gt;10.1186/s12903-021-01854-z&lt;/electronic-resource-num&gt;&lt;remote-database-provider&gt;NLM&lt;/remote-database-provider&gt;&lt;language&gt;eng&lt;/language&gt;&lt;/record&gt;&lt;/Cite&gt;&lt;/EndNote&gt;</w:instrText>
      </w:r>
      <w:r w:rsidR="00D60DAB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117]</w:t>
      </w:r>
      <w:r w:rsidR="00D60DAB" w:rsidRPr="00237F39">
        <w:rPr>
          <w:rFonts w:ascii="Times New Roman" w:hAnsi="Times New Roman"/>
          <w:sz w:val="24"/>
          <w:szCs w:val="24"/>
        </w:rPr>
        <w:fldChar w:fldCharType="end"/>
      </w:r>
      <w:r w:rsidR="00D60DAB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 </w:t>
      </w:r>
      <w:r w:rsidR="00562B93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62B93" w:rsidRPr="00237F39">
        <w:rPr>
          <w:rFonts w:ascii="Times New Roman" w:hAnsi="Times New Roman"/>
          <w:sz w:val="24"/>
          <w:szCs w:val="24"/>
        </w:rPr>
        <w:t>Gold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62B93" w:rsidRPr="00237F39">
        <w:rPr>
          <w:rFonts w:ascii="Times New Roman" w:hAnsi="Times New Roman"/>
          <w:sz w:val="24"/>
          <w:szCs w:val="24"/>
        </w:rPr>
        <w:t>Reciproc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62B93" w:rsidRPr="00237F39">
        <w:rPr>
          <w:rFonts w:ascii="Times New Roman" w:hAnsi="Times New Roman"/>
          <w:sz w:val="24"/>
          <w:szCs w:val="24"/>
        </w:rPr>
        <w:t>Blue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62B93" w:rsidRPr="00237F39">
        <w:rPr>
          <w:rFonts w:ascii="Times New Roman" w:hAnsi="Times New Roman"/>
          <w:sz w:val="24"/>
          <w:szCs w:val="24"/>
        </w:rPr>
        <w:t>TRUShape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62B93" w:rsidRPr="00237F39">
        <w:rPr>
          <w:rFonts w:ascii="Times New Roman" w:hAnsi="Times New Roman"/>
          <w:sz w:val="24"/>
          <w:szCs w:val="24"/>
        </w:rPr>
        <w:t>XP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62B93" w:rsidRPr="00237F39">
        <w:rPr>
          <w:rFonts w:ascii="Times New Roman" w:hAnsi="Times New Roman"/>
          <w:sz w:val="24"/>
          <w:szCs w:val="24"/>
        </w:rPr>
        <w:t>Shaper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62B93" w:rsidRPr="00237F39">
        <w:rPr>
          <w:rFonts w:ascii="Times New Roman" w:hAnsi="Times New Roman"/>
          <w:sz w:val="24"/>
          <w:szCs w:val="24"/>
        </w:rPr>
        <w:t>iRac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62B93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62B93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62B93" w:rsidRPr="00237F39">
        <w:rPr>
          <w:rFonts w:ascii="Times New Roman" w:hAnsi="Times New Roman"/>
          <w:sz w:val="24"/>
          <w:szCs w:val="24"/>
        </w:rPr>
        <w:t>eğe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62B93"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62B93" w:rsidRPr="00237F39">
        <w:rPr>
          <w:rFonts w:ascii="Times New Roman" w:hAnsi="Times New Roman"/>
          <w:sz w:val="24"/>
          <w:szCs w:val="24"/>
        </w:rPr>
        <w:t>etkinlikleri</w:t>
      </w:r>
      <w:r w:rsidR="00DC65AB" w:rsidRPr="00237F39">
        <w:rPr>
          <w:rFonts w:ascii="Times New Roman" w:hAnsi="Times New Roman"/>
          <w:sz w:val="24"/>
          <w:szCs w:val="24"/>
        </w:rPr>
        <w:t>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C65AB" w:rsidRPr="00237F39">
        <w:rPr>
          <w:rFonts w:ascii="Times New Roman" w:hAnsi="Times New Roman"/>
          <w:sz w:val="24"/>
          <w:szCs w:val="24"/>
        </w:rPr>
        <w:t>karşılaştırıldı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E1F10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E1F10" w:rsidRPr="00237F39">
        <w:rPr>
          <w:rFonts w:ascii="Times New Roman" w:hAnsi="Times New Roman"/>
          <w:sz w:val="24"/>
          <w:szCs w:val="24"/>
        </w:rPr>
        <w:t>çalışmada</w:t>
      </w:r>
      <w:r w:rsidR="00DC65AB" w:rsidRPr="00237F39">
        <w:rPr>
          <w:rFonts w:ascii="Times New Roman" w:hAnsi="Times New Roman"/>
          <w:sz w:val="24"/>
          <w:szCs w:val="24"/>
        </w:rPr>
        <w:t>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B3396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36B08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B3396" w:rsidRPr="00237F39">
        <w:rPr>
          <w:rFonts w:ascii="Times New Roman" w:hAnsi="Times New Roman"/>
          <w:sz w:val="24"/>
          <w:szCs w:val="24"/>
        </w:rPr>
        <w:t>XP</w:t>
      </w:r>
      <w:r w:rsidR="00877C81" w:rsidRPr="00237F39">
        <w:rPr>
          <w:rFonts w:ascii="Times New Roman" w:hAnsi="Times New Roman"/>
          <w:sz w:val="24"/>
          <w:szCs w:val="24"/>
        </w:rPr>
        <w:t>-</w:t>
      </w:r>
      <w:r w:rsidR="00242B15">
        <w:rPr>
          <w:rFonts w:ascii="Times New Roman" w:hAnsi="Times New Roman"/>
          <w:sz w:val="24"/>
          <w:szCs w:val="24"/>
        </w:rPr>
        <w:t>E</w:t>
      </w:r>
      <w:r w:rsidR="00877C81" w:rsidRPr="00237F39">
        <w:rPr>
          <w:rFonts w:ascii="Times New Roman" w:hAnsi="Times New Roman"/>
          <w:sz w:val="24"/>
          <w:szCs w:val="24"/>
        </w:rPr>
        <w:t>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77C81" w:rsidRPr="00237F39">
        <w:rPr>
          <w:rFonts w:ascii="Times New Roman" w:hAnsi="Times New Roman"/>
          <w:sz w:val="24"/>
          <w:szCs w:val="24"/>
        </w:rPr>
        <w:t>Shap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36B08" w:rsidRPr="00237F39">
        <w:rPr>
          <w:rFonts w:ascii="Times New Roman" w:hAnsi="Times New Roman"/>
          <w:sz w:val="24"/>
          <w:szCs w:val="24"/>
        </w:rPr>
        <w:t>grup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1523E"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1523E" w:rsidRPr="00237F39">
        <w:rPr>
          <w:rFonts w:ascii="Times New Roman" w:hAnsi="Times New Roman"/>
          <w:sz w:val="24"/>
          <w:szCs w:val="24"/>
        </w:rPr>
        <w:t>kana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1523E" w:rsidRPr="00237F39">
        <w:rPr>
          <w:rFonts w:ascii="Times New Roman" w:hAnsi="Times New Roman"/>
          <w:sz w:val="24"/>
          <w:szCs w:val="24"/>
        </w:rPr>
        <w:t>hacminde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1523E" w:rsidRPr="00237F39">
        <w:rPr>
          <w:rFonts w:ascii="Times New Roman" w:hAnsi="Times New Roman"/>
          <w:sz w:val="24"/>
          <w:szCs w:val="24"/>
        </w:rPr>
        <w:t>artı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51481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1523E" w:rsidRPr="00237F39">
        <w:rPr>
          <w:rFonts w:ascii="Times New Roman" w:hAnsi="Times New Roman"/>
          <w:sz w:val="24"/>
          <w:szCs w:val="24"/>
        </w:rPr>
        <w:t>yap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1523E" w:rsidRPr="00237F39">
        <w:rPr>
          <w:rFonts w:ascii="Times New Roman" w:hAnsi="Times New Roman"/>
          <w:sz w:val="24"/>
          <w:szCs w:val="24"/>
        </w:rPr>
        <w:t>kalınlığında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1523E" w:rsidRPr="00237F39">
        <w:rPr>
          <w:rFonts w:ascii="Times New Roman" w:hAnsi="Times New Roman"/>
          <w:sz w:val="24"/>
          <w:szCs w:val="24"/>
        </w:rPr>
        <w:t>değişiklik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1523E" w:rsidRPr="00237F39">
        <w:rPr>
          <w:rFonts w:ascii="Times New Roman" w:hAnsi="Times New Roman"/>
          <w:sz w:val="24"/>
          <w:szCs w:val="24"/>
        </w:rPr>
        <w:t>açıs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1523E"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B3396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B3396" w:rsidRPr="00237F39">
        <w:rPr>
          <w:rFonts w:ascii="Times New Roman" w:hAnsi="Times New Roman"/>
          <w:sz w:val="24"/>
          <w:szCs w:val="24"/>
        </w:rPr>
        <w:t>far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7312A" w:rsidRPr="00237F39">
        <w:rPr>
          <w:rFonts w:ascii="Times New Roman" w:hAnsi="Times New Roman"/>
          <w:sz w:val="24"/>
          <w:szCs w:val="24"/>
        </w:rPr>
        <w:t>göstermemişt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24441"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24441" w:rsidRPr="00237F39">
        <w:rPr>
          <w:rFonts w:ascii="Times New Roman" w:hAnsi="Times New Roman"/>
          <w:sz w:val="24"/>
          <w:szCs w:val="24"/>
        </w:rPr>
        <w:t>i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24441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23971" w:rsidRPr="00237F39">
        <w:rPr>
          <w:rFonts w:ascii="Times New Roman" w:hAnsi="Times New Roman"/>
          <w:sz w:val="24"/>
          <w:szCs w:val="24"/>
        </w:rPr>
        <w:t>gru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B3396" w:rsidRPr="00237F39">
        <w:rPr>
          <w:rFonts w:ascii="Times New Roman" w:hAnsi="Times New Roman"/>
          <w:sz w:val="24"/>
          <w:szCs w:val="24"/>
        </w:rPr>
        <w:t>W</w:t>
      </w:r>
      <w:r w:rsidR="00877C81" w:rsidRPr="00237F39">
        <w:rPr>
          <w:rFonts w:ascii="Times New Roman" w:hAnsi="Times New Roman"/>
          <w:sz w:val="24"/>
          <w:szCs w:val="24"/>
        </w:rPr>
        <w:t>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B3396" w:rsidRPr="00237F39">
        <w:rPr>
          <w:rFonts w:ascii="Times New Roman" w:hAnsi="Times New Roman"/>
          <w:sz w:val="24"/>
          <w:szCs w:val="24"/>
        </w:rPr>
        <w:t>G</w:t>
      </w:r>
      <w:r w:rsidR="00877C81" w:rsidRPr="00237F39">
        <w:rPr>
          <w:rFonts w:ascii="Times New Roman" w:hAnsi="Times New Roman"/>
          <w:sz w:val="24"/>
          <w:szCs w:val="24"/>
        </w:rPr>
        <w:t>old</w:t>
      </w:r>
      <w:r w:rsidR="00FB3396" w:rsidRPr="00237F39">
        <w:rPr>
          <w:rFonts w:ascii="Times New Roman" w:hAnsi="Times New Roman"/>
          <w:sz w:val="24"/>
          <w:szCs w:val="24"/>
        </w:rPr>
        <w:t>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B3396" w:rsidRPr="00237F39">
        <w:rPr>
          <w:rFonts w:ascii="Times New Roman" w:hAnsi="Times New Roman"/>
          <w:sz w:val="24"/>
          <w:szCs w:val="24"/>
        </w:rPr>
        <w:t>R</w:t>
      </w:r>
      <w:r w:rsidR="00877C81" w:rsidRPr="00237F39">
        <w:rPr>
          <w:rFonts w:ascii="Times New Roman" w:hAnsi="Times New Roman"/>
          <w:sz w:val="24"/>
          <w:szCs w:val="24"/>
        </w:rPr>
        <w:t>eciproc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B3396" w:rsidRPr="00237F39">
        <w:rPr>
          <w:rFonts w:ascii="Times New Roman" w:hAnsi="Times New Roman"/>
          <w:sz w:val="24"/>
          <w:szCs w:val="24"/>
        </w:rPr>
        <w:t>B</w:t>
      </w:r>
      <w:r w:rsidR="00877C81" w:rsidRPr="00237F39">
        <w:rPr>
          <w:rFonts w:ascii="Times New Roman" w:hAnsi="Times New Roman"/>
          <w:sz w:val="24"/>
          <w:szCs w:val="24"/>
        </w:rPr>
        <w:t>lu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B3396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B3396" w:rsidRPr="00237F39">
        <w:rPr>
          <w:rFonts w:ascii="Times New Roman" w:hAnsi="Times New Roman"/>
          <w:sz w:val="24"/>
          <w:szCs w:val="24"/>
        </w:rPr>
        <w:t>T</w:t>
      </w:r>
      <w:r w:rsidR="00877C81" w:rsidRPr="00237F39">
        <w:rPr>
          <w:rFonts w:ascii="Times New Roman" w:hAnsi="Times New Roman"/>
          <w:sz w:val="24"/>
          <w:szCs w:val="24"/>
        </w:rPr>
        <w:t>RU</w:t>
      </w:r>
      <w:r w:rsidR="00FB3396" w:rsidRPr="00237F39">
        <w:rPr>
          <w:rFonts w:ascii="Times New Roman" w:hAnsi="Times New Roman"/>
          <w:sz w:val="24"/>
          <w:szCs w:val="24"/>
        </w:rPr>
        <w:t>S</w:t>
      </w:r>
      <w:r w:rsidR="00877C81" w:rsidRPr="00237F39">
        <w:rPr>
          <w:rFonts w:ascii="Times New Roman" w:hAnsi="Times New Roman"/>
          <w:sz w:val="24"/>
          <w:szCs w:val="24"/>
        </w:rPr>
        <w:t>hap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23971" w:rsidRPr="00237F39">
        <w:rPr>
          <w:rFonts w:ascii="Times New Roman" w:hAnsi="Times New Roman"/>
          <w:sz w:val="24"/>
          <w:szCs w:val="24"/>
        </w:rPr>
        <w:t>grupları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23971" w:rsidRPr="00237F39">
        <w:rPr>
          <w:rFonts w:ascii="Times New Roman" w:hAnsi="Times New Roman"/>
          <w:sz w:val="24"/>
          <w:szCs w:val="24"/>
        </w:rPr>
        <w:t>gö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23971"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B3396" w:rsidRPr="00237F39">
        <w:rPr>
          <w:rFonts w:ascii="Times New Roman" w:hAnsi="Times New Roman"/>
          <w:sz w:val="24"/>
          <w:szCs w:val="24"/>
        </w:rPr>
        <w:t>farklılık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11008" w:rsidRPr="00237F39">
        <w:rPr>
          <w:rFonts w:ascii="Times New Roman" w:hAnsi="Times New Roman"/>
          <w:sz w:val="24"/>
          <w:szCs w:val="24"/>
        </w:rPr>
        <w:t>gösterer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B3396" w:rsidRPr="00237F39">
        <w:rPr>
          <w:rFonts w:ascii="Times New Roman" w:hAnsi="Times New Roman"/>
          <w:sz w:val="24"/>
          <w:szCs w:val="24"/>
        </w:rPr>
        <w:t>kanallar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B3396" w:rsidRPr="00237F39">
        <w:rPr>
          <w:rFonts w:ascii="Times New Roman" w:hAnsi="Times New Roman"/>
          <w:sz w:val="24"/>
          <w:szCs w:val="24"/>
        </w:rPr>
        <w:t>duvarlar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B3396" w:rsidRPr="00237F39">
        <w:rPr>
          <w:rFonts w:ascii="Times New Roman" w:hAnsi="Times New Roman"/>
          <w:sz w:val="24"/>
          <w:szCs w:val="24"/>
        </w:rPr>
        <w:t>bütünlüğünü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11008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11008" w:rsidRPr="00237F39">
        <w:rPr>
          <w:rFonts w:ascii="Times New Roman" w:hAnsi="Times New Roman"/>
          <w:sz w:val="24"/>
          <w:szCs w:val="24"/>
        </w:rPr>
        <w:t>şekl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B3396"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B3396" w:rsidRPr="00237F39">
        <w:rPr>
          <w:rFonts w:ascii="Times New Roman" w:hAnsi="Times New Roman"/>
          <w:sz w:val="24"/>
          <w:szCs w:val="24"/>
        </w:rPr>
        <w:t>iy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B3396" w:rsidRPr="00237F39">
        <w:rPr>
          <w:rFonts w:ascii="Times New Roman" w:hAnsi="Times New Roman"/>
          <w:sz w:val="24"/>
          <w:szCs w:val="24"/>
        </w:rPr>
        <w:t>korumuştu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B53C2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Qw6lyZXogTW9yYWxlczwvQXV0aG9yPjxZZWFyPjIwMjE8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</w:instrText>
      </w:r>
      <w:r w:rsidR="006577EF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Qw6lyZXogTW9yYWxlczwvQXV0aG9yPjxZZWFyPjIwMjE8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6577EF" w:rsidRPr="00237F39">
        <w:rPr>
          <w:rFonts w:ascii="Times New Roman" w:hAnsi="Times New Roman"/>
          <w:sz w:val="24"/>
          <w:szCs w:val="24"/>
        </w:rPr>
      </w:r>
      <w:r w:rsidR="006577EF" w:rsidRPr="00237F39">
        <w:rPr>
          <w:rFonts w:ascii="Times New Roman" w:hAnsi="Times New Roman"/>
          <w:sz w:val="24"/>
          <w:szCs w:val="24"/>
        </w:rPr>
        <w:fldChar w:fldCharType="end"/>
      </w:r>
      <w:r w:rsidR="001B53C2" w:rsidRPr="00237F39">
        <w:rPr>
          <w:rFonts w:ascii="Times New Roman" w:hAnsi="Times New Roman"/>
          <w:sz w:val="24"/>
          <w:szCs w:val="24"/>
        </w:rPr>
      </w:r>
      <w:r w:rsidR="001B53C2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118]</w:t>
      </w:r>
      <w:r w:rsidR="001B53C2" w:rsidRPr="00237F39">
        <w:rPr>
          <w:rFonts w:ascii="Times New Roman" w:hAnsi="Times New Roman"/>
          <w:sz w:val="24"/>
          <w:szCs w:val="24"/>
        </w:rPr>
        <w:fldChar w:fldCharType="end"/>
      </w:r>
      <w:r w:rsidR="00FB3396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B00C2" w:rsidRPr="00237F39">
        <w:rPr>
          <w:rFonts w:ascii="Times New Roman" w:hAnsi="Times New Roman"/>
          <w:sz w:val="24"/>
          <w:szCs w:val="24"/>
        </w:rPr>
        <w:t>Bulun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B00C2" w:rsidRPr="00237F39">
        <w:rPr>
          <w:rFonts w:ascii="Times New Roman" w:hAnsi="Times New Roman"/>
          <w:sz w:val="24"/>
          <w:szCs w:val="24"/>
        </w:rPr>
        <w:t>sonuç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B00C2" w:rsidRPr="00237F39">
        <w:rPr>
          <w:rFonts w:ascii="Times New Roman" w:hAnsi="Times New Roman"/>
          <w:sz w:val="24"/>
          <w:szCs w:val="24"/>
        </w:rPr>
        <w:t>çalışmamız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B00C2" w:rsidRPr="00237F39">
        <w:rPr>
          <w:rFonts w:ascii="Times New Roman" w:hAnsi="Times New Roman"/>
          <w:sz w:val="24"/>
          <w:szCs w:val="24"/>
        </w:rPr>
        <w:t>benzerl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B00C2" w:rsidRPr="00237F39">
        <w:rPr>
          <w:rFonts w:ascii="Times New Roman" w:hAnsi="Times New Roman"/>
          <w:sz w:val="24"/>
          <w:szCs w:val="24"/>
        </w:rPr>
        <w:t>göstermektedir.</w:t>
      </w:r>
    </w:p>
    <w:p w14:paraId="29D975A6" w14:textId="067D5C80" w:rsidR="00BE27D9" w:rsidRPr="00237F39" w:rsidRDefault="007E1965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T</w:t>
      </w:r>
      <w:r w:rsidR="00E21AAC" w:rsidRPr="00237F39">
        <w:rPr>
          <w:rFonts w:ascii="Times New Roman" w:hAnsi="Times New Roman"/>
          <w:sz w:val="24"/>
          <w:szCs w:val="24"/>
        </w:rPr>
        <w:t>opla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21AAC" w:rsidRPr="00237F39">
        <w:rPr>
          <w:rFonts w:ascii="Times New Roman" w:hAnsi="Times New Roman"/>
          <w:sz w:val="24"/>
          <w:szCs w:val="24"/>
        </w:rPr>
        <w:t>uzaklaştır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21AAC" w:rsidRPr="00237F39">
        <w:rPr>
          <w:rFonts w:ascii="Times New Roman" w:hAnsi="Times New Roman"/>
          <w:sz w:val="24"/>
          <w:szCs w:val="24"/>
        </w:rPr>
        <w:t>mad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21AAC" w:rsidRPr="00237F39">
        <w:rPr>
          <w:rFonts w:ascii="Times New Roman" w:hAnsi="Times New Roman"/>
          <w:sz w:val="24"/>
          <w:szCs w:val="24"/>
        </w:rPr>
        <w:t>miktarı</w:t>
      </w:r>
      <w:r w:rsidR="006E73FE" w:rsidRPr="00237F39">
        <w:rPr>
          <w:rFonts w:ascii="Times New Roman" w:hAnsi="Times New Roman"/>
          <w:sz w:val="24"/>
          <w:szCs w:val="24"/>
        </w:rPr>
        <w:t>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21AAC" w:rsidRPr="00237F39">
        <w:rPr>
          <w:rFonts w:ascii="Times New Roman" w:hAnsi="Times New Roman"/>
          <w:sz w:val="24"/>
          <w:szCs w:val="24"/>
        </w:rPr>
        <w:t>grup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21AAC" w:rsidRPr="00237F39">
        <w:rPr>
          <w:rFonts w:ascii="Times New Roman" w:hAnsi="Times New Roman"/>
          <w:sz w:val="24"/>
          <w:szCs w:val="24"/>
        </w:rPr>
        <w:t>iç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E73FE" w:rsidRPr="00237F39">
        <w:rPr>
          <w:rFonts w:ascii="Times New Roman" w:hAnsi="Times New Roman"/>
          <w:sz w:val="24"/>
          <w:szCs w:val="24"/>
        </w:rPr>
        <w:t>karşılaştırmasında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iç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E631F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E631F" w:rsidRPr="00237F39">
        <w:rPr>
          <w:rFonts w:ascii="Times New Roman" w:hAnsi="Times New Roman"/>
          <w:sz w:val="24"/>
          <w:szCs w:val="24"/>
        </w:rPr>
        <w:t>gru</w:t>
      </w:r>
      <w:r w:rsidRPr="00237F39">
        <w:rPr>
          <w:rFonts w:ascii="Times New Roman" w:hAnsi="Times New Roman"/>
          <w:sz w:val="24"/>
          <w:szCs w:val="24"/>
        </w:rPr>
        <w:t>bu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ölge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nla</w:t>
      </w:r>
      <w:r w:rsidR="00910589" w:rsidRPr="00237F39">
        <w:rPr>
          <w:rFonts w:ascii="Times New Roman" w:hAnsi="Times New Roman"/>
          <w:sz w:val="24"/>
          <w:szCs w:val="24"/>
        </w:rPr>
        <w:t>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10589" w:rsidRPr="00237F39">
        <w:rPr>
          <w:rFonts w:ascii="Times New Roman" w:hAnsi="Times New Roman"/>
          <w:sz w:val="24"/>
          <w:szCs w:val="24"/>
        </w:rPr>
        <w:t>far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10589" w:rsidRPr="00237F39">
        <w:rPr>
          <w:rFonts w:ascii="Times New Roman" w:hAnsi="Times New Roman"/>
          <w:sz w:val="24"/>
          <w:szCs w:val="24"/>
        </w:rPr>
        <w:t>olmadı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10589" w:rsidRPr="00237F39">
        <w:rPr>
          <w:rFonts w:ascii="Times New Roman" w:hAnsi="Times New Roman"/>
          <w:sz w:val="24"/>
          <w:szCs w:val="24"/>
        </w:rPr>
        <w:t>görül</w:t>
      </w:r>
      <w:r w:rsidR="00242B15">
        <w:rPr>
          <w:rFonts w:ascii="Times New Roman" w:hAnsi="Times New Roman"/>
          <w:sz w:val="24"/>
          <w:szCs w:val="24"/>
        </w:rPr>
        <w:t>dü</w:t>
      </w:r>
      <w:r w:rsidR="00910589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T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M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93B95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93B95" w:rsidRPr="00237F39">
        <w:rPr>
          <w:rFonts w:ascii="Times New Roman" w:hAnsi="Times New Roman"/>
          <w:sz w:val="24"/>
          <w:szCs w:val="24"/>
        </w:rPr>
        <w:t>siste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93B95" w:rsidRPr="00237F39">
        <w:rPr>
          <w:rFonts w:ascii="Times New Roman" w:hAnsi="Times New Roman"/>
          <w:sz w:val="24"/>
          <w:szCs w:val="24"/>
        </w:rPr>
        <w:t>sabi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93B95" w:rsidRPr="00237F39">
        <w:rPr>
          <w:rFonts w:ascii="Times New Roman" w:hAnsi="Times New Roman"/>
          <w:sz w:val="24"/>
          <w:szCs w:val="24"/>
        </w:rPr>
        <w:t>konikliğe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93B95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93B95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C3485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C3485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C3485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C3485" w:rsidRPr="00237F39">
        <w:rPr>
          <w:rFonts w:ascii="Times New Roman" w:hAnsi="Times New Roman"/>
          <w:sz w:val="24"/>
          <w:szCs w:val="24"/>
        </w:rPr>
        <w:t>sistem</w:t>
      </w:r>
      <w:r w:rsidR="00294941" w:rsidRPr="00237F39">
        <w:rPr>
          <w:rFonts w:ascii="Times New Roman" w:hAnsi="Times New Roman"/>
          <w:sz w:val="24"/>
          <w:szCs w:val="24"/>
        </w:rPr>
        <w:t>ler</w:t>
      </w:r>
      <w:r w:rsidR="007C3485" w:rsidRPr="00237F39">
        <w:rPr>
          <w:rFonts w:ascii="Times New Roman" w:hAnsi="Times New Roman"/>
          <w:sz w:val="24"/>
          <w:szCs w:val="24"/>
        </w:rPr>
        <w:t>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C2E1D" w:rsidRPr="00237F39">
        <w:rPr>
          <w:rFonts w:ascii="Times New Roman" w:hAnsi="Times New Roman"/>
          <w:sz w:val="24"/>
          <w:szCs w:val="24"/>
        </w:rPr>
        <w:t>is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C2E1D" w:rsidRPr="00237F39">
        <w:rPr>
          <w:rFonts w:ascii="Times New Roman" w:hAnsi="Times New Roman"/>
          <w:sz w:val="24"/>
          <w:szCs w:val="24"/>
        </w:rPr>
        <w:t>korona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C2E1D" w:rsidRPr="00237F39">
        <w:rPr>
          <w:rFonts w:ascii="Times New Roman" w:hAnsi="Times New Roman"/>
          <w:sz w:val="24"/>
          <w:szCs w:val="24"/>
        </w:rPr>
        <w:t>doğr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C2E1D" w:rsidRPr="00237F39">
        <w:rPr>
          <w:rFonts w:ascii="Times New Roman" w:hAnsi="Times New Roman"/>
          <w:sz w:val="24"/>
          <w:szCs w:val="24"/>
        </w:rPr>
        <w:t>aza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C2E1D" w:rsidRPr="00237F39">
        <w:rPr>
          <w:rFonts w:ascii="Times New Roman" w:hAnsi="Times New Roman"/>
          <w:sz w:val="24"/>
          <w:szCs w:val="24"/>
        </w:rPr>
        <w:t>konikli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C2E1D" w:rsidRPr="00237F39">
        <w:rPr>
          <w:rFonts w:ascii="Times New Roman" w:hAnsi="Times New Roman"/>
          <w:sz w:val="24"/>
          <w:szCs w:val="24"/>
        </w:rPr>
        <w:t>sahipt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B33A6" w:rsidRPr="00237F39">
        <w:rPr>
          <w:rFonts w:ascii="Times New Roman" w:hAnsi="Times New Roman"/>
          <w:sz w:val="24"/>
          <w:szCs w:val="24"/>
        </w:rPr>
        <w:t>Re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B33A6" w:rsidRPr="00237F39">
        <w:rPr>
          <w:rFonts w:ascii="Times New Roman" w:hAnsi="Times New Roman"/>
          <w:sz w:val="24"/>
          <w:szCs w:val="24"/>
        </w:rPr>
        <w:t>blo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B33A6" w:rsidRPr="00237F39">
        <w:rPr>
          <w:rFonts w:ascii="Times New Roman" w:hAnsi="Times New Roman"/>
          <w:sz w:val="24"/>
          <w:szCs w:val="24"/>
        </w:rPr>
        <w:t>apika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B33A6" w:rsidRPr="00237F39">
        <w:rPr>
          <w:rFonts w:ascii="Times New Roman" w:hAnsi="Times New Roman"/>
          <w:sz w:val="24"/>
          <w:szCs w:val="24"/>
        </w:rPr>
        <w:t>doğr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B33A6" w:rsidRPr="00237F39">
        <w:rPr>
          <w:rFonts w:ascii="Times New Roman" w:hAnsi="Times New Roman"/>
          <w:sz w:val="24"/>
          <w:szCs w:val="24"/>
        </w:rPr>
        <w:t>dara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B33A6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B33A6" w:rsidRPr="00237F39">
        <w:rPr>
          <w:rFonts w:ascii="Times New Roman" w:hAnsi="Times New Roman"/>
          <w:sz w:val="24"/>
          <w:szCs w:val="24"/>
        </w:rPr>
        <w:t>koniklik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B33A6" w:rsidRPr="00237F39">
        <w:rPr>
          <w:rFonts w:ascii="Times New Roman" w:hAnsi="Times New Roman"/>
          <w:sz w:val="24"/>
          <w:szCs w:val="24"/>
        </w:rPr>
        <w:t>üretilmişt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B33A6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B33A6" w:rsidRPr="00237F39">
        <w:rPr>
          <w:rFonts w:ascii="Times New Roman" w:hAnsi="Times New Roman"/>
          <w:sz w:val="24"/>
          <w:szCs w:val="24"/>
        </w:rPr>
        <w:t>koro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B33A6" w:rsidRPr="00237F39">
        <w:rPr>
          <w:rFonts w:ascii="Times New Roman" w:hAnsi="Times New Roman"/>
          <w:sz w:val="24"/>
          <w:szCs w:val="24"/>
        </w:rPr>
        <w:t>kıs</w:t>
      </w:r>
      <w:r w:rsidR="005F3E6B" w:rsidRPr="00237F39">
        <w:rPr>
          <w:rFonts w:ascii="Times New Roman" w:hAnsi="Times New Roman"/>
          <w:sz w:val="24"/>
          <w:szCs w:val="24"/>
        </w:rPr>
        <w:t>m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F3E6B"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F3E6B" w:rsidRPr="00237F39">
        <w:rPr>
          <w:rFonts w:ascii="Times New Roman" w:hAnsi="Times New Roman"/>
          <w:sz w:val="24"/>
          <w:szCs w:val="24"/>
        </w:rPr>
        <w:t>kıs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F3E6B" w:rsidRPr="00237F39">
        <w:rPr>
          <w:rFonts w:ascii="Times New Roman" w:hAnsi="Times New Roman"/>
          <w:sz w:val="24"/>
          <w:szCs w:val="24"/>
        </w:rPr>
        <w:t>gö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F3E6B"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F3E6B" w:rsidRPr="00237F39">
        <w:rPr>
          <w:rFonts w:ascii="Times New Roman" w:hAnsi="Times New Roman"/>
          <w:sz w:val="24"/>
          <w:szCs w:val="24"/>
        </w:rPr>
        <w:t>genişt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F3E6B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F3E6B" w:rsidRPr="00237F39">
        <w:rPr>
          <w:rFonts w:ascii="Times New Roman" w:hAnsi="Times New Roman"/>
          <w:sz w:val="24"/>
          <w:szCs w:val="24"/>
        </w:rPr>
        <w:t>sistem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F3E6B" w:rsidRPr="00237F39">
        <w:rPr>
          <w:rFonts w:ascii="Times New Roman" w:hAnsi="Times New Roman"/>
          <w:sz w:val="24"/>
          <w:szCs w:val="24"/>
        </w:rPr>
        <w:t>genişlet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F3E6B" w:rsidRPr="00237F39">
        <w:rPr>
          <w:rFonts w:ascii="Times New Roman" w:hAnsi="Times New Roman"/>
          <w:sz w:val="24"/>
          <w:szCs w:val="24"/>
        </w:rPr>
        <w:t>yapark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F3E6B" w:rsidRPr="00237F39">
        <w:rPr>
          <w:rFonts w:ascii="Times New Roman" w:hAnsi="Times New Roman"/>
          <w:sz w:val="24"/>
          <w:szCs w:val="24"/>
        </w:rPr>
        <w:t>apikal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24F56" w:rsidRPr="00237F39">
        <w:rPr>
          <w:rFonts w:ascii="Times New Roman" w:hAnsi="Times New Roman"/>
          <w:sz w:val="24"/>
          <w:szCs w:val="24"/>
        </w:rPr>
        <w:t>korona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24F56" w:rsidRPr="00237F39">
        <w:rPr>
          <w:rFonts w:ascii="Times New Roman" w:hAnsi="Times New Roman"/>
          <w:sz w:val="24"/>
          <w:szCs w:val="24"/>
        </w:rPr>
        <w:t>doğr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67160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67160" w:rsidRPr="00237F39">
        <w:rPr>
          <w:rFonts w:ascii="Times New Roman" w:hAnsi="Times New Roman"/>
          <w:sz w:val="24"/>
          <w:szCs w:val="24"/>
        </w:rPr>
        <w:t>koniklikler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67160" w:rsidRPr="00237F39">
        <w:rPr>
          <w:rFonts w:ascii="Times New Roman" w:hAnsi="Times New Roman"/>
          <w:sz w:val="24"/>
          <w:szCs w:val="24"/>
        </w:rPr>
        <w:t>uygu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67160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67160"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67160" w:rsidRPr="00237F39">
        <w:rPr>
          <w:rFonts w:ascii="Times New Roman" w:hAnsi="Times New Roman"/>
          <w:sz w:val="24"/>
          <w:szCs w:val="24"/>
        </w:rPr>
        <w:t>yapmıştı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B44A7" w:rsidRPr="00237F39">
        <w:rPr>
          <w:rFonts w:ascii="Times New Roman" w:hAnsi="Times New Roman"/>
          <w:sz w:val="24"/>
          <w:szCs w:val="24"/>
        </w:rPr>
        <w:t>Tü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B44A7" w:rsidRPr="00237F39">
        <w:rPr>
          <w:rFonts w:ascii="Times New Roman" w:hAnsi="Times New Roman"/>
          <w:sz w:val="24"/>
          <w:szCs w:val="24"/>
        </w:rPr>
        <w:t>gruplar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B44A7" w:rsidRPr="00237F39">
        <w:rPr>
          <w:rFonts w:ascii="Times New Roman" w:hAnsi="Times New Roman"/>
          <w:sz w:val="24"/>
          <w:szCs w:val="24"/>
        </w:rPr>
        <w:t>h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B44A7" w:rsidRPr="00237F39">
        <w:rPr>
          <w:rFonts w:ascii="Times New Roman" w:hAnsi="Times New Roman"/>
          <w:sz w:val="24"/>
          <w:szCs w:val="24"/>
        </w:rPr>
        <w:t>ü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B44A7" w:rsidRPr="00237F39">
        <w:rPr>
          <w:rFonts w:ascii="Times New Roman" w:hAnsi="Times New Roman"/>
          <w:sz w:val="24"/>
          <w:szCs w:val="24"/>
        </w:rPr>
        <w:t>bölge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B44A7" w:rsidRPr="00237F39">
        <w:rPr>
          <w:rFonts w:ascii="Times New Roman" w:hAnsi="Times New Roman"/>
          <w:sz w:val="24"/>
          <w:szCs w:val="24"/>
        </w:rPr>
        <w:t>benz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B44A7" w:rsidRPr="00237F39">
        <w:rPr>
          <w:rFonts w:ascii="Times New Roman" w:hAnsi="Times New Roman"/>
          <w:sz w:val="24"/>
          <w:szCs w:val="24"/>
        </w:rPr>
        <w:t>miktar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B44A7" w:rsidRPr="00237F39">
        <w:rPr>
          <w:rFonts w:ascii="Times New Roman" w:hAnsi="Times New Roman"/>
          <w:sz w:val="24"/>
          <w:szCs w:val="24"/>
        </w:rPr>
        <w:t>mad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B44A7" w:rsidRPr="00237F39">
        <w:rPr>
          <w:rFonts w:ascii="Times New Roman" w:hAnsi="Times New Roman"/>
          <w:sz w:val="24"/>
          <w:szCs w:val="24"/>
        </w:rPr>
        <w:t>uzaklaştırm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17605"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17605" w:rsidRPr="00237F39">
        <w:rPr>
          <w:rFonts w:ascii="Times New Roman" w:hAnsi="Times New Roman"/>
          <w:sz w:val="24"/>
          <w:szCs w:val="24"/>
        </w:rPr>
        <w:t>önerme</w:t>
      </w:r>
      <w:r w:rsidR="00656790" w:rsidRPr="00237F39">
        <w:rPr>
          <w:rFonts w:ascii="Times New Roman" w:hAnsi="Times New Roman"/>
          <w:sz w:val="24"/>
          <w:szCs w:val="24"/>
        </w:rPr>
        <w:t>ler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56790" w:rsidRPr="00237F39">
        <w:rPr>
          <w:rFonts w:ascii="Times New Roman" w:hAnsi="Times New Roman"/>
          <w:sz w:val="24"/>
          <w:szCs w:val="24"/>
        </w:rPr>
        <w:t>ilişkilendirilebilir.</w:t>
      </w:r>
    </w:p>
    <w:p w14:paraId="348A683B" w14:textId="1596F1B7" w:rsidR="002A2976" w:rsidRPr="00237F39" w:rsidRDefault="000B2675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Prepar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onr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ranspor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önü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rşıla</w:t>
      </w:r>
      <w:r w:rsidR="001A011D" w:rsidRPr="00237F39">
        <w:rPr>
          <w:rFonts w:ascii="Times New Roman" w:hAnsi="Times New Roman"/>
          <w:sz w:val="24"/>
          <w:szCs w:val="24"/>
        </w:rPr>
        <w:t>ş</w:t>
      </w:r>
      <w:r w:rsidRPr="00237F39">
        <w:rPr>
          <w:rFonts w:ascii="Times New Roman" w:hAnsi="Times New Roman"/>
          <w:sz w:val="24"/>
          <w:szCs w:val="24"/>
        </w:rPr>
        <w:t>tırıldığ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A011D" w:rsidRPr="00237F39">
        <w:rPr>
          <w:rFonts w:ascii="Times New Roman" w:hAnsi="Times New Roman"/>
          <w:sz w:val="24"/>
          <w:szCs w:val="24"/>
        </w:rPr>
        <w:t>a</w:t>
      </w:r>
      <w:r w:rsidR="00CC52DF" w:rsidRPr="00237F39">
        <w:rPr>
          <w:rFonts w:ascii="Times New Roman" w:hAnsi="Times New Roman"/>
          <w:sz w:val="24"/>
          <w:szCs w:val="24"/>
        </w:rPr>
        <w:t>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C52DF" w:rsidRPr="00237F39">
        <w:rPr>
          <w:rFonts w:ascii="Times New Roman" w:hAnsi="Times New Roman"/>
          <w:sz w:val="24"/>
          <w:szCs w:val="24"/>
        </w:rPr>
        <w:t>bölge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C52DF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C52DF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F5A67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F5A67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A011D" w:rsidRPr="00237F39">
        <w:rPr>
          <w:rFonts w:ascii="Times New Roman" w:hAnsi="Times New Roman"/>
          <w:sz w:val="24"/>
          <w:szCs w:val="24"/>
        </w:rPr>
        <w:t>grubunun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A7C21" w:rsidRPr="00237F39">
        <w:rPr>
          <w:rFonts w:ascii="Times New Roman" w:hAnsi="Times New Roman"/>
          <w:sz w:val="24"/>
          <w:szCs w:val="24"/>
        </w:rPr>
        <w:t>ort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A7C21" w:rsidRPr="00237F39">
        <w:rPr>
          <w:rFonts w:ascii="Times New Roman" w:hAnsi="Times New Roman"/>
          <w:sz w:val="24"/>
          <w:szCs w:val="24"/>
        </w:rPr>
        <w:t>bölge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A7C21" w:rsidRPr="00237F39">
        <w:rPr>
          <w:rFonts w:ascii="Times New Roman" w:hAnsi="Times New Roman"/>
          <w:sz w:val="24"/>
          <w:szCs w:val="24"/>
        </w:rPr>
        <w:t>tü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A011D" w:rsidRPr="00237F39">
        <w:rPr>
          <w:rFonts w:ascii="Times New Roman" w:hAnsi="Times New Roman"/>
          <w:sz w:val="24"/>
          <w:szCs w:val="24"/>
        </w:rPr>
        <w:t>gruplar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A7C21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A7C21" w:rsidRPr="00237F39">
        <w:rPr>
          <w:rFonts w:ascii="Times New Roman" w:hAnsi="Times New Roman"/>
          <w:sz w:val="24"/>
          <w:szCs w:val="24"/>
        </w:rPr>
        <w:t>koro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A7C21" w:rsidRPr="00237F39">
        <w:rPr>
          <w:rFonts w:ascii="Times New Roman" w:hAnsi="Times New Roman"/>
          <w:sz w:val="24"/>
          <w:szCs w:val="24"/>
        </w:rPr>
        <w:t>bölge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A7C21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A011D" w:rsidRPr="00237F39">
        <w:rPr>
          <w:rFonts w:ascii="Times New Roman" w:hAnsi="Times New Roman"/>
          <w:sz w:val="24"/>
          <w:szCs w:val="24"/>
        </w:rPr>
        <w:t>grubunu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A011D" w:rsidRPr="00237F39">
        <w:rPr>
          <w:rFonts w:ascii="Times New Roman" w:hAnsi="Times New Roman"/>
          <w:sz w:val="24"/>
          <w:szCs w:val="24"/>
        </w:rPr>
        <w:t>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A011D" w:rsidRPr="00237F39">
        <w:rPr>
          <w:rFonts w:ascii="Times New Roman" w:hAnsi="Times New Roman"/>
          <w:sz w:val="24"/>
          <w:szCs w:val="24"/>
        </w:rPr>
        <w:t>yüzey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A011D" w:rsidRPr="00237F39">
        <w:rPr>
          <w:rFonts w:ascii="Times New Roman" w:hAnsi="Times New Roman"/>
          <w:sz w:val="24"/>
          <w:szCs w:val="24"/>
        </w:rPr>
        <w:t>doğr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A2976" w:rsidRPr="00237F39">
        <w:rPr>
          <w:rFonts w:ascii="Times New Roman" w:hAnsi="Times New Roman"/>
          <w:sz w:val="24"/>
          <w:szCs w:val="24"/>
        </w:rPr>
        <w:t>transpor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A2976" w:rsidRPr="00237F39">
        <w:rPr>
          <w:rFonts w:ascii="Times New Roman" w:hAnsi="Times New Roman"/>
          <w:sz w:val="24"/>
          <w:szCs w:val="24"/>
        </w:rPr>
        <w:t>yaptı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A2976" w:rsidRPr="00237F39">
        <w:rPr>
          <w:rFonts w:ascii="Times New Roman" w:hAnsi="Times New Roman"/>
          <w:sz w:val="24"/>
          <w:szCs w:val="24"/>
        </w:rPr>
        <w:t>görülmektedir.</w:t>
      </w:r>
    </w:p>
    <w:p w14:paraId="6E79AEB6" w14:textId="5AC3B366" w:rsidR="00867B22" w:rsidRPr="00237F39" w:rsidRDefault="00867B22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alışm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ruNatomy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XP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hap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2Shap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ranspor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ön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ekilmi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ns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iş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zer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rşılaştırılmıştı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B412F" w:rsidRPr="00237F39">
        <w:rPr>
          <w:rFonts w:ascii="Times New Roman" w:hAnsi="Times New Roman"/>
          <w:sz w:val="24"/>
          <w:szCs w:val="24"/>
        </w:rPr>
        <w:t>Çalışmamız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B412F" w:rsidRPr="00237F39">
        <w:rPr>
          <w:rFonts w:ascii="Times New Roman" w:hAnsi="Times New Roman"/>
          <w:sz w:val="24"/>
          <w:szCs w:val="24"/>
        </w:rPr>
        <w:t>benz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B412F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B412F"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B412F" w:rsidRPr="00237F39">
        <w:rPr>
          <w:rFonts w:ascii="Times New Roman" w:hAnsi="Times New Roman"/>
          <w:sz w:val="24"/>
          <w:szCs w:val="24"/>
        </w:rPr>
        <w:t>te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B412F" w:rsidRPr="00237F39">
        <w:rPr>
          <w:rFonts w:ascii="Times New Roman" w:hAnsi="Times New Roman"/>
          <w:sz w:val="24"/>
          <w:szCs w:val="24"/>
        </w:rPr>
        <w:t>çalışm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B412F" w:rsidRPr="00237F39">
        <w:rPr>
          <w:rFonts w:ascii="Times New Roman" w:hAnsi="Times New Roman"/>
          <w:sz w:val="24"/>
          <w:szCs w:val="24"/>
        </w:rPr>
        <w:t>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146FB" w:rsidRPr="00237F39">
        <w:rPr>
          <w:rFonts w:ascii="Times New Roman" w:hAnsi="Times New Roman"/>
          <w:sz w:val="24"/>
          <w:szCs w:val="24"/>
        </w:rPr>
        <w:t>eğe</w:t>
      </w:r>
      <w:r w:rsidR="008B412F" w:rsidRPr="00237F39">
        <w:rPr>
          <w:rFonts w:ascii="Times New Roman" w:hAnsi="Times New Roman"/>
          <w:sz w:val="24"/>
          <w:szCs w:val="24"/>
        </w:rPr>
        <w:t>s</w:t>
      </w:r>
      <w:r w:rsidR="008146FB" w:rsidRPr="00237F39">
        <w:rPr>
          <w:rFonts w:ascii="Times New Roman" w:hAnsi="Times New Roman"/>
          <w:sz w:val="24"/>
          <w:szCs w:val="24"/>
        </w:rPr>
        <w:t>i</w:t>
      </w:r>
      <w:r w:rsidR="008B412F" w:rsidRPr="00237F39">
        <w:rPr>
          <w:rFonts w:ascii="Times New Roman" w:hAnsi="Times New Roman"/>
          <w:sz w:val="24"/>
          <w:szCs w:val="24"/>
        </w:rPr>
        <w:t>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146FB" w:rsidRPr="00237F39">
        <w:rPr>
          <w:rFonts w:ascii="Times New Roman" w:hAnsi="Times New Roman"/>
          <w:sz w:val="24"/>
          <w:szCs w:val="24"/>
        </w:rPr>
        <w:t>apika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146FB" w:rsidRPr="00237F39">
        <w:rPr>
          <w:rFonts w:ascii="Times New Roman" w:hAnsi="Times New Roman"/>
          <w:sz w:val="24"/>
          <w:szCs w:val="24"/>
        </w:rPr>
        <w:t>i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146FB" w:rsidRPr="00237F39">
        <w:rPr>
          <w:rFonts w:ascii="Times New Roman" w:hAnsi="Times New Roman"/>
          <w:sz w:val="24"/>
          <w:szCs w:val="24"/>
        </w:rPr>
        <w:t>yüzey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146FB" w:rsidRPr="00237F39">
        <w:rPr>
          <w:rFonts w:ascii="Times New Roman" w:hAnsi="Times New Roman"/>
          <w:sz w:val="24"/>
          <w:szCs w:val="24"/>
        </w:rPr>
        <w:t>doğr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146FB" w:rsidRPr="00237F39">
        <w:rPr>
          <w:rFonts w:ascii="Times New Roman" w:hAnsi="Times New Roman"/>
          <w:sz w:val="24"/>
          <w:szCs w:val="24"/>
        </w:rPr>
        <w:t>transpor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146FB" w:rsidRPr="00237F39">
        <w:rPr>
          <w:rFonts w:ascii="Times New Roman" w:hAnsi="Times New Roman"/>
          <w:sz w:val="24"/>
          <w:szCs w:val="24"/>
        </w:rPr>
        <w:t>yap</w:t>
      </w:r>
      <w:r w:rsidR="008B412F" w:rsidRPr="00237F39">
        <w:rPr>
          <w:rFonts w:ascii="Times New Roman" w:hAnsi="Times New Roman"/>
          <w:sz w:val="24"/>
          <w:szCs w:val="24"/>
        </w:rPr>
        <w:t>tı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B412F" w:rsidRPr="00237F39">
        <w:rPr>
          <w:rFonts w:ascii="Times New Roman" w:hAnsi="Times New Roman"/>
          <w:sz w:val="24"/>
          <w:szCs w:val="24"/>
        </w:rPr>
        <w:t>görülmüştü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B52FC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7DllpBRDwvQXV0aG9yPjxZZWFyPjIwMjA8L1llYXI+PFJl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</w:instrText>
      </w:r>
      <w:r w:rsidR="006577EF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7DllpBRDwvQXV0aG9yPjxZZWFyPjIwMjA8L1llYXI+PFJl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6577EF" w:rsidRPr="00237F39">
        <w:rPr>
          <w:rFonts w:ascii="Times New Roman" w:hAnsi="Times New Roman"/>
          <w:sz w:val="24"/>
          <w:szCs w:val="24"/>
        </w:rPr>
      </w:r>
      <w:r w:rsidR="006577EF" w:rsidRPr="00237F39">
        <w:rPr>
          <w:rFonts w:ascii="Times New Roman" w:hAnsi="Times New Roman"/>
          <w:sz w:val="24"/>
          <w:szCs w:val="24"/>
        </w:rPr>
        <w:fldChar w:fldCharType="end"/>
      </w:r>
      <w:r w:rsidR="004B52FC" w:rsidRPr="00237F39">
        <w:rPr>
          <w:rFonts w:ascii="Times New Roman" w:hAnsi="Times New Roman"/>
          <w:sz w:val="24"/>
          <w:szCs w:val="24"/>
        </w:rPr>
      </w:r>
      <w:r w:rsidR="004B52FC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119]</w:t>
      </w:r>
      <w:r w:rsidR="004B52FC" w:rsidRPr="00237F39">
        <w:rPr>
          <w:rFonts w:ascii="Times New Roman" w:hAnsi="Times New Roman"/>
          <w:sz w:val="24"/>
          <w:szCs w:val="24"/>
        </w:rPr>
        <w:fldChar w:fldCharType="end"/>
      </w:r>
      <w:r w:rsidR="00A425F7" w:rsidRPr="00237F39">
        <w:rPr>
          <w:rFonts w:ascii="Times New Roman" w:hAnsi="Times New Roman"/>
          <w:sz w:val="24"/>
          <w:szCs w:val="24"/>
        </w:rPr>
        <w:t>.</w:t>
      </w:r>
    </w:p>
    <w:p w14:paraId="5C481F3B" w14:textId="4999EDCB" w:rsidR="00C17DF3" w:rsidRPr="00237F39" w:rsidRDefault="00DB449D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XP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D7B15" w:rsidRPr="00237F39">
        <w:rPr>
          <w:rFonts w:ascii="Times New Roman" w:hAnsi="Times New Roman"/>
          <w:sz w:val="24"/>
          <w:szCs w:val="24"/>
        </w:rPr>
        <w:t>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hap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ranspor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zellikleri</w:t>
      </w:r>
      <w:r w:rsidR="00823B0A" w:rsidRPr="00237F39">
        <w:rPr>
          <w:rFonts w:ascii="Times New Roman" w:hAnsi="Times New Roman"/>
          <w:sz w:val="24"/>
          <w:szCs w:val="24"/>
        </w:rPr>
        <w:t>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D2429" w:rsidRPr="00237F39">
        <w:rPr>
          <w:rFonts w:ascii="Times New Roman" w:hAnsi="Times New Roman"/>
          <w:sz w:val="24"/>
          <w:szCs w:val="24"/>
        </w:rPr>
        <w:t>re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D2429" w:rsidRPr="00237F39">
        <w:rPr>
          <w:rFonts w:ascii="Times New Roman" w:hAnsi="Times New Roman"/>
          <w:sz w:val="24"/>
          <w:szCs w:val="24"/>
        </w:rPr>
        <w:t>blok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D2429" w:rsidRPr="00237F39">
        <w:rPr>
          <w:rFonts w:ascii="Times New Roman" w:hAnsi="Times New Roman"/>
          <w:sz w:val="24"/>
          <w:szCs w:val="24"/>
        </w:rPr>
        <w:t>üzer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23B0A" w:rsidRPr="00237F39">
        <w:rPr>
          <w:rFonts w:ascii="Times New Roman" w:hAnsi="Times New Roman"/>
          <w:sz w:val="24"/>
          <w:szCs w:val="24"/>
        </w:rPr>
        <w:t>karşılaştırıldı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1398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1398" w:rsidRPr="00237F39">
        <w:rPr>
          <w:rFonts w:ascii="Times New Roman" w:hAnsi="Times New Roman"/>
          <w:sz w:val="24"/>
          <w:szCs w:val="24"/>
        </w:rPr>
        <w:t>çalışmada</w:t>
      </w:r>
      <w:r w:rsidR="00823B0A" w:rsidRPr="00237F39">
        <w:rPr>
          <w:rFonts w:ascii="Times New Roman" w:hAnsi="Times New Roman"/>
          <w:sz w:val="24"/>
          <w:szCs w:val="24"/>
        </w:rPr>
        <w:t>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10C1" w:rsidRPr="00237F39">
        <w:rPr>
          <w:rFonts w:ascii="Times New Roman" w:hAnsi="Times New Roman"/>
          <w:sz w:val="24"/>
          <w:szCs w:val="24"/>
        </w:rPr>
        <w:t>mevcu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D1950" w:rsidRPr="00237F39">
        <w:rPr>
          <w:rFonts w:ascii="Times New Roman" w:hAnsi="Times New Roman"/>
          <w:sz w:val="24"/>
          <w:szCs w:val="24"/>
        </w:rPr>
        <w:t>çalışma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D1950" w:rsidRPr="00237F39">
        <w:rPr>
          <w:rFonts w:ascii="Times New Roman" w:hAnsi="Times New Roman"/>
          <w:sz w:val="24"/>
          <w:szCs w:val="24"/>
        </w:rPr>
        <w:t>sonuçlarıy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D1950" w:rsidRPr="00237F39">
        <w:rPr>
          <w:rFonts w:ascii="Times New Roman" w:hAnsi="Times New Roman"/>
          <w:sz w:val="24"/>
          <w:szCs w:val="24"/>
        </w:rPr>
        <w:t>benz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D1950" w:rsidRPr="00237F39">
        <w:rPr>
          <w:rFonts w:ascii="Times New Roman" w:hAnsi="Times New Roman"/>
          <w:sz w:val="24"/>
          <w:szCs w:val="24"/>
        </w:rPr>
        <w:t>şeki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D1950" w:rsidRPr="00237F39">
        <w:rPr>
          <w:rFonts w:ascii="Times New Roman" w:hAnsi="Times New Roman"/>
          <w:sz w:val="24"/>
          <w:szCs w:val="24"/>
        </w:rPr>
        <w:t>o</w:t>
      </w:r>
      <w:r w:rsidRPr="00237F39">
        <w:rPr>
          <w:rFonts w:ascii="Times New Roman" w:hAnsi="Times New Roman"/>
          <w:sz w:val="24"/>
          <w:szCs w:val="24"/>
        </w:rPr>
        <w:t>rt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ölge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10C1" w:rsidRPr="00237F39">
        <w:rPr>
          <w:rFonts w:ascii="Times New Roman" w:hAnsi="Times New Roman"/>
          <w:sz w:val="24"/>
          <w:szCs w:val="24"/>
        </w:rPr>
        <w:t>fark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E7F08" w:rsidRPr="00237F39">
        <w:rPr>
          <w:rFonts w:ascii="Times New Roman" w:hAnsi="Times New Roman"/>
          <w:sz w:val="24"/>
          <w:szCs w:val="24"/>
        </w:rPr>
        <w:t>tasarı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810C1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94FE9" w:rsidRPr="00237F39">
        <w:rPr>
          <w:rFonts w:ascii="Times New Roman" w:hAnsi="Times New Roman"/>
          <w:sz w:val="24"/>
          <w:szCs w:val="24"/>
        </w:rPr>
        <w:t>çalış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94FE9" w:rsidRPr="00237F39">
        <w:rPr>
          <w:rFonts w:ascii="Times New Roman" w:hAnsi="Times New Roman"/>
          <w:sz w:val="24"/>
          <w:szCs w:val="24"/>
        </w:rPr>
        <w:t>prensipler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94FE9" w:rsidRPr="00237F39">
        <w:rPr>
          <w:rFonts w:ascii="Times New Roman" w:hAnsi="Times New Roman"/>
          <w:sz w:val="24"/>
          <w:szCs w:val="24"/>
        </w:rPr>
        <w:t>sahip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94FE9" w:rsidRPr="00237F39">
        <w:rPr>
          <w:rFonts w:ascii="Times New Roman" w:hAnsi="Times New Roman"/>
          <w:sz w:val="24"/>
          <w:szCs w:val="24"/>
        </w:rPr>
        <w:t>h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istemi</w:t>
      </w:r>
      <w:r w:rsidR="00D94FE9" w:rsidRPr="00237F39">
        <w:rPr>
          <w:rFonts w:ascii="Times New Roman" w:hAnsi="Times New Roman"/>
          <w:sz w:val="24"/>
          <w:szCs w:val="24"/>
        </w:rPr>
        <w:t>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üzey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629CB" w:rsidRPr="00237F39">
        <w:rPr>
          <w:rFonts w:ascii="Times New Roman" w:hAnsi="Times New Roman"/>
          <w:sz w:val="24"/>
          <w:szCs w:val="24"/>
        </w:rPr>
        <w:t>doğr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94FE9" w:rsidRPr="00237F39">
        <w:rPr>
          <w:rFonts w:ascii="Times New Roman" w:hAnsi="Times New Roman"/>
          <w:sz w:val="24"/>
          <w:szCs w:val="24"/>
        </w:rPr>
        <w:t>transpor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94FE9" w:rsidRPr="00237F39">
        <w:rPr>
          <w:rFonts w:ascii="Times New Roman" w:hAnsi="Times New Roman"/>
          <w:sz w:val="24"/>
          <w:szCs w:val="24"/>
        </w:rPr>
        <w:t>yaptı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94FE9" w:rsidRPr="00237F39">
        <w:rPr>
          <w:rFonts w:ascii="Times New Roman" w:hAnsi="Times New Roman"/>
          <w:sz w:val="24"/>
          <w:szCs w:val="24"/>
        </w:rPr>
        <w:t>görülmüştür.</w:t>
      </w:r>
      <w:r w:rsidR="00E4403D" w:rsidRPr="00237F39">
        <w:rPr>
          <w:rFonts w:ascii="Times New Roman" w:hAnsi="Times New Roman"/>
          <w:sz w:val="24"/>
          <w:szCs w:val="24"/>
        </w:rPr>
        <w:t xml:space="preserve">  </w:t>
      </w:r>
      <w:r w:rsidR="00D77EB9" w:rsidRPr="00237F39">
        <w:rPr>
          <w:rFonts w:ascii="Times New Roman" w:hAnsi="Times New Roman"/>
          <w:sz w:val="24"/>
          <w:szCs w:val="24"/>
        </w:rPr>
        <w:t>Anc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7EB9" w:rsidRPr="00237F39">
        <w:rPr>
          <w:rFonts w:ascii="Times New Roman" w:hAnsi="Times New Roman"/>
          <w:sz w:val="24"/>
          <w:szCs w:val="24"/>
        </w:rPr>
        <w:t>çalışma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D49D1" w:rsidRPr="00237F39">
        <w:rPr>
          <w:rFonts w:ascii="Times New Roman" w:hAnsi="Times New Roman"/>
          <w:sz w:val="24"/>
          <w:szCs w:val="24"/>
        </w:rPr>
        <w:t>bulguların</w:t>
      </w:r>
      <w:r w:rsidR="00242B15">
        <w:rPr>
          <w:rFonts w:ascii="Times New Roman" w:hAnsi="Times New Roman"/>
          <w:sz w:val="24"/>
          <w:szCs w:val="24"/>
        </w:rPr>
        <w:t>d</w:t>
      </w:r>
      <w:r w:rsidR="00CD49D1" w:rsidRPr="00237F39">
        <w:rPr>
          <w:rFonts w:ascii="Times New Roman" w:hAnsi="Times New Roman"/>
          <w:sz w:val="24"/>
          <w:szCs w:val="24"/>
        </w:rPr>
        <w:t>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D49D1" w:rsidRPr="00237F39">
        <w:rPr>
          <w:rFonts w:ascii="Times New Roman" w:hAnsi="Times New Roman"/>
          <w:sz w:val="24"/>
          <w:szCs w:val="24"/>
        </w:rPr>
        <w:t>tü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D49D1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D49D1" w:rsidRPr="00237F39">
        <w:rPr>
          <w:rFonts w:ascii="Times New Roman" w:hAnsi="Times New Roman"/>
          <w:sz w:val="24"/>
          <w:szCs w:val="24"/>
        </w:rPr>
        <w:t>sistem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D49D1" w:rsidRPr="00237F39">
        <w:rPr>
          <w:rFonts w:ascii="Times New Roman" w:hAnsi="Times New Roman"/>
          <w:sz w:val="24"/>
          <w:szCs w:val="24"/>
        </w:rPr>
        <w:t>k</w:t>
      </w:r>
      <w:r w:rsidR="009629CB" w:rsidRPr="00237F39">
        <w:rPr>
          <w:rFonts w:ascii="Times New Roman" w:hAnsi="Times New Roman"/>
          <w:sz w:val="24"/>
          <w:szCs w:val="24"/>
        </w:rPr>
        <w:t>oro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629CB" w:rsidRPr="00237F39">
        <w:rPr>
          <w:rFonts w:ascii="Times New Roman" w:hAnsi="Times New Roman"/>
          <w:sz w:val="24"/>
          <w:szCs w:val="24"/>
        </w:rPr>
        <w:t>bölge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629CB" w:rsidRPr="00237F39">
        <w:rPr>
          <w:rFonts w:ascii="Times New Roman" w:hAnsi="Times New Roman"/>
          <w:sz w:val="24"/>
          <w:szCs w:val="24"/>
        </w:rPr>
        <w:t>eğim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629CB" w:rsidRPr="00237F39">
        <w:rPr>
          <w:rFonts w:ascii="Times New Roman" w:hAnsi="Times New Roman"/>
          <w:sz w:val="24"/>
          <w:szCs w:val="24"/>
        </w:rPr>
        <w:t>dı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629CB" w:rsidRPr="00237F39">
        <w:rPr>
          <w:rFonts w:ascii="Times New Roman" w:hAnsi="Times New Roman"/>
          <w:sz w:val="24"/>
          <w:szCs w:val="24"/>
        </w:rPr>
        <w:t>yüzey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629CB" w:rsidRPr="00237F39">
        <w:rPr>
          <w:rFonts w:ascii="Times New Roman" w:hAnsi="Times New Roman"/>
          <w:sz w:val="24"/>
          <w:szCs w:val="24"/>
        </w:rPr>
        <w:t>doğr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D49D1" w:rsidRPr="00237F39">
        <w:rPr>
          <w:rFonts w:ascii="Times New Roman" w:hAnsi="Times New Roman"/>
          <w:sz w:val="24"/>
          <w:szCs w:val="24"/>
        </w:rPr>
        <w:t>transpor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D49D1" w:rsidRPr="00237F39">
        <w:rPr>
          <w:rFonts w:ascii="Times New Roman" w:hAnsi="Times New Roman"/>
          <w:sz w:val="24"/>
          <w:szCs w:val="24"/>
        </w:rPr>
        <w:t>oluşturduğ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D49D1" w:rsidRPr="00237F39">
        <w:rPr>
          <w:rFonts w:ascii="Times New Roman" w:hAnsi="Times New Roman"/>
          <w:sz w:val="24"/>
          <w:szCs w:val="24"/>
        </w:rPr>
        <w:t>görülmüştü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629CB"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Alfadley&lt;/Author&gt;&lt;Year&gt;2020&lt;/Year&gt;&lt;RecNum&gt;145&lt;/RecNum&gt;&lt;DisplayText&gt;[112]&lt;/DisplayText&gt;&lt;record&gt;&lt;rec-number&gt;145&lt;/rec-number&gt;&lt;foreign-keys&gt;&lt;key app="EN" db-id="00d9ve5eaf9f0lezs2ov50dqvdpe0xr0t2z2" timestamp="1681335311"&gt;145&lt;/key&gt;&lt;/foreign-keys&gt;&lt;ref-type name="Journal Article"&gt;17&lt;/ref-type&gt;&lt;contributors&gt;&lt;authors&gt;&lt;author&gt;Alfadley, A.&lt;/author&gt;&lt;author&gt;Alrajhi, A.&lt;/author&gt;&lt;author&gt;Alissa, H.&lt;/author&gt;&lt;author&gt;Alzeghaibi, F.&lt;/author&gt;&lt;author&gt;Hamadah, L.&lt;/author&gt;&lt;author&gt;Alfouzan, K.&lt;/author&gt;&lt;author&gt;Jamleh, A.&lt;/author&gt;&lt;/authors&gt;&lt;/contributors&gt;&lt;auth-address&gt;Restorative and Prosthetic Dental Sciences, College of Dentistry, King Saud Bin Abdulaziz University for Health Sciences, National Guard Health Affairs, Riyadh, Saudi Arabia.&amp;#xD;King Abdullah International Medical Research Centre, National Guard Health Affairs, Riyadh, Saudi Arabia.&lt;/auth-address&gt;&lt;titles&gt;&lt;title&gt;Shaping Ability of XP Endo Shaper File in Curved Root Canal Models&lt;/title&gt;&lt;secondary-title&gt;Int J Dent&lt;/secondary-title&gt;&lt;/titles&gt;&lt;periodical&gt;&lt;full-title&gt;Int J Dent&lt;/full-title&gt;&lt;/periodical&gt;&lt;pages&gt;4687045&lt;/pages&gt;&lt;volume&gt;2020&lt;/volume&gt;&lt;edition&gt;2020/03/10&lt;/edition&gt;&lt;dates&gt;&lt;year&gt;2020&lt;/year&gt;&lt;/dates&gt;&lt;isbn&gt;1687-8728 (Print)&amp;#xD;1687-8728&lt;/isbn&gt;&lt;accession-num&gt;32148503&lt;/accession-num&gt;&lt;urls&gt;&lt;/urls&gt;&lt;custom2&gt;PMC7048910&lt;/custom2&gt;&lt;electronic-resource-num&gt;10.1155/2020/4687045&lt;/electronic-resource-num&gt;&lt;remote-database-provider&gt;NLM&lt;/remote-database-provider&gt;&lt;language&gt;eng&lt;/language&gt;&lt;/record&gt;&lt;/Cite&gt;&lt;/EndNote&gt;</w:instrText>
      </w:r>
      <w:r w:rsidR="009629CB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112]</w:t>
      </w:r>
      <w:r w:rsidR="009629CB" w:rsidRPr="00237F39">
        <w:rPr>
          <w:rFonts w:ascii="Times New Roman" w:hAnsi="Times New Roman"/>
          <w:sz w:val="24"/>
          <w:szCs w:val="24"/>
        </w:rPr>
        <w:fldChar w:fldCharType="end"/>
      </w:r>
      <w:r w:rsidR="009629CB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53CD2"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53CD2" w:rsidRPr="00237F39">
        <w:rPr>
          <w:rFonts w:ascii="Times New Roman" w:hAnsi="Times New Roman"/>
          <w:sz w:val="24"/>
          <w:szCs w:val="24"/>
        </w:rPr>
        <w:t>farklılı</w:t>
      </w:r>
      <w:r w:rsidR="006D2429" w:rsidRPr="00237F39">
        <w:rPr>
          <w:rFonts w:ascii="Times New Roman" w:hAnsi="Times New Roman"/>
          <w:sz w:val="24"/>
          <w:szCs w:val="24"/>
        </w:rPr>
        <w:t>k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B0D58" w:rsidRPr="00237F39">
        <w:rPr>
          <w:rFonts w:ascii="Times New Roman" w:hAnsi="Times New Roman"/>
          <w:sz w:val="24"/>
          <w:szCs w:val="24"/>
        </w:rPr>
        <w:t>çalışma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B0D58" w:rsidRPr="00237F39">
        <w:rPr>
          <w:rFonts w:ascii="Times New Roman" w:hAnsi="Times New Roman"/>
          <w:sz w:val="24"/>
          <w:szCs w:val="24"/>
        </w:rPr>
        <w:t>arasında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B0D58" w:rsidRPr="00237F39">
        <w:rPr>
          <w:rFonts w:ascii="Times New Roman" w:hAnsi="Times New Roman"/>
          <w:sz w:val="24"/>
          <w:szCs w:val="24"/>
        </w:rPr>
        <w:t>görüntü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B654B" w:rsidRPr="00237F39">
        <w:rPr>
          <w:rFonts w:ascii="Times New Roman" w:hAnsi="Times New Roman"/>
          <w:sz w:val="24"/>
          <w:szCs w:val="24"/>
        </w:rPr>
        <w:t>alma,</w:t>
      </w:r>
      <w:r w:rsidR="00D90FD5">
        <w:rPr>
          <w:rFonts w:ascii="Times New Roman" w:hAnsi="Times New Roman"/>
          <w:sz w:val="24"/>
          <w:szCs w:val="24"/>
        </w:rPr>
        <w:t xml:space="preserve"> </w:t>
      </w:r>
      <w:r w:rsidR="006B654B" w:rsidRPr="00237F39">
        <w:rPr>
          <w:rFonts w:ascii="Times New Roman" w:hAnsi="Times New Roman"/>
          <w:sz w:val="24"/>
          <w:szCs w:val="24"/>
        </w:rPr>
        <w:t>görüntüyü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B0D58" w:rsidRPr="00237F39">
        <w:rPr>
          <w:rFonts w:ascii="Times New Roman" w:hAnsi="Times New Roman"/>
          <w:sz w:val="24"/>
          <w:szCs w:val="24"/>
        </w:rPr>
        <w:lastRenderedPageBreak/>
        <w:t>değer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B0D58" w:rsidRPr="00237F39">
        <w:rPr>
          <w:rFonts w:ascii="Times New Roman" w:hAnsi="Times New Roman"/>
          <w:sz w:val="24"/>
          <w:szCs w:val="24"/>
        </w:rPr>
        <w:t>program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B0D58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B0D58" w:rsidRPr="00237F39">
        <w:rPr>
          <w:rFonts w:ascii="Times New Roman" w:hAnsi="Times New Roman"/>
          <w:sz w:val="24"/>
          <w:szCs w:val="24"/>
        </w:rPr>
        <w:t>değer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B0D58" w:rsidRPr="00237F39">
        <w:rPr>
          <w:rFonts w:ascii="Times New Roman" w:hAnsi="Times New Roman"/>
          <w:sz w:val="24"/>
          <w:szCs w:val="24"/>
        </w:rPr>
        <w:t>seviye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B0D58" w:rsidRPr="00237F39">
        <w:rPr>
          <w:rFonts w:ascii="Times New Roman" w:hAnsi="Times New Roman"/>
          <w:sz w:val="24"/>
          <w:szCs w:val="24"/>
        </w:rPr>
        <w:t>arasında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B0D58" w:rsidRPr="00237F39">
        <w:rPr>
          <w:rFonts w:ascii="Times New Roman" w:hAnsi="Times New Roman"/>
          <w:sz w:val="24"/>
          <w:szCs w:val="24"/>
        </w:rPr>
        <w:t>değişkenli</w:t>
      </w:r>
      <w:r w:rsidR="00AE1F3B" w:rsidRPr="00237F39">
        <w:rPr>
          <w:rFonts w:ascii="Times New Roman" w:hAnsi="Times New Roman"/>
          <w:sz w:val="24"/>
          <w:szCs w:val="24"/>
        </w:rPr>
        <w:t>k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E1F3B" w:rsidRPr="00237F39">
        <w:rPr>
          <w:rFonts w:ascii="Times New Roman" w:hAnsi="Times New Roman"/>
          <w:sz w:val="24"/>
          <w:szCs w:val="24"/>
        </w:rPr>
        <w:t>ilişkilendirilebilir.</w:t>
      </w:r>
    </w:p>
    <w:p w14:paraId="07352D83" w14:textId="068A81C6" w:rsidR="00644106" w:rsidRPr="00237F39" w:rsidRDefault="00040018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ProTap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istem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ranspor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önü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04542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04542" w:rsidRPr="00237F39">
        <w:rPr>
          <w:rFonts w:ascii="Times New Roman" w:hAnsi="Times New Roman"/>
          <w:sz w:val="24"/>
          <w:szCs w:val="24"/>
        </w:rPr>
        <w:t>çalışma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rşılaştırılmıştı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oro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ısm</w:t>
      </w:r>
      <w:r w:rsidR="00DC3E83" w:rsidRPr="00237F39">
        <w:rPr>
          <w:rFonts w:ascii="Times New Roman" w:hAnsi="Times New Roman"/>
          <w:sz w:val="24"/>
          <w:szCs w:val="24"/>
        </w:rPr>
        <w:t>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C3E83" w:rsidRPr="00237F39">
        <w:rPr>
          <w:rFonts w:ascii="Times New Roman" w:hAnsi="Times New Roman"/>
          <w:sz w:val="24"/>
          <w:szCs w:val="24"/>
        </w:rPr>
        <w:t>ü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C3E83" w:rsidRPr="00237F39">
        <w:rPr>
          <w:rFonts w:ascii="Times New Roman" w:hAnsi="Times New Roman"/>
          <w:sz w:val="24"/>
          <w:szCs w:val="24"/>
        </w:rPr>
        <w:t>seviyes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C3E83" w:rsidRPr="00237F39">
        <w:rPr>
          <w:rFonts w:ascii="Times New Roman" w:hAnsi="Times New Roman"/>
          <w:sz w:val="24"/>
          <w:szCs w:val="24"/>
        </w:rPr>
        <w:t>kad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E42FA" w:rsidRPr="00237F39">
        <w:rPr>
          <w:rFonts w:ascii="Times New Roman" w:hAnsi="Times New Roman"/>
          <w:sz w:val="24"/>
          <w:szCs w:val="24"/>
        </w:rPr>
        <w:t>siste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E42FA"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E42FA" w:rsidRPr="00237F39">
        <w:rPr>
          <w:rFonts w:ascii="Times New Roman" w:hAnsi="Times New Roman"/>
          <w:sz w:val="24"/>
          <w:szCs w:val="24"/>
        </w:rPr>
        <w:t>eğim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F278A" w:rsidRPr="00237F39">
        <w:rPr>
          <w:rFonts w:ascii="Times New Roman" w:hAnsi="Times New Roman"/>
          <w:sz w:val="24"/>
          <w:szCs w:val="24"/>
        </w:rPr>
        <w:t>i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E42FA" w:rsidRPr="00237F39">
        <w:rPr>
          <w:rFonts w:ascii="Times New Roman" w:hAnsi="Times New Roman"/>
          <w:sz w:val="24"/>
          <w:szCs w:val="24"/>
        </w:rPr>
        <w:t>yüzey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E42FA" w:rsidRPr="00237F39">
        <w:rPr>
          <w:rFonts w:ascii="Times New Roman" w:hAnsi="Times New Roman"/>
          <w:sz w:val="24"/>
          <w:szCs w:val="24"/>
        </w:rPr>
        <w:t>doğr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A13FB" w:rsidRPr="00237F39">
        <w:rPr>
          <w:rFonts w:ascii="Times New Roman" w:hAnsi="Times New Roman"/>
          <w:sz w:val="24"/>
          <w:szCs w:val="24"/>
        </w:rPr>
        <w:t>transpor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A13FB" w:rsidRPr="00237F39">
        <w:rPr>
          <w:rFonts w:ascii="Times New Roman" w:hAnsi="Times New Roman"/>
          <w:sz w:val="24"/>
          <w:szCs w:val="24"/>
        </w:rPr>
        <w:t>yapark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A13FB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A13FB" w:rsidRPr="00237F39">
        <w:rPr>
          <w:rFonts w:ascii="Times New Roman" w:hAnsi="Times New Roman"/>
          <w:sz w:val="24"/>
          <w:szCs w:val="24"/>
        </w:rPr>
        <w:t>gib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A13FB" w:rsidRPr="00237F39">
        <w:rPr>
          <w:rFonts w:ascii="Times New Roman" w:hAnsi="Times New Roman"/>
          <w:sz w:val="24"/>
          <w:szCs w:val="24"/>
        </w:rPr>
        <w:t>ro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B5CDC" w:rsidRPr="00237F39">
        <w:rPr>
          <w:rFonts w:ascii="Times New Roman" w:hAnsi="Times New Roman"/>
          <w:sz w:val="24"/>
          <w:szCs w:val="24"/>
        </w:rPr>
        <w:t>hareketiy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A13FB" w:rsidRPr="00237F39">
        <w:rPr>
          <w:rFonts w:ascii="Times New Roman" w:hAnsi="Times New Roman"/>
          <w:sz w:val="24"/>
          <w:szCs w:val="24"/>
        </w:rPr>
        <w:t>çalış</w:t>
      </w:r>
      <w:r w:rsidR="00BB5CDC" w:rsidRPr="00237F39">
        <w:rPr>
          <w:rFonts w:ascii="Times New Roman" w:hAnsi="Times New Roman"/>
          <w:sz w:val="24"/>
          <w:szCs w:val="24"/>
        </w:rPr>
        <w:t>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A13FB" w:rsidRPr="00237F39">
        <w:rPr>
          <w:rFonts w:ascii="Times New Roman" w:hAnsi="Times New Roman"/>
          <w:sz w:val="24"/>
          <w:szCs w:val="24"/>
        </w:rPr>
        <w:t>ProTap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A13FB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A13FB" w:rsidRPr="00237F39">
        <w:rPr>
          <w:rFonts w:ascii="Times New Roman" w:hAnsi="Times New Roman"/>
          <w:sz w:val="24"/>
          <w:szCs w:val="24"/>
        </w:rPr>
        <w:t>korona</w:t>
      </w:r>
      <w:r w:rsidR="00880281">
        <w:rPr>
          <w:rFonts w:ascii="Times New Roman" w:hAnsi="Times New Roman"/>
          <w:sz w:val="24"/>
          <w:szCs w:val="24"/>
        </w:rPr>
        <w:t>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A13FB" w:rsidRPr="00237F39">
        <w:rPr>
          <w:rFonts w:ascii="Times New Roman" w:hAnsi="Times New Roman"/>
          <w:sz w:val="24"/>
          <w:szCs w:val="24"/>
        </w:rPr>
        <w:t>kısm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A13FB" w:rsidRPr="00237F39">
        <w:rPr>
          <w:rFonts w:ascii="Times New Roman" w:hAnsi="Times New Roman"/>
          <w:sz w:val="24"/>
          <w:szCs w:val="24"/>
        </w:rPr>
        <w:t>ü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A13FB" w:rsidRPr="00237F39">
        <w:rPr>
          <w:rFonts w:ascii="Times New Roman" w:hAnsi="Times New Roman"/>
          <w:sz w:val="24"/>
          <w:szCs w:val="24"/>
        </w:rPr>
        <w:t>seviyes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A13FB" w:rsidRPr="00237F39">
        <w:rPr>
          <w:rFonts w:ascii="Times New Roman" w:hAnsi="Times New Roman"/>
          <w:sz w:val="24"/>
          <w:szCs w:val="24"/>
        </w:rPr>
        <w:t>i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A13FB" w:rsidRPr="00237F39">
        <w:rPr>
          <w:rFonts w:ascii="Times New Roman" w:hAnsi="Times New Roman"/>
          <w:sz w:val="24"/>
          <w:szCs w:val="24"/>
        </w:rPr>
        <w:t>yüzey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A13FB" w:rsidRPr="00237F39">
        <w:rPr>
          <w:rFonts w:ascii="Times New Roman" w:hAnsi="Times New Roman"/>
          <w:sz w:val="24"/>
          <w:szCs w:val="24"/>
        </w:rPr>
        <w:t>doğr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A13FB" w:rsidRPr="00237F39">
        <w:rPr>
          <w:rFonts w:ascii="Times New Roman" w:hAnsi="Times New Roman"/>
          <w:sz w:val="24"/>
          <w:szCs w:val="24"/>
        </w:rPr>
        <w:t>transpor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B5CDC" w:rsidRPr="00237F39">
        <w:rPr>
          <w:rFonts w:ascii="Times New Roman" w:hAnsi="Times New Roman"/>
          <w:sz w:val="24"/>
          <w:szCs w:val="24"/>
        </w:rPr>
        <w:t>göstermiştir.</w:t>
      </w:r>
      <w:r w:rsidR="00E4403D" w:rsidRPr="00237F39">
        <w:rPr>
          <w:rFonts w:ascii="Times New Roman" w:hAnsi="Times New Roman"/>
          <w:sz w:val="24"/>
          <w:szCs w:val="24"/>
        </w:rPr>
        <w:t xml:space="preserve">  </w:t>
      </w:r>
      <w:r w:rsidR="00C6126B"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Shi&lt;/Author&gt;&lt;Year&gt;2022&lt;/Year&gt;&lt;RecNum&gt;142&lt;/RecNum&gt;&lt;DisplayText&gt;[110]&lt;/DisplayText&gt;&lt;record&gt;&lt;rec-number&gt;142&lt;/rec-number&gt;&lt;foreign-keys&gt;&lt;key app="EN" db-id="00d9ve5eaf9f0lezs2ov50dqvdpe0xr0t2z2" timestamp="1681155784"&gt;142&lt;/key&gt;&lt;/foreign-keys&gt;&lt;ref-type name="Journal Article"&gt;17&lt;/ref-type&gt;&lt;contributors&gt;&lt;authors&gt;&lt;author&gt;Shi, L.&lt;/author&gt;&lt;author&gt;Zhou, J.&lt;/author&gt;&lt;author&gt;Wan, J.&lt;/author&gt;&lt;author&gt;Yang, Y.&lt;/author&gt;&lt;/authors&gt;&lt;/contributors&gt;&lt;auth-address&gt;Department of Endodontics, The First Affiliated Hospital of Zhengzhou University, Zhengzhou, People&amp;apos;s Republic of China.&lt;/auth-address&gt;&lt;titles&gt;&lt;title&gt;Shaping ability of ProTaper Gold and WaveOne Gold nickel-titanium rotary instruments in simulated S-shaped root canals&lt;/title&gt;&lt;secondary-title&gt;J Dent Sci&lt;/secondary-title&gt;&lt;/titles&gt;&lt;periodical&gt;&lt;full-title&gt;J Dent Sci&lt;/full-title&gt;&lt;/periodical&gt;&lt;pages&gt;430-437&lt;/pages&gt;&lt;volume&gt;17&lt;/volume&gt;&lt;number&gt;1&lt;/number&gt;&lt;edition&gt;2022/01/15&lt;/edition&gt;&lt;keywords&gt;&lt;keyword&gt;Endodontic mechanical file system&lt;/keyword&gt;&lt;keyword&gt;Gold-wire&lt;/keyword&gt;&lt;keyword&gt;Root canal preparation&lt;/keyword&gt;&lt;keyword&gt;S-shaped canal&lt;/keyword&gt;&lt;keyword&gt;Shaping ability&lt;/keyword&gt;&lt;/keywords&gt;&lt;dates&gt;&lt;year&gt;2022&lt;/year&gt;&lt;pub-dates&gt;&lt;date&gt;Jan&lt;/date&gt;&lt;/pub-dates&gt;&lt;/dates&gt;&lt;isbn&gt;1991-7902 (Print)&amp;#xD;1991-7902&lt;/isbn&gt;&lt;accession-num&gt;35028067&lt;/accession-num&gt;&lt;urls&gt;&lt;/urls&gt;&lt;custom2&gt;PMC8740102&lt;/custom2&gt;&lt;electronic-resource-num&gt;10.1016/j.jds.2021.08.008&lt;/electronic-resource-num&gt;&lt;remote-database-provider&gt;NLM&lt;/remote-database-provider&gt;&lt;language&gt;eng&lt;/language&gt;&lt;/record&gt;&lt;/Cite&gt;&lt;/EndNote&gt;</w:instrText>
      </w:r>
      <w:r w:rsidR="00C6126B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110]</w:t>
      </w:r>
      <w:r w:rsidR="00C6126B" w:rsidRPr="00237F39">
        <w:rPr>
          <w:rFonts w:ascii="Times New Roman" w:hAnsi="Times New Roman"/>
          <w:sz w:val="24"/>
          <w:szCs w:val="24"/>
        </w:rPr>
        <w:fldChar w:fldCharType="end"/>
      </w:r>
      <w:r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B4C85" w:rsidRPr="00237F39">
        <w:rPr>
          <w:rFonts w:ascii="Times New Roman" w:hAnsi="Times New Roman"/>
          <w:sz w:val="24"/>
          <w:szCs w:val="24"/>
        </w:rPr>
        <w:t>Yap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F0BFB" w:rsidRPr="00237F39">
        <w:rPr>
          <w:rFonts w:ascii="Times New Roman" w:hAnsi="Times New Roman"/>
          <w:sz w:val="24"/>
          <w:szCs w:val="24"/>
        </w:rPr>
        <w:t>başk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B4C85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B4C85" w:rsidRPr="00237F39">
        <w:rPr>
          <w:rFonts w:ascii="Times New Roman" w:hAnsi="Times New Roman"/>
          <w:sz w:val="24"/>
          <w:szCs w:val="24"/>
        </w:rPr>
        <w:t>çalışma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53F2D" w:rsidRPr="00237F39">
        <w:rPr>
          <w:rFonts w:ascii="Times New Roman" w:hAnsi="Times New Roman"/>
          <w:sz w:val="24"/>
          <w:szCs w:val="24"/>
        </w:rPr>
        <w:t>Twiste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53F2D" w:rsidRPr="00237F39">
        <w:rPr>
          <w:rFonts w:ascii="Times New Roman" w:hAnsi="Times New Roman"/>
          <w:sz w:val="24"/>
          <w:szCs w:val="24"/>
        </w:rPr>
        <w:t>Files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53F2D" w:rsidRPr="00237F39">
        <w:rPr>
          <w:rFonts w:ascii="Times New Roman" w:hAnsi="Times New Roman"/>
          <w:sz w:val="24"/>
          <w:szCs w:val="24"/>
        </w:rPr>
        <w:t>WaveOne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53F2D" w:rsidRPr="00237F39">
        <w:rPr>
          <w:rFonts w:ascii="Times New Roman" w:hAnsi="Times New Roman"/>
          <w:sz w:val="24"/>
          <w:szCs w:val="24"/>
        </w:rPr>
        <w:t>Hyflex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53F2D" w:rsidRPr="00237F39">
        <w:rPr>
          <w:rFonts w:ascii="Times New Roman" w:hAnsi="Times New Roman"/>
          <w:sz w:val="24"/>
          <w:szCs w:val="24"/>
        </w:rPr>
        <w:t>C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53F2D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53F2D" w:rsidRPr="00237F39">
        <w:rPr>
          <w:rFonts w:ascii="Times New Roman" w:hAnsi="Times New Roman"/>
          <w:sz w:val="24"/>
          <w:szCs w:val="24"/>
        </w:rPr>
        <w:t>V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53F2D" w:rsidRPr="00237F39">
        <w:rPr>
          <w:rFonts w:ascii="Times New Roman" w:hAnsi="Times New Roman"/>
          <w:sz w:val="24"/>
          <w:szCs w:val="24"/>
        </w:rPr>
        <w:t>Tap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53F2D" w:rsidRPr="00237F39">
        <w:rPr>
          <w:rFonts w:ascii="Times New Roman" w:hAnsi="Times New Roman"/>
          <w:sz w:val="24"/>
          <w:szCs w:val="24"/>
        </w:rPr>
        <w:t>2H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F520F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B4C85" w:rsidRPr="00237F39">
        <w:rPr>
          <w:rFonts w:ascii="Times New Roman" w:hAnsi="Times New Roman"/>
          <w:sz w:val="24"/>
          <w:szCs w:val="24"/>
        </w:rPr>
        <w:t>sistem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F520F" w:rsidRPr="00237F39">
        <w:rPr>
          <w:rFonts w:ascii="Times New Roman" w:hAnsi="Times New Roman"/>
          <w:sz w:val="24"/>
          <w:szCs w:val="24"/>
        </w:rPr>
        <w:t>transpor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F520F" w:rsidRPr="00237F39">
        <w:rPr>
          <w:rFonts w:ascii="Times New Roman" w:hAnsi="Times New Roman"/>
          <w:sz w:val="24"/>
          <w:szCs w:val="24"/>
        </w:rPr>
        <w:t>açıs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F520F" w:rsidRPr="00237F39">
        <w:rPr>
          <w:rFonts w:ascii="Times New Roman" w:hAnsi="Times New Roman"/>
          <w:sz w:val="24"/>
          <w:szCs w:val="24"/>
        </w:rPr>
        <w:t>karşılaştırıl</w:t>
      </w:r>
      <w:r w:rsidR="00B42414" w:rsidRPr="00237F39">
        <w:rPr>
          <w:rFonts w:ascii="Times New Roman" w:hAnsi="Times New Roman"/>
          <w:sz w:val="24"/>
          <w:szCs w:val="24"/>
        </w:rPr>
        <w:t>mıştı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42414" w:rsidRPr="00237F39">
        <w:rPr>
          <w:rFonts w:ascii="Times New Roman" w:hAnsi="Times New Roman"/>
          <w:sz w:val="24"/>
          <w:szCs w:val="24"/>
        </w:rPr>
        <w:t>Fark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F520F" w:rsidRPr="00237F39">
        <w:rPr>
          <w:rFonts w:ascii="Times New Roman" w:hAnsi="Times New Roman"/>
          <w:sz w:val="24"/>
          <w:szCs w:val="24"/>
        </w:rPr>
        <w:t>üreti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F520F" w:rsidRPr="00237F39">
        <w:rPr>
          <w:rFonts w:ascii="Times New Roman" w:hAnsi="Times New Roman"/>
          <w:sz w:val="24"/>
          <w:szCs w:val="24"/>
        </w:rPr>
        <w:t>teknikleriy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F520F" w:rsidRPr="00237F39">
        <w:rPr>
          <w:rFonts w:ascii="Times New Roman" w:hAnsi="Times New Roman"/>
          <w:sz w:val="24"/>
          <w:szCs w:val="24"/>
        </w:rPr>
        <w:t>üretilmi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F520F" w:rsidRPr="00237F39">
        <w:rPr>
          <w:rFonts w:ascii="Times New Roman" w:hAnsi="Times New Roman"/>
          <w:sz w:val="24"/>
          <w:szCs w:val="24"/>
        </w:rPr>
        <w:t>olmaları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F520F" w:rsidRPr="00237F39">
        <w:rPr>
          <w:rFonts w:ascii="Times New Roman" w:hAnsi="Times New Roman"/>
          <w:sz w:val="24"/>
          <w:szCs w:val="24"/>
        </w:rPr>
        <w:t>rağm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F520F" w:rsidRPr="00237F39">
        <w:rPr>
          <w:rFonts w:ascii="Times New Roman" w:hAnsi="Times New Roman"/>
          <w:sz w:val="24"/>
          <w:szCs w:val="24"/>
        </w:rPr>
        <w:t>tü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F520F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F520F" w:rsidRPr="00237F39">
        <w:rPr>
          <w:rFonts w:ascii="Times New Roman" w:hAnsi="Times New Roman"/>
          <w:sz w:val="24"/>
          <w:szCs w:val="24"/>
        </w:rPr>
        <w:t>sistem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42414"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42414" w:rsidRPr="00237F39">
        <w:rPr>
          <w:rFonts w:ascii="Times New Roman" w:hAnsi="Times New Roman"/>
          <w:sz w:val="24"/>
          <w:szCs w:val="24"/>
        </w:rPr>
        <w:t>bölge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42414" w:rsidRPr="00237F39">
        <w:rPr>
          <w:rFonts w:ascii="Times New Roman" w:hAnsi="Times New Roman"/>
          <w:sz w:val="24"/>
          <w:szCs w:val="24"/>
        </w:rPr>
        <w:t>eğim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42414" w:rsidRPr="00237F39">
        <w:rPr>
          <w:rFonts w:ascii="Times New Roman" w:hAnsi="Times New Roman"/>
          <w:sz w:val="24"/>
          <w:szCs w:val="24"/>
        </w:rPr>
        <w:t>i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42414" w:rsidRPr="00237F39">
        <w:rPr>
          <w:rFonts w:ascii="Times New Roman" w:hAnsi="Times New Roman"/>
          <w:sz w:val="24"/>
          <w:szCs w:val="24"/>
        </w:rPr>
        <w:t>yüzey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42414" w:rsidRPr="00237F39">
        <w:rPr>
          <w:rFonts w:ascii="Times New Roman" w:hAnsi="Times New Roman"/>
          <w:sz w:val="24"/>
          <w:szCs w:val="24"/>
        </w:rPr>
        <w:t>doğr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0494D" w:rsidRPr="00237F39">
        <w:rPr>
          <w:rFonts w:ascii="Times New Roman" w:hAnsi="Times New Roman"/>
          <w:sz w:val="24"/>
          <w:szCs w:val="24"/>
        </w:rPr>
        <w:t>transpor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0494D" w:rsidRPr="00237F39">
        <w:rPr>
          <w:rFonts w:ascii="Times New Roman" w:hAnsi="Times New Roman"/>
          <w:sz w:val="24"/>
          <w:szCs w:val="24"/>
        </w:rPr>
        <w:t>yaptı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0494D" w:rsidRPr="00237F39">
        <w:rPr>
          <w:rFonts w:ascii="Times New Roman" w:hAnsi="Times New Roman"/>
          <w:sz w:val="24"/>
          <w:szCs w:val="24"/>
        </w:rPr>
        <w:t>bulunmuştu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D7CDE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HdTwvQXV0aG9yPjxZZWFyPjIwMTc8L1llYXI+PFJlY051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</w:instrText>
      </w:r>
      <w:r w:rsidR="006577EF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HdTwvQXV0aG9yPjxZZWFyPjIwMTc8L1llYXI+PFJlY051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6577EF" w:rsidRPr="00237F39">
        <w:rPr>
          <w:rFonts w:ascii="Times New Roman" w:hAnsi="Times New Roman"/>
          <w:sz w:val="24"/>
          <w:szCs w:val="24"/>
        </w:rPr>
      </w:r>
      <w:r w:rsidR="006577EF" w:rsidRPr="00237F39">
        <w:rPr>
          <w:rFonts w:ascii="Times New Roman" w:hAnsi="Times New Roman"/>
          <w:sz w:val="24"/>
          <w:szCs w:val="24"/>
        </w:rPr>
        <w:fldChar w:fldCharType="end"/>
      </w:r>
      <w:r w:rsidR="00AD7CDE" w:rsidRPr="00237F39">
        <w:rPr>
          <w:rFonts w:ascii="Times New Roman" w:hAnsi="Times New Roman"/>
          <w:sz w:val="24"/>
          <w:szCs w:val="24"/>
        </w:rPr>
      </w:r>
      <w:r w:rsidR="00AD7CDE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120]</w:t>
      </w:r>
      <w:r w:rsidR="00AD7CDE" w:rsidRPr="00237F39">
        <w:rPr>
          <w:rFonts w:ascii="Times New Roman" w:hAnsi="Times New Roman"/>
          <w:sz w:val="24"/>
          <w:szCs w:val="24"/>
        </w:rPr>
        <w:fldChar w:fldCharType="end"/>
      </w:r>
      <w:r w:rsidR="00AD7CDE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F0BFB" w:rsidRPr="00237F39">
        <w:rPr>
          <w:rFonts w:ascii="Times New Roman" w:hAnsi="Times New Roman"/>
          <w:sz w:val="24"/>
          <w:szCs w:val="24"/>
        </w:rPr>
        <w:t>Reciproc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F0BFB" w:rsidRPr="00237F39">
        <w:rPr>
          <w:rFonts w:ascii="Times New Roman" w:hAnsi="Times New Roman"/>
          <w:sz w:val="24"/>
          <w:szCs w:val="24"/>
        </w:rPr>
        <w:t>Reciproc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F0BFB" w:rsidRPr="00237F39">
        <w:rPr>
          <w:rFonts w:ascii="Times New Roman" w:hAnsi="Times New Roman"/>
          <w:sz w:val="24"/>
          <w:szCs w:val="24"/>
        </w:rPr>
        <w:t>Blu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F0BFB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F0BFB" w:rsidRPr="00237F39">
        <w:rPr>
          <w:rFonts w:ascii="Times New Roman" w:hAnsi="Times New Roman"/>
          <w:sz w:val="24"/>
          <w:szCs w:val="24"/>
        </w:rPr>
        <w:t>XP‐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F0BFB" w:rsidRPr="00237F39">
        <w:rPr>
          <w:rFonts w:ascii="Times New Roman" w:hAnsi="Times New Roman"/>
          <w:sz w:val="24"/>
          <w:szCs w:val="24"/>
        </w:rPr>
        <w:t>Shap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F0BFB" w:rsidRPr="00237F39">
        <w:rPr>
          <w:rFonts w:ascii="Times New Roman" w:hAnsi="Times New Roman"/>
          <w:sz w:val="24"/>
          <w:szCs w:val="24"/>
        </w:rPr>
        <w:t>eğe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F0BFB" w:rsidRPr="00237F39">
        <w:rPr>
          <w:rFonts w:ascii="Times New Roman" w:hAnsi="Times New Roman"/>
          <w:sz w:val="24"/>
          <w:szCs w:val="24"/>
        </w:rPr>
        <w:t>transpor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F0BFB" w:rsidRPr="00237F39">
        <w:rPr>
          <w:rFonts w:ascii="Times New Roman" w:hAnsi="Times New Roman"/>
          <w:sz w:val="24"/>
          <w:szCs w:val="24"/>
        </w:rPr>
        <w:t>yönü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F0BFB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F0BFB" w:rsidRPr="00237F39">
        <w:rPr>
          <w:rFonts w:ascii="Times New Roman" w:hAnsi="Times New Roman"/>
          <w:sz w:val="24"/>
          <w:szCs w:val="24"/>
        </w:rPr>
        <w:t>çalışma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F0BFB" w:rsidRPr="00237F39">
        <w:rPr>
          <w:rFonts w:ascii="Times New Roman" w:hAnsi="Times New Roman"/>
          <w:sz w:val="24"/>
          <w:szCs w:val="24"/>
        </w:rPr>
        <w:t>re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F0BFB" w:rsidRPr="00237F39">
        <w:rPr>
          <w:rFonts w:ascii="Times New Roman" w:hAnsi="Times New Roman"/>
          <w:sz w:val="24"/>
          <w:szCs w:val="24"/>
        </w:rPr>
        <w:t>blok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F0BFB" w:rsidRPr="00237F39">
        <w:rPr>
          <w:rFonts w:ascii="Times New Roman" w:hAnsi="Times New Roman"/>
          <w:sz w:val="24"/>
          <w:szCs w:val="24"/>
        </w:rPr>
        <w:t>üzer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F0BFB" w:rsidRPr="00237F39">
        <w:rPr>
          <w:rFonts w:ascii="Times New Roman" w:hAnsi="Times New Roman"/>
          <w:sz w:val="24"/>
          <w:szCs w:val="24"/>
        </w:rPr>
        <w:t>karşılaştırılmı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44ACA" w:rsidRPr="00237F39">
        <w:rPr>
          <w:rFonts w:ascii="Times New Roman" w:hAnsi="Times New Roman"/>
          <w:sz w:val="24"/>
          <w:szCs w:val="24"/>
        </w:rPr>
        <w:t>y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F0BFB" w:rsidRPr="00237F39">
        <w:rPr>
          <w:rFonts w:ascii="Times New Roman" w:hAnsi="Times New Roman"/>
          <w:sz w:val="24"/>
          <w:szCs w:val="24"/>
        </w:rPr>
        <w:t>tü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F0BFB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F0BFB" w:rsidRPr="00237F39">
        <w:rPr>
          <w:rFonts w:ascii="Times New Roman" w:hAnsi="Times New Roman"/>
          <w:sz w:val="24"/>
          <w:szCs w:val="24"/>
        </w:rPr>
        <w:t>grupları</w:t>
      </w:r>
      <w:r w:rsidR="00544ACA" w:rsidRPr="00237F39">
        <w:rPr>
          <w:rFonts w:ascii="Times New Roman" w:hAnsi="Times New Roman"/>
          <w:sz w:val="24"/>
          <w:szCs w:val="24"/>
        </w:rPr>
        <w:t>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F0BFB" w:rsidRPr="00237F39">
        <w:rPr>
          <w:rFonts w:ascii="Times New Roman" w:hAnsi="Times New Roman"/>
          <w:sz w:val="24"/>
          <w:szCs w:val="24"/>
        </w:rPr>
        <w:t>i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F0BFB" w:rsidRPr="00237F39">
        <w:rPr>
          <w:rFonts w:ascii="Times New Roman" w:hAnsi="Times New Roman"/>
          <w:sz w:val="24"/>
          <w:szCs w:val="24"/>
        </w:rPr>
        <w:t>yüzey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F0BFB" w:rsidRPr="00237F39">
        <w:rPr>
          <w:rFonts w:ascii="Times New Roman" w:hAnsi="Times New Roman"/>
          <w:sz w:val="24"/>
          <w:szCs w:val="24"/>
        </w:rPr>
        <w:t>doğr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44ACA" w:rsidRPr="00237F39">
        <w:rPr>
          <w:rFonts w:ascii="Times New Roman" w:hAnsi="Times New Roman"/>
          <w:sz w:val="24"/>
          <w:szCs w:val="24"/>
        </w:rPr>
        <w:t>transpor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44ACA" w:rsidRPr="00237F39">
        <w:rPr>
          <w:rFonts w:ascii="Times New Roman" w:hAnsi="Times New Roman"/>
          <w:sz w:val="24"/>
          <w:szCs w:val="24"/>
        </w:rPr>
        <w:t>yaptı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44ACA" w:rsidRPr="00237F39">
        <w:rPr>
          <w:rFonts w:ascii="Times New Roman" w:hAnsi="Times New Roman"/>
          <w:sz w:val="24"/>
          <w:szCs w:val="24"/>
        </w:rPr>
        <w:t>görülmüştü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F0BFB"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Pacheco-Yanes&lt;/Author&gt;&lt;Year&gt;2019&lt;/Year&gt;&lt;RecNum&gt;166&lt;/RecNum&gt;&lt;DisplayText&gt;[111]&lt;/DisplayText&gt;&lt;record&gt;&lt;rec-number&gt;166&lt;/rec-number&gt;&lt;foreign-keys&gt;&lt;key app="EN" db-id="00d9ve5eaf9f0lezs2ov50dqvdpe0xr0t2z2" timestamp="1682254886"&gt;166&lt;/key&gt;&lt;/foreign-keys&gt;&lt;ref-type name="Journal Article"&gt;17&lt;/ref-type&gt;&lt;contributors&gt;&lt;authors&gt;&lt;author&gt;Pacheco-Yanes, J.&lt;/author&gt;&lt;author&gt;Gazzaneo, I.&lt;/author&gt;&lt;author&gt;Pérez, A. R.&lt;/author&gt;&lt;author&gt;Armada, L.&lt;/author&gt;&lt;author&gt;Neves, M. A. S.&lt;/author&gt;&lt;/authors&gt;&lt;/contributors&gt;&lt;auth-address&gt;Department of Endodontics, Faculty of Dentistry, Estácio de Sá University, Rio de Janeiro, Brazil.&lt;/auth-address&gt;&lt;titles&gt;&lt;title&gt;Transportation assessment in artificial curved canals after instrumentation with Reciproc, Reciproc Blue, and XP-endo Shaper Systems&lt;/title&gt;&lt;secondary-title&gt;J Investig Clin Dent&lt;/secondary-title&gt;&lt;/titles&gt;&lt;periodical&gt;&lt;full-title&gt;J Investig Clin Dent&lt;/full-title&gt;&lt;/periodical&gt;&lt;pages&gt;e12417&lt;/pages&gt;&lt;volume&gt;10&lt;/volume&gt;&lt;number&gt;3&lt;/number&gt;&lt;edition&gt;2019/04/08&lt;/edition&gt;&lt;keywords&gt;&lt;keyword&gt;*Dental Pulp Cavity&lt;/keyword&gt;&lt;keyword&gt;Epoxy Resins&lt;/keyword&gt;&lt;keyword&gt;*Root Canal Preparation&lt;/keyword&gt;&lt;keyword&gt;Reciproc&lt;/keyword&gt;&lt;keyword&gt;Reciproc Blue&lt;/keyword&gt;&lt;keyword&gt;XP-endo Shaper&lt;/keyword&gt;&lt;keyword&gt;nickel-titanium&lt;/keyword&gt;&lt;keyword&gt;root canal&lt;/keyword&gt;&lt;/keywords&gt;&lt;dates&gt;&lt;year&gt;2019&lt;/year&gt;&lt;pub-dates&gt;&lt;date&gt;Aug&lt;/date&gt;&lt;/pub-dates&gt;&lt;/dates&gt;&lt;isbn&gt;2041-1618&lt;/isbn&gt;&lt;accession-num&gt;30955238&lt;/accession-num&gt;&lt;urls&gt;&lt;/urls&gt;&lt;electronic-resource-num&gt;10.1111/jicd.12417&lt;/electronic-resource-num&gt;&lt;remote-database-provider&gt;NLM&lt;/remote-database-provider&gt;&lt;language&gt;eng&lt;/language&gt;&lt;/record&gt;&lt;/Cite&gt;&lt;/EndNote&gt;</w:instrText>
      </w:r>
      <w:r w:rsidR="00BF0BFB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111]</w:t>
      </w:r>
      <w:r w:rsidR="00BF0BFB" w:rsidRPr="00237F39">
        <w:rPr>
          <w:rFonts w:ascii="Times New Roman" w:hAnsi="Times New Roman"/>
          <w:sz w:val="24"/>
          <w:szCs w:val="24"/>
        </w:rPr>
        <w:fldChar w:fldCharType="end"/>
      </w:r>
      <w:r w:rsidR="00BF0BFB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36E63" w:rsidRPr="00237F39">
        <w:rPr>
          <w:rFonts w:ascii="Times New Roman" w:hAnsi="Times New Roman"/>
          <w:sz w:val="24"/>
          <w:szCs w:val="24"/>
        </w:rPr>
        <w:t>Bulun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36E63" w:rsidRPr="00237F39">
        <w:rPr>
          <w:rFonts w:ascii="Times New Roman" w:hAnsi="Times New Roman"/>
          <w:sz w:val="24"/>
          <w:szCs w:val="24"/>
        </w:rPr>
        <w:t>sonuç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36E63" w:rsidRPr="00237F39">
        <w:rPr>
          <w:rFonts w:ascii="Times New Roman" w:hAnsi="Times New Roman"/>
          <w:sz w:val="24"/>
          <w:szCs w:val="24"/>
        </w:rPr>
        <w:t>çalışmamız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36E63"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36E63" w:rsidRPr="00237F39">
        <w:rPr>
          <w:rFonts w:ascii="Times New Roman" w:hAnsi="Times New Roman"/>
          <w:sz w:val="24"/>
          <w:szCs w:val="24"/>
        </w:rPr>
        <w:t>ettiğimi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36E63" w:rsidRPr="00237F39">
        <w:rPr>
          <w:rFonts w:ascii="Times New Roman" w:hAnsi="Times New Roman"/>
          <w:sz w:val="24"/>
          <w:szCs w:val="24"/>
        </w:rPr>
        <w:t>sonuçlar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36E63" w:rsidRPr="00237F39">
        <w:rPr>
          <w:rFonts w:ascii="Times New Roman" w:hAnsi="Times New Roman"/>
          <w:sz w:val="24"/>
          <w:szCs w:val="24"/>
        </w:rPr>
        <w:t>uyumludur.</w:t>
      </w:r>
    </w:p>
    <w:p w14:paraId="51E12E99" w14:textId="1905E4EC" w:rsidR="00DD01D9" w:rsidRPr="00237F39" w:rsidRDefault="00DD01D9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Transpor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iktarlar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rşılaştırılm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10E47"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10E47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F5514"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F5514" w:rsidRPr="00237F39">
        <w:rPr>
          <w:rFonts w:ascii="Times New Roman" w:hAnsi="Times New Roman"/>
          <w:sz w:val="24"/>
          <w:szCs w:val="24"/>
        </w:rPr>
        <w:t>bölge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F5514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F5514" w:rsidRPr="00237F39">
        <w:rPr>
          <w:rFonts w:ascii="Times New Roman" w:hAnsi="Times New Roman"/>
          <w:sz w:val="24"/>
          <w:szCs w:val="24"/>
        </w:rPr>
        <w:t>grubu</w:t>
      </w:r>
      <w:r w:rsidR="00910E47" w:rsidRPr="00237F39">
        <w:rPr>
          <w:rFonts w:ascii="Times New Roman" w:hAnsi="Times New Roman"/>
          <w:sz w:val="24"/>
          <w:szCs w:val="24"/>
        </w:rPr>
        <w:t>nu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10E47" w:rsidRPr="00237F39">
        <w:rPr>
          <w:rFonts w:ascii="Times New Roman" w:hAnsi="Times New Roman"/>
          <w:sz w:val="24"/>
          <w:szCs w:val="24"/>
        </w:rPr>
        <w:t>di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10E47" w:rsidRPr="00237F39">
        <w:rPr>
          <w:rFonts w:ascii="Times New Roman" w:hAnsi="Times New Roman"/>
          <w:sz w:val="24"/>
          <w:szCs w:val="24"/>
        </w:rPr>
        <w:t>gruplar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10E47" w:rsidRPr="00237F39">
        <w:rPr>
          <w:rFonts w:ascii="Times New Roman" w:hAnsi="Times New Roman"/>
          <w:sz w:val="24"/>
          <w:szCs w:val="24"/>
        </w:rPr>
        <w:t>fark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10E47" w:rsidRPr="00237F39">
        <w:rPr>
          <w:rFonts w:ascii="Times New Roman" w:hAnsi="Times New Roman"/>
          <w:sz w:val="24"/>
          <w:szCs w:val="24"/>
        </w:rPr>
        <w:t>olduğu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67C19" w:rsidRPr="00237F39">
        <w:rPr>
          <w:rFonts w:ascii="Times New Roman" w:hAnsi="Times New Roman"/>
          <w:sz w:val="24"/>
          <w:szCs w:val="24"/>
        </w:rPr>
        <w:t>ort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67C19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F5514" w:rsidRPr="00237F39">
        <w:rPr>
          <w:rFonts w:ascii="Times New Roman" w:hAnsi="Times New Roman"/>
          <w:sz w:val="24"/>
          <w:szCs w:val="24"/>
        </w:rPr>
        <w:t>koro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F5514" w:rsidRPr="00237F39">
        <w:rPr>
          <w:rFonts w:ascii="Times New Roman" w:hAnsi="Times New Roman"/>
          <w:sz w:val="24"/>
          <w:szCs w:val="24"/>
        </w:rPr>
        <w:t>bölge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10E47" w:rsidRPr="00237F39">
        <w:rPr>
          <w:rFonts w:ascii="Times New Roman" w:hAnsi="Times New Roman"/>
          <w:sz w:val="24"/>
          <w:szCs w:val="24"/>
        </w:rPr>
        <w:t>is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E0E8E" w:rsidRPr="00237F39">
        <w:rPr>
          <w:rFonts w:ascii="Times New Roman" w:hAnsi="Times New Roman"/>
          <w:sz w:val="24"/>
          <w:szCs w:val="24"/>
        </w:rPr>
        <w:t>sadec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T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M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E0E8E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E0E8E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E0E8E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E0E8E" w:rsidRPr="00237F39">
        <w:rPr>
          <w:rFonts w:ascii="Times New Roman" w:hAnsi="Times New Roman"/>
          <w:sz w:val="24"/>
          <w:szCs w:val="24"/>
        </w:rPr>
        <w:t>grup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E0E8E"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E0E8E" w:rsidRPr="00237F39">
        <w:rPr>
          <w:rFonts w:ascii="Times New Roman" w:hAnsi="Times New Roman"/>
          <w:sz w:val="24"/>
          <w:szCs w:val="24"/>
        </w:rPr>
        <w:t>farklılı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E0E8E" w:rsidRPr="00237F39">
        <w:rPr>
          <w:rFonts w:ascii="Times New Roman" w:hAnsi="Times New Roman"/>
          <w:sz w:val="24"/>
          <w:szCs w:val="24"/>
        </w:rPr>
        <w:t>olduğ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E0E8E" w:rsidRPr="00237F39">
        <w:rPr>
          <w:rFonts w:ascii="Times New Roman" w:hAnsi="Times New Roman"/>
          <w:sz w:val="24"/>
          <w:szCs w:val="24"/>
        </w:rPr>
        <w:t>görül</w:t>
      </w:r>
      <w:r w:rsidR="00D90FD5">
        <w:rPr>
          <w:rFonts w:ascii="Times New Roman" w:hAnsi="Times New Roman"/>
          <w:sz w:val="24"/>
          <w:szCs w:val="24"/>
        </w:rPr>
        <w:t>dü</w:t>
      </w:r>
      <w:r w:rsidR="00EE0E8E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E0E8E" w:rsidRPr="00237F39">
        <w:rPr>
          <w:rFonts w:ascii="Times New Roman" w:hAnsi="Times New Roman"/>
          <w:sz w:val="24"/>
          <w:szCs w:val="24"/>
        </w:rPr>
        <w:t>Topla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E0E8E" w:rsidRPr="00237F39">
        <w:rPr>
          <w:rFonts w:ascii="Times New Roman" w:hAnsi="Times New Roman"/>
          <w:sz w:val="24"/>
          <w:szCs w:val="24"/>
        </w:rPr>
        <w:t>transportasyo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E0E8E" w:rsidRPr="00237F39">
        <w:rPr>
          <w:rFonts w:ascii="Times New Roman" w:hAnsi="Times New Roman"/>
          <w:sz w:val="24"/>
          <w:szCs w:val="24"/>
        </w:rPr>
        <w:t>bakıldığ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E0E8E" w:rsidRPr="00237F39">
        <w:rPr>
          <w:rFonts w:ascii="Times New Roman" w:hAnsi="Times New Roman"/>
          <w:sz w:val="24"/>
          <w:szCs w:val="24"/>
        </w:rPr>
        <w:t>grup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E0E8E"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6B31"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E0E8E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E0E8E"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E0E8E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E0E8E" w:rsidRPr="00237F39">
        <w:rPr>
          <w:rFonts w:ascii="Times New Roman" w:hAnsi="Times New Roman"/>
          <w:sz w:val="24"/>
          <w:szCs w:val="24"/>
        </w:rPr>
        <w:t>far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E0E8E" w:rsidRPr="00237F39">
        <w:rPr>
          <w:rFonts w:ascii="Times New Roman" w:hAnsi="Times New Roman"/>
          <w:sz w:val="24"/>
          <w:szCs w:val="24"/>
        </w:rPr>
        <w:t>olmadı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E0E8E" w:rsidRPr="00237F39">
        <w:rPr>
          <w:rFonts w:ascii="Times New Roman" w:hAnsi="Times New Roman"/>
          <w:sz w:val="24"/>
          <w:szCs w:val="24"/>
        </w:rPr>
        <w:t>bulun</w:t>
      </w:r>
      <w:r w:rsidR="00D90FD5">
        <w:rPr>
          <w:rFonts w:ascii="Times New Roman" w:hAnsi="Times New Roman"/>
          <w:sz w:val="24"/>
          <w:szCs w:val="24"/>
        </w:rPr>
        <w:t>du</w:t>
      </w:r>
      <w:r w:rsidR="00EE0E8E" w:rsidRPr="00237F39">
        <w:rPr>
          <w:rFonts w:ascii="Times New Roman" w:hAnsi="Times New Roman"/>
          <w:sz w:val="24"/>
          <w:szCs w:val="24"/>
        </w:rPr>
        <w:t>.</w:t>
      </w:r>
    </w:p>
    <w:p w14:paraId="04CA1B35" w14:textId="126595EF" w:rsidR="00931261" w:rsidRPr="00237F39" w:rsidRDefault="00931261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old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eciproc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lue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RUShape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XP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haper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Rac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tkinlik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ıyaslandı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alışma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areke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inematiğ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reti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kniğ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birin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rk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ü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pika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enz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ranspor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ler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hip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duğ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</w:t>
      </w:r>
      <w:r w:rsidR="00CF5ADD" w:rsidRPr="00237F39">
        <w:rPr>
          <w:rFonts w:ascii="Times New Roman" w:hAnsi="Times New Roman"/>
          <w:sz w:val="24"/>
          <w:szCs w:val="24"/>
        </w:rPr>
        <w:t>ildirilmişt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Qw6lyZXogTW9yYWxlczwvQXV0aG9yPjxZZWFyPjIwMjE8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</w:instrText>
      </w:r>
      <w:r w:rsidR="006577EF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Qw6lyZXogTW9yYWxlczwvQXV0aG9yPjxZZWFyPjIwMjE8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6577EF" w:rsidRPr="00237F39">
        <w:rPr>
          <w:rFonts w:ascii="Times New Roman" w:hAnsi="Times New Roman"/>
          <w:sz w:val="24"/>
          <w:szCs w:val="24"/>
        </w:rPr>
      </w:r>
      <w:r w:rsidR="006577EF" w:rsidRPr="00237F39">
        <w:rPr>
          <w:rFonts w:ascii="Times New Roman" w:hAnsi="Times New Roman"/>
          <w:sz w:val="24"/>
          <w:szCs w:val="24"/>
        </w:rPr>
        <w:fldChar w:fldCharType="end"/>
      </w:r>
      <w:r w:rsidRPr="00237F39">
        <w:rPr>
          <w:rFonts w:ascii="Times New Roman" w:hAnsi="Times New Roman"/>
          <w:sz w:val="24"/>
          <w:szCs w:val="24"/>
        </w:rPr>
      </w:r>
      <w:r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118]</w:t>
      </w:r>
      <w:r w:rsidRPr="00237F39">
        <w:rPr>
          <w:rFonts w:ascii="Times New Roman" w:hAnsi="Times New Roman"/>
          <w:sz w:val="24"/>
          <w:szCs w:val="24"/>
        </w:rPr>
        <w:fldChar w:fldCharType="end"/>
      </w:r>
      <w:r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25A4" w:rsidRPr="00237F39">
        <w:rPr>
          <w:rFonts w:ascii="Times New Roman" w:hAnsi="Times New Roman"/>
          <w:sz w:val="24"/>
          <w:szCs w:val="24"/>
        </w:rPr>
        <w:t>Bulgular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525A4" w:rsidRPr="00237F39">
        <w:rPr>
          <w:rFonts w:ascii="Times New Roman" w:hAnsi="Times New Roman"/>
          <w:sz w:val="24"/>
          <w:szCs w:val="24"/>
        </w:rPr>
        <w:t>farklılı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612D8" w:rsidRPr="00237F39">
        <w:rPr>
          <w:rFonts w:ascii="Times New Roman" w:hAnsi="Times New Roman"/>
          <w:sz w:val="24"/>
          <w:szCs w:val="24"/>
        </w:rPr>
        <w:t>yap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612D8" w:rsidRPr="00237F39">
        <w:rPr>
          <w:rFonts w:ascii="Times New Roman" w:hAnsi="Times New Roman"/>
          <w:sz w:val="24"/>
          <w:szCs w:val="24"/>
        </w:rPr>
        <w:t>çalışma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612D8" w:rsidRPr="00237F39">
        <w:rPr>
          <w:rFonts w:ascii="Times New Roman" w:hAnsi="Times New Roman"/>
          <w:sz w:val="24"/>
          <w:szCs w:val="24"/>
        </w:rPr>
        <w:t>çekilmi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612D8" w:rsidRPr="00237F39">
        <w:rPr>
          <w:rFonts w:ascii="Times New Roman" w:hAnsi="Times New Roman"/>
          <w:sz w:val="24"/>
          <w:szCs w:val="24"/>
        </w:rPr>
        <w:t>diş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612D8" w:rsidRPr="00237F39">
        <w:rPr>
          <w:rFonts w:ascii="Times New Roman" w:hAnsi="Times New Roman"/>
          <w:sz w:val="24"/>
          <w:szCs w:val="24"/>
        </w:rPr>
        <w:t>kullanılm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612D8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612D8" w:rsidRPr="00237F39">
        <w:rPr>
          <w:rFonts w:ascii="Times New Roman" w:hAnsi="Times New Roman"/>
          <w:sz w:val="24"/>
          <w:szCs w:val="24"/>
        </w:rPr>
        <w:t>transpor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612D8" w:rsidRPr="00237F39">
        <w:rPr>
          <w:rFonts w:ascii="Times New Roman" w:hAnsi="Times New Roman"/>
          <w:sz w:val="24"/>
          <w:szCs w:val="24"/>
        </w:rPr>
        <w:t>miktar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37442" w:rsidRPr="00237F39">
        <w:rPr>
          <w:rFonts w:ascii="Times New Roman" w:hAnsi="Times New Roman"/>
          <w:sz w:val="24"/>
          <w:szCs w:val="24"/>
        </w:rPr>
        <w:t>değer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37442" w:rsidRPr="00237F39">
        <w:rPr>
          <w:rFonts w:ascii="Times New Roman" w:hAnsi="Times New Roman"/>
          <w:sz w:val="24"/>
          <w:szCs w:val="24"/>
        </w:rPr>
        <w:t>yöntemin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37442" w:rsidRPr="00237F39">
        <w:rPr>
          <w:rFonts w:ascii="Times New Roman" w:hAnsi="Times New Roman"/>
          <w:sz w:val="24"/>
          <w:szCs w:val="24"/>
        </w:rPr>
        <w:t>kaynaklanabilir.</w:t>
      </w:r>
    </w:p>
    <w:p w14:paraId="7FCDF3A0" w14:textId="498ED29F" w:rsidR="00726410" w:rsidRPr="00237F39" w:rsidRDefault="0080575A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Yap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alışma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230CB" w:rsidRPr="00237F39">
        <w:rPr>
          <w:rFonts w:ascii="Times New Roman" w:hAnsi="Times New Roman"/>
          <w:sz w:val="24"/>
          <w:szCs w:val="24"/>
        </w:rPr>
        <w:t>ProTap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230CB" w:rsidRPr="00237F39">
        <w:rPr>
          <w:rFonts w:ascii="Times New Roman" w:hAnsi="Times New Roman"/>
          <w:sz w:val="24"/>
          <w:szCs w:val="24"/>
        </w:rPr>
        <w:t>Universal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230CB" w:rsidRPr="00237F39">
        <w:rPr>
          <w:rFonts w:ascii="Times New Roman" w:hAnsi="Times New Roman"/>
          <w:sz w:val="24"/>
          <w:szCs w:val="24"/>
        </w:rPr>
        <w:t>ProTap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230CB" w:rsidRPr="00237F39">
        <w:rPr>
          <w:rFonts w:ascii="Times New Roman" w:hAnsi="Times New Roman"/>
          <w:sz w:val="24"/>
          <w:szCs w:val="24"/>
        </w:rPr>
        <w:t>Next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230CB" w:rsidRPr="00237F39">
        <w:rPr>
          <w:rFonts w:ascii="Times New Roman" w:hAnsi="Times New Roman"/>
          <w:sz w:val="24"/>
          <w:szCs w:val="24"/>
        </w:rPr>
        <w:t>Hyflex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230CB" w:rsidRPr="00237F39">
        <w:rPr>
          <w:rFonts w:ascii="Times New Roman" w:hAnsi="Times New Roman"/>
          <w:sz w:val="24"/>
          <w:szCs w:val="24"/>
        </w:rPr>
        <w:t>CM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230CB" w:rsidRPr="00237F39">
        <w:rPr>
          <w:rFonts w:ascii="Times New Roman" w:hAnsi="Times New Roman"/>
          <w:sz w:val="24"/>
          <w:szCs w:val="24"/>
        </w:rPr>
        <w:t>Hyflex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230CB" w:rsidRPr="00237F39">
        <w:rPr>
          <w:rFonts w:ascii="Times New Roman" w:hAnsi="Times New Roman"/>
          <w:sz w:val="24"/>
          <w:szCs w:val="24"/>
        </w:rPr>
        <w:t>ED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230CB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230CB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230CB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230CB" w:rsidRPr="00237F39">
        <w:rPr>
          <w:rFonts w:ascii="Times New Roman" w:hAnsi="Times New Roman"/>
          <w:sz w:val="24"/>
          <w:szCs w:val="24"/>
        </w:rPr>
        <w:t>eğe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230CB"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230CB" w:rsidRPr="00237F39">
        <w:rPr>
          <w:rFonts w:ascii="Times New Roman" w:hAnsi="Times New Roman"/>
          <w:sz w:val="24"/>
          <w:szCs w:val="24"/>
        </w:rPr>
        <w:t>transpor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230CB" w:rsidRPr="00237F39">
        <w:rPr>
          <w:rFonts w:ascii="Times New Roman" w:hAnsi="Times New Roman"/>
          <w:sz w:val="24"/>
          <w:szCs w:val="24"/>
        </w:rPr>
        <w:t>mikt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230CB" w:rsidRPr="00237F39">
        <w:rPr>
          <w:rFonts w:ascii="Times New Roman" w:hAnsi="Times New Roman"/>
          <w:sz w:val="24"/>
          <w:szCs w:val="24"/>
        </w:rPr>
        <w:t>karşılaştırıl</w:t>
      </w:r>
      <w:r w:rsidR="00301DB4" w:rsidRPr="00237F39">
        <w:rPr>
          <w:rFonts w:ascii="Times New Roman" w:hAnsi="Times New Roman"/>
          <w:sz w:val="24"/>
          <w:szCs w:val="24"/>
        </w:rPr>
        <w:t>mı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01DB4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230CB"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230CB" w:rsidRPr="00237F39">
        <w:rPr>
          <w:rFonts w:ascii="Times New Roman" w:hAnsi="Times New Roman"/>
          <w:sz w:val="24"/>
          <w:szCs w:val="24"/>
        </w:rPr>
        <w:t>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230CB"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C70EC" w:rsidRPr="00237F39">
        <w:rPr>
          <w:rFonts w:ascii="Times New Roman" w:hAnsi="Times New Roman"/>
          <w:sz w:val="24"/>
          <w:szCs w:val="24"/>
        </w:rPr>
        <w:t>transpor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C70EC" w:rsidRPr="00237F39">
        <w:rPr>
          <w:rFonts w:ascii="Times New Roman" w:hAnsi="Times New Roman"/>
          <w:sz w:val="24"/>
          <w:szCs w:val="24"/>
        </w:rPr>
        <w:t>miktarın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C70EC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C70EC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C70EC" w:rsidRPr="00237F39">
        <w:rPr>
          <w:rFonts w:ascii="Times New Roman" w:hAnsi="Times New Roman"/>
          <w:sz w:val="24"/>
          <w:szCs w:val="24"/>
        </w:rPr>
        <w:t>eğ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C70EC" w:rsidRPr="00237F39">
        <w:rPr>
          <w:rFonts w:ascii="Times New Roman" w:hAnsi="Times New Roman"/>
          <w:sz w:val="24"/>
          <w:szCs w:val="24"/>
        </w:rPr>
        <w:t>göstermişt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C79E1"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Radwański&lt;/Author&gt;&lt;Year&gt;2018&lt;/Year&gt;&lt;RecNum&gt;143&lt;/RecNum&gt;&lt;DisplayText&gt;[121]&lt;/DisplayText&gt;&lt;record&gt;&lt;rec-number&gt;143&lt;/rec-number&gt;&lt;foreign-keys&gt;&lt;key app="EN" db-id="00d9ve5eaf9f0lezs2ov50dqvdpe0xr0t2z2" timestamp="1681243684"&gt;143&lt;/key&gt;&lt;/foreign-keys&gt;&lt;ref-type name="Journal Article"&gt;17&lt;/ref-type&gt;&lt;contributors&gt;&lt;authors&gt;&lt;author&gt;Radwański, M.&lt;/author&gt;&lt;author&gt;Łęski, M.&lt;/author&gt;&lt;author&gt;Pawlicka, H.&lt;/author&gt;&lt;/authors&gt;&lt;/contributors&gt;&lt;auth-address&gt;Department of Endodontics, Medical University of Lodz, Poland.&lt;/auth-address&gt;&lt;titles&gt;&lt;title&gt;The influence of the manufacturing process of rotary files on the shaping of L-shaped canals&lt;/title&gt;&lt;secondary-title&gt;Dent Med Probl&lt;/secondary-title&gt;&lt;/titles&gt;&lt;periodical&gt;&lt;full-title&gt;Dent Med Probl&lt;/full-title&gt;&lt;/periodical&gt;&lt;pages&gt;389-394&lt;/pages&gt;&lt;volume&gt;55&lt;/volume&gt;&lt;number&gt;4&lt;/number&gt;&lt;edition&gt;2018/11/18&lt;/edition&gt;&lt;keywords&gt;&lt;keyword&gt;Alloys&lt;/keyword&gt;&lt;keyword&gt;Equipment Design&lt;/keyword&gt;&lt;keyword&gt;Humans&lt;/keyword&gt;&lt;keyword&gt;Root Canal Preparation/*instrumentation&lt;/keyword&gt;&lt;keyword&gt;canal shaping&lt;/keyword&gt;&lt;keyword&gt;nickel-titanium rotary files&lt;/keyword&gt;&lt;keyword&gt;resin blocks&lt;/keyword&gt;&lt;/keywords&gt;&lt;dates&gt;&lt;year&gt;2018&lt;/year&gt;&lt;pub-dates&gt;&lt;date&gt;Oct-Dec&lt;/date&gt;&lt;/pub-dates&gt;&lt;/dates&gt;&lt;isbn&gt;1644-387x&lt;/isbn&gt;&lt;accession-num&gt;30444324&lt;/accession-num&gt;&lt;urls&gt;&lt;/urls&gt;&lt;electronic-resource-num&gt;10.17219/dmp/95201&lt;/electronic-resource-num&gt;&lt;remote-database-provider&gt;NLM&lt;/remote-database-provider&gt;&lt;language&gt;eng&lt;/language&gt;&lt;/record&gt;&lt;/Cite&gt;&lt;/EndNote&gt;</w:instrText>
      </w:r>
      <w:r w:rsidR="004C79E1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121]</w:t>
      </w:r>
      <w:r w:rsidR="004C79E1" w:rsidRPr="00237F39">
        <w:rPr>
          <w:rFonts w:ascii="Times New Roman" w:hAnsi="Times New Roman"/>
          <w:sz w:val="24"/>
          <w:szCs w:val="24"/>
        </w:rPr>
        <w:fldChar w:fldCharType="end"/>
      </w:r>
      <w:r w:rsidR="004C79E1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D2190" w:rsidRPr="00237F39">
        <w:rPr>
          <w:rFonts w:ascii="Times New Roman" w:hAnsi="Times New Roman"/>
          <w:sz w:val="24"/>
          <w:szCs w:val="24"/>
        </w:rPr>
        <w:t>R</w:t>
      </w:r>
      <w:r w:rsidR="00726410" w:rsidRPr="00237F39">
        <w:rPr>
          <w:rFonts w:ascii="Times New Roman" w:hAnsi="Times New Roman"/>
          <w:sz w:val="24"/>
          <w:szCs w:val="24"/>
        </w:rPr>
        <w:t>e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26410" w:rsidRPr="00237F39">
        <w:rPr>
          <w:rFonts w:ascii="Times New Roman" w:hAnsi="Times New Roman"/>
          <w:sz w:val="24"/>
          <w:szCs w:val="24"/>
        </w:rPr>
        <w:t>bloklar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26410" w:rsidRPr="00237F39">
        <w:rPr>
          <w:rFonts w:ascii="Times New Roman" w:hAnsi="Times New Roman"/>
          <w:sz w:val="24"/>
          <w:szCs w:val="24"/>
        </w:rPr>
        <w:t>yap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26410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D2190" w:rsidRPr="00237F39">
        <w:rPr>
          <w:rFonts w:ascii="Times New Roman" w:hAnsi="Times New Roman"/>
          <w:sz w:val="24"/>
          <w:szCs w:val="24"/>
        </w:rPr>
        <w:t>di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26410" w:rsidRPr="00237F39">
        <w:rPr>
          <w:rFonts w:ascii="Times New Roman" w:hAnsi="Times New Roman"/>
          <w:sz w:val="24"/>
          <w:szCs w:val="24"/>
        </w:rPr>
        <w:t>çalışma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37D9A" w:rsidRPr="00237F39">
        <w:rPr>
          <w:rFonts w:ascii="Times New Roman" w:hAnsi="Times New Roman"/>
          <w:sz w:val="24"/>
          <w:szCs w:val="24"/>
        </w:rPr>
        <w:t>ProTap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37D9A" w:rsidRPr="00237F39">
        <w:rPr>
          <w:rFonts w:ascii="Times New Roman" w:hAnsi="Times New Roman"/>
          <w:sz w:val="24"/>
          <w:szCs w:val="24"/>
        </w:rPr>
        <w:t>Universal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37D9A" w:rsidRPr="00237F39">
        <w:rPr>
          <w:rFonts w:ascii="Times New Roman" w:hAnsi="Times New Roman"/>
          <w:sz w:val="24"/>
          <w:szCs w:val="24"/>
        </w:rPr>
        <w:t>ProTap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37D9A" w:rsidRPr="00237F39">
        <w:rPr>
          <w:rFonts w:ascii="Times New Roman" w:hAnsi="Times New Roman"/>
          <w:sz w:val="24"/>
          <w:szCs w:val="24"/>
        </w:rPr>
        <w:t>Next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37D9A" w:rsidRPr="00237F39">
        <w:rPr>
          <w:rFonts w:ascii="Times New Roman" w:hAnsi="Times New Roman"/>
          <w:sz w:val="24"/>
          <w:szCs w:val="24"/>
        </w:rPr>
        <w:t>Hyflex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37D9A" w:rsidRPr="00237F39">
        <w:rPr>
          <w:rFonts w:ascii="Times New Roman" w:hAnsi="Times New Roman"/>
          <w:sz w:val="24"/>
          <w:szCs w:val="24"/>
        </w:rPr>
        <w:t>CM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37D9A" w:rsidRPr="00237F39">
        <w:rPr>
          <w:rFonts w:ascii="Times New Roman" w:hAnsi="Times New Roman"/>
          <w:sz w:val="24"/>
          <w:szCs w:val="24"/>
        </w:rPr>
        <w:t>Hyflex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37D9A" w:rsidRPr="00237F39">
        <w:rPr>
          <w:rFonts w:ascii="Times New Roman" w:hAnsi="Times New Roman"/>
          <w:sz w:val="24"/>
          <w:szCs w:val="24"/>
        </w:rPr>
        <w:t>ED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37D9A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37D9A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37D9A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37D9A" w:rsidRPr="00237F39">
        <w:rPr>
          <w:rFonts w:ascii="Times New Roman" w:hAnsi="Times New Roman"/>
          <w:sz w:val="24"/>
          <w:szCs w:val="24"/>
        </w:rPr>
        <w:t>eğe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76B83" w:rsidRPr="00237F39">
        <w:rPr>
          <w:rFonts w:ascii="Times New Roman" w:hAnsi="Times New Roman"/>
          <w:sz w:val="24"/>
          <w:szCs w:val="24"/>
        </w:rPr>
        <w:t>transpor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76B83" w:rsidRPr="00237F39">
        <w:rPr>
          <w:rFonts w:ascii="Times New Roman" w:hAnsi="Times New Roman"/>
          <w:sz w:val="24"/>
          <w:szCs w:val="24"/>
        </w:rPr>
        <w:t>mikt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76B83" w:rsidRPr="00237F39">
        <w:rPr>
          <w:rFonts w:ascii="Times New Roman" w:hAnsi="Times New Roman"/>
          <w:sz w:val="24"/>
          <w:szCs w:val="24"/>
        </w:rPr>
        <w:t>karşılaştırılmı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D2190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76B83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76B83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76B83" w:rsidRPr="00237F39">
        <w:rPr>
          <w:rFonts w:ascii="Times New Roman" w:hAnsi="Times New Roman"/>
          <w:sz w:val="24"/>
          <w:szCs w:val="24"/>
        </w:rPr>
        <w:t>grubu</w:t>
      </w:r>
      <w:r w:rsidR="00FD2190" w:rsidRPr="00237F39">
        <w:rPr>
          <w:rFonts w:ascii="Times New Roman" w:hAnsi="Times New Roman"/>
          <w:sz w:val="24"/>
          <w:szCs w:val="24"/>
        </w:rPr>
        <w:t>nu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76B83" w:rsidRPr="00237F39">
        <w:rPr>
          <w:rFonts w:ascii="Times New Roman" w:hAnsi="Times New Roman"/>
          <w:sz w:val="24"/>
          <w:szCs w:val="24"/>
        </w:rPr>
        <w:t>di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76B83" w:rsidRPr="00237F39">
        <w:rPr>
          <w:rFonts w:ascii="Times New Roman" w:hAnsi="Times New Roman"/>
          <w:sz w:val="24"/>
          <w:szCs w:val="24"/>
        </w:rPr>
        <w:t>gruplar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76B83" w:rsidRPr="00237F39">
        <w:rPr>
          <w:rFonts w:ascii="Times New Roman" w:hAnsi="Times New Roman"/>
          <w:sz w:val="24"/>
          <w:szCs w:val="24"/>
        </w:rPr>
        <w:t>kıyas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D1F0F" w:rsidRPr="00237F39">
        <w:rPr>
          <w:rFonts w:ascii="Times New Roman" w:hAnsi="Times New Roman"/>
          <w:sz w:val="24"/>
          <w:szCs w:val="24"/>
        </w:rPr>
        <w:t>apika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76B83"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26D01" w:rsidRPr="00237F39">
        <w:rPr>
          <w:rFonts w:ascii="Times New Roman" w:hAnsi="Times New Roman"/>
          <w:sz w:val="24"/>
          <w:szCs w:val="24"/>
        </w:rPr>
        <w:t>düşü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E3546" w:rsidRPr="00237F39">
        <w:rPr>
          <w:rFonts w:ascii="Times New Roman" w:hAnsi="Times New Roman"/>
          <w:sz w:val="24"/>
          <w:szCs w:val="24"/>
        </w:rPr>
        <w:t>transpor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E3546" w:rsidRPr="00237F39">
        <w:rPr>
          <w:rFonts w:ascii="Times New Roman" w:hAnsi="Times New Roman"/>
          <w:sz w:val="24"/>
          <w:szCs w:val="24"/>
        </w:rPr>
        <w:t>miktarın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E3546" w:rsidRPr="00237F39">
        <w:rPr>
          <w:rFonts w:ascii="Times New Roman" w:hAnsi="Times New Roman"/>
          <w:sz w:val="24"/>
          <w:szCs w:val="24"/>
        </w:rPr>
        <w:t>göster</w:t>
      </w:r>
      <w:r w:rsidR="00FD2190" w:rsidRPr="00237F39">
        <w:rPr>
          <w:rFonts w:ascii="Times New Roman" w:hAnsi="Times New Roman"/>
          <w:sz w:val="24"/>
          <w:szCs w:val="24"/>
        </w:rPr>
        <w:t>diğ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D2190" w:rsidRPr="00237F39">
        <w:rPr>
          <w:rFonts w:ascii="Times New Roman" w:hAnsi="Times New Roman"/>
          <w:sz w:val="24"/>
          <w:szCs w:val="24"/>
        </w:rPr>
        <w:t>bildiril</w:t>
      </w:r>
      <w:r w:rsidR="007E3546" w:rsidRPr="00237F39">
        <w:rPr>
          <w:rFonts w:ascii="Times New Roman" w:hAnsi="Times New Roman"/>
          <w:sz w:val="24"/>
          <w:szCs w:val="24"/>
        </w:rPr>
        <w:t>mişt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01C67"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Radwański&lt;/Author&gt;&lt;Year&gt;2018&lt;/Year&gt;&lt;RecNum&gt;167&lt;/RecNum&gt;&lt;DisplayText&gt;[121]&lt;/DisplayText&gt;&lt;record&gt;&lt;rec-number&gt;167&lt;/rec-number&gt;&lt;foreign-keys&gt;&lt;key app="EN" db-id="00d9ve5eaf9f0lezs2ov50dqvdpe0xr0t2z2" timestamp="1682367083"&gt;167&lt;/key&gt;&lt;/foreign-keys&gt;&lt;ref-type name="Journal Article"&gt;17&lt;/ref-type&gt;&lt;contributors&gt;&lt;authors&gt;&lt;author&gt;Radwański, M.&lt;/author&gt;&lt;author&gt;Łęski, M.&lt;/author&gt;&lt;author&gt;Pawlicka, H.&lt;/author&gt;&lt;/authors&gt;&lt;/contributors&gt;&lt;auth-address&gt;Department of Endodontics, Medical University of Lodz, Poland.&lt;/auth-address&gt;&lt;titles&gt;&lt;title&gt;The influence of the manufacturing process of rotary files on the shaping of L-shaped canals&lt;/title&gt;&lt;secondary-title&gt;Dent Med Probl&lt;/secondary-title&gt;&lt;/titles&gt;&lt;periodical&gt;&lt;full-title&gt;Dent Med Probl&lt;/full-title&gt;&lt;/periodical&gt;&lt;pages&gt;389-394&lt;/pages&gt;&lt;volume&gt;55&lt;/volume&gt;&lt;number&gt;4&lt;/number&gt;&lt;edition&gt;2018/11/18&lt;/edition&gt;&lt;keywords&gt;&lt;keyword&gt;Alloys&lt;/keyword&gt;&lt;keyword&gt;Equipment Design&lt;/keyword&gt;&lt;keyword&gt;Humans&lt;/keyword&gt;&lt;keyword&gt;Root Canal Preparation/*instrumentation&lt;/keyword&gt;&lt;keyword&gt;canal shaping&lt;/keyword&gt;&lt;keyword&gt;nickel-titanium rotary files&lt;/keyword&gt;&lt;keyword&gt;resin blocks&lt;/keyword&gt;&lt;/keywords&gt;&lt;dates&gt;&lt;year&gt;2018&lt;/year&gt;&lt;pub-dates&gt;&lt;date&gt;Oct-Dec&lt;/date&gt;&lt;/pub-dates&gt;&lt;/dates&gt;&lt;isbn&gt;1644-387x&lt;/isbn&gt;&lt;accession-num&gt;30444324&lt;/accession-num&gt;&lt;urls&gt;&lt;/urls&gt;&lt;electronic-resource-num&gt;10.17219/dmp/95201&lt;/electronic-resource-num&gt;&lt;remote-database-provider&gt;NLM&lt;/remote-database-provider&gt;&lt;language&gt;eng&lt;/language&gt;&lt;/record&gt;&lt;/Cite&gt;&lt;/EndNote&gt;</w:instrText>
      </w:r>
      <w:r w:rsidR="00401C67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121]</w:t>
      </w:r>
      <w:r w:rsidR="00401C67" w:rsidRPr="00237F39">
        <w:rPr>
          <w:rFonts w:ascii="Times New Roman" w:hAnsi="Times New Roman"/>
          <w:sz w:val="24"/>
          <w:szCs w:val="24"/>
        </w:rPr>
        <w:fldChar w:fldCharType="end"/>
      </w:r>
      <w:r w:rsidR="007E3546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E3546" w:rsidRPr="00237F39">
        <w:rPr>
          <w:rFonts w:ascii="Times New Roman" w:hAnsi="Times New Roman"/>
          <w:sz w:val="24"/>
          <w:szCs w:val="24"/>
        </w:rPr>
        <w:t>Bulun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E3546" w:rsidRPr="00237F39">
        <w:rPr>
          <w:rFonts w:ascii="Times New Roman" w:hAnsi="Times New Roman"/>
          <w:sz w:val="24"/>
          <w:szCs w:val="24"/>
        </w:rPr>
        <w:t>sonu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E3546" w:rsidRPr="00237F39">
        <w:rPr>
          <w:rFonts w:ascii="Times New Roman" w:hAnsi="Times New Roman"/>
          <w:sz w:val="24"/>
          <w:szCs w:val="24"/>
        </w:rPr>
        <w:t>çalışmamız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E3546" w:rsidRPr="00237F39">
        <w:rPr>
          <w:rFonts w:ascii="Times New Roman" w:hAnsi="Times New Roman"/>
          <w:sz w:val="24"/>
          <w:szCs w:val="24"/>
        </w:rPr>
        <w:t>sonuçlarıy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E3546" w:rsidRPr="00237F39">
        <w:rPr>
          <w:rFonts w:ascii="Times New Roman" w:hAnsi="Times New Roman"/>
          <w:sz w:val="24"/>
          <w:szCs w:val="24"/>
        </w:rPr>
        <w:t>uyumludur.</w:t>
      </w:r>
    </w:p>
    <w:p w14:paraId="3ACEA568" w14:textId="6CFCD824" w:rsidR="0073516E" w:rsidRPr="00237F39" w:rsidRDefault="0073516E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lastRenderedPageBreak/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alışm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ruNatomy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XP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hap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2Shap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ranspor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iktar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ekilmi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ns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iş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zer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rşılaştırılmıştı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3511A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3511A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3511A" w:rsidRPr="00237F39">
        <w:rPr>
          <w:rFonts w:ascii="Times New Roman" w:hAnsi="Times New Roman"/>
          <w:sz w:val="24"/>
          <w:szCs w:val="24"/>
        </w:rPr>
        <w:t>XP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3511A" w:rsidRPr="00237F39">
        <w:rPr>
          <w:rFonts w:ascii="Times New Roman" w:hAnsi="Times New Roman"/>
          <w:sz w:val="24"/>
          <w:szCs w:val="24"/>
        </w:rPr>
        <w:t>Shap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3511A" w:rsidRPr="00237F39">
        <w:rPr>
          <w:rFonts w:ascii="Times New Roman" w:hAnsi="Times New Roman"/>
          <w:sz w:val="24"/>
          <w:szCs w:val="24"/>
        </w:rPr>
        <w:t>grup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6B31"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3511A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3511A"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3511A" w:rsidRPr="00237F39">
        <w:rPr>
          <w:rFonts w:ascii="Times New Roman" w:hAnsi="Times New Roman"/>
          <w:sz w:val="24"/>
          <w:szCs w:val="24"/>
        </w:rPr>
        <w:t>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3511A" w:rsidRPr="00237F39">
        <w:rPr>
          <w:rFonts w:ascii="Times New Roman" w:hAnsi="Times New Roman"/>
          <w:sz w:val="24"/>
          <w:szCs w:val="24"/>
        </w:rPr>
        <w:t>transpor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3511A" w:rsidRPr="00237F39">
        <w:rPr>
          <w:rFonts w:ascii="Times New Roman" w:hAnsi="Times New Roman"/>
          <w:sz w:val="24"/>
          <w:szCs w:val="24"/>
        </w:rPr>
        <w:t>göstermişt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72C2E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7DllpBRDwvQXV0aG9yPjxZZWFyPjIwMjA8L1llYXI+PFJl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</w:instrText>
      </w:r>
      <w:r w:rsidR="006577EF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7DllpBRDwvQXV0aG9yPjxZZWFyPjIwMjA8L1llYXI+PFJl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6577EF" w:rsidRPr="00237F39">
        <w:rPr>
          <w:rFonts w:ascii="Times New Roman" w:hAnsi="Times New Roman"/>
          <w:sz w:val="24"/>
          <w:szCs w:val="24"/>
        </w:rPr>
      </w:r>
      <w:r w:rsidR="006577EF" w:rsidRPr="00237F39">
        <w:rPr>
          <w:rFonts w:ascii="Times New Roman" w:hAnsi="Times New Roman"/>
          <w:sz w:val="24"/>
          <w:szCs w:val="24"/>
        </w:rPr>
        <w:fldChar w:fldCharType="end"/>
      </w:r>
      <w:r w:rsidR="00172C2E" w:rsidRPr="00237F39">
        <w:rPr>
          <w:rFonts w:ascii="Times New Roman" w:hAnsi="Times New Roman"/>
          <w:sz w:val="24"/>
          <w:szCs w:val="24"/>
        </w:rPr>
      </w:r>
      <w:r w:rsidR="00172C2E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119]</w:t>
      </w:r>
      <w:r w:rsidR="00172C2E" w:rsidRPr="00237F39">
        <w:rPr>
          <w:rFonts w:ascii="Times New Roman" w:hAnsi="Times New Roman"/>
          <w:sz w:val="24"/>
          <w:szCs w:val="24"/>
        </w:rPr>
        <w:fldChar w:fldCharType="end"/>
      </w:r>
      <w:r w:rsidR="0063511A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97098" w:rsidRPr="00237F39">
        <w:rPr>
          <w:rFonts w:ascii="Times New Roman" w:hAnsi="Times New Roman"/>
          <w:sz w:val="24"/>
          <w:szCs w:val="24"/>
        </w:rPr>
        <w:t>Çalışmamız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97098" w:rsidRPr="00237F39">
        <w:rPr>
          <w:rFonts w:ascii="Times New Roman" w:hAnsi="Times New Roman"/>
          <w:sz w:val="24"/>
          <w:szCs w:val="24"/>
        </w:rPr>
        <w:t>sonuçlar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97098" w:rsidRPr="00237F39">
        <w:rPr>
          <w:rFonts w:ascii="Times New Roman" w:hAnsi="Times New Roman"/>
          <w:sz w:val="24"/>
          <w:szCs w:val="24"/>
        </w:rPr>
        <w:t>fark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97098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97098" w:rsidRPr="00237F39">
        <w:rPr>
          <w:rFonts w:ascii="Times New Roman" w:hAnsi="Times New Roman"/>
          <w:sz w:val="24"/>
          <w:szCs w:val="24"/>
        </w:rPr>
        <w:t>sonu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97098"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97098" w:rsidRPr="00237F39">
        <w:rPr>
          <w:rFonts w:ascii="Times New Roman" w:hAnsi="Times New Roman"/>
          <w:sz w:val="24"/>
          <w:szCs w:val="24"/>
        </w:rPr>
        <w:t>edilmes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97098" w:rsidRPr="00237F39">
        <w:rPr>
          <w:rFonts w:ascii="Times New Roman" w:hAnsi="Times New Roman"/>
          <w:sz w:val="24"/>
          <w:szCs w:val="24"/>
        </w:rPr>
        <w:t>sebeb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97098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F247B" w:rsidRPr="00237F39">
        <w:rPr>
          <w:rFonts w:ascii="Times New Roman" w:hAnsi="Times New Roman"/>
          <w:sz w:val="24"/>
          <w:szCs w:val="24"/>
        </w:rPr>
        <w:t>çalışma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F247B" w:rsidRPr="00237F39">
        <w:rPr>
          <w:rFonts w:ascii="Times New Roman" w:hAnsi="Times New Roman"/>
          <w:sz w:val="24"/>
          <w:szCs w:val="24"/>
        </w:rPr>
        <w:t>çekilmi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F247B" w:rsidRPr="00237F39">
        <w:rPr>
          <w:rFonts w:ascii="Times New Roman" w:hAnsi="Times New Roman"/>
          <w:sz w:val="24"/>
          <w:szCs w:val="24"/>
        </w:rPr>
        <w:t>ins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F247B" w:rsidRPr="00237F39">
        <w:rPr>
          <w:rFonts w:ascii="Times New Roman" w:hAnsi="Times New Roman"/>
          <w:sz w:val="24"/>
          <w:szCs w:val="24"/>
        </w:rPr>
        <w:t>diş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F247B" w:rsidRPr="00237F39">
        <w:rPr>
          <w:rFonts w:ascii="Times New Roman" w:hAnsi="Times New Roman"/>
          <w:sz w:val="24"/>
          <w:szCs w:val="24"/>
        </w:rPr>
        <w:t>üzer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F247B" w:rsidRPr="00237F39">
        <w:rPr>
          <w:rFonts w:ascii="Times New Roman" w:hAnsi="Times New Roman"/>
          <w:sz w:val="24"/>
          <w:szCs w:val="24"/>
        </w:rPr>
        <w:t>yapılm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F247B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F247B" w:rsidRPr="00237F39">
        <w:rPr>
          <w:rFonts w:ascii="Times New Roman" w:hAnsi="Times New Roman"/>
          <w:sz w:val="24"/>
          <w:szCs w:val="24"/>
        </w:rPr>
        <w:t>fark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F247B" w:rsidRPr="00237F39">
        <w:rPr>
          <w:rFonts w:ascii="Times New Roman" w:hAnsi="Times New Roman"/>
          <w:sz w:val="24"/>
          <w:szCs w:val="24"/>
        </w:rPr>
        <w:t>değer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F247B" w:rsidRPr="00237F39">
        <w:rPr>
          <w:rFonts w:ascii="Times New Roman" w:hAnsi="Times New Roman"/>
          <w:sz w:val="24"/>
          <w:szCs w:val="24"/>
        </w:rPr>
        <w:t>yöntem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F247B" w:rsidRPr="00237F39">
        <w:rPr>
          <w:rFonts w:ascii="Times New Roman" w:hAnsi="Times New Roman"/>
          <w:sz w:val="24"/>
          <w:szCs w:val="24"/>
        </w:rPr>
        <w:t>kullanılmı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F247B" w:rsidRPr="00237F39">
        <w:rPr>
          <w:rFonts w:ascii="Times New Roman" w:hAnsi="Times New Roman"/>
          <w:sz w:val="24"/>
          <w:szCs w:val="24"/>
        </w:rPr>
        <w:t>olması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F247B" w:rsidRPr="00237F39">
        <w:rPr>
          <w:rFonts w:ascii="Times New Roman" w:hAnsi="Times New Roman"/>
          <w:sz w:val="24"/>
          <w:szCs w:val="24"/>
        </w:rPr>
        <w:t>bağlanabil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7818" w:rsidRPr="00237F39">
        <w:rPr>
          <w:rFonts w:ascii="Times New Roman" w:hAnsi="Times New Roman"/>
          <w:sz w:val="24"/>
          <w:szCs w:val="24"/>
        </w:rPr>
        <w:t>Çalışmamız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7818" w:rsidRPr="00237F39">
        <w:rPr>
          <w:rFonts w:ascii="Times New Roman" w:hAnsi="Times New Roman"/>
          <w:sz w:val="24"/>
          <w:szCs w:val="24"/>
        </w:rPr>
        <w:t>kullandığımı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7818" w:rsidRPr="00237F39">
        <w:rPr>
          <w:rFonts w:ascii="Times New Roman" w:hAnsi="Times New Roman"/>
          <w:sz w:val="24"/>
          <w:szCs w:val="24"/>
        </w:rPr>
        <w:t>re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7818" w:rsidRPr="00237F39">
        <w:rPr>
          <w:rFonts w:ascii="Times New Roman" w:hAnsi="Times New Roman"/>
          <w:sz w:val="24"/>
          <w:szCs w:val="24"/>
        </w:rPr>
        <w:t>bloklar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7818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7818" w:rsidRPr="00237F39">
        <w:rPr>
          <w:rFonts w:ascii="Times New Roman" w:hAnsi="Times New Roman"/>
          <w:sz w:val="24"/>
          <w:szCs w:val="24"/>
        </w:rPr>
        <w:t>diş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7818" w:rsidRPr="00237F39">
        <w:rPr>
          <w:rFonts w:ascii="Times New Roman" w:hAnsi="Times New Roman"/>
          <w:sz w:val="24"/>
          <w:szCs w:val="24"/>
        </w:rPr>
        <w:t>mikrosertliğ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7818" w:rsidRPr="00237F39">
        <w:rPr>
          <w:rFonts w:ascii="Times New Roman" w:hAnsi="Times New Roman"/>
          <w:sz w:val="24"/>
          <w:szCs w:val="24"/>
        </w:rPr>
        <w:t>birbirin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07818" w:rsidRPr="00237F39">
        <w:rPr>
          <w:rFonts w:ascii="Times New Roman" w:hAnsi="Times New Roman"/>
          <w:sz w:val="24"/>
          <w:szCs w:val="24"/>
        </w:rPr>
        <w:t>farklıdır</w:t>
      </w:r>
      <w:r w:rsidR="00D70958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0958"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0958" w:rsidRPr="00237F39">
        <w:rPr>
          <w:rFonts w:ascii="Times New Roman" w:hAnsi="Times New Roman"/>
          <w:sz w:val="24"/>
          <w:szCs w:val="24"/>
        </w:rPr>
        <w:t>farklılıkt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0958" w:rsidRPr="00237F39">
        <w:rPr>
          <w:rFonts w:ascii="Times New Roman" w:hAnsi="Times New Roman"/>
          <w:sz w:val="24"/>
          <w:szCs w:val="24"/>
        </w:rPr>
        <w:t>dolay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0958" w:rsidRPr="00237F39">
        <w:rPr>
          <w:rFonts w:ascii="Times New Roman" w:hAnsi="Times New Roman"/>
          <w:sz w:val="24"/>
          <w:szCs w:val="24"/>
        </w:rPr>
        <w:t>re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35672" w:rsidRPr="00237F39">
        <w:rPr>
          <w:rFonts w:ascii="Times New Roman" w:hAnsi="Times New Roman"/>
          <w:sz w:val="24"/>
          <w:szCs w:val="24"/>
        </w:rPr>
        <w:t>materyalin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0958" w:rsidRPr="00237F39">
        <w:rPr>
          <w:rFonts w:ascii="Times New Roman" w:hAnsi="Times New Roman"/>
          <w:sz w:val="24"/>
          <w:szCs w:val="24"/>
        </w:rPr>
        <w:t>dent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0958" w:rsidRPr="00237F39">
        <w:rPr>
          <w:rFonts w:ascii="Times New Roman" w:hAnsi="Times New Roman"/>
          <w:sz w:val="24"/>
          <w:szCs w:val="24"/>
        </w:rPr>
        <w:t>kıyas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0958"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0958" w:rsidRPr="00237F39">
        <w:rPr>
          <w:rFonts w:ascii="Times New Roman" w:hAnsi="Times New Roman"/>
          <w:sz w:val="24"/>
          <w:szCs w:val="24"/>
        </w:rPr>
        <w:t>faz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0958" w:rsidRPr="00237F39">
        <w:rPr>
          <w:rFonts w:ascii="Times New Roman" w:hAnsi="Times New Roman"/>
          <w:sz w:val="24"/>
          <w:szCs w:val="24"/>
        </w:rPr>
        <w:t>mad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0958" w:rsidRPr="00237F39">
        <w:rPr>
          <w:rFonts w:ascii="Times New Roman" w:hAnsi="Times New Roman"/>
          <w:sz w:val="24"/>
          <w:szCs w:val="24"/>
        </w:rPr>
        <w:t>kaldırılm</w:t>
      </w:r>
      <w:r w:rsidR="00734553" w:rsidRPr="00237F39">
        <w:rPr>
          <w:rFonts w:ascii="Times New Roman" w:hAnsi="Times New Roman"/>
          <w:sz w:val="24"/>
          <w:szCs w:val="24"/>
        </w:rPr>
        <w:t>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34553" w:rsidRPr="00237F39">
        <w:rPr>
          <w:rFonts w:ascii="Times New Roman" w:hAnsi="Times New Roman"/>
          <w:sz w:val="24"/>
          <w:szCs w:val="24"/>
        </w:rPr>
        <w:t>ihtima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34553" w:rsidRPr="00237F39">
        <w:rPr>
          <w:rFonts w:ascii="Times New Roman" w:hAnsi="Times New Roman"/>
          <w:sz w:val="24"/>
          <w:szCs w:val="24"/>
        </w:rPr>
        <w:t>olması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34553" w:rsidRPr="00237F39">
        <w:rPr>
          <w:rFonts w:ascii="Times New Roman" w:hAnsi="Times New Roman"/>
          <w:sz w:val="24"/>
          <w:szCs w:val="24"/>
        </w:rPr>
        <w:t>bağlanabil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34553"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Lim&lt;/Author&gt;&lt;Year&gt;1985&lt;/Year&gt;&lt;RecNum&gt;99&lt;/RecNum&gt;&lt;DisplayText&gt;[87]&lt;/DisplayText&gt;&lt;record&gt;&lt;rec-number&gt;99&lt;/rec-number&gt;&lt;foreign-keys&gt;&lt;key app="EN" db-id="00d9ve5eaf9f0lezs2ov50dqvdpe0xr0t2z2" timestamp="1680609932"&gt;99&lt;/key&gt;&lt;/foreign-keys&gt;&lt;ref-type name="Journal Article"&gt;17&lt;/ref-type&gt;&lt;contributors&gt;&lt;authors&gt;&lt;author&gt;Lim, K. C.&lt;/author&gt;&lt;author&gt;Webber, J.&lt;/author&gt;&lt;/authors&gt;&lt;/contributors&gt;&lt;titles&gt;&lt;title&gt;The validity of simulated root canals for the investigation of the prepared root canal shape&lt;/title&gt;&lt;secondary-title&gt;Int Endod J&lt;/secondary-title&gt;&lt;/titles&gt;&lt;periodical&gt;&lt;full-title&gt;Int Endod J&lt;/full-title&gt;&lt;/periodical&gt;&lt;pages&gt;240-6&lt;/pages&gt;&lt;volume&gt;18&lt;/volume&gt;&lt;number&gt;4&lt;/number&gt;&lt;edition&gt;1985/10/01&lt;/edition&gt;&lt;keywords&gt;&lt;keyword&gt;Dental Pulp Cavity/*anatomy &amp;amp; histology/diagnostic imaging&lt;/keyword&gt;&lt;keyword&gt;Humans&lt;/keyword&gt;&lt;keyword&gt;*Models, Anatomic&lt;/keyword&gt;&lt;keyword&gt;Radiography&lt;/keyword&gt;&lt;keyword&gt;Root Canal Therapy/*methods&lt;/keyword&gt;&lt;/keywords&gt;&lt;dates&gt;&lt;year&gt;1985&lt;/year&gt;&lt;pub-dates&gt;&lt;date&gt;Oct&lt;/date&gt;&lt;/pub-dates&gt;&lt;/dates&gt;&lt;isbn&gt;0143-2885 (Print)&amp;#xD;0143-2885&lt;/isbn&gt;&lt;accession-num&gt;3865899&lt;/accession-num&gt;&lt;urls&gt;&lt;/urls&gt;&lt;electronic-resource-num&gt;10.1111/j.1365-2591.1985.tb00450.x&lt;/electronic-resource-num&gt;&lt;remote-database-provider&gt;NLM&lt;/remote-database-provider&gt;&lt;language&gt;eng&lt;/language&gt;&lt;/record&gt;&lt;/Cite&gt;&lt;/EndNote&gt;</w:instrText>
      </w:r>
      <w:r w:rsidR="00734553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87]</w:t>
      </w:r>
      <w:r w:rsidR="00734553" w:rsidRPr="00237F39">
        <w:rPr>
          <w:rFonts w:ascii="Times New Roman" w:hAnsi="Times New Roman"/>
          <w:sz w:val="24"/>
          <w:szCs w:val="24"/>
        </w:rPr>
        <w:fldChar w:fldCharType="end"/>
      </w:r>
      <w:r w:rsidR="00734553" w:rsidRPr="00237F39">
        <w:rPr>
          <w:rFonts w:ascii="Times New Roman" w:hAnsi="Times New Roman"/>
          <w:sz w:val="24"/>
          <w:szCs w:val="24"/>
        </w:rPr>
        <w:t>.</w:t>
      </w:r>
    </w:p>
    <w:p w14:paraId="2F7A8B2C" w14:textId="5E21DB71" w:rsidR="004E5428" w:rsidRPr="00237F39" w:rsidRDefault="000A0FC7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S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e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loklar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F49DA" w:rsidRPr="00237F39">
        <w:rPr>
          <w:rFonts w:ascii="Times New Roman" w:hAnsi="Times New Roman"/>
          <w:sz w:val="24"/>
          <w:szCs w:val="24"/>
        </w:rPr>
        <w:t>ProTap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F49DA" w:rsidRPr="00237F39">
        <w:rPr>
          <w:rFonts w:ascii="Times New Roman" w:hAnsi="Times New Roman"/>
          <w:sz w:val="24"/>
          <w:szCs w:val="24"/>
        </w:rPr>
        <w:t>Gold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F49DA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F49DA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F49DA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F49DA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F49DA" w:rsidRPr="00237F39">
        <w:rPr>
          <w:rFonts w:ascii="Times New Roman" w:hAnsi="Times New Roman"/>
          <w:sz w:val="24"/>
          <w:szCs w:val="24"/>
        </w:rPr>
        <w:t>eğe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F49DA" w:rsidRPr="00237F39">
        <w:rPr>
          <w:rFonts w:ascii="Times New Roman" w:hAnsi="Times New Roman"/>
          <w:sz w:val="24"/>
          <w:szCs w:val="24"/>
        </w:rPr>
        <w:t>transpor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F49DA" w:rsidRPr="00237F39">
        <w:rPr>
          <w:rFonts w:ascii="Times New Roman" w:hAnsi="Times New Roman"/>
          <w:sz w:val="24"/>
          <w:szCs w:val="24"/>
        </w:rPr>
        <w:t>özellik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F49DA" w:rsidRPr="00237F39">
        <w:rPr>
          <w:rFonts w:ascii="Times New Roman" w:hAnsi="Times New Roman"/>
          <w:sz w:val="24"/>
          <w:szCs w:val="24"/>
        </w:rPr>
        <w:t>kıyaslanmıştı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F49DA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F49DA" w:rsidRPr="00237F39">
        <w:rPr>
          <w:rFonts w:ascii="Times New Roman" w:hAnsi="Times New Roman"/>
          <w:sz w:val="24"/>
          <w:szCs w:val="24"/>
        </w:rPr>
        <w:t>eğes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C3DC0" w:rsidRPr="00237F39">
        <w:rPr>
          <w:rFonts w:ascii="Times New Roman" w:hAnsi="Times New Roman"/>
          <w:sz w:val="24"/>
          <w:szCs w:val="24"/>
        </w:rPr>
        <w:t>apikal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C3DC0" w:rsidRPr="00237F39">
        <w:rPr>
          <w:rFonts w:ascii="Times New Roman" w:hAnsi="Times New Roman"/>
          <w:sz w:val="24"/>
          <w:szCs w:val="24"/>
        </w:rPr>
        <w:t>3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C3DC0" w:rsidRPr="00237F39">
        <w:rPr>
          <w:rFonts w:ascii="Times New Roman" w:hAnsi="Times New Roman"/>
          <w:sz w:val="24"/>
          <w:szCs w:val="24"/>
        </w:rPr>
        <w:t>m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C3DC0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C3DC0" w:rsidRPr="00237F39">
        <w:rPr>
          <w:rFonts w:ascii="Times New Roman" w:hAnsi="Times New Roman"/>
          <w:sz w:val="24"/>
          <w:szCs w:val="24"/>
        </w:rPr>
        <w:t>koronal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C3DC0" w:rsidRPr="00237F39">
        <w:rPr>
          <w:rFonts w:ascii="Times New Roman" w:hAnsi="Times New Roman"/>
          <w:sz w:val="24"/>
          <w:szCs w:val="24"/>
        </w:rPr>
        <w:t>5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C3DC0" w:rsidRPr="00237F39">
        <w:rPr>
          <w:rFonts w:ascii="Times New Roman" w:hAnsi="Times New Roman"/>
          <w:sz w:val="24"/>
          <w:szCs w:val="24"/>
        </w:rPr>
        <w:t>m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C3DC0" w:rsidRPr="00237F39">
        <w:rPr>
          <w:rFonts w:ascii="Times New Roman" w:hAnsi="Times New Roman"/>
          <w:sz w:val="24"/>
          <w:szCs w:val="24"/>
        </w:rPr>
        <w:t>seviyeler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C3DC0" w:rsidRPr="00237F39">
        <w:rPr>
          <w:rFonts w:ascii="Times New Roman" w:hAnsi="Times New Roman"/>
          <w:sz w:val="24"/>
          <w:szCs w:val="24"/>
        </w:rPr>
        <w:t>di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C3DC0" w:rsidRPr="00237F39">
        <w:rPr>
          <w:rFonts w:ascii="Times New Roman" w:hAnsi="Times New Roman"/>
          <w:sz w:val="24"/>
          <w:szCs w:val="24"/>
        </w:rPr>
        <w:t>gruplar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5305A"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5305A" w:rsidRPr="00237F39">
        <w:rPr>
          <w:rFonts w:ascii="Times New Roman" w:hAnsi="Times New Roman"/>
          <w:sz w:val="24"/>
          <w:szCs w:val="24"/>
        </w:rPr>
        <w:t>derece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C3DC0"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C3DC0" w:rsidRPr="00237F39">
        <w:rPr>
          <w:rFonts w:ascii="Times New Roman" w:hAnsi="Times New Roman"/>
          <w:sz w:val="24"/>
          <w:szCs w:val="24"/>
        </w:rPr>
        <w:t>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C3DC0" w:rsidRPr="00237F39">
        <w:rPr>
          <w:rFonts w:ascii="Times New Roman" w:hAnsi="Times New Roman"/>
          <w:sz w:val="24"/>
          <w:szCs w:val="24"/>
        </w:rPr>
        <w:t>transpor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C3DC0" w:rsidRPr="00237F39">
        <w:rPr>
          <w:rFonts w:ascii="Times New Roman" w:hAnsi="Times New Roman"/>
          <w:sz w:val="24"/>
          <w:szCs w:val="24"/>
        </w:rPr>
        <w:t>yaptı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C3DC0" w:rsidRPr="00237F39">
        <w:rPr>
          <w:rFonts w:ascii="Times New Roman" w:hAnsi="Times New Roman"/>
          <w:sz w:val="24"/>
          <w:szCs w:val="24"/>
        </w:rPr>
        <w:t>bulunmuştu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15550"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Kim&lt;/Author&gt;&lt;Year&gt;2021&lt;/Year&gt;&lt;RecNum&gt;107&lt;/RecNum&gt;&lt;DisplayText&gt;[117]&lt;/DisplayText&gt;&lt;record&gt;&lt;rec-number&gt;107&lt;/rec-number&gt;&lt;foreign-keys&gt;&lt;key app="EN" db-id="00d9ve5eaf9f0lezs2ov50dqvdpe0xr0t2z2" timestamp="1680781364"&gt;107&lt;/key&gt;&lt;/foreign-keys&gt;&lt;ref-type name="Journal Article"&gt;17&lt;/ref-type&gt;&lt;contributors&gt;&lt;authors&gt;&lt;author&gt;Kim, H.&lt;/author&gt;&lt;author&gt;Jeon, S. J.&lt;/author&gt;&lt;author&gt;Seo, M. S.&lt;/author&gt;&lt;/authors&gt;&lt;/contributors&gt;&lt;auth-address&gt;Department of Conservative Dentistry, Wonkang University Daejeon Dental Hospital, 77 Dunsan-Ro, Seo-Gu, Daejeon, 302-120, Republic of Korea.&amp;#xD;Department of Conservative Dentistry, Wonkang University Daejeon Dental Hospital, 77 Dunsan-Ro, Seo-Gu, Daejeon, 302-120, Republic of Korea. profee@naver.com.&lt;/auth-address&gt;&lt;titles&gt;&lt;title&gt;Comparison of the canal transportation of ProTaper GOLD, WaveOne GOLD, and TruNatomy in simulated double-curved canals&lt;/title&gt;&lt;secondary-title&gt;BMC Oral Health&lt;/secondary-title&gt;&lt;/titles&gt;&lt;periodical&gt;&lt;full-title&gt;BMC Oral Health&lt;/full-title&gt;&lt;/periodical&gt;&lt;pages&gt;533&lt;/pages&gt;&lt;volume&gt;21&lt;/volume&gt;&lt;number&gt;1&lt;/number&gt;&lt;edition&gt;2021/10/18&lt;/edition&gt;&lt;keywords&gt;&lt;keyword&gt;*Dental Pulp Cavity&lt;/keyword&gt;&lt;keyword&gt;Equipment Design&lt;/keyword&gt;&lt;keyword&gt;Humans&lt;/keyword&gt;&lt;keyword&gt;*Root Canal Preparation&lt;/keyword&gt;&lt;keyword&gt;Canal transportation&lt;/keyword&gt;&lt;keyword&gt;Preparation time&lt;/keyword&gt;&lt;keyword&gt;ProTaper GOLD&lt;/keyword&gt;&lt;keyword&gt;Root canal preparation&lt;/keyword&gt;&lt;keyword&gt;Simulated canals&lt;/keyword&gt;&lt;keyword&gt;TruNatomy&lt;/keyword&gt;&lt;keyword&gt;WaveOne GOLD&lt;/keyword&gt;&lt;/keywords&gt;&lt;dates&gt;&lt;year&gt;2021&lt;/year&gt;&lt;pub-dates&gt;&lt;date&gt;Oct 16&lt;/date&gt;&lt;/pub-dates&gt;&lt;/dates&gt;&lt;isbn&gt;1472-6831&lt;/isbn&gt;&lt;accession-num&gt;34656099&lt;/accession-num&gt;&lt;urls&gt;&lt;/urls&gt;&lt;custom2&gt;PMC8520641&lt;/custom2&gt;&lt;electronic-resource-num&gt;10.1186/s12903-021-01854-z&lt;/electronic-resource-num&gt;&lt;remote-database-provider&gt;NLM&lt;/remote-database-provider&gt;&lt;language&gt;eng&lt;/language&gt;&lt;/record&gt;&lt;/Cite&gt;&lt;/EndNote&gt;</w:instrText>
      </w:r>
      <w:r w:rsidR="00515550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117]</w:t>
      </w:r>
      <w:r w:rsidR="00515550" w:rsidRPr="00237F39">
        <w:rPr>
          <w:rFonts w:ascii="Times New Roman" w:hAnsi="Times New Roman"/>
          <w:sz w:val="24"/>
          <w:szCs w:val="24"/>
        </w:rPr>
        <w:fldChar w:fldCharType="end"/>
      </w:r>
      <w:r w:rsidR="00DC3DC0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B3EBA"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B1CCF" w:rsidRPr="00237F39">
        <w:rPr>
          <w:rFonts w:ascii="Times New Roman" w:hAnsi="Times New Roman"/>
          <w:sz w:val="24"/>
          <w:szCs w:val="24"/>
        </w:rPr>
        <w:t>sonu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B1CCF" w:rsidRPr="00237F39">
        <w:rPr>
          <w:rFonts w:ascii="Times New Roman" w:hAnsi="Times New Roman"/>
          <w:sz w:val="24"/>
          <w:szCs w:val="24"/>
        </w:rPr>
        <w:t>çalışmamız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B1CCF"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B1CCF" w:rsidRPr="00237F39">
        <w:rPr>
          <w:rFonts w:ascii="Times New Roman" w:hAnsi="Times New Roman"/>
          <w:sz w:val="24"/>
          <w:szCs w:val="24"/>
        </w:rPr>
        <w:t>ettiğimi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B1CCF" w:rsidRPr="00237F39">
        <w:rPr>
          <w:rFonts w:ascii="Times New Roman" w:hAnsi="Times New Roman"/>
          <w:sz w:val="24"/>
          <w:szCs w:val="24"/>
        </w:rPr>
        <w:t>sonuçt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B1CCF" w:rsidRPr="00237F39">
        <w:rPr>
          <w:rFonts w:ascii="Times New Roman" w:hAnsi="Times New Roman"/>
          <w:sz w:val="24"/>
          <w:szCs w:val="24"/>
        </w:rPr>
        <w:t>farklı</w:t>
      </w:r>
      <w:r w:rsidR="005C5B6A" w:rsidRPr="00237F39">
        <w:rPr>
          <w:rFonts w:ascii="Times New Roman" w:hAnsi="Times New Roman"/>
          <w:sz w:val="24"/>
          <w:szCs w:val="24"/>
        </w:rPr>
        <w:t>lı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C5B6A" w:rsidRPr="00237F39">
        <w:rPr>
          <w:rFonts w:ascii="Times New Roman" w:hAnsi="Times New Roman"/>
          <w:sz w:val="24"/>
          <w:szCs w:val="24"/>
        </w:rPr>
        <w:t>göstermektedi</w:t>
      </w:r>
      <w:r w:rsidR="00BB1CCF" w:rsidRPr="00237F39">
        <w:rPr>
          <w:rFonts w:ascii="Times New Roman" w:hAnsi="Times New Roman"/>
          <w:sz w:val="24"/>
          <w:szCs w:val="24"/>
        </w:rPr>
        <w:t>r.</w:t>
      </w:r>
      <w:r w:rsidR="00E4403D" w:rsidRPr="00237F39">
        <w:rPr>
          <w:rFonts w:ascii="Times New Roman" w:hAnsi="Times New Roman"/>
          <w:sz w:val="24"/>
          <w:szCs w:val="24"/>
        </w:rPr>
        <w:t xml:space="preserve">  </w:t>
      </w:r>
      <w:r w:rsidR="00BB3EBA" w:rsidRPr="00237F39">
        <w:rPr>
          <w:rFonts w:ascii="Times New Roman" w:hAnsi="Times New Roman"/>
          <w:sz w:val="24"/>
          <w:szCs w:val="24"/>
        </w:rPr>
        <w:t>Bizi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B3EBA" w:rsidRPr="00237F39">
        <w:rPr>
          <w:rFonts w:ascii="Times New Roman" w:hAnsi="Times New Roman"/>
          <w:sz w:val="24"/>
          <w:szCs w:val="24"/>
        </w:rPr>
        <w:t>çalışmamız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B1CCF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B3EBA" w:rsidRPr="00237F39">
        <w:rPr>
          <w:rFonts w:ascii="Times New Roman" w:hAnsi="Times New Roman"/>
          <w:sz w:val="24"/>
          <w:szCs w:val="24"/>
        </w:rPr>
        <w:t>eğ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B3EBA" w:rsidRPr="00237F39">
        <w:rPr>
          <w:rFonts w:ascii="Times New Roman" w:hAnsi="Times New Roman"/>
          <w:sz w:val="24"/>
          <w:szCs w:val="24"/>
        </w:rPr>
        <w:t>koro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B3EBA" w:rsidRPr="00237F39">
        <w:rPr>
          <w:rFonts w:ascii="Times New Roman" w:hAnsi="Times New Roman"/>
          <w:sz w:val="24"/>
          <w:szCs w:val="24"/>
        </w:rPr>
        <w:t>bölge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B3EBA"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B3EBA" w:rsidRPr="00237F39">
        <w:rPr>
          <w:rFonts w:ascii="Times New Roman" w:hAnsi="Times New Roman"/>
          <w:sz w:val="24"/>
          <w:szCs w:val="24"/>
        </w:rPr>
        <w:t>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B3EBA" w:rsidRPr="00237F39">
        <w:rPr>
          <w:rFonts w:ascii="Times New Roman" w:hAnsi="Times New Roman"/>
          <w:sz w:val="24"/>
          <w:szCs w:val="24"/>
        </w:rPr>
        <w:t>transpor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B3EBA" w:rsidRPr="00237F39">
        <w:rPr>
          <w:rFonts w:ascii="Times New Roman" w:hAnsi="Times New Roman"/>
          <w:sz w:val="24"/>
          <w:szCs w:val="24"/>
        </w:rPr>
        <w:t>mikt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B3EBA" w:rsidRPr="00237F39">
        <w:rPr>
          <w:rFonts w:ascii="Times New Roman" w:hAnsi="Times New Roman"/>
          <w:sz w:val="24"/>
          <w:szCs w:val="24"/>
        </w:rPr>
        <w:t>göstermiştir.</w:t>
      </w:r>
      <w:r w:rsidR="00E4403D" w:rsidRPr="00237F39">
        <w:rPr>
          <w:rFonts w:ascii="Times New Roman" w:hAnsi="Times New Roman"/>
        </w:rPr>
        <w:t xml:space="preserve"> </w:t>
      </w:r>
      <w:r w:rsidR="00BB3EBA" w:rsidRPr="00237F39">
        <w:rPr>
          <w:rFonts w:ascii="Times New Roman" w:hAnsi="Times New Roman"/>
          <w:sz w:val="24"/>
          <w:szCs w:val="24"/>
        </w:rPr>
        <w:t>Çalışmalar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B3EBA" w:rsidRPr="00237F39">
        <w:rPr>
          <w:rFonts w:ascii="Times New Roman" w:hAnsi="Times New Roman"/>
          <w:sz w:val="24"/>
          <w:szCs w:val="24"/>
        </w:rPr>
        <w:t>fark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B3EBA" w:rsidRPr="00237F39">
        <w:rPr>
          <w:rFonts w:ascii="Times New Roman" w:hAnsi="Times New Roman"/>
          <w:sz w:val="24"/>
          <w:szCs w:val="24"/>
        </w:rPr>
        <w:t>sonuç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B3EBA"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B3EBA" w:rsidRPr="00237F39">
        <w:rPr>
          <w:rFonts w:ascii="Times New Roman" w:hAnsi="Times New Roman"/>
          <w:sz w:val="24"/>
          <w:szCs w:val="24"/>
        </w:rPr>
        <w:t>edilmes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B3EBA" w:rsidRPr="00237F39">
        <w:rPr>
          <w:rFonts w:ascii="Times New Roman" w:hAnsi="Times New Roman"/>
          <w:sz w:val="24"/>
          <w:szCs w:val="24"/>
        </w:rPr>
        <w:t>nede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B3EBA" w:rsidRPr="00237F39">
        <w:rPr>
          <w:rFonts w:ascii="Times New Roman" w:hAnsi="Times New Roman"/>
          <w:sz w:val="24"/>
          <w:szCs w:val="24"/>
        </w:rPr>
        <w:t>görüntüle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B3EBA" w:rsidRPr="00237F39">
        <w:rPr>
          <w:rFonts w:ascii="Times New Roman" w:hAnsi="Times New Roman"/>
          <w:sz w:val="24"/>
          <w:szCs w:val="24"/>
        </w:rPr>
        <w:t>yöntem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B3EBA" w:rsidRPr="00237F39">
        <w:rPr>
          <w:rFonts w:ascii="Times New Roman" w:hAnsi="Times New Roman"/>
          <w:sz w:val="24"/>
          <w:szCs w:val="24"/>
        </w:rPr>
        <w:t>fark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B3EBA" w:rsidRPr="00237F39">
        <w:rPr>
          <w:rFonts w:ascii="Times New Roman" w:hAnsi="Times New Roman"/>
          <w:sz w:val="24"/>
          <w:szCs w:val="24"/>
        </w:rPr>
        <w:t>olması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B3EBA" w:rsidRPr="00237F39">
        <w:rPr>
          <w:rFonts w:ascii="Times New Roman" w:hAnsi="Times New Roman"/>
          <w:sz w:val="24"/>
          <w:szCs w:val="24"/>
        </w:rPr>
        <w:t>fark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B3EBA" w:rsidRPr="00237F39">
        <w:rPr>
          <w:rFonts w:ascii="Times New Roman" w:hAnsi="Times New Roman"/>
          <w:sz w:val="24"/>
          <w:szCs w:val="24"/>
        </w:rPr>
        <w:t>seviyeler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B3EBA" w:rsidRPr="00237F39">
        <w:rPr>
          <w:rFonts w:ascii="Times New Roman" w:hAnsi="Times New Roman"/>
          <w:sz w:val="24"/>
          <w:szCs w:val="24"/>
        </w:rPr>
        <w:t>ölçü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B3EBA" w:rsidRPr="00237F39">
        <w:rPr>
          <w:rFonts w:ascii="Times New Roman" w:hAnsi="Times New Roman"/>
          <w:sz w:val="24"/>
          <w:szCs w:val="24"/>
        </w:rPr>
        <w:t>yapılması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B3EBA" w:rsidRPr="00237F39">
        <w:rPr>
          <w:rFonts w:ascii="Times New Roman" w:hAnsi="Times New Roman"/>
          <w:sz w:val="24"/>
          <w:szCs w:val="24"/>
        </w:rPr>
        <w:t>fark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B3EBA" w:rsidRPr="00237F39">
        <w:rPr>
          <w:rFonts w:ascii="Times New Roman" w:hAnsi="Times New Roman"/>
          <w:sz w:val="24"/>
          <w:szCs w:val="24"/>
        </w:rPr>
        <w:t>şekil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B3EBA" w:rsidRPr="00237F39">
        <w:rPr>
          <w:rFonts w:ascii="Times New Roman" w:hAnsi="Times New Roman"/>
          <w:sz w:val="24"/>
          <w:szCs w:val="24"/>
        </w:rPr>
        <w:t>re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B3EBA" w:rsidRPr="00237F39">
        <w:rPr>
          <w:rFonts w:ascii="Times New Roman" w:hAnsi="Times New Roman"/>
          <w:sz w:val="24"/>
          <w:szCs w:val="24"/>
        </w:rPr>
        <w:t>blo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B3EBA" w:rsidRPr="00237F39">
        <w:rPr>
          <w:rFonts w:ascii="Times New Roman" w:hAnsi="Times New Roman"/>
          <w:sz w:val="24"/>
          <w:szCs w:val="24"/>
        </w:rPr>
        <w:t>kullanım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B3EBA" w:rsidRPr="00237F39">
        <w:rPr>
          <w:rFonts w:ascii="Times New Roman" w:hAnsi="Times New Roman"/>
          <w:sz w:val="24"/>
          <w:szCs w:val="24"/>
        </w:rPr>
        <w:t>olabilir.</w:t>
      </w:r>
    </w:p>
    <w:p w14:paraId="1243B7F1" w14:textId="3F918EC2" w:rsidR="007F6F70" w:rsidRPr="00237F39" w:rsidRDefault="00EC2DFC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W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rk.</w:t>
      </w:r>
      <w:r w:rsidR="00F71DF4" w:rsidRPr="00F71DF4">
        <w:rPr>
          <w:rFonts w:ascii="Times New Roman" w:hAnsi="Times New Roman"/>
          <w:sz w:val="24"/>
          <w:szCs w:val="24"/>
        </w:rPr>
        <w:t xml:space="preserve"> </w:t>
      </w:r>
      <w:r w:rsidR="00F71DF4" w:rsidRPr="00237F39">
        <w:rPr>
          <w:rFonts w:ascii="Times New Roman" w:hAnsi="Times New Roman"/>
          <w:sz w:val="24"/>
          <w:szCs w:val="24"/>
        </w:rPr>
        <w:fldChar w:fldCharType="begin"/>
      </w:r>
      <w:r w:rsidR="00F71DF4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Wu&lt;/Author&gt;&lt;Year&gt;2000&lt;/Year&gt;&lt;RecNum&gt;137&lt;/RecNum&gt;&lt;DisplayText&gt;[122]&lt;/DisplayText&gt;&lt;record&gt;&lt;rec-number&gt;137&lt;/rec-number&gt;&lt;foreign-keys&gt;&lt;key app="EN" db-id="00d9ve5eaf9f0lezs2ov50dqvdpe0xr0t2z2" timestamp="1681041352"&gt;137&lt;/key&gt;&lt;/foreign-keys&gt;&lt;ref-type name="Journal Article"&gt;17&lt;/ref-type&gt;&lt;contributors&gt;&lt;authors&gt;&lt;author&gt;Wu, Min-Kai&lt;/author&gt;&lt;author&gt;Fan, Bing&lt;/author&gt;&lt;author&gt;Wesselink, Paul R&lt;/author&gt;&lt;/authors&gt;&lt;/contributors&gt;&lt;titles&gt;&lt;title&gt;Leakage along apical root fillings in curved root canals. Part I: effects of apical transportation on seal of root fillings&lt;/title&gt;&lt;secondary-title&gt;Journal of endodontics&lt;/secondary-title&gt;&lt;/titles&gt;&lt;periodical&gt;&lt;full-title&gt;Journal of Endodontics&lt;/full-title&gt;&lt;/periodical&gt;&lt;pages&gt;210-216&lt;/pages&gt;&lt;volume&gt;26&lt;/volume&gt;&lt;number&gt;4&lt;/number&gt;&lt;dates&gt;&lt;year&gt;2000&lt;/year&gt;&lt;/dates&gt;&lt;isbn&gt;0099-2399&lt;/isbn&gt;&lt;urls&gt;&lt;/urls&gt;&lt;/record&gt;&lt;/Cite&gt;&lt;/EndNote&gt;</w:instrText>
      </w:r>
      <w:r w:rsidR="00F71DF4" w:rsidRPr="00237F39">
        <w:rPr>
          <w:rFonts w:ascii="Times New Roman" w:hAnsi="Times New Roman"/>
          <w:sz w:val="24"/>
          <w:szCs w:val="24"/>
        </w:rPr>
        <w:fldChar w:fldCharType="separate"/>
      </w:r>
      <w:r w:rsidR="00F71DF4" w:rsidRPr="00237F39">
        <w:rPr>
          <w:rFonts w:ascii="Times New Roman" w:hAnsi="Times New Roman"/>
          <w:noProof/>
          <w:sz w:val="24"/>
          <w:szCs w:val="24"/>
        </w:rPr>
        <w:t>[122]</w:t>
      </w:r>
      <w:r w:rsidR="00F71DF4" w:rsidRPr="00237F39">
        <w:rPr>
          <w:rFonts w:ascii="Times New Roman" w:hAnsi="Times New Roman"/>
          <w:sz w:val="24"/>
          <w:szCs w:val="24"/>
        </w:rPr>
        <w:fldChar w:fldCharType="end"/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2096A" w:rsidRPr="00237F39">
        <w:rPr>
          <w:rFonts w:ascii="Times New Roman" w:hAnsi="Times New Roman"/>
          <w:sz w:val="24"/>
          <w:szCs w:val="24"/>
        </w:rPr>
        <w:t>yaptı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2096A" w:rsidRPr="00237F39">
        <w:rPr>
          <w:rFonts w:ascii="Times New Roman" w:hAnsi="Times New Roman"/>
          <w:sz w:val="24"/>
          <w:szCs w:val="24"/>
        </w:rPr>
        <w:t>çalışma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0,3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m'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z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B7B8A" w:rsidRPr="00237F39">
        <w:rPr>
          <w:rFonts w:ascii="Times New Roman" w:hAnsi="Times New Roman"/>
          <w:sz w:val="24"/>
          <w:szCs w:val="24"/>
        </w:rPr>
        <w:t>transportasyonu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olgusun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umsu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tkileyeceğ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östermişt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B7B8A" w:rsidRPr="00237F39">
        <w:rPr>
          <w:rFonts w:ascii="Times New Roman" w:hAnsi="Times New Roman"/>
          <w:sz w:val="24"/>
          <w:szCs w:val="24"/>
        </w:rPr>
        <w:t>Transportasyonu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0</w:t>
      </w:r>
      <w:r w:rsidR="002B7B8A" w:rsidRPr="00237F39">
        <w:rPr>
          <w:rFonts w:ascii="Times New Roman" w:hAnsi="Times New Roman"/>
          <w:sz w:val="24"/>
          <w:szCs w:val="24"/>
        </w:rPr>
        <w:t>,</w:t>
      </w:r>
      <w:r w:rsidRPr="00237F39">
        <w:rPr>
          <w:rFonts w:ascii="Times New Roman" w:hAnsi="Times New Roman"/>
          <w:sz w:val="24"/>
          <w:szCs w:val="24"/>
        </w:rPr>
        <w:t>3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m’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üyü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B7B8A" w:rsidRPr="00237F39">
        <w:rPr>
          <w:rFonts w:ascii="Times New Roman" w:hAnsi="Times New Roman"/>
          <w:sz w:val="24"/>
          <w:szCs w:val="24"/>
        </w:rPr>
        <w:t>olduğ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B7B8A" w:rsidRPr="00237F39">
        <w:rPr>
          <w:rFonts w:ascii="Times New Roman" w:hAnsi="Times New Roman"/>
          <w:sz w:val="24"/>
          <w:szCs w:val="24"/>
        </w:rPr>
        <w:t>durumlar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pika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ızınt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duğun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elirt</w:t>
      </w:r>
      <w:r w:rsidR="00F71DF4">
        <w:rPr>
          <w:rFonts w:ascii="Times New Roman" w:hAnsi="Times New Roman"/>
          <w:sz w:val="24"/>
          <w:szCs w:val="24"/>
        </w:rPr>
        <w:t>il</w:t>
      </w:r>
      <w:r w:rsidRPr="00237F39">
        <w:rPr>
          <w:rFonts w:ascii="Times New Roman" w:hAnsi="Times New Roman"/>
          <w:sz w:val="24"/>
          <w:szCs w:val="24"/>
        </w:rPr>
        <w:t>mişt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alışmamız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ullandığımı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istem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içbi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pika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0</w:t>
      </w:r>
      <w:r w:rsidR="00112122" w:rsidRPr="00237F39">
        <w:rPr>
          <w:rFonts w:ascii="Times New Roman" w:hAnsi="Times New Roman"/>
          <w:sz w:val="24"/>
          <w:szCs w:val="24"/>
        </w:rPr>
        <w:t>,</w:t>
      </w:r>
      <w:r w:rsidRPr="00237F39">
        <w:rPr>
          <w:rFonts w:ascii="Times New Roman" w:hAnsi="Times New Roman"/>
          <w:sz w:val="24"/>
          <w:szCs w:val="24"/>
        </w:rPr>
        <w:t>3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m’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2096A" w:rsidRPr="00237F39">
        <w:rPr>
          <w:rFonts w:ascii="Times New Roman" w:hAnsi="Times New Roman"/>
          <w:sz w:val="24"/>
          <w:szCs w:val="24"/>
        </w:rPr>
        <w:t>faz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ranspor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östermemişt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üks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0,13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s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B534C"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B534C" w:rsidRPr="00237F39">
        <w:rPr>
          <w:rFonts w:ascii="Times New Roman" w:hAnsi="Times New Roman"/>
          <w:sz w:val="24"/>
          <w:szCs w:val="24"/>
        </w:rPr>
        <w:t>bölgede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üşü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</w:t>
      </w:r>
      <w:r w:rsidR="00600824" w:rsidRPr="00237F39">
        <w:rPr>
          <w:rFonts w:ascii="Times New Roman" w:hAnsi="Times New Roman"/>
          <w:sz w:val="24"/>
          <w:szCs w:val="24"/>
        </w:rPr>
        <w:t>s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0,0</w:t>
      </w:r>
      <w:r w:rsidR="00D45007" w:rsidRPr="00237F39">
        <w:rPr>
          <w:rFonts w:ascii="Times New Roman" w:hAnsi="Times New Roman"/>
          <w:sz w:val="24"/>
          <w:szCs w:val="24"/>
        </w:rPr>
        <w:t>1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T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M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s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B4305" w:rsidRPr="00237F39">
        <w:rPr>
          <w:rFonts w:ascii="Times New Roman" w:hAnsi="Times New Roman"/>
          <w:sz w:val="24"/>
          <w:szCs w:val="24"/>
        </w:rPr>
        <w:t>koro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B4305" w:rsidRPr="00237F39">
        <w:rPr>
          <w:rFonts w:ascii="Times New Roman" w:hAnsi="Times New Roman"/>
          <w:sz w:val="24"/>
          <w:szCs w:val="24"/>
        </w:rPr>
        <w:t>bölge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lunmuştur.</w:t>
      </w:r>
    </w:p>
    <w:p w14:paraId="48724753" w14:textId="0E102F88" w:rsidR="00FF34DD" w:rsidRPr="00237F39" w:rsidRDefault="002059B2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M</w:t>
      </w:r>
      <w:r w:rsidR="00785884" w:rsidRPr="00237F39">
        <w:rPr>
          <w:rFonts w:ascii="Times New Roman" w:hAnsi="Times New Roman"/>
          <w:sz w:val="24"/>
          <w:szCs w:val="24"/>
        </w:rPr>
        <w:t>erkez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85884" w:rsidRPr="00237F39">
        <w:rPr>
          <w:rFonts w:ascii="Times New Roman" w:hAnsi="Times New Roman"/>
          <w:sz w:val="24"/>
          <w:szCs w:val="24"/>
        </w:rPr>
        <w:t>kal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85884" w:rsidRPr="00237F39">
        <w:rPr>
          <w:rFonts w:ascii="Times New Roman" w:hAnsi="Times New Roman"/>
          <w:sz w:val="24"/>
          <w:szCs w:val="24"/>
        </w:rPr>
        <w:t>oran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85884" w:rsidRPr="00237F39">
        <w:rPr>
          <w:rFonts w:ascii="Times New Roman" w:hAnsi="Times New Roman"/>
          <w:sz w:val="24"/>
          <w:szCs w:val="24"/>
        </w:rPr>
        <w:t>karşılaştırıldığ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26DEE"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26DEE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26DEE" w:rsidRPr="00237F39">
        <w:rPr>
          <w:rFonts w:ascii="Times New Roman" w:hAnsi="Times New Roman"/>
          <w:sz w:val="24"/>
          <w:szCs w:val="24"/>
        </w:rPr>
        <w:t>ort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26DEE" w:rsidRPr="00237F39">
        <w:rPr>
          <w:rFonts w:ascii="Times New Roman" w:hAnsi="Times New Roman"/>
          <w:sz w:val="24"/>
          <w:szCs w:val="24"/>
        </w:rPr>
        <w:t>bölge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701E5"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701E5" w:rsidRPr="00237F39">
        <w:rPr>
          <w:rFonts w:ascii="Times New Roman" w:hAnsi="Times New Roman"/>
          <w:sz w:val="24"/>
          <w:szCs w:val="24"/>
        </w:rPr>
        <w:t>düşü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701E5" w:rsidRPr="00237F39">
        <w:rPr>
          <w:rFonts w:ascii="Times New Roman" w:hAnsi="Times New Roman"/>
          <w:sz w:val="24"/>
          <w:szCs w:val="24"/>
        </w:rPr>
        <w:t>de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701E5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701E5" w:rsidRPr="00237F39">
        <w:rPr>
          <w:rFonts w:ascii="Times New Roman" w:hAnsi="Times New Roman"/>
          <w:sz w:val="24"/>
          <w:szCs w:val="24"/>
        </w:rPr>
        <w:t>grubund</w:t>
      </w:r>
      <w:r w:rsidRPr="00237F39">
        <w:rPr>
          <w:rFonts w:ascii="Times New Roman" w:hAnsi="Times New Roman"/>
          <w:sz w:val="24"/>
          <w:szCs w:val="24"/>
        </w:rPr>
        <w:t>a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</w:t>
      </w:r>
      <w:r w:rsidR="00813E11" w:rsidRPr="00237F39">
        <w:rPr>
          <w:rFonts w:ascii="Times New Roman" w:hAnsi="Times New Roman"/>
          <w:sz w:val="24"/>
          <w:szCs w:val="24"/>
        </w:rPr>
        <w:t>oro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13E11" w:rsidRPr="00237F39">
        <w:rPr>
          <w:rFonts w:ascii="Times New Roman" w:hAnsi="Times New Roman"/>
          <w:sz w:val="24"/>
          <w:szCs w:val="24"/>
        </w:rPr>
        <w:t>bölge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16EBD" w:rsidRPr="00237F39">
        <w:rPr>
          <w:rFonts w:ascii="Times New Roman" w:hAnsi="Times New Roman"/>
          <w:sz w:val="24"/>
          <w:szCs w:val="24"/>
        </w:rPr>
        <w:t>i</w:t>
      </w:r>
      <w:r w:rsidR="00926DEE" w:rsidRPr="00237F39">
        <w:rPr>
          <w:rFonts w:ascii="Times New Roman" w:hAnsi="Times New Roman"/>
          <w:sz w:val="24"/>
          <w:szCs w:val="24"/>
        </w:rPr>
        <w:t>s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16EBD"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16EBD" w:rsidRPr="00237F39">
        <w:rPr>
          <w:rFonts w:ascii="Times New Roman" w:hAnsi="Times New Roman"/>
          <w:sz w:val="24"/>
          <w:szCs w:val="24"/>
        </w:rPr>
        <w:t>yüks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16EBD" w:rsidRPr="00237F39">
        <w:rPr>
          <w:rFonts w:ascii="Times New Roman" w:hAnsi="Times New Roman"/>
          <w:sz w:val="24"/>
          <w:szCs w:val="24"/>
        </w:rPr>
        <w:t>merkez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16EBD" w:rsidRPr="00237F39">
        <w:rPr>
          <w:rFonts w:ascii="Times New Roman" w:hAnsi="Times New Roman"/>
          <w:sz w:val="24"/>
          <w:szCs w:val="24"/>
        </w:rPr>
        <w:t>kal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16EBD" w:rsidRPr="00237F39">
        <w:rPr>
          <w:rFonts w:ascii="Times New Roman" w:hAnsi="Times New Roman"/>
          <w:sz w:val="24"/>
          <w:szCs w:val="24"/>
        </w:rPr>
        <w:t>oran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T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M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16EBD" w:rsidRPr="00237F39">
        <w:rPr>
          <w:rFonts w:ascii="Times New Roman" w:hAnsi="Times New Roman"/>
          <w:sz w:val="24"/>
          <w:szCs w:val="24"/>
        </w:rPr>
        <w:t>grubu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16EBD" w:rsidRPr="00237F39">
        <w:rPr>
          <w:rFonts w:ascii="Times New Roman" w:hAnsi="Times New Roman"/>
          <w:sz w:val="24"/>
          <w:szCs w:val="24"/>
        </w:rPr>
        <w:t>bulunmuştu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F205D" w:rsidRPr="00237F39">
        <w:rPr>
          <w:rFonts w:ascii="Times New Roman" w:hAnsi="Times New Roman"/>
          <w:sz w:val="24"/>
          <w:szCs w:val="24"/>
        </w:rPr>
        <w:t>Topla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F205D" w:rsidRPr="00237F39">
        <w:rPr>
          <w:rFonts w:ascii="Times New Roman" w:hAnsi="Times New Roman"/>
          <w:sz w:val="24"/>
          <w:szCs w:val="24"/>
        </w:rPr>
        <w:t>merkez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F205D" w:rsidRPr="00237F39">
        <w:rPr>
          <w:rFonts w:ascii="Times New Roman" w:hAnsi="Times New Roman"/>
          <w:sz w:val="24"/>
          <w:szCs w:val="24"/>
        </w:rPr>
        <w:t>kal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F205D" w:rsidRPr="00237F39">
        <w:rPr>
          <w:rFonts w:ascii="Times New Roman" w:hAnsi="Times New Roman"/>
          <w:sz w:val="24"/>
          <w:szCs w:val="24"/>
        </w:rPr>
        <w:t>oran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F205D" w:rsidRPr="00237F39">
        <w:rPr>
          <w:rFonts w:ascii="Times New Roman" w:hAnsi="Times New Roman"/>
          <w:sz w:val="24"/>
          <w:szCs w:val="24"/>
        </w:rPr>
        <w:t>karşılaştırıldığ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T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M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A18C2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A18C2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A18C2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A18C2" w:rsidRPr="00237F39">
        <w:rPr>
          <w:rFonts w:ascii="Times New Roman" w:hAnsi="Times New Roman"/>
          <w:sz w:val="24"/>
          <w:szCs w:val="24"/>
        </w:rPr>
        <w:t>grup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A18C2"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6B31"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A18C2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A18C2"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A18C2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A18C2" w:rsidRPr="00237F39">
        <w:rPr>
          <w:rFonts w:ascii="Times New Roman" w:hAnsi="Times New Roman"/>
          <w:sz w:val="24"/>
          <w:szCs w:val="24"/>
        </w:rPr>
        <w:t>far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A18C2" w:rsidRPr="00237F39">
        <w:rPr>
          <w:rFonts w:ascii="Times New Roman" w:hAnsi="Times New Roman"/>
          <w:sz w:val="24"/>
          <w:szCs w:val="24"/>
        </w:rPr>
        <w:t>b</w:t>
      </w:r>
      <w:r w:rsidR="00926DEE" w:rsidRPr="00237F39">
        <w:rPr>
          <w:rFonts w:ascii="Times New Roman" w:hAnsi="Times New Roman"/>
          <w:sz w:val="24"/>
          <w:szCs w:val="24"/>
        </w:rPr>
        <w:t>ulunmazk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E54C1"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E54C1" w:rsidRPr="00237F39">
        <w:rPr>
          <w:rFonts w:ascii="Times New Roman" w:hAnsi="Times New Roman"/>
          <w:sz w:val="24"/>
          <w:szCs w:val="24"/>
        </w:rPr>
        <w:t>grup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26DEE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26DEE" w:rsidRPr="00237F39">
        <w:rPr>
          <w:rFonts w:ascii="Times New Roman" w:hAnsi="Times New Roman"/>
          <w:sz w:val="24"/>
          <w:szCs w:val="24"/>
        </w:rPr>
        <w:t>grubu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26DEE"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üks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erkez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l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zelliğ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östermişlerdir.</w:t>
      </w:r>
    </w:p>
    <w:p w14:paraId="5B5B03E5" w14:textId="36197A11" w:rsidR="00606F81" w:rsidRPr="00237F39" w:rsidRDefault="00245185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E7A0D" w:rsidRPr="00237F39">
        <w:rPr>
          <w:rFonts w:ascii="Times New Roman" w:hAnsi="Times New Roman"/>
          <w:sz w:val="24"/>
          <w:szCs w:val="24"/>
        </w:rPr>
        <w:t>fark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ö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83F2C" w:rsidRPr="00237F39">
        <w:rPr>
          <w:rFonts w:ascii="Times New Roman" w:hAnsi="Times New Roman"/>
          <w:sz w:val="24"/>
          <w:szCs w:val="24"/>
        </w:rPr>
        <w:t>önü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83F2C" w:rsidRPr="00237F39">
        <w:rPr>
          <w:rFonts w:ascii="Times New Roman" w:hAnsi="Times New Roman"/>
          <w:sz w:val="24"/>
          <w:szCs w:val="24"/>
        </w:rPr>
        <w:t>bulundurulmaksız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83F2C" w:rsidRPr="00237F39">
        <w:rPr>
          <w:rFonts w:ascii="Times New Roman" w:hAnsi="Times New Roman"/>
          <w:sz w:val="24"/>
          <w:szCs w:val="24"/>
        </w:rPr>
        <w:t>(tü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83F2C" w:rsidRPr="00237F39">
        <w:rPr>
          <w:rFonts w:ascii="Times New Roman" w:hAnsi="Times New Roman"/>
          <w:sz w:val="24"/>
          <w:szCs w:val="24"/>
        </w:rPr>
        <w:t>eğelerin)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83F2C" w:rsidRPr="00237F39">
        <w:rPr>
          <w:rFonts w:ascii="Times New Roman" w:hAnsi="Times New Roman"/>
          <w:sz w:val="24"/>
          <w:szCs w:val="24"/>
        </w:rPr>
        <w:t>merkez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83F2C" w:rsidRPr="00237F39">
        <w:rPr>
          <w:rFonts w:ascii="Times New Roman" w:hAnsi="Times New Roman"/>
          <w:sz w:val="24"/>
          <w:szCs w:val="24"/>
        </w:rPr>
        <w:t>kal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83F2C" w:rsidRPr="00237F39">
        <w:rPr>
          <w:rFonts w:ascii="Times New Roman" w:hAnsi="Times New Roman"/>
          <w:sz w:val="24"/>
          <w:szCs w:val="24"/>
        </w:rPr>
        <w:t>oran</w:t>
      </w:r>
      <w:r w:rsidR="003455C9" w:rsidRPr="00237F39">
        <w:rPr>
          <w:rFonts w:ascii="Times New Roman" w:hAnsi="Times New Roman"/>
          <w:sz w:val="24"/>
          <w:szCs w:val="24"/>
        </w:rPr>
        <w:t>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455C9" w:rsidRPr="00237F39">
        <w:rPr>
          <w:rFonts w:ascii="Times New Roman" w:hAnsi="Times New Roman"/>
          <w:sz w:val="24"/>
          <w:szCs w:val="24"/>
        </w:rPr>
        <w:t>karşılaştırıldığ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455C9" w:rsidRPr="00237F39">
        <w:rPr>
          <w:rFonts w:ascii="Times New Roman" w:hAnsi="Times New Roman"/>
          <w:sz w:val="24"/>
          <w:szCs w:val="24"/>
        </w:rPr>
        <w:t>tü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455C9" w:rsidRPr="00237F39">
        <w:rPr>
          <w:rFonts w:ascii="Times New Roman" w:hAnsi="Times New Roman"/>
          <w:sz w:val="24"/>
          <w:szCs w:val="24"/>
        </w:rPr>
        <w:t>bölge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455C9"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6B31"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455C9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455C9"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455C9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455C9" w:rsidRPr="00237F39">
        <w:rPr>
          <w:rFonts w:ascii="Times New Roman" w:hAnsi="Times New Roman"/>
          <w:sz w:val="24"/>
          <w:szCs w:val="24"/>
        </w:rPr>
        <w:t>far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455C9" w:rsidRPr="00237F39">
        <w:rPr>
          <w:rFonts w:ascii="Times New Roman" w:hAnsi="Times New Roman"/>
          <w:sz w:val="24"/>
          <w:szCs w:val="24"/>
        </w:rPr>
        <w:t>bulun</w:t>
      </w:r>
      <w:r w:rsidR="00F71DF4">
        <w:rPr>
          <w:rFonts w:ascii="Times New Roman" w:hAnsi="Times New Roman"/>
          <w:sz w:val="24"/>
          <w:szCs w:val="24"/>
        </w:rPr>
        <w:t>du</w:t>
      </w:r>
      <w:r w:rsidR="002059B2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A05C2" w:rsidRPr="00237F39">
        <w:rPr>
          <w:rFonts w:ascii="Times New Roman" w:hAnsi="Times New Roman"/>
          <w:sz w:val="24"/>
          <w:szCs w:val="24"/>
        </w:rPr>
        <w:t>T</w:t>
      </w:r>
      <w:r w:rsidR="00BC5E6C" w:rsidRPr="00237F39">
        <w:rPr>
          <w:rFonts w:ascii="Times New Roman" w:hAnsi="Times New Roman"/>
          <w:sz w:val="24"/>
          <w:szCs w:val="24"/>
        </w:rPr>
        <w:t>ü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C5E6C" w:rsidRPr="00237F39">
        <w:rPr>
          <w:rFonts w:ascii="Times New Roman" w:hAnsi="Times New Roman"/>
          <w:sz w:val="24"/>
          <w:szCs w:val="24"/>
        </w:rPr>
        <w:lastRenderedPageBreak/>
        <w:t>eğe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C5E6C" w:rsidRPr="00237F39">
        <w:rPr>
          <w:rFonts w:ascii="Times New Roman" w:hAnsi="Times New Roman"/>
          <w:sz w:val="24"/>
          <w:szCs w:val="24"/>
        </w:rPr>
        <w:t>apika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C5E6C"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C5E6C" w:rsidRPr="00237F39">
        <w:rPr>
          <w:rFonts w:ascii="Times New Roman" w:hAnsi="Times New Roman"/>
          <w:sz w:val="24"/>
          <w:szCs w:val="24"/>
        </w:rPr>
        <w:t>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C5E6C" w:rsidRPr="00237F39">
        <w:rPr>
          <w:rFonts w:ascii="Times New Roman" w:hAnsi="Times New Roman"/>
          <w:sz w:val="24"/>
          <w:szCs w:val="24"/>
        </w:rPr>
        <w:t>merke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C5E6C" w:rsidRPr="00237F39">
        <w:rPr>
          <w:rFonts w:ascii="Times New Roman" w:hAnsi="Times New Roman"/>
          <w:sz w:val="24"/>
          <w:szCs w:val="24"/>
        </w:rPr>
        <w:t>kal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C5E6C" w:rsidRPr="00237F39">
        <w:rPr>
          <w:rFonts w:ascii="Times New Roman" w:hAnsi="Times New Roman"/>
          <w:sz w:val="24"/>
          <w:szCs w:val="24"/>
        </w:rPr>
        <w:t>oranı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C5E6C" w:rsidRPr="00237F39">
        <w:rPr>
          <w:rFonts w:ascii="Times New Roman" w:hAnsi="Times New Roman"/>
          <w:sz w:val="24"/>
          <w:szCs w:val="24"/>
        </w:rPr>
        <w:t>sahipk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C5E6C" w:rsidRPr="00237F39">
        <w:rPr>
          <w:rFonts w:ascii="Times New Roman" w:hAnsi="Times New Roman"/>
          <w:sz w:val="24"/>
          <w:szCs w:val="24"/>
        </w:rPr>
        <w:t>korona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C5E6C" w:rsidRPr="00237F39">
        <w:rPr>
          <w:rFonts w:ascii="Times New Roman" w:hAnsi="Times New Roman"/>
          <w:sz w:val="24"/>
          <w:szCs w:val="24"/>
        </w:rPr>
        <w:t>merkez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C5E6C" w:rsidRPr="00237F39">
        <w:rPr>
          <w:rFonts w:ascii="Times New Roman" w:hAnsi="Times New Roman"/>
          <w:sz w:val="24"/>
          <w:szCs w:val="24"/>
        </w:rPr>
        <w:t>kal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C5E6C" w:rsidRPr="00237F39">
        <w:rPr>
          <w:rFonts w:ascii="Times New Roman" w:hAnsi="Times New Roman"/>
          <w:sz w:val="24"/>
          <w:szCs w:val="24"/>
        </w:rPr>
        <w:t>oran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C5E6C"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C5E6C" w:rsidRPr="00237F39">
        <w:rPr>
          <w:rFonts w:ascii="Times New Roman" w:hAnsi="Times New Roman"/>
          <w:sz w:val="24"/>
          <w:szCs w:val="24"/>
        </w:rPr>
        <w:t>yüks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C5E6C" w:rsidRPr="00237F39">
        <w:rPr>
          <w:rFonts w:ascii="Times New Roman" w:hAnsi="Times New Roman"/>
          <w:sz w:val="24"/>
          <w:szCs w:val="24"/>
        </w:rPr>
        <w:t>bulun</w:t>
      </w:r>
      <w:r w:rsidR="00F71DF4">
        <w:rPr>
          <w:rFonts w:ascii="Times New Roman" w:hAnsi="Times New Roman"/>
          <w:sz w:val="24"/>
          <w:szCs w:val="24"/>
        </w:rPr>
        <w:t>du</w:t>
      </w:r>
    </w:p>
    <w:p w14:paraId="26D2024D" w14:textId="4D0F76BD" w:rsidR="00BE6B03" w:rsidRPr="00237F39" w:rsidRDefault="00CF32CE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y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lendirilmes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tkı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lun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nem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ktörler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i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E7FFA" w:rsidRPr="00237F39">
        <w:rPr>
          <w:rFonts w:ascii="Times New Roman" w:hAnsi="Times New Roman"/>
          <w:sz w:val="24"/>
          <w:szCs w:val="24"/>
        </w:rPr>
        <w:t>eğe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yatrojen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atalar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e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ma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oşluğunu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erkez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labilmesid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D53E2"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Al-Dhbaan&lt;/Author&gt;&lt;Year&gt;2018&lt;/Year&gt;&lt;RecNum&gt;130&lt;/RecNum&gt;&lt;DisplayText&gt;[123]&lt;/DisplayText&gt;&lt;record&gt;&lt;rec-number&gt;130&lt;/rec-number&gt;&lt;foreign-keys&gt;&lt;key app="EN" db-id="00d9ve5eaf9f0lezs2ov50dqvdpe0xr0t2z2" timestamp="1681039232"&gt;130&lt;/key&gt;&lt;/foreign-keys&gt;&lt;ref-type name="Journal Article"&gt;17&lt;/ref-type&gt;&lt;contributors&gt;&lt;authors&gt;&lt;author&gt;Al-Dhbaan, Abdulrahman Abdullah&lt;/author&gt;&lt;author&gt;Al-Omari, Mohammad A&lt;/author&gt;&lt;author&gt;Mathew, Shibu Thomas&lt;/author&gt;&lt;author&gt;Baseer, Mohammad Abdul&lt;/author&gt;&lt;/authors&gt;&lt;/contributors&gt;&lt;titles&gt;&lt;title&gt;Shaping ability of ProTaper gold and WaveOne gold nickel-titanium rotary file in different canal configurations&lt;/title&gt;&lt;secondary-title&gt;Saudi Endodontic Journal&lt;/secondary-title&gt;&lt;/titles&gt;&lt;periodical&gt;&lt;full-title&gt;Saudi Endodontic Journal&lt;/full-title&gt;&lt;/periodical&gt;&lt;pages&gt;202&lt;/pages&gt;&lt;volume&gt;8&lt;/volume&gt;&lt;number&gt;3&lt;/number&gt;&lt;dates&gt;&lt;year&gt;2018&lt;/year&gt;&lt;/dates&gt;&lt;isbn&gt;1658-5984&lt;/isbn&gt;&lt;urls&gt;&lt;/urls&gt;&lt;/record&gt;&lt;/Cite&gt;&lt;/EndNote&gt;</w:instrText>
      </w:r>
      <w:r w:rsidR="002D53E2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123]</w:t>
      </w:r>
      <w:r w:rsidR="002D53E2" w:rsidRPr="00237F39">
        <w:rPr>
          <w:rFonts w:ascii="Times New Roman" w:hAnsi="Times New Roman"/>
          <w:sz w:val="24"/>
          <w:szCs w:val="24"/>
        </w:rPr>
        <w:fldChar w:fldCharType="end"/>
      </w:r>
      <w:r w:rsidR="002D53E2" w:rsidRPr="00237F39">
        <w:rPr>
          <w:rFonts w:ascii="Times New Roman" w:hAnsi="Times New Roman"/>
          <w:sz w:val="24"/>
          <w:szCs w:val="24"/>
        </w:rPr>
        <w:t>.</w:t>
      </w:r>
    </w:p>
    <w:p w14:paraId="12D03BAC" w14:textId="698D2CC5" w:rsidR="00AF1FC1" w:rsidRPr="00237F39" w:rsidRDefault="00771A89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Yap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alışma</w:t>
      </w:r>
      <w:r w:rsidR="00D2766F" w:rsidRPr="00237F39">
        <w:rPr>
          <w:rFonts w:ascii="Times New Roman" w:hAnsi="Times New Roman"/>
          <w:sz w:val="24"/>
          <w:szCs w:val="24"/>
        </w:rPr>
        <w:t>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ları</w:t>
      </w:r>
      <w:r w:rsidR="00C05ACC" w:rsidRPr="00237F39">
        <w:rPr>
          <w:rFonts w:ascii="Times New Roman" w:hAnsi="Times New Roman"/>
          <w:sz w:val="24"/>
          <w:szCs w:val="24"/>
        </w:rPr>
        <w:t>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05ACC"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05ACC" w:rsidRPr="00237F39">
        <w:rPr>
          <w:rFonts w:ascii="Times New Roman" w:hAnsi="Times New Roman"/>
          <w:sz w:val="24"/>
          <w:szCs w:val="24"/>
        </w:rPr>
        <w:t>çap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05ACC" w:rsidRPr="00237F39">
        <w:rPr>
          <w:rFonts w:ascii="Times New Roman" w:hAnsi="Times New Roman"/>
          <w:sz w:val="24"/>
          <w:szCs w:val="24"/>
        </w:rPr>
        <w:t>#35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05ACC" w:rsidRPr="00237F39">
        <w:rPr>
          <w:rFonts w:ascii="Times New Roman" w:hAnsi="Times New Roman"/>
          <w:sz w:val="24"/>
          <w:szCs w:val="24"/>
        </w:rPr>
        <w:t>vey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05ACC" w:rsidRPr="00237F39">
        <w:rPr>
          <w:rFonts w:ascii="Times New Roman" w:hAnsi="Times New Roman"/>
          <w:sz w:val="24"/>
          <w:szCs w:val="24"/>
        </w:rPr>
        <w:t>#50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05ACC" w:rsidRPr="00237F39">
        <w:rPr>
          <w:rFonts w:ascii="Times New Roman" w:hAnsi="Times New Roman"/>
          <w:sz w:val="24"/>
          <w:szCs w:val="24"/>
        </w:rPr>
        <w:t>olması</w:t>
      </w:r>
      <w:r w:rsidR="00F71DF4">
        <w:rPr>
          <w:rFonts w:ascii="Times New Roman" w:hAnsi="Times New Roman"/>
          <w:sz w:val="24"/>
          <w:szCs w:val="24"/>
        </w:rPr>
        <w:t>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05ACC" w:rsidRPr="00237F39">
        <w:rPr>
          <w:rFonts w:ascii="Times New Roman" w:hAnsi="Times New Roman"/>
          <w:sz w:val="24"/>
          <w:szCs w:val="24"/>
        </w:rPr>
        <w:t>merkez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05ACC" w:rsidRPr="00237F39">
        <w:rPr>
          <w:rFonts w:ascii="Times New Roman" w:hAnsi="Times New Roman"/>
          <w:sz w:val="24"/>
          <w:szCs w:val="24"/>
        </w:rPr>
        <w:t>kal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05ACC" w:rsidRPr="00237F39">
        <w:rPr>
          <w:rFonts w:ascii="Times New Roman" w:hAnsi="Times New Roman"/>
          <w:sz w:val="24"/>
          <w:szCs w:val="24"/>
        </w:rPr>
        <w:t>yeteneğ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05ACC" w:rsidRPr="00237F39">
        <w:rPr>
          <w:rFonts w:ascii="Times New Roman" w:hAnsi="Times New Roman"/>
          <w:sz w:val="24"/>
          <w:szCs w:val="24"/>
        </w:rPr>
        <w:t>üzer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05ACC" w:rsidRPr="00237F39">
        <w:rPr>
          <w:rFonts w:ascii="Times New Roman" w:hAnsi="Times New Roman"/>
          <w:sz w:val="24"/>
          <w:szCs w:val="24"/>
        </w:rPr>
        <w:t>etki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05ACC" w:rsidRPr="00237F39">
        <w:rPr>
          <w:rFonts w:ascii="Times New Roman" w:hAnsi="Times New Roman"/>
          <w:sz w:val="24"/>
          <w:szCs w:val="24"/>
        </w:rPr>
        <w:t>olmadı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05ACC" w:rsidRPr="00237F39">
        <w:rPr>
          <w:rFonts w:ascii="Times New Roman" w:hAnsi="Times New Roman"/>
          <w:sz w:val="24"/>
          <w:szCs w:val="24"/>
        </w:rPr>
        <w:t>bulunmuştu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2766F"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Pasternak-Júnior&lt;/Author&gt;&lt;Year&gt;2009&lt;/Year&gt;&lt;RecNum&gt;157&lt;/RecNum&gt;&lt;DisplayText&gt;[124]&lt;/DisplayText&gt;&lt;record&gt;&lt;rec-number&gt;157&lt;/rec-number&gt;&lt;foreign-keys&gt;&lt;key app="EN" db-id="00d9ve5eaf9f0lezs2ov50dqvdpe0xr0t2z2" timestamp="1681760952"&gt;157&lt;/key&gt;&lt;/foreign-keys&gt;&lt;ref-type name="Journal Article"&gt;17&lt;/ref-type&gt;&lt;contributors&gt;&lt;authors&gt;&lt;author&gt;Pasternak-Júnior, B.&lt;/author&gt;&lt;author&gt;Sousa-Neto, M. D.&lt;/author&gt;&lt;author&gt;Silva, R. G.&lt;/author&gt;&lt;/authors&gt;&lt;/contributors&gt;&lt;auth-address&gt;Department of Endodontics, University of Ribeirão Preto (UNAERP), Ribeirão Preto, SP, Brazil.&lt;/auth-address&gt;&lt;titles&gt;&lt;title&gt;Canal transportation and centring ability of RaCe rotary instruments&lt;/title&gt;&lt;secondary-title&gt;Int Endod J&lt;/secondary-title&gt;&lt;/titles&gt;&lt;periodical&gt;&lt;full-title&gt;Int Endod J&lt;/full-title&gt;&lt;/periodical&gt;&lt;pages&gt;499-506&lt;/pages&gt;&lt;volume&gt;42&lt;/volume&gt;&lt;number&gt;6&lt;/number&gt;&lt;edition&gt;2009/03/21&lt;/edition&gt;&lt;keywords&gt;&lt;keyword&gt;Cone-Beam Computed Tomography&lt;/keyword&gt;&lt;keyword&gt;*Dental Instruments&lt;/keyword&gt;&lt;keyword&gt;Dental Pulp Cavity/*anatomy &amp;amp; histology/diagnostic imaging&lt;/keyword&gt;&lt;keyword&gt;Equipment Design&lt;/keyword&gt;&lt;keyword&gt;Humans&lt;/keyword&gt;&lt;keyword&gt;Maxilla&lt;/keyword&gt;&lt;keyword&gt;Molar&lt;/keyword&gt;&lt;keyword&gt;Root Canal Preparation/*instrumentation&lt;/keyword&gt;&lt;keyword&gt;Tooth Apex/*anatomy &amp;amp; histology/diagnostic imaging&lt;/keyword&gt;&lt;/keywords&gt;&lt;dates&gt;&lt;year&gt;2009&lt;/year&gt;&lt;pub-dates&gt;&lt;date&gt;Jun&lt;/date&gt;&lt;/pub-dates&gt;&lt;/dates&gt;&lt;isbn&gt;0143-2885&lt;/isbn&gt;&lt;accession-num&gt;19298575&lt;/accession-num&gt;&lt;urls&gt;&lt;/urls&gt;&lt;electronic-resource-num&gt;10.1111/j.1365-2591.2008.01536.x&lt;/electronic-resource-num&gt;&lt;remote-database-provider&gt;NLM&lt;/remote-database-provider&gt;&lt;language&gt;eng&lt;/language&gt;&lt;/record&gt;&lt;/Cite&gt;&lt;/EndNote&gt;</w:instrText>
      </w:r>
      <w:r w:rsidR="00D2766F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124]</w:t>
      </w:r>
      <w:r w:rsidR="00D2766F" w:rsidRPr="00237F39">
        <w:rPr>
          <w:rFonts w:ascii="Times New Roman" w:hAnsi="Times New Roman"/>
          <w:sz w:val="24"/>
          <w:szCs w:val="24"/>
        </w:rPr>
        <w:fldChar w:fldCharType="end"/>
      </w:r>
      <w:r w:rsidR="00D2766F" w:rsidRPr="00237F39">
        <w:rPr>
          <w:rFonts w:ascii="Times New Roman" w:hAnsi="Times New Roman"/>
          <w:sz w:val="24"/>
          <w:szCs w:val="24"/>
        </w:rPr>
        <w:t>.</w:t>
      </w:r>
    </w:p>
    <w:p w14:paraId="5728477E" w14:textId="42769981" w:rsidR="00F67D60" w:rsidRPr="00237F39" w:rsidRDefault="00FE42DD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Cur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iste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istem</w:t>
      </w:r>
      <w:r w:rsidR="00004542" w:rsidRPr="00237F39">
        <w:rPr>
          <w:rFonts w:ascii="Times New Roman" w:hAnsi="Times New Roman"/>
          <w:sz w:val="24"/>
          <w:szCs w:val="24"/>
        </w:rPr>
        <w:t>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04542" w:rsidRPr="00237F39">
        <w:rPr>
          <w:rFonts w:ascii="Times New Roman" w:hAnsi="Times New Roman"/>
          <w:sz w:val="24"/>
          <w:szCs w:val="24"/>
        </w:rPr>
        <w:t>m</w:t>
      </w:r>
      <w:r w:rsidRPr="00237F39">
        <w:rPr>
          <w:rFonts w:ascii="Times New Roman" w:hAnsi="Times New Roman"/>
          <w:sz w:val="24"/>
          <w:szCs w:val="24"/>
        </w:rPr>
        <w:t>erkez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l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zelliğ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ıyaslandığ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item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otasyon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areket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alış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Cur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istem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ö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üks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erkez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l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zelliğ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österdiğ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lunmuştu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onucu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ede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istem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inemat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areke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bil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istemi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şi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may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if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önlü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esipro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areke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ullanı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Webber&lt;/Author&gt;&lt;Year&gt;2015&lt;/Year&gt;&lt;RecNum&gt;126&lt;/RecNum&gt;&lt;DisplayText&gt;[95]&lt;/DisplayText&gt;&lt;record&gt;&lt;rec-number&gt;126&lt;/rec-number&gt;&lt;foreign-keys&gt;&lt;key app="EN" db-id="00d9ve5eaf9f0lezs2ov50dqvdpe0xr0t2z2" timestamp="1680871847"&gt;126&lt;/key&gt;&lt;/foreign-keys&gt;&lt;ref-type name="Journal Article"&gt;17&lt;/ref-type&gt;&lt;contributors&gt;&lt;authors&gt;&lt;author&gt;Webber, Julian&lt;/author&gt;&lt;/authors&gt;&lt;/contributors&gt;&lt;titles&gt;&lt;title&gt;Shaping canals with confidence: WaveOne GOLD single-file reciprocating system&lt;/title&gt;&lt;secondary-title&gt;Roots&lt;/secondary-title&gt;&lt;/titles&gt;&lt;periodical&gt;&lt;full-title&gt;Roots&lt;/full-title&gt;&lt;/periodical&gt;&lt;pages&gt;34-40&lt;/pages&gt;&lt;volume&gt;1&lt;/volume&gt;&lt;number&gt;3&lt;/number&gt;&lt;dates&gt;&lt;year&gt;2015&lt;/year&gt;&lt;/dates&gt;&lt;urls&gt;&lt;/urls&gt;&lt;/record&gt;&lt;/Cite&gt;&lt;/EndNote&gt;</w:instrText>
      </w:r>
      <w:r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95]</w:t>
      </w:r>
      <w:r w:rsidRPr="00237F39">
        <w:rPr>
          <w:rFonts w:ascii="Times New Roman" w:hAnsi="Times New Roman"/>
          <w:sz w:val="24"/>
          <w:szCs w:val="24"/>
        </w:rPr>
        <w:fldChar w:fldCharType="end"/>
      </w:r>
      <w:r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areke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istem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J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l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hip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nal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erkez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lması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yardımc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abil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F3C48" w:rsidRPr="00237F39">
        <w:rPr>
          <w:rFonts w:ascii="Times New Roman" w:hAnsi="Times New Roman"/>
          <w:sz w:val="24"/>
          <w:szCs w:val="24"/>
        </w:rPr>
        <w:t>Yap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F3C48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F3C48" w:rsidRPr="00237F39">
        <w:rPr>
          <w:rFonts w:ascii="Times New Roman" w:hAnsi="Times New Roman"/>
          <w:sz w:val="24"/>
          <w:szCs w:val="24"/>
        </w:rPr>
        <w:t>çalışma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F3C48" w:rsidRPr="00237F39">
        <w:rPr>
          <w:rFonts w:ascii="Times New Roman" w:hAnsi="Times New Roman"/>
          <w:sz w:val="24"/>
          <w:szCs w:val="24"/>
        </w:rPr>
        <w:t>ProTap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82E6A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82E6A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82E6A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82E6A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82E6A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13F75" w:rsidRPr="00237F39">
        <w:rPr>
          <w:rFonts w:ascii="Times New Roman" w:hAnsi="Times New Roman"/>
          <w:sz w:val="24"/>
          <w:szCs w:val="24"/>
        </w:rPr>
        <w:t>sistem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13F75" w:rsidRPr="00237F39">
        <w:rPr>
          <w:rFonts w:ascii="Times New Roman" w:hAnsi="Times New Roman"/>
          <w:sz w:val="24"/>
          <w:szCs w:val="24"/>
        </w:rPr>
        <w:t>merkezle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13F75" w:rsidRPr="00237F39">
        <w:rPr>
          <w:rFonts w:ascii="Times New Roman" w:hAnsi="Times New Roman"/>
          <w:sz w:val="24"/>
          <w:szCs w:val="24"/>
        </w:rPr>
        <w:t>yeteneğ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13F75" w:rsidRPr="00237F39">
        <w:rPr>
          <w:rFonts w:ascii="Times New Roman" w:hAnsi="Times New Roman"/>
          <w:sz w:val="24"/>
          <w:szCs w:val="24"/>
        </w:rPr>
        <w:t>karşılaştırılmıştı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91B96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91B96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91714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91B96" w:rsidRPr="00237F39">
        <w:rPr>
          <w:rFonts w:ascii="Times New Roman" w:hAnsi="Times New Roman"/>
          <w:sz w:val="24"/>
          <w:szCs w:val="24"/>
        </w:rPr>
        <w:t>sistemi</w:t>
      </w:r>
      <w:r w:rsidR="00791714" w:rsidRPr="00237F39">
        <w:rPr>
          <w:rFonts w:ascii="Times New Roman" w:hAnsi="Times New Roman"/>
          <w:sz w:val="24"/>
          <w:szCs w:val="24"/>
        </w:rPr>
        <w:t>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91B96" w:rsidRPr="00237F39">
        <w:rPr>
          <w:rFonts w:ascii="Times New Roman" w:hAnsi="Times New Roman"/>
          <w:sz w:val="24"/>
          <w:szCs w:val="24"/>
        </w:rPr>
        <w:t>merkezle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91714" w:rsidRPr="00237F39">
        <w:rPr>
          <w:rFonts w:ascii="Times New Roman" w:hAnsi="Times New Roman"/>
          <w:sz w:val="24"/>
          <w:szCs w:val="24"/>
        </w:rPr>
        <w:t>yeteneğ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91714"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91714" w:rsidRPr="00237F39">
        <w:rPr>
          <w:rFonts w:ascii="Times New Roman" w:hAnsi="Times New Roman"/>
          <w:sz w:val="24"/>
          <w:szCs w:val="24"/>
        </w:rPr>
        <w:t>üçlü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91714" w:rsidRPr="00237F39">
        <w:rPr>
          <w:rFonts w:ascii="Times New Roman" w:hAnsi="Times New Roman"/>
          <w:sz w:val="24"/>
          <w:szCs w:val="24"/>
        </w:rPr>
        <w:t>ProTap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91714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91714" w:rsidRPr="00237F39">
        <w:rPr>
          <w:rFonts w:ascii="Times New Roman" w:hAnsi="Times New Roman"/>
          <w:sz w:val="24"/>
          <w:szCs w:val="24"/>
        </w:rPr>
        <w:t>siste</w:t>
      </w:r>
      <w:r w:rsidR="00923E1D" w:rsidRPr="00237F39">
        <w:rPr>
          <w:rFonts w:ascii="Times New Roman" w:hAnsi="Times New Roman"/>
          <w:sz w:val="24"/>
          <w:szCs w:val="24"/>
        </w:rPr>
        <w:t>min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23E1D"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23E1D" w:rsidRPr="00237F39">
        <w:rPr>
          <w:rFonts w:ascii="Times New Roman" w:hAnsi="Times New Roman"/>
          <w:sz w:val="24"/>
          <w:szCs w:val="24"/>
        </w:rPr>
        <w:t>yüks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23E1D" w:rsidRPr="00237F39">
        <w:rPr>
          <w:rFonts w:ascii="Times New Roman" w:hAnsi="Times New Roman"/>
          <w:sz w:val="24"/>
          <w:szCs w:val="24"/>
        </w:rPr>
        <w:t>bulunmuştu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23E1D"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Shi&lt;/Author&gt;&lt;Year&gt;2022&lt;/Year&gt;&lt;RecNum&gt;142&lt;/RecNum&gt;&lt;DisplayText&gt;[110]&lt;/DisplayText&gt;&lt;record&gt;&lt;rec-number&gt;142&lt;/rec-number&gt;&lt;foreign-keys&gt;&lt;key app="EN" db-id="00d9ve5eaf9f0lezs2ov50dqvdpe0xr0t2z2" timestamp="1681155784"&gt;142&lt;/key&gt;&lt;/foreign-keys&gt;&lt;ref-type name="Journal Article"&gt;17&lt;/ref-type&gt;&lt;contributors&gt;&lt;authors&gt;&lt;author&gt;Shi, L.&lt;/author&gt;&lt;author&gt;Zhou, J.&lt;/author&gt;&lt;author&gt;Wan, J.&lt;/author&gt;&lt;author&gt;Yang, Y.&lt;/author&gt;&lt;/authors&gt;&lt;/contributors&gt;&lt;auth-address&gt;Department of Endodontics, The First Affiliated Hospital of Zhengzhou University, Zhengzhou, People&amp;apos;s Republic of China.&lt;/auth-address&gt;&lt;titles&gt;&lt;title&gt;Shaping ability of ProTaper Gold and WaveOne Gold nickel-titanium rotary instruments in simulated S-shaped root canals&lt;/title&gt;&lt;secondary-title&gt;J Dent Sci&lt;/secondary-title&gt;&lt;/titles&gt;&lt;periodical&gt;&lt;full-title&gt;J Dent Sci&lt;/full-title&gt;&lt;/periodical&gt;&lt;pages&gt;430-437&lt;/pages&gt;&lt;volume&gt;17&lt;/volume&gt;&lt;number&gt;1&lt;/number&gt;&lt;edition&gt;2022/01/15&lt;/edition&gt;&lt;keywords&gt;&lt;keyword&gt;Endodontic mechanical file system&lt;/keyword&gt;&lt;keyword&gt;Gold-wire&lt;/keyword&gt;&lt;keyword&gt;Root canal preparation&lt;/keyword&gt;&lt;keyword&gt;S-shaped canal&lt;/keyword&gt;&lt;keyword&gt;Shaping ability&lt;/keyword&gt;&lt;/keywords&gt;&lt;dates&gt;&lt;year&gt;2022&lt;/year&gt;&lt;pub-dates&gt;&lt;date&gt;Jan&lt;/date&gt;&lt;/pub-dates&gt;&lt;/dates&gt;&lt;isbn&gt;1991-7902 (Print)&amp;#xD;1991-7902&lt;/isbn&gt;&lt;accession-num&gt;35028067&lt;/accession-num&gt;&lt;urls&gt;&lt;/urls&gt;&lt;custom2&gt;PMC8740102&lt;/custom2&gt;&lt;electronic-resource-num&gt;10.1016/j.jds.2021.08.008&lt;/electronic-resource-num&gt;&lt;remote-database-provider&gt;NLM&lt;/remote-database-provider&gt;&lt;language&gt;eng&lt;/language&gt;&lt;/record&gt;&lt;/Cite&gt;&lt;/EndNote&gt;</w:instrText>
      </w:r>
      <w:r w:rsidR="00923E1D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110]</w:t>
      </w:r>
      <w:r w:rsidR="00923E1D" w:rsidRPr="00237F39">
        <w:rPr>
          <w:rFonts w:ascii="Times New Roman" w:hAnsi="Times New Roman"/>
          <w:sz w:val="24"/>
          <w:szCs w:val="24"/>
        </w:rPr>
        <w:fldChar w:fldCharType="end"/>
      </w:r>
      <w:r w:rsidR="00923E1D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A4037" w:rsidRPr="00237F39">
        <w:rPr>
          <w:rFonts w:ascii="Times New Roman" w:hAnsi="Times New Roman"/>
          <w:sz w:val="24"/>
          <w:szCs w:val="24"/>
        </w:rPr>
        <w:t>Al-labe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A4037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A4037" w:rsidRPr="00237F39">
        <w:rPr>
          <w:rFonts w:ascii="Times New Roman" w:hAnsi="Times New Roman"/>
          <w:sz w:val="24"/>
          <w:szCs w:val="24"/>
        </w:rPr>
        <w:t>ark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E5BB2"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Al-Labed&lt;/Author&gt;&lt;Year&gt;2022&lt;/Year&gt;&lt;RecNum&gt;146&lt;/RecNum&gt;&lt;DisplayText&gt;[125]&lt;/DisplayText&gt;&lt;record&gt;&lt;rec-number&gt;146&lt;/rec-number&gt;&lt;foreign-keys&gt;&lt;key app="EN" db-id="00d9ve5eaf9f0lezs2ov50dqvdpe0xr0t2z2" timestamp="1681336384"&gt;146&lt;/key&gt;&lt;/foreign-keys&gt;&lt;ref-type name="Journal Article"&gt;17&lt;/ref-type&gt;&lt;contributors&gt;&lt;authors&gt;&lt;author&gt;Al-Labed, H.&lt;/author&gt;&lt;author&gt;Layous, K.&lt;/author&gt;&lt;author&gt;Alzoubi, H.&lt;/author&gt;&lt;/authors&gt;&lt;/contributors&gt;&lt;auth-address&gt;Department of Restorative Dentistry and Endodontics, Damascus University, Damascus, SYR.&amp;#xD;Department of Pediatric Dentistry, Damascus University, Damascus, SYR.&lt;/auth-address&gt;&lt;titles&gt;&lt;title&gt;The Efficacy of Three Rotary Systems (Reciproc Blue, WaveOne Gold, and AF Blue R3) in Preparing Simulated, Highly Curved Root Canals: An In Vitro Study&lt;/title&gt;&lt;secondary-title&gt;Cureus&lt;/secondary-title&gt;&lt;/titles&gt;&lt;periodical&gt;&lt;full-title&gt;Cureus&lt;/full-title&gt;&lt;/periodical&gt;&lt;pages&gt;e30232&lt;/pages&gt;&lt;volume&gt;14&lt;/volume&gt;&lt;number&gt;10&lt;/number&gt;&lt;edition&gt;2022/11/17&lt;/edition&gt;&lt;keywords&gt;&lt;keyword&gt;af blue r3&lt;/keyword&gt;&lt;keyword&gt;canal centralization&lt;/keyword&gt;&lt;keyword&gt;preparation time&lt;/keyword&gt;&lt;keyword&gt;reciproc blue&lt;/keyword&gt;&lt;keyword&gt;root canal&lt;/keyword&gt;&lt;keyword&gt;simulated canals&lt;/keyword&gt;&lt;keyword&gt;waveone gold&lt;/keyword&gt;&lt;/keywords&gt;&lt;dates&gt;&lt;year&gt;2022&lt;/year&gt;&lt;pub-dates&gt;&lt;date&gt;Oct&lt;/date&gt;&lt;/pub-dates&gt;&lt;/dates&gt;&lt;isbn&gt;2168-8184 (Print)&amp;#xD;2168-8184&lt;/isbn&gt;&lt;accession-num&gt;36381824&lt;/accession-num&gt;&lt;urls&gt;&lt;/urls&gt;&lt;custom2&gt;PMC9650934&lt;/custom2&gt;&lt;electronic-resource-num&gt;10.7759/cureus.30232&lt;/electronic-resource-num&gt;&lt;remote-database-provider&gt;NLM&lt;/remote-database-provider&gt;&lt;language&gt;eng&lt;/language&gt;&lt;/record&gt;&lt;/Cite&gt;&lt;/EndNote&gt;</w:instrText>
      </w:r>
      <w:r w:rsidR="007E5BB2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125]</w:t>
      </w:r>
      <w:r w:rsidR="007E5BB2" w:rsidRPr="00237F39">
        <w:rPr>
          <w:rFonts w:ascii="Times New Roman" w:hAnsi="Times New Roman"/>
          <w:sz w:val="24"/>
          <w:szCs w:val="24"/>
        </w:rPr>
        <w:fldChar w:fldCharType="end"/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A4037" w:rsidRPr="00237F39">
        <w:rPr>
          <w:rFonts w:ascii="Times New Roman" w:hAnsi="Times New Roman"/>
          <w:sz w:val="24"/>
          <w:szCs w:val="24"/>
        </w:rPr>
        <w:t>yaptı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A4037" w:rsidRPr="00237F39">
        <w:rPr>
          <w:rFonts w:ascii="Times New Roman" w:hAnsi="Times New Roman"/>
          <w:sz w:val="24"/>
          <w:szCs w:val="24"/>
        </w:rPr>
        <w:t>çalışma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A4037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A4037" w:rsidRPr="00237F39">
        <w:rPr>
          <w:rFonts w:ascii="Times New Roman" w:hAnsi="Times New Roman"/>
          <w:sz w:val="24"/>
          <w:szCs w:val="24"/>
        </w:rPr>
        <w:t>Gold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A4037" w:rsidRPr="00237F39">
        <w:rPr>
          <w:rFonts w:ascii="Times New Roman" w:hAnsi="Times New Roman"/>
          <w:sz w:val="24"/>
          <w:szCs w:val="24"/>
        </w:rPr>
        <w:t>Reciproc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A4037" w:rsidRPr="00237F39">
        <w:rPr>
          <w:rFonts w:ascii="Times New Roman" w:hAnsi="Times New Roman"/>
          <w:sz w:val="24"/>
          <w:szCs w:val="24"/>
        </w:rPr>
        <w:t>Blu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A4037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A4037" w:rsidRPr="00237F39">
        <w:rPr>
          <w:rFonts w:ascii="Times New Roman" w:hAnsi="Times New Roman"/>
          <w:sz w:val="24"/>
          <w:szCs w:val="24"/>
        </w:rPr>
        <w:t>AF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B4F37" w:rsidRPr="00237F39">
        <w:rPr>
          <w:rFonts w:ascii="Times New Roman" w:hAnsi="Times New Roman"/>
          <w:sz w:val="24"/>
          <w:szCs w:val="24"/>
        </w:rPr>
        <w:t>Blu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B4F37" w:rsidRPr="00237F39">
        <w:rPr>
          <w:rFonts w:ascii="Times New Roman" w:hAnsi="Times New Roman"/>
          <w:sz w:val="24"/>
          <w:szCs w:val="24"/>
        </w:rPr>
        <w:t>R3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B4F37" w:rsidRPr="00237F39">
        <w:rPr>
          <w:rFonts w:ascii="Times New Roman" w:hAnsi="Times New Roman"/>
          <w:sz w:val="24"/>
          <w:szCs w:val="24"/>
        </w:rPr>
        <w:t>sistem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B4F37" w:rsidRPr="00237F39">
        <w:rPr>
          <w:rFonts w:ascii="Times New Roman" w:hAnsi="Times New Roman"/>
          <w:sz w:val="24"/>
          <w:szCs w:val="24"/>
        </w:rPr>
        <w:t>merkez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B4F37" w:rsidRPr="00237F39">
        <w:rPr>
          <w:rFonts w:ascii="Times New Roman" w:hAnsi="Times New Roman"/>
          <w:sz w:val="24"/>
          <w:szCs w:val="24"/>
        </w:rPr>
        <w:t>kal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B4F37" w:rsidRPr="00237F39">
        <w:rPr>
          <w:rFonts w:ascii="Times New Roman" w:hAnsi="Times New Roman"/>
          <w:sz w:val="24"/>
          <w:szCs w:val="24"/>
        </w:rPr>
        <w:t>özellik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B4F37" w:rsidRPr="00237F39">
        <w:rPr>
          <w:rFonts w:ascii="Times New Roman" w:hAnsi="Times New Roman"/>
          <w:sz w:val="24"/>
          <w:szCs w:val="24"/>
        </w:rPr>
        <w:t>kıyaslanmıştı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E782D" w:rsidRPr="00237F39">
        <w:rPr>
          <w:rFonts w:ascii="Times New Roman" w:hAnsi="Times New Roman"/>
          <w:sz w:val="24"/>
          <w:szCs w:val="24"/>
        </w:rPr>
        <w:t>Mevcu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F476A" w:rsidRPr="00237F39">
        <w:rPr>
          <w:rFonts w:ascii="Times New Roman" w:hAnsi="Times New Roman"/>
          <w:sz w:val="24"/>
          <w:szCs w:val="24"/>
        </w:rPr>
        <w:t>çalışmay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F476A" w:rsidRPr="00237F39">
        <w:rPr>
          <w:rFonts w:ascii="Times New Roman" w:hAnsi="Times New Roman"/>
          <w:sz w:val="24"/>
          <w:szCs w:val="24"/>
        </w:rPr>
        <w:t>benz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F476A" w:rsidRPr="00237F39">
        <w:rPr>
          <w:rFonts w:ascii="Times New Roman" w:hAnsi="Times New Roman"/>
          <w:sz w:val="24"/>
          <w:szCs w:val="24"/>
        </w:rPr>
        <w:t>şeki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F476A" w:rsidRPr="00237F39">
        <w:rPr>
          <w:rFonts w:ascii="Times New Roman" w:hAnsi="Times New Roman"/>
          <w:sz w:val="24"/>
          <w:szCs w:val="24"/>
        </w:rPr>
        <w:t>çalışma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F476A" w:rsidRPr="00237F39">
        <w:rPr>
          <w:rFonts w:ascii="Times New Roman" w:hAnsi="Times New Roman"/>
          <w:sz w:val="24"/>
          <w:szCs w:val="24"/>
        </w:rPr>
        <w:t>sonuç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B4F37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B4F37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B4F37" w:rsidRPr="00237F39">
        <w:rPr>
          <w:rFonts w:ascii="Times New Roman" w:hAnsi="Times New Roman"/>
          <w:sz w:val="24"/>
          <w:szCs w:val="24"/>
        </w:rPr>
        <w:t>sistemi</w:t>
      </w:r>
      <w:r w:rsidR="0063397F">
        <w:rPr>
          <w:rFonts w:ascii="Times New Roman" w:hAnsi="Times New Roman"/>
          <w:sz w:val="24"/>
          <w:szCs w:val="24"/>
        </w:rPr>
        <w:t>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B4F37"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B4F37" w:rsidRPr="00237F39">
        <w:rPr>
          <w:rFonts w:ascii="Times New Roman" w:hAnsi="Times New Roman"/>
          <w:sz w:val="24"/>
          <w:szCs w:val="24"/>
        </w:rPr>
        <w:t>iy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B4F37" w:rsidRPr="00237F39">
        <w:rPr>
          <w:rFonts w:ascii="Times New Roman" w:hAnsi="Times New Roman"/>
          <w:sz w:val="24"/>
          <w:szCs w:val="24"/>
        </w:rPr>
        <w:t>merkezle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B4F37" w:rsidRPr="00237F39">
        <w:rPr>
          <w:rFonts w:ascii="Times New Roman" w:hAnsi="Times New Roman"/>
          <w:sz w:val="24"/>
          <w:szCs w:val="24"/>
        </w:rPr>
        <w:t>özelliğ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B4F37" w:rsidRPr="00237F39">
        <w:rPr>
          <w:rFonts w:ascii="Times New Roman" w:hAnsi="Times New Roman"/>
          <w:sz w:val="24"/>
          <w:szCs w:val="24"/>
        </w:rPr>
        <w:t>göstermiştir.</w:t>
      </w:r>
      <w:r w:rsidR="00E4403D" w:rsidRPr="00237F39">
        <w:rPr>
          <w:rFonts w:ascii="Times New Roman" w:hAnsi="Times New Roman"/>
          <w:sz w:val="24"/>
          <w:szCs w:val="24"/>
        </w:rPr>
        <w:t xml:space="preserve">  </w:t>
      </w:r>
      <w:r w:rsidR="00693C9A" w:rsidRPr="00237F39">
        <w:rPr>
          <w:rFonts w:ascii="Times New Roman" w:hAnsi="Times New Roman"/>
          <w:sz w:val="24"/>
          <w:szCs w:val="24"/>
        </w:rPr>
        <w:t>Başk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93C9A" w:rsidRPr="00237F39">
        <w:rPr>
          <w:rFonts w:ascii="Times New Roman" w:hAnsi="Times New Roman"/>
          <w:sz w:val="24"/>
          <w:szCs w:val="24"/>
        </w:rPr>
        <w:t>b</w:t>
      </w:r>
      <w:r w:rsidR="00F67D60" w:rsidRPr="00237F39">
        <w:rPr>
          <w:rFonts w:ascii="Times New Roman" w:hAnsi="Times New Roman"/>
          <w:sz w:val="24"/>
          <w:szCs w:val="24"/>
        </w:rPr>
        <w:t>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67D60" w:rsidRPr="00237F39">
        <w:rPr>
          <w:rFonts w:ascii="Times New Roman" w:hAnsi="Times New Roman"/>
          <w:sz w:val="24"/>
          <w:szCs w:val="24"/>
        </w:rPr>
        <w:t>çalışma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93C9A" w:rsidRPr="00237F39">
        <w:rPr>
          <w:rFonts w:ascii="Times New Roman" w:hAnsi="Times New Roman"/>
          <w:sz w:val="24"/>
          <w:szCs w:val="24"/>
        </w:rPr>
        <w:t>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67D60" w:rsidRPr="00237F39">
        <w:rPr>
          <w:rFonts w:ascii="Times New Roman" w:hAnsi="Times New Roman"/>
          <w:sz w:val="24"/>
          <w:szCs w:val="24"/>
        </w:rPr>
        <w:t>ProTap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67D60" w:rsidRPr="00237F39">
        <w:rPr>
          <w:rFonts w:ascii="Times New Roman" w:hAnsi="Times New Roman"/>
          <w:sz w:val="24"/>
          <w:szCs w:val="24"/>
        </w:rPr>
        <w:t>Gold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67D60" w:rsidRPr="00237F39">
        <w:rPr>
          <w:rFonts w:ascii="Times New Roman" w:hAnsi="Times New Roman"/>
          <w:sz w:val="24"/>
          <w:szCs w:val="24"/>
        </w:rPr>
        <w:t>2Shap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67D60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67D60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62C97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62C97" w:rsidRPr="00237F39">
        <w:rPr>
          <w:rFonts w:ascii="Times New Roman" w:hAnsi="Times New Roman"/>
          <w:sz w:val="24"/>
          <w:szCs w:val="24"/>
        </w:rPr>
        <w:t>sistem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62C97" w:rsidRPr="00237F39">
        <w:rPr>
          <w:rFonts w:ascii="Times New Roman" w:hAnsi="Times New Roman"/>
          <w:sz w:val="24"/>
          <w:szCs w:val="24"/>
        </w:rPr>
        <w:t>merkez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62C97" w:rsidRPr="00237F39">
        <w:rPr>
          <w:rFonts w:ascii="Times New Roman" w:hAnsi="Times New Roman"/>
          <w:sz w:val="24"/>
          <w:szCs w:val="24"/>
        </w:rPr>
        <w:t>kal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62C97" w:rsidRPr="00237F39">
        <w:rPr>
          <w:rFonts w:ascii="Times New Roman" w:hAnsi="Times New Roman"/>
          <w:sz w:val="24"/>
          <w:szCs w:val="24"/>
        </w:rPr>
        <w:t>oran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62C97" w:rsidRPr="00237F39">
        <w:rPr>
          <w:rFonts w:ascii="Times New Roman" w:hAnsi="Times New Roman"/>
          <w:sz w:val="24"/>
          <w:szCs w:val="24"/>
        </w:rPr>
        <w:t>karşılaştırıldığ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E6B4B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E6B4B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55013" w:rsidRPr="00237F39">
        <w:rPr>
          <w:rFonts w:ascii="Times New Roman" w:hAnsi="Times New Roman"/>
          <w:sz w:val="24"/>
          <w:szCs w:val="24"/>
        </w:rPr>
        <w:t>ProTap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55013" w:rsidRPr="00237F39">
        <w:rPr>
          <w:rFonts w:ascii="Times New Roman" w:hAnsi="Times New Roman"/>
          <w:sz w:val="24"/>
          <w:szCs w:val="24"/>
        </w:rPr>
        <w:t>Gold’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55013" w:rsidRPr="00237F39">
        <w:rPr>
          <w:rFonts w:ascii="Times New Roman" w:hAnsi="Times New Roman"/>
          <w:sz w:val="24"/>
          <w:szCs w:val="24"/>
        </w:rPr>
        <w:t>gö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55013"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55013" w:rsidRPr="00237F39">
        <w:rPr>
          <w:rFonts w:ascii="Times New Roman" w:hAnsi="Times New Roman"/>
          <w:sz w:val="24"/>
          <w:szCs w:val="24"/>
        </w:rPr>
        <w:t>iy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55013" w:rsidRPr="00237F39">
        <w:rPr>
          <w:rFonts w:ascii="Times New Roman" w:hAnsi="Times New Roman"/>
          <w:sz w:val="24"/>
          <w:szCs w:val="24"/>
        </w:rPr>
        <w:t>sonuç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55013" w:rsidRPr="00237F39">
        <w:rPr>
          <w:rFonts w:ascii="Times New Roman" w:hAnsi="Times New Roman"/>
          <w:sz w:val="24"/>
          <w:szCs w:val="24"/>
        </w:rPr>
        <w:t>vermişt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C78AB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TaW5naDwvQXV0aG9yPjxZZWFyPjIwMTk8L1llYXI+PFJl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</w:instrText>
      </w:r>
      <w:r w:rsidR="006577EF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TaW5naDwvQXV0aG9yPjxZZWFyPjIwMTk8L1llYXI+PFJl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6577EF" w:rsidRPr="00237F39">
        <w:rPr>
          <w:rFonts w:ascii="Times New Roman" w:hAnsi="Times New Roman"/>
          <w:sz w:val="24"/>
          <w:szCs w:val="24"/>
        </w:rPr>
      </w:r>
      <w:r w:rsidR="006577EF" w:rsidRPr="00237F39">
        <w:rPr>
          <w:rFonts w:ascii="Times New Roman" w:hAnsi="Times New Roman"/>
          <w:sz w:val="24"/>
          <w:szCs w:val="24"/>
        </w:rPr>
        <w:fldChar w:fldCharType="end"/>
      </w:r>
      <w:r w:rsidR="00BC78AB" w:rsidRPr="00237F39">
        <w:rPr>
          <w:rFonts w:ascii="Times New Roman" w:hAnsi="Times New Roman"/>
          <w:sz w:val="24"/>
          <w:szCs w:val="24"/>
        </w:rPr>
      </w:r>
      <w:r w:rsidR="00BC78AB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126]</w:t>
      </w:r>
      <w:r w:rsidR="00BC78AB" w:rsidRPr="00237F39">
        <w:rPr>
          <w:rFonts w:ascii="Times New Roman" w:hAnsi="Times New Roman"/>
          <w:sz w:val="24"/>
          <w:szCs w:val="24"/>
        </w:rPr>
        <w:fldChar w:fldCharType="end"/>
      </w:r>
      <w:r w:rsidR="00BC78AB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4288" w:rsidRPr="00237F39">
        <w:rPr>
          <w:rFonts w:ascii="Times New Roman" w:hAnsi="Times New Roman"/>
          <w:sz w:val="24"/>
          <w:szCs w:val="24"/>
        </w:rPr>
        <w:t>Resipro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4288" w:rsidRPr="00237F39">
        <w:rPr>
          <w:rFonts w:ascii="Times New Roman" w:hAnsi="Times New Roman"/>
          <w:sz w:val="24"/>
          <w:szCs w:val="24"/>
        </w:rPr>
        <w:t>hareket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4288" w:rsidRPr="00237F39">
        <w:rPr>
          <w:rFonts w:ascii="Times New Roman" w:hAnsi="Times New Roman"/>
          <w:sz w:val="24"/>
          <w:szCs w:val="24"/>
        </w:rPr>
        <w:t>çalış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4288" w:rsidRPr="00237F39">
        <w:rPr>
          <w:rFonts w:ascii="Times New Roman" w:hAnsi="Times New Roman"/>
          <w:sz w:val="24"/>
          <w:szCs w:val="24"/>
        </w:rPr>
        <w:t>sistem</w:t>
      </w:r>
      <w:r w:rsidR="00693C9A" w:rsidRPr="00237F39">
        <w:rPr>
          <w:rFonts w:ascii="Times New Roman" w:hAnsi="Times New Roman"/>
          <w:sz w:val="24"/>
          <w:szCs w:val="24"/>
        </w:rPr>
        <w:t>ler</w:t>
      </w:r>
      <w:r w:rsidR="00164288" w:rsidRPr="00237F39">
        <w:rPr>
          <w:rFonts w:ascii="Times New Roman" w:hAnsi="Times New Roman"/>
          <w:sz w:val="24"/>
          <w:szCs w:val="24"/>
        </w:rPr>
        <w:t>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4288" w:rsidRPr="00237F39">
        <w:rPr>
          <w:rFonts w:ascii="Times New Roman" w:hAnsi="Times New Roman"/>
          <w:sz w:val="24"/>
          <w:szCs w:val="24"/>
        </w:rPr>
        <w:t>rotasyon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4288" w:rsidRPr="00237F39">
        <w:rPr>
          <w:rFonts w:ascii="Times New Roman" w:hAnsi="Times New Roman"/>
          <w:sz w:val="24"/>
          <w:szCs w:val="24"/>
        </w:rPr>
        <w:t>hareket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4288" w:rsidRPr="00237F39">
        <w:rPr>
          <w:rFonts w:ascii="Times New Roman" w:hAnsi="Times New Roman"/>
          <w:sz w:val="24"/>
          <w:szCs w:val="24"/>
        </w:rPr>
        <w:t>çalış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4288" w:rsidRPr="00237F39">
        <w:rPr>
          <w:rFonts w:ascii="Times New Roman" w:hAnsi="Times New Roman"/>
          <w:sz w:val="24"/>
          <w:szCs w:val="24"/>
        </w:rPr>
        <w:t>sistemler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4288"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4288" w:rsidRPr="00237F39">
        <w:rPr>
          <w:rFonts w:ascii="Times New Roman" w:hAnsi="Times New Roman"/>
          <w:sz w:val="24"/>
          <w:szCs w:val="24"/>
        </w:rPr>
        <w:t>iy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4288" w:rsidRPr="00237F39">
        <w:rPr>
          <w:rFonts w:ascii="Times New Roman" w:hAnsi="Times New Roman"/>
          <w:sz w:val="24"/>
          <w:szCs w:val="24"/>
        </w:rPr>
        <w:t>merkez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4288" w:rsidRPr="00237F39">
        <w:rPr>
          <w:rFonts w:ascii="Times New Roman" w:hAnsi="Times New Roman"/>
          <w:sz w:val="24"/>
          <w:szCs w:val="24"/>
        </w:rPr>
        <w:t>kal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4288" w:rsidRPr="00237F39">
        <w:rPr>
          <w:rFonts w:ascii="Times New Roman" w:hAnsi="Times New Roman"/>
          <w:sz w:val="24"/>
          <w:szCs w:val="24"/>
        </w:rPr>
        <w:t>oran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4288" w:rsidRPr="00237F39">
        <w:rPr>
          <w:rFonts w:ascii="Times New Roman" w:hAnsi="Times New Roman"/>
          <w:sz w:val="24"/>
          <w:szCs w:val="24"/>
        </w:rPr>
        <w:t>gösterm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4288" w:rsidRPr="00237F39">
        <w:rPr>
          <w:rFonts w:ascii="Times New Roman" w:hAnsi="Times New Roman"/>
          <w:sz w:val="24"/>
          <w:szCs w:val="24"/>
        </w:rPr>
        <w:t>çalışmamız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4288" w:rsidRPr="00237F39">
        <w:rPr>
          <w:rFonts w:ascii="Times New Roman" w:hAnsi="Times New Roman"/>
          <w:sz w:val="24"/>
          <w:szCs w:val="24"/>
        </w:rPr>
        <w:t>benzerl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4288" w:rsidRPr="00237F39">
        <w:rPr>
          <w:rFonts w:ascii="Times New Roman" w:hAnsi="Times New Roman"/>
          <w:sz w:val="24"/>
          <w:szCs w:val="24"/>
        </w:rPr>
        <w:t>göstermektedir.</w:t>
      </w:r>
    </w:p>
    <w:p w14:paraId="2232BD8B" w14:textId="5636E744" w:rsidR="00D91A71" w:rsidRPr="00237F39" w:rsidRDefault="00D91A71" w:rsidP="0070395E">
      <w:pPr>
        <w:spacing w:after="360" w:line="360" w:lineRule="auto"/>
        <w:jc w:val="both"/>
        <w:rPr>
          <w:rFonts w:ascii="Times New Roman" w:hAnsi="Times New Roman"/>
          <w:color w:val="000000"/>
          <w:sz w:val="24"/>
          <w:szCs w:val="24"/>
        </w:rPr>
      </w:pPr>
      <w:r w:rsidRPr="00237F39">
        <w:rPr>
          <w:rFonts w:ascii="Times New Roman" w:hAnsi="Times New Roman"/>
          <w:color w:val="000000"/>
          <w:sz w:val="24"/>
          <w:szCs w:val="24"/>
        </w:rPr>
        <w:t>WaveOn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Gold,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Reciproc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Blue,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HyFlex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EDM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v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On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Shap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eğelerini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merkezd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kalm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oranları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bir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çalışmad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karşılaştırılmıştır.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Apikal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bölged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WaveOn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Gold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sistem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166B31" w:rsidRPr="00237F39">
        <w:rPr>
          <w:rFonts w:ascii="Times New Roman" w:hAnsi="Times New Roman"/>
          <w:color w:val="000000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olarak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anlamlı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olacak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şekild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diğer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gruplarda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dah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yüksek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merkezlem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oranı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göstermiştir.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Ort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v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koronal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bölged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gruplar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arasınd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166B31" w:rsidRPr="00237F39">
        <w:rPr>
          <w:rFonts w:ascii="Times New Roman" w:hAnsi="Times New Roman"/>
          <w:color w:val="000000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044BA1">
        <w:rPr>
          <w:rFonts w:ascii="Times New Roman" w:hAnsi="Times New Roman"/>
          <w:color w:val="000000"/>
          <w:sz w:val="24"/>
          <w:szCs w:val="24"/>
        </w:rPr>
        <w:t xml:space="preserve">olarak </w:t>
      </w:r>
      <w:r w:rsidRPr="00237F39">
        <w:rPr>
          <w:rFonts w:ascii="Times New Roman" w:hAnsi="Times New Roman"/>
          <w:color w:val="000000"/>
          <w:sz w:val="24"/>
          <w:szCs w:val="24"/>
        </w:rPr>
        <w:t>fark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9F1341" w:rsidRPr="00237F39">
        <w:rPr>
          <w:rFonts w:ascii="Times New Roman" w:hAnsi="Times New Roman"/>
          <w:color w:val="000000"/>
          <w:sz w:val="24"/>
          <w:szCs w:val="24"/>
        </w:rPr>
        <w:t>bulunmamıştır</w:t>
      </w:r>
      <w:r w:rsidRPr="00237F39">
        <w:rPr>
          <w:rFonts w:ascii="Times New Roman" w:hAnsi="Times New Roman"/>
          <w:color w:val="000000"/>
          <w:sz w:val="24"/>
          <w:szCs w:val="24"/>
        </w:rPr>
        <w:t>.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WaveOn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Gold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eğesini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apikald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dah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iy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merkezd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kalm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özelliğ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göstermes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eğeni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üretildiğ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alaşım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özelliğine,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eğeni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enin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kesitin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v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kanal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duvarlarınd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sıkışmasını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engelleye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hareket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özelliğin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bağlanmıştır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color w:val="000000"/>
          <w:sz w:val="24"/>
          <w:szCs w:val="24"/>
        </w:rPr>
        <w:instrText xml:space="preserve"> ADDIN EN.CITE &lt;EndNote&gt;&lt;Cite&gt;&lt;Author&gt;Elashiry&lt;/Author&gt;&lt;Year&gt;2020&lt;/Year&gt;&lt;RecNum&gt;168&lt;/RecNum&gt;&lt;DisplayText&gt;[127]&lt;/DisplayText&gt;&lt;record&gt;&lt;rec-number&gt;168&lt;/rec-number&gt;&lt;foreign-keys&gt;&lt;key app="EN" db-id="00d9ve5eaf9f0lezs2ov50dqvdpe0xr0t2z2" timestamp="1682373558"&gt;168&lt;/key&gt;&lt;/foreign-keys&gt;&lt;ref-type name="Journal Article"&gt;17&lt;/ref-type&gt;&lt;contributors&gt;&lt;authors&gt;&lt;author&gt;Elashiry, M. M.&lt;/author&gt;&lt;author&gt;Saber, S. E.&lt;/author&gt;&lt;author&gt;Elashry, S. H.&lt;/author&gt;&lt;/authors&gt;&lt;/contributors&gt;&lt;auth-address&gt;Department of Periodontics, Dental College of Georgia, Augusta University, Augusta, Georgia, United States.&amp;#xD;Department of Endodontics, Faculty of Dentistry, Ain Shams University, Cairo, Egypt.&amp;#xD;Department of Endodontics, Faculty of Dentistry, The British University in Egypt, Cairo, Egypt.&amp;#xD;Department of Endodontics, Faculty of Dentistry, Misr International University, Cairo, Egypt.&lt;/auth-address&gt;&lt;titles&gt;&lt;title&gt;Comparison of Shaping Ability of Different Single-File Systems Using Microcomputed Tomography&lt;/title&gt;&lt;secondary-title&gt;Eur J Dent&lt;/secondary-title&gt;&lt;/titles&gt;&lt;periodical&gt;&lt;full-title&gt;Eur J Dent&lt;/full-title&gt;&lt;/periodical&gt;&lt;pages&gt;70-76&lt;/pages&gt;&lt;volume&gt;14&lt;/volume&gt;&lt;number&gt;1&lt;/number&gt;&lt;edition&gt;2020/02/01&lt;/edition&gt;&lt;dates&gt;&lt;year&gt;2020&lt;/year&gt;&lt;pub-dates&gt;&lt;date&gt;Feb&lt;/date&gt;&lt;/pub-dates&gt;&lt;/dates&gt;&lt;isbn&gt;1305-7456 (Print)&lt;/isbn&gt;&lt;accession-num&gt;32005040&lt;/accession-num&gt;&lt;urls&gt;&lt;/urls&gt;&lt;custom2&gt;PMC7069747 Georgia, United States.All authors have contributed significantly and are in agreement with the manuscript.None declared.&lt;/custom2&gt;&lt;electronic-resource-num&gt;10.1055/s-0040-1701393&lt;/electronic-resource-num&gt;&lt;remote-database-provider&gt;NLM&lt;/remote-database-provider&gt;&lt;language&gt;eng&lt;/language&gt;&lt;/record&gt;&lt;/Cite&gt;&lt;/EndNote&gt;</w:instrText>
      </w:r>
      <w:r w:rsidRPr="00237F39">
        <w:rPr>
          <w:rFonts w:ascii="Times New Roman" w:hAnsi="Times New Roman"/>
          <w:color w:val="000000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color w:val="000000"/>
          <w:sz w:val="24"/>
          <w:szCs w:val="24"/>
        </w:rPr>
        <w:t>[127]</w:t>
      </w:r>
      <w:r w:rsidRPr="00237F39">
        <w:rPr>
          <w:rFonts w:ascii="Times New Roman" w:hAnsi="Times New Roman"/>
          <w:color w:val="000000"/>
          <w:sz w:val="24"/>
          <w:szCs w:val="24"/>
        </w:rPr>
        <w:fldChar w:fldCharType="end"/>
      </w:r>
      <w:r w:rsidRPr="00237F39">
        <w:rPr>
          <w:rFonts w:ascii="Times New Roman" w:hAnsi="Times New Roman"/>
          <w:color w:val="000000"/>
          <w:sz w:val="24"/>
          <w:szCs w:val="24"/>
        </w:rPr>
        <w:t>.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E47099" w:rsidRPr="00237F39">
        <w:rPr>
          <w:rFonts w:ascii="Times New Roman" w:hAnsi="Times New Roman"/>
          <w:color w:val="000000"/>
          <w:sz w:val="24"/>
          <w:szCs w:val="24"/>
        </w:rPr>
        <w:t>TruNatomy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E47099" w:rsidRPr="00237F39">
        <w:rPr>
          <w:rFonts w:ascii="Times New Roman" w:hAnsi="Times New Roman"/>
          <w:color w:val="000000"/>
          <w:sz w:val="24"/>
          <w:szCs w:val="24"/>
        </w:rPr>
        <w:t>eğ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E47099" w:rsidRPr="00237F39">
        <w:rPr>
          <w:rFonts w:ascii="Times New Roman" w:hAnsi="Times New Roman"/>
          <w:color w:val="000000"/>
          <w:sz w:val="24"/>
          <w:szCs w:val="24"/>
        </w:rPr>
        <w:t>sistemini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E47099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HyFlex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E47099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EDM,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E47099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ProTaper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E47099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Next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 </w:t>
      </w:r>
      <w:r w:rsidR="00E47099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v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E47099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lastRenderedPageBreak/>
        <w:t>WaveOn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E47099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Gold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E47099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il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E47099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merkezleme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E47099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oranlarının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E47099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karşılaştırıldığı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E47099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bir</w:t>
      </w:r>
      <w:r w:rsidR="00E4403D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="00E47099" w:rsidRPr="00237F3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çalışmada</w:t>
      </w:r>
      <w:r w:rsidR="00E47099" w:rsidRPr="00237F39">
        <w:rPr>
          <w:rFonts w:ascii="Times New Roman" w:hAnsi="Times New Roman"/>
          <w:color w:val="000000"/>
          <w:sz w:val="24"/>
          <w:szCs w:val="24"/>
        </w:rPr>
        <w:t>,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E47099" w:rsidRPr="00237F39">
        <w:rPr>
          <w:rFonts w:ascii="Times New Roman" w:hAnsi="Times New Roman"/>
          <w:color w:val="000000"/>
          <w:sz w:val="24"/>
          <w:szCs w:val="24"/>
        </w:rPr>
        <w:t>apikal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E47099" w:rsidRPr="00237F39">
        <w:rPr>
          <w:rFonts w:ascii="Times New Roman" w:hAnsi="Times New Roman"/>
          <w:color w:val="000000"/>
          <w:sz w:val="24"/>
          <w:szCs w:val="24"/>
        </w:rPr>
        <w:t>bölged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E47099" w:rsidRPr="00237F39">
        <w:rPr>
          <w:rFonts w:ascii="Times New Roman" w:hAnsi="Times New Roman"/>
          <w:color w:val="000000"/>
          <w:sz w:val="24"/>
          <w:szCs w:val="24"/>
        </w:rPr>
        <w:t>WaveOn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E47099" w:rsidRPr="00237F39">
        <w:rPr>
          <w:rFonts w:ascii="Times New Roman" w:hAnsi="Times New Roman"/>
          <w:color w:val="000000"/>
          <w:sz w:val="24"/>
          <w:szCs w:val="24"/>
        </w:rPr>
        <w:t>Gold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E47099" w:rsidRPr="00237F39">
        <w:rPr>
          <w:rFonts w:ascii="Times New Roman" w:hAnsi="Times New Roman"/>
          <w:color w:val="000000"/>
          <w:sz w:val="24"/>
          <w:szCs w:val="24"/>
        </w:rPr>
        <w:t>grubunu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E47099" w:rsidRPr="00237F39">
        <w:rPr>
          <w:rFonts w:ascii="Times New Roman" w:hAnsi="Times New Roman"/>
          <w:color w:val="000000"/>
          <w:sz w:val="24"/>
          <w:szCs w:val="24"/>
        </w:rPr>
        <w:t>TruNatomy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E47099" w:rsidRPr="00237F39">
        <w:rPr>
          <w:rFonts w:ascii="Times New Roman" w:hAnsi="Times New Roman"/>
          <w:color w:val="000000"/>
          <w:sz w:val="24"/>
          <w:szCs w:val="24"/>
        </w:rPr>
        <w:t>grubun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E47099" w:rsidRPr="00237F39">
        <w:rPr>
          <w:rFonts w:ascii="Times New Roman" w:hAnsi="Times New Roman"/>
          <w:color w:val="000000"/>
          <w:sz w:val="24"/>
          <w:szCs w:val="24"/>
        </w:rPr>
        <w:t>gör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E47099" w:rsidRPr="00237F39">
        <w:rPr>
          <w:rFonts w:ascii="Times New Roman" w:hAnsi="Times New Roman"/>
          <w:color w:val="000000"/>
          <w:sz w:val="24"/>
          <w:szCs w:val="24"/>
        </w:rPr>
        <w:t>merkezlem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E47099" w:rsidRPr="00237F39">
        <w:rPr>
          <w:rFonts w:ascii="Times New Roman" w:hAnsi="Times New Roman"/>
          <w:color w:val="000000"/>
          <w:sz w:val="24"/>
          <w:szCs w:val="24"/>
        </w:rPr>
        <w:t>oranı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E47099" w:rsidRPr="00237F39">
        <w:rPr>
          <w:rFonts w:ascii="Times New Roman" w:hAnsi="Times New Roman"/>
          <w:color w:val="000000"/>
          <w:sz w:val="24"/>
          <w:szCs w:val="24"/>
        </w:rPr>
        <w:t>dah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E47099" w:rsidRPr="00237F39">
        <w:rPr>
          <w:rFonts w:ascii="Times New Roman" w:hAnsi="Times New Roman"/>
          <w:color w:val="000000"/>
          <w:sz w:val="24"/>
          <w:szCs w:val="24"/>
        </w:rPr>
        <w:t>yüksek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E47099" w:rsidRPr="00237F39">
        <w:rPr>
          <w:rFonts w:ascii="Times New Roman" w:hAnsi="Times New Roman"/>
          <w:color w:val="000000"/>
          <w:sz w:val="24"/>
          <w:szCs w:val="24"/>
        </w:rPr>
        <w:t>bulunmuştur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E47099" w:rsidRPr="00237F39">
        <w:rPr>
          <w:rFonts w:ascii="Times New Roman" w:hAnsi="Times New Roman"/>
          <w:color w:val="000000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color w:val="000000"/>
          <w:sz w:val="24"/>
          <w:szCs w:val="24"/>
        </w:rPr>
        <w:instrText xml:space="preserve"> ADDIN EN.CITE &lt;EndNote&gt;&lt;Cite&gt;&lt;Author&gt;Unno&lt;/Author&gt;&lt;Year&gt;2022&lt;/Year&gt;&lt;RecNum&gt;109&lt;/RecNum&gt;&lt;DisplayText&gt;[128]&lt;/DisplayText&gt;&lt;record&gt;&lt;rec-number&gt;109&lt;/rec-number&gt;&lt;foreign-keys&gt;&lt;key app="EN" db-id="00d9ve5eaf9f0lezs2ov50dqvdpe0xr0t2z2" timestamp="1680788968"&gt;109&lt;/key&gt;&lt;/foreign-keys&gt;&lt;ref-type name="Journal Article"&gt;17&lt;/ref-type&gt;&lt;contributors&gt;&lt;authors&gt;&lt;author&gt;Unno, H.&lt;/author&gt;&lt;author&gt;Ebihara, A.&lt;/author&gt;&lt;author&gt;Hirano, K.&lt;/author&gt;&lt;author&gt;Kasuga, Y.&lt;/author&gt;&lt;author&gt;Omori, S.&lt;/author&gt;&lt;author&gt;Nakatsukasa, T.&lt;/author&gt;&lt;author&gt;Kimura, S.&lt;/author&gt;&lt;author&gt;Maki, K.&lt;/author&gt;&lt;author&gt;Okiji, T.&lt;/author&gt;&lt;/authors&gt;&lt;/contributors&gt;&lt;auth-address&gt;Department of Pulp Biology and Endodontics, Division of Oral Health Sciences, Graduate School of Medical and Dental Sciences, Tokyo Medical and Dental University (TMDU), 1-5-45 Yushima, Bunkyo-ku, Tokyo 113-8549, Japan.&lt;/auth-address&gt;&lt;titles&gt;&lt;title&gt;Mechanical Properties and Root Canal Shaping Ability of a Nickel-Titanium Rotary System for Minimally Invasive Endodontic Treatment: A Comparative In Vitro Study&lt;/title&gt;&lt;secondary-title&gt;Materials (Basel)&lt;/secondary-title&gt;&lt;/titles&gt;&lt;periodical&gt;&lt;full-title&gt;Materials (Basel)&lt;/full-title&gt;&lt;/periodical&gt;&lt;volume&gt;15&lt;/volume&gt;&lt;number&gt;22&lt;/number&gt;&lt;edition&gt;2022/11/27&lt;/edition&gt;&lt;keywords&gt;&lt;keyword&gt;austenite&lt;/keyword&gt;&lt;keyword&gt;fatigue fractures&lt;/keyword&gt;&lt;keyword&gt;martensite&lt;/keyword&gt;&lt;keyword&gt;nickel–titanium&lt;/keyword&gt;&lt;keyword&gt;root canal preparation&lt;/keyword&gt;&lt;keyword&gt;torque&lt;/keyword&gt;&lt;/keywords&gt;&lt;dates&gt;&lt;year&gt;2022&lt;/year&gt;&lt;pub-dates&gt;&lt;date&gt;Nov 9&lt;/date&gt;&lt;/pub-dates&gt;&lt;/dates&gt;&lt;isbn&gt;1996-1944 (Print)&amp;#xD;1996-1944&lt;/isbn&gt;&lt;accession-num&gt;36431416&lt;/accession-num&gt;&lt;urls&gt;&lt;/urls&gt;&lt;custom2&gt;PMC9692467&lt;/custom2&gt;&lt;electronic-resource-num&gt;10.3390/ma15227929&lt;/electronic-resource-num&gt;&lt;remote-database-provider&gt;NLM&lt;/remote-database-provider&gt;&lt;language&gt;eng&lt;/language&gt;&lt;/record&gt;&lt;/Cite&gt;&lt;/EndNote&gt;</w:instrText>
      </w:r>
      <w:r w:rsidR="00E47099" w:rsidRPr="00237F39">
        <w:rPr>
          <w:rFonts w:ascii="Times New Roman" w:hAnsi="Times New Roman"/>
          <w:color w:val="000000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color w:val="000000"/>
          <w:sz w:val="24"/>
          <w:szCs w:val="24"/>
        </w:rPr>
        <w:t>[128]</w:t>
      </w:r>
      <w:r w:rsidR="00E47099" w:rsidRPr="00237F39">
        <w:rPr>
          <w:rFonts w:ascii="Times New Roman" w:hAnsi="Times New Roman"/>
          <w:color w:val="000000"/>
          <w:sz w:val="24"/>
          <w:szCs w:val="24"/>
        </w:rPr>
        <w:fldChar w:fldCharType="end"/>
      </w:r>
      <w:r w:rsidR="00E47099" w:rsidRPr="00237F39">
        <w:rPr>
          <w:rFonts w:ascii="Times New Roman" w:hAnsi="Times New Roman"/>
          <w:color w:val="000000"/>
          <w:sz w:val="24"/>
          <w:szCs w:val="24"/>
        </w:rPr>
        <w:t>.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4E0A28" w:rsidRPr="00237F39">
        <w:rPr>
          <w:rFonts w:ascii="Times New Roman" w:hAnsi="Times New Roman"/>
          <w:color w:val="000000"/>
          <w:sz w:val="24"/>
          <w:szCs w:val="24"/>
        </w:rPr>
        <w:t>Bu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884865" w:rsidRPr="00237F39">
        <w:rPr>
          <w:rFonts w:ascii="Times New Roman" w:hAnsi="Times New Roman"/>
          <w:color w:val="000000"/>
          <w:sz w:val="24"/>
          <w:szCs w:val="24"/>
        </w:rPr>
        <w:t>bulgular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884865" w:rsidRPr="00237F39">
        <w:rPr>
          <w:rFonts w:ascii="Times New Roman" w:hAnsi="Times New Roman"/>
          <w:color w:val="000000"/>
          <w:sz w:val="24"/>
          <w:szCs w:val="24"/>
        </w:rPr>
        <w:t>mevcut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884865" w:rsidRPr="00237F39">
        <w:rPr>
          <w:rFonts w:ascii="Times New Roman" w:hAnsi="Times New Roman"/>
          <w:color w:val="000000"/>
          <w:sz w:val="24"/>
          <w:szCs w:val="24"/>
        </w:rPr>
        <w:t>çalışmamızı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884865" w:rsidRPr="00237F39">
        <w:rPr>
          <w:rFonts w:ascii="Times New Roman" w:hAnsi="Times New Roman"/>
          <w:color w:val="000000"/>
          <w:sz w:val="24"/>
          <w:szCs w:val="24"/>
        </w:rPr>
        <w:t>destekler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884865" w:rsidRPr="00237F39">
        <w:rPr>
          <w:rFonts w:ascii="Times New Roman" w:hAnsi="Times New Roman"/>
          <w:color w:val="000000"/>
          <w:sz w:val="24"/>
          <w:szCs w:val="24"/>
        </w:rPr>
        <w:t>niteliktedir.</w:t>
      </w:r>
    </w:p>
    <w:p w14:paraId="1AD1D98A" w14:textId="135310BF" w:rsidR="00606F81" w:rsidRPr="00237F39" w:rsidRDefault="00B47099" w:rsidP="0070395E">
      <w:pPr>
        <w:spacing w:after="360" w:line="360" w:lineRule="auto"/>
        <w:jc w:val="both"/>
        <w:rPr>
          <w:rFonts w:ascii="Times New Roman" w:hAnsi="Times New Roman"/>
          <w:color w:val="000000"/>
          <w:sz w:val="24"/>
          <w:szCs w:val="24"/>
        </w:rPr>
      </w:pPr>
      <w:r w:rsidRPr="00237F39">
        <w:rPr>
          <w:rFonts w:ascii="Times New Roman" w:hAnsi="Times New Roman"/>
          <w:color w:val="000000"/>
          <w:sz w:val="24"/>
          <w:szCs w:val="24"/>
        </w:rPr>
        <w:t>ProTaper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v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37F39">
        <w:rPr>
          <w:rFonts w:ascii="Times New Roman" w:hAnsi="Times New Roman"/>
          <w:color w:val="000000"/>
          <w:sz w:val="24"/>
          <w:szCs w:val="24"/>
        </w:rPr>
        <w:t>Hero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2A0E58" w:rsidRPr="00237F39">
        <w:rPr>
          <w:rFonts w:ascii="Times New Roman" w:hAnsi="Times New Roman"/>
          <w:color w:val="000000"/>
          <w:sz w:val="24"/>
          <w:szCs w:val="24"/>
        </w:rPr>
        <w:t>642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2A0E58" w:rsidRPr="00237F39">
        <w:rPr>
          <w:rFonts w:ascii="Times New Roman" w:hAnsi="Times New Roman"/>
          <w:color w:val="000000"/>
          <w:sz w:val="24"/>
          <w:szCs w:val="24"/>
        </w:rPr>
        <w:t>eğelerini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2A0E58" w:rsidRPr="00237F39">
        <w:rPr>
          <w:rFonts w:ascii="Times New Roman" w:hAnsi="Times New Roman"/>
          <w:color w:val="000000"/>
          <w:sz w:val="24"/>
          <w:szCs w:val="24"/>
        </w:rPr>
        <w:t>merkezlem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C3567" w:rsidRPr="00237F39">
        <w:rPr>
          <w:rFonts w:ascii="Times New Roman" w:hAnsi="Times New Roman"/>
          <w:color w:val="000000"/>
          <w:sz w:val="24"/>
          <w:szCs w:val="24"/>
        </w:rPr>
        <w:t>yeteneğ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C3567" w:rsidRPr="00237F39">
        <w:rPr>
          <w:rFonts w:ascii="Times New Roman" w:hAnsi="Times New Roman"/>
          <w:color w:val="000000"/>
          <w:sz w:val="24"/>
          <w:szCs w:val="24"/>
        </w:rPr>
        <w:t>L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C3567" w:rsidRPr="00237F39">
        <w:rPr>
          <w:rFonts w:ascii="Times New Roman" w:hAnsi="Times New Roman"/>
          <w:color w:val="000000"/>
          <w:sz w:val="24"/>
          <w:szCs w:val="24"/>
        </w:rPr>
        <w:t>v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C3567" w:rsidRPr="00237F39">
        <w:rPr>
          <w:rFonts w:ascii="Times New Roman" w:hAnsi="Times New Roman"/>
          <w:color w:val="000000"/>
          <w:sz w:val="24"/>
          <w:szCs w:val="24"/>
        </w:rPr>
        <w:t>S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C3567" w:rsidRPr="00237F39">
        <w:rPr>
          <w:rFonts w:ascii="Times New Roman" w:hAnsi="Times New Roman"/>
          <w:color w:val="000000"/>
          <w:sz w:val="24"/>
          <w:szCs w:val="24"/>
        </w:rPr>
        <w:t>şekill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C3567" w:rsidRPr="00237F39">
        <w:rPr>
          <w:rFonts w:ascii="Times New Roman" w:hAnsi="Times New Roman"/>
          <w:color w:val="000000"/>
          <w:sz w:val="24"/>
          <w:szCs w:val="24"/>
        </w:rPr>
        <w:t>rezi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C3567" w:rsidRPr="00237F39">
        <w:rPr>
          <w:rFonts w:ascii="Times New Roman" w:hAnsi="Times New Roman"/>
          <w:color w:val="000000"/>
          <w:sz w:val="24"/>
          <w:szCs w:val="24"/>
        </w:rPr>
        <w:t>bloklar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C3567" w:rsidRPr="00237F39">
        <w:rPr>
          <w:rFonts w:ascii="Times New Roman" w:hAnsi="Times New Roman"/>
          <w:color w:val="000000"/>
          <w:sz w:val="24"/>
          <w:szCs w:val="24"/>
        </w:rPr>
        <w:t>üzerind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C3567" w:rsidRPr="00237F39">
        <w:rPr>
          <w:rFonts w:ascii="Times New Roman" w:hAnsi="Times New Roman"/>
          <w:color w:val="000000"/>
          <w:sz w:val="24"/>
          <w:szCs w:val="24"/>
        </w:rPr>
        <w:t>karşılaştırıl</w:t>
      </w:r>
      <w:r w:rsidR="00467354" w:rsidRPr="00237F39">
        <w:rPr>
          <w:rFonts w:ascii="Times New Roman" w:hAnsi="Times New Roman"/>
          <w:color w:val="000000"/>
          <w:sz w:val="24"/>
          <w:szCs w:val="24"/>
        </w:rPr>
        <w:t>dığı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467354" w:rsidRPr="00237F39">
        <w:rPr>
          <w:rFonts w:ascii="Times New Roman" w:hAnsi="Times New Roman"/>
          <w:color w:val="000000"/>
          <w:sz w:val="24"/>
          <w:szCs w:val="24"/>
        </w:rPr>
        <w:t>bir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467354" w:rsidRPr="00237F39">
        <w:rPr>
          <w:rFonts w:ascii="Times New Roman" w:hAnsi="Times New Roman"/>
          <w:color w:val="000000"/>
          <w:sz w:val="24"/>
          <w:szCs w:val="24"/>
        </w:rPr>
        <w:t>çalışmada</w:t>
      </w:r>
      <w:r w:rsidR="00044BA1">
        <w:rPr>
          <w:rFonts w:ascii="Times New Roman" w:hAnsi="Times New Roman"/>
          <w:color w:val="000000"/>
          <w:sz w:val="24"/>
          <w:szCs w:val="24"/>
        </w:rPr>
        <w:t>,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467354" w:rsidRPr="00237F39">
        <w:rPr>
          <w:rFonts w:ascii="Times New Roman" w:hAnsi="Times New Roman"/>
          <w:color w:val="000000"/>
          <w:sz w:val="24"/>
          <w:szCs w:val="24"/>
        </w:rPr>
        <w:t>h</w:t>
      </w:r>
      <w:r w:rsidR="00C650C2" w:rsidRPr="00237F39">
        <w:rPr>
          <w:rFonts w:ascii="Times New Roman" w:hAnsi="Times New Roman"/>
          <w:color w:val="000000"/>
          <w:sz w:val="24"/>
          <w:szCs w:val="24"/>
        </w:rPr>
        <w:t>er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650C2" w:rsidRPr="00237F39">
        <w:rPr>
          <w:rFonts w:ascii="Times New Roman" w:hAnsi="Times New Roman"/>
          <w:color w:val="000000"/>
          <w:sz w:val="24"/>
          <w:szCs w:val="24"/>
        </w:rPr>
        <w:t>ik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650C2" w:rsidRPr="00237F39">
        <w:rPr>
          <w:rFonts w:ascii="Times New Roman" w:hAnsi="Times New Roman"/>
          <w:color w:val="000000"/>
          <w:sz w:val="24"/>
          <w:szCs w:val="24"/>
        </w:rPr>
        <w:t>kanal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650C2" w:rsidRPr="00237F39">
        <w:rPr>
          <w:rFonts w:ascii="Times New Roman" w:hAnsi="Times New Roman"/>
          <w:color w:val="000000"/>
          <w:sz w:val="24"/>
          <w:szCs w:val="24"/>
        </w:rPr>
        <w:t>tipind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650C2" w:rsidRPr="00237F39">
        <w:rPr>
          <w:rFonts w:ascii="Times New Roman" w:hAnsi="Times New Roman"/>
          <w:color w:val="000000"/>
          <w:sz w:val="24"/>
          <w:szCs w:val="24"/>
        </w:rPr>
        <w:t>de,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650C2" w:rsidRPr="00237F39">
        <w:rPr>
          <w:rFonts w:ascii="Times New Roman" w:hAnsi="Times New Roman"/>
          <w:color w:val="000000"/>
          <w:sz w:val="24"/>
          <w:szCs w:val="24"/>
        </w:rPr>
        <w:t>Hero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650C2" w:rsidRPr="00237F39">
        <w:rPr>
          <w:rFonts w:ascii="Times New Roman" w:hAnsi="Times New Roman"/>
          <w:color w:val="000000"/>
          <w:sz w:val="24"/>
          <w:szCs w:val="24"/>
        </w:rPr>
        <w:t>642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650C2" w:rsidRPr="00237F39">
        <w:rPr>
          <w:rFonts w:ascii="Times New Roman" w:hAnsi="Times New Roman"/>
          <w:color w:val="000000"/>
          <w:sz w:val="24"/>
          <w:szCs w:val="24"/>
        </w:rPr>
        <w:t>enstrümanlarını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650C2" w:rsidRPr="00237F39">
        <w:rPr>
          <w:rFonts w:ascii="Times New Roman" w:hAnsi="Times New Roman"/>
          <w:color w:val="000000"/>
          <w:sz w:val="24"/>
          <w:szCs w:val="24"/>
        </w:rPr>
        <w:t>orijinal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650C2" w:rsidRPr="00237F39">
        <w:rPr>
          <w:rFonts w:ascii="Times New Roman" w:hAnsi="Times New Roman"/>
          <w:color w:val="000000"/>
          <w:sz w:val="24"/>
          <w:szCs w:val="24"/>
        </w:rPr>
        <w:t>kanal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650C2" w:rsidRPr="00237F39">
        <w:rPr>
          <w:rFonts w:ascii="Times New Roman" w:hAnsi="Times New Roman"/>
          <w:color w:val="000000"/>
          <w:sz w:val="24"/>
          <w:szCs w:val="24"/>
        </w:rPr>
        <w:t>şeklin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650C2" w:rsidRPr="00237F39">
        <w:rPr>
          <w:rFonts w:ascii="Times New Roman" w:hAnsi="Times New Roman"/>
          <w:color w:val="000000"/>
          <w:sz w:val="24"/>
          <w:szCs w:val="24"/>
        </w:rPr>
        <w:t>dah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650C2" w:rsidRPr="00237F39">
        <w:rPr>
          <w:rFonts w:ascii="Times New Roman" w:hAnsi="Times New Roman"/>
          <w:color w:val="000000"/>
          <w:sz w:val="24"/>
          <w:szCs w:val="24"/>
        </w:rPr>
        <w:t>iy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650C2" w:rsidRPr="00237F39">
        <w:rPr>
          <w:rFonts w:ascii="Times New Roman" w:hAnsi="Times New Roman"/>
          <w:color w:val="000000"/>
          <w:sz w:val="24"/>
          <w:szCs w:val="24"/>
        </w:rPr>
        <w:t>koruduğu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650C2" w:rsidRPr="00237F39">
        <w:rPr>
          <w:rFonts w:ascii="Times New Roman" w:hAnsi="Times New Roman"/>
          <w:color w:val="000000"/>
          <w:sz w:val="24"/>
          <w:szCs w:val="24"/>
        </w:rPr>
        <w:t>v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650C2" w:rsidRPr="00237F39">
        <w:rPr>
          <w:rFonts w:ascii="Times New Roman" w:hAnsi="Times New Roman"/>
          <w:color w:val="000000"/>
          <w:sz w:val="24"/>
          <w:szCs w:val="24"/>
        </w:rPr>
        <w:t>sabit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650C2" w:rsidRPr="00237F39">
        <w:rPr>
          <w:rFonts w:ascii="Times New Roman" w:hAnsi="Times New Roman"/>
          <w:color w:val="000000"/>
          <w:sz w:val="24"/>
          <w:szCs w:val="24"/>
        </w:rPr>
        <w:t>konik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650C2" w:rsidRPr="00237F39">
        <w:rPr>
          <w:rFonts w:ascii="Times New Roman" w:hAnsi="Times New Roman"/>
          <w:color w:val="000000"/>
          <w:sz w:val="24"/>
          <w:szCs w:val="24"/>
        </w:rPr>
        <w:t>tasarımı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650C2" w:rsidRPr="00237F39">
        <w:rPr>
          <w:rFonts w:ascii="Times New Roman" w:hAnsi="Times New Roman"/>
          <w:color w:val="000000"/>
          <w:sz w:val="24"/>
          <w:szCs w:val="24"/>
        </w:rPr>
        <w:t>sayesind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650C2" w:rsidRPr="00237F39">
        <w:rPr>
          <w:rFonts w:ascii="Times New Roman" w:hAnsi="Times New Roman"/>
          <w:color w:val="000000"/>
          <w:sz w:val="24"/>
          <w:szCs w:val="24"/>
        </w:rPr>
        <w:t>kanallard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650C2" w:rsidRPr="00237F39">
        <w:rPr>
          <w:rFonts w:ascii="Times New Roman" w:hAnsi="Times New Roman"/>
          <w:color w:val="000000"/>
          <w:sz w:val="24"/>
          <w:szCs w:val="24"/>
        </w:rPr>
        <w:t>dah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650C2" w:rsidRPr="00237F39">
        <w:rPr>
          <w:rFonts w:ascii="Times New Roman" w:hAnsi="Times New Roman"/>
          <w:color w:val="000000"/>
          <w:sz w:val="24"/>
          <w:szCs w:val="24"/>
        </w:rPr>
        <w:t>iy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650C2" w:rsidRPr="00237F39">
        <w:rPr>
          <w:rFonts w:ascii="Times New Roman" w:hAnsi="Times New Roman"/>
          <w:color w:val="000000"/>
          <w:sz w:val="24"/>
          <w:szCs w:val="24"/>
        </w:rPr>
        <w:t>merkezlem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650C2" w:rsidRPr="00237F39">
        <w:rPr>
          <w:rFonts w:ascii="Times New Roman" w:hAnsi="Times New Roman"/>
          <w:color w:val="000000"/>
          <w:sz w:val="24"/>
          <w:szCs w:val="24"/>
        </w:rPr>
        <w:t>özelliğ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650C2" w:rsidRPr="00237F39">
        <w:rPr>
          <w:rFonts w:ascii="Times New Roman" w:hAnsi="Times New Roman"/>
          <w:color w:val="000000"/>
          <w:sz w:val="24"/>
          <w:szCs w:val="24"/>
        </w:rPr>
        <w:t>gösterdiğ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650C2" w:rsidRPr="00237F39">
        <w:rPr>
          <w:rFonts w:ascii="Times New Roman" w:hAnsi="Times New Roman"/>
          <w:color w:val="000000"/>
          <w:sz w:val="24"/>
          <w:szCs w:val="24"/>
        </w:rPr>
        <w:t>bulunmuştur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465508" w:rsidRPr="00237F39">
        <w:rPr>
          <w:rFonts w:ascii="Times New Roman" w:hAnsi="Times New Roman"/>
          <w:color w:val="000000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color w:val="000000"/>
          <w:sz w:val="24"/>
          <w:szCs w:val="24"/>
        </w:rPr>
        <w:instrText xml:space="preserve"> ADDIN EN.CITE &lt;EndNote&gt;&lt;Cite&gt;&lt;Author&gt;Yang&lt;/Author&gt;&lt;Year&gt;2006&lt;/Year&gt;&lt;RecNum&gt;172&lt;/RecNum&gt;&lt;DisplayText&gt;[129]&lt;/DisplayText&gt;&lt;record&gt;&lt;rec-number&gt;172&lt;/rec-number&gt;&lt;foreign-keys&gt;&lt;key app="EN" db-id="00d9ve5eaf9f0lezs2ov50dqvdpe0xr0t2z2" timestamp="1682501498"&gt;172&lt;/key&gt;&lt;/foreign-keys&gt;&lt;ref-type name="Journal Article"&gt;17&lt;/ref-type&gt;&lt;contributors&gt;&lt;authors&gt;&lt;author&gt;Yang, G. B.&lt;/author&gt;&lt;author&gt;Zhou, X. D.&lt;/author&gt;&lt;author&gt;Zhang, H.&lt;/author&gt;&lt;author&gt;Wu, H. K.&lt;/author&gt;&lt;/authors&gt;&lt;/contributors&gt;&lt;auth-address&gt;Key Laboratory of Oral Biomedical Engineering of Ministry of Education, Sichuan University, Chengdu, China.&lt;/auth-address&gt;&lt;titles&gt;&lt;title&gt;Shaping ability of progressive versus constant taper instruments in simulated root canals&lt;/title&gt;&lt;secondary-title&gt;Int Endod J&lt;/secondary-title&gt;&lt;/titles&gt;&lt;periodical&gt;&lt;full-title&gt;Int Endod J&lt;/full-title&gt;&lt;/periodical&gt;&lt;pages&gt;791-9&lt;/pages&gt;&lt;volume&gt;39&lt;/volume&gt;&lt;number&gt;10&lt;/number&gt;&lt;edition&gt;2006/09/05&lt;/edition&gt;&lt;keywords&gt;&lt;keyword&gt;Dental Alloys&lt;/keyword&gt;&lt;keyword&gt;*Dental Instruments&lt;/keyword&gt;&lt;keyword&gt;Dental Pulp Cavity/anatomy &amp;amp; histology&lt;/keyword&gt;&lt;keyword&gt;Equipment Design&lt;/keyword&gt;&lt;keyword&gt;Equipment Failure&lt;/keyword&gt;&lt;keyword&gt;Models, Dental&lt;/keyword&gt;&lt;keyword&gt;Nickel&lt;/keyword&gt;&lt;keyword&gt;Root Canal Preparation/*instrumentation&lt;/keyword&gt;&lt;keyword&gt;Time Factors&lt;/keyword&gt;&lt;keyword&gt;Titanium&lt;/keyword&gt;&lt;/keywords&gt;&lt;dates&gt;&lt;year&gt;2006&lt;/year&gt;&lt;pub-dates&gt;&lt;date&gt;Oct&lt;/date&gt;&lt;/pub-dates&gt;&lt;/dates&gt;&lt;isbn&gt;0143-2885 (Print)&amp;#xD;0143-2885&lt;/isbn&gt;&lt;accession-num&gt;16948665&lt;/accession-num&gt;&lt;urls&gt;&lt;/urls&gt;&lt;electronic-resource-num&gt;10.1111/j.1365-2591.2006.01151.x&lt;/electronic-resource-num&gt;&lt;remote-database-provider&gt;NLM&lt;/remote-database-provider&gt;&lt;language&gt;eng&lt;/language&gt;&lt;/record&gt;&lt;/Cite&gt;&lt;/EndNote&gt;</w:instrText>
      </w:r>
      <w:r w:rsidR="00465508" w:rsidRPr="00237F39">
        <w:rPr>
          <w:rFonts w:ascii="Times New Roman" w:hAnsi="Times New Roman"/>
          <w:color w:val="000000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color w:val="000000"/>
          <w:sz w:val="24"/>
          <w:szCs w:val="24"/>
        </w:rPr>
        <w:t>[129]</w:t>
      </w:r>
      <w:r w:rsidR="00465508" w:rsidRPr="00237F39">
        <w:rPr>
          <w:rFonts w:ascii="Times New Roman" w:hAnsi="Times New Roman"/>
          <w:color w:val="000000"/>
          <w:sz w:val="24"/>
          <w:szCs w:val="24"/>
        </w:rPr>
        <w:fldChar w:fldCharType="end"/>
      </w:r>
      <w:r w:rsidR="00C650C2" w:rsidRPr="00237F39">
        <w:rPr>
          <w:rFonts w:ascii="Times New Roman" w:hAnsi="Times New Roman"/>
          <w:color w:val="000000"/>
          <w:sz w:val="24"/>
          <w:szCs w:val="24"/>
        </w:rPr>
        <w:t>.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D685E" w:rsidRPr="00237F39">
        <w:rPr>
          <w:rFonts w:ascii="Times New Roman" w:hAnsi="Times New Roman"/>
          <w:color w:val="000000"/>
          <w:sz w:val="24"/>
          <w:szCs w:val="24"/>
        </w:rPr>
        <w:t>Ç</w:t>
      </w:r>
      <w:r w:rsidR="00C650C2" w:rsidRPr="00237F39">
        <w:rPr>
          <w:rFonts w:ascii="Times New Roman" w:hAnsi="Times New Roman"/>
          <w:color w:val="000000"/>
          <w:sz w:val="24"/>
          <w:szCs w:val="24"/>
        </w:rPr>
        <w:t>alışmamızd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color w:val="000000"/>
          <w:sz w:val="24"/>
          <w:szCs w:val="24"/>
        </w:rPr>
        <w:t>T-Endo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color w:val="000000"/>
          <w:sz w:val="24"/>
          <w:szCs w:val="24"/>
        </w:rPr>
        <w:t>MUST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D685E" w:rsidRPr="00237F39">
        <w:rPr>
          <w:rFonts w:ascii="Times New Roman" w:hAnsi="Times New Roman"/>
          <w:color w:val="000000"/>
          <w:sz w:val="24"/>
          <w:szCs w:val="24"/>
        </w:rPr>
        <w:t>eğ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D685E" w:rsidRPr="00237F39">
        <w:rPr>
          <w:rFonts w:ascii="Times New Roman" w:hAnsi="Times New Roman"/>
          <w:color w:val="000000"/>
          <w:sz w:val="24"/>
          <w:szCs w:val="24"/>
        </w:rPr>
        <w:t>sistemini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D685E" w:rsidRPr="00237F39">
        <w:rPr>
          <w:rFonts w:ascii="Times New Roman" w:hAnsi="Times New Roman"/>
          <w:color w:val="000000"/>
          <w:sz w:val="24"/>
          <w:szCs w:val="24"/>
        </w:rPr>
        <w:t>dah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D685E" w:rsidRPr="00237F39">
        <w:rPr>
          <w:rFonts w:ascii="Times New Roman" w:hAnsi="Times New Roman"/>
          <w:color w:val="000000"/>
          <w:sz w:val="24"/>
          <w:szCs w:val="24"/>
        </w:rPr>
        <w:t>iy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D685E" w:rsidRPr="00237F39">
        <w:rPr>
          <w:rFonts w:ascii="Times New Roman" w:hAnsi="Times New Roman"/>
          <w:color w:val="000000"/>
          <w:sz w:val="24"/>
          <w:szCs w:val="24"/>
        </w:rPr>
        <w:t>merkezd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D685E" w:rsidRPr="00237F39">
        <w:rPr>
          <w:rFonts w:ascii="Times New Roman" w:hAnsi="Times New Roman"/>
          <w:color w:val="000000"/>
          <w:sz w:val="24"/>
          <w:szCs w:val="24"/>
        </w:rPr>
        <w:t>kalm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D685E" w:rsidRPr="00237F39">
        <w:rPr>
          <w:rFonts w:ascii="Times New Roman" w:hAnsi="Times New Roman"/>
          <w:color w:val="000000"/>
          <w:sz w:val="24"/>
          <w:szCs w:val="24"/>
        </w:rPr>
        <w:t>oranı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D685E" w:rsidRPr="00237F39">
        <w:rPr>
          <w:rFonts w:ascii="Times New Roman" w:hAnsi="Times New Roman"/>
          <w:color w:val="000000"/>
          <w:sz w:val="24"/>
          <w:szCs w:val="24"/>
        </w:rPr>
        <w:t>göstermesinin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D685E" w:rsidRPr="00237F39">
        <w:rPr>
          <w:rFonts w:ascii="Times New Roman" w:hAnsi="Times New Roman"/>
          <w:color w:val="000000"/>
          <w:sz w:val="24"/>
          <w:szCs w:val="24"/>
        </w:rPr>
        <w:t>sebebi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D685E" w:rsidRPr="00237F39">
        <w:rPr>
          <w:rFonts w:ascii="Times New Roman" w:hAnsi="Times New Roman"/>
          <w:color w:val="000000"/>
          <w:sz w:val="24"/>
          <w:szCs w:val="24"/>
        </w:rPr>
        <w:t>de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D685E" w:rsidRPr="00237F39">
        <w:rPr>
          <w:rFonts w:ascii="Times New Roman" w:hAnsi="Times New Roman"/>
          <w:color w:val="000000"/>
          <w:sz w:val="24"/>
          <w:szCs w:val="24"/>
        </w:rPr>
        <w:t>sabit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D685E" w:rsidRPr="00237F39">
        <w:rPr>
          <w:rFonts w:ascii="Times New Roman" w:hAnsi="Times New Roman"/>
          <w:color w:val="000000"/>
          <w:sz w:val="24"/>
          <w:szCs w:val="24"/>
        </w:rPr>
        <w:t>koniklik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D685E" w:rsidRPr="00237F39">
        <w:rPr>
          <w:rFonts w:ascii="Times New Roman" w:hAnsi="Times New Roman"/>
          <w:color w:val="000000"/>
          <w:sz w:val="24"/>
          <w:szCs w:val="24"/>
        </w:rPr>
        <w:t>açısın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D685E" w:rsidRPr="00237F39">
        <w:rPr>
          <w:rFonts w:ascii="Times New Roman" w:hAnsi="Times New Roman"/>
          <w:color w:val="000000"/>
          <w:sz w:val="24"/>
          <w:szCs w:val="24"/>
        </w:rPr>
        <w:t>sahip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D685E" w:rsidRPr="00237F39">
        <w:rPr>
          <w:rFonts w:ascii="Times New Roman" w:hAnsi="Times New Roman"/>
          <w:color w:val="000000"/>
          <w:sz w:val="24"/>
          <w:szCs w:val="24"/>
        </w:rPr>
        <w:t>olmasına</w:t>
      </w:r>
      <w:r w:rsidR="00E4403D" w:rsidRPr="00237F39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D685E" w:rsidRPr="00237F39">
        <w:rPr>
          <w:rFonts w:ascii="Times New Roman" w:hAnsi="Times New Roman"/>
          <w:color w:val="000000"/>
          <w:sz w:val="24"/>
          <w:szCs w:val="24"/>
        </w:rPr>
        <w:t>bağlanabilir.</w:t>
      </w:r>
    </w:p>
    <w:p w14:paraId="43B12C70" w14:textId="1C1C9640" w:rsidR="00E17C5B" w:rsidRPr="00237F39" w:rsidRDefault="004C5CC0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Kullan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eometri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85226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IYTwvQXV0aG9yPjxZZWFyPjIwMTU8L1llYXI+PFJlY051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</w:instrText>
      </w:r>
      <w:r w:rsidR="006577EF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IYTwvQXV0aG9yPjxZZWFyPjIwMTU8L1llYXI+PFJlY051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6577EF" w:rsidRPr="00237F39">
        <w:rPr>
          <w:rFonts w:ascii="Times New Roman" w:hAnsi="Times New Roman"/>
          <w:sz w:val="24"/>
          <w:szCs w:val="24"/>
        </w:rPr>
      </w:r>
      <w:r w:rsidR="006577EF" w:rsidRPr="00237F39">
        <w:rPr>
          <w:rFonts w:ascii="Times New Roman" w:hAnsi="Times New Roman"/>
          <w:sz w:val="24"/>
          <w:szCs w:val="24"/>
        </w:rPr>
        <w:fldChar w:fldCharType="end"/>
      </w:r>
      <w:r w:rsidR="00B85226" w:rsidRPr="00237F39">
        <w:rPr>
          <w:rFonts w:ascii="Times New Roman" w:hAnsi="Times New Roman"/>
          <w:sz w:val="24"/>
          <w:szCs w:val="24"/>
        </w:rPr>
      </w:r>
      <w:r w:rsidR="00B85226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130]</w:t>
      </w:r>
      <w:r w:rsidR="00B85226" w:rsidRPr="00237F39">
        <w:rPr>
          <w:rFonts w:ascii="Times New Roman" w:hAnsi="Times New Roman"/>
          <w:sz w:val="24"/>
          <w:szCs w:val="24"/>
        </w:rPr>
        <w:fldChar w:fldCharType="end"/>
      </w:r>
      <w:r w:rsidRPr="00237F39">
        <w:rPr>
          <w:rFonts w:ascii="Times New Roman" w:hAnsi="Times New Roman"/>
          <w:sz w:val="24"/>
          <w:szCs w:val="24"/>
        </w:rPr>
        <w:t>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ısı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şle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21350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NaXlhaTwvQXV0aG9yPjxZZWFyPjIwMDY8L1llYXI+PFJl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</w:instrText>
      </w:r>
      <w:r w:rsidR="006577EF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NaXlhaTwvQXV0aG9yPjxZZWFyPjIwMDY8L1llYXI+PFJl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6577EF" w:rsidRPr="00237F39">
        <w:rPr>
          <w:rFonts w:ascii="Times New Roman" w:hAnsi="Times New Roman"/>
          <w:sz w:val="24"/>
          <w:szCs w:val="24"/>
        </w:rPr>
      </w:r>
      <w:r w:rsidR="006577EF" w:rsidRPr="00237F39">
        <w:rPr>
          <w:rFonts w:ascii="Times New Roman" w:hAnsi="Times New Roman"/>
          <w:sz w:val="24"/>
          <w:szCs w:val="24"/>
        </w:rPr>
        <w:fldChar w:fldCharType="end"/>
      </w:r>
      <w:r w:rsidR="00B21350" w:rsidRPr="00237F39">
        <w:rPr>
          <w:rFonts w:ascii="Times New Roman" w:hAnsi="Times New Roman"/>
          <w:sz w:val="24"/>
          <w:szCs w:val="24"/>
        </w:rPr>
      </w:r>
      <w:r w:rsidR="00B21350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131,</w:t>
      </w:r>
      <w:r w:rsidR="00E4403D" w:rsidRPr="00237F39">
        <w:rPr>
          <w:rFonts w:ascii="Times New Roman" w:hAnsi="Times New Roman"/>
          <w:noProof/>
          <w:sz w:val="24"/>
          <w:szCs w:val="24"/>
        </w:rPr>
        <w:t xml:space="preserve"> </w:t>
      </w:r>
      <w:r w:rsidR="006577EF" w:rsidRPr="00237F39">
        <w:rPr>
          <w:rFonts w:ascii="Times New Roman" w:hAnsi="Times New Roman"/>
          <w:noProof/>
          <w:sz w:val="24"/>
          <w:szCs w:val="24"/>
        </w:rPr>
        <w:t>132]</w:t>
      </w:r>
      <w:r w:rsidR="00B21350" w:rsidRPr="00237F39">
        <w:rPr>
          <w:rFonts w:ascii="Times New Roman" w:hAnsi="Times New Roman"/>
          <w:sz w:val="24"/>
          <w:szCs w:val="24"/>
        </w:rPr>
        <w:fldChar w:fldCharType="end"/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laşı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reti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ürec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03FE3"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Zupanc&lt;/Author&gt;&lt;Year&gt;2018&lt;/Year&gt;&lt;RecNum&gt;115&lt;/RecNum&gt;&lt;DisplayText&gt;[133]&lt;/DisplayText&gt;&lt;record&gt;&lt;rec-number&gt;115&lt;/rec-number&gt;&lt;foreign-keys&gt;&lt;key app="EN" db-id="00d9ve5eaf9f0lezs2ov50dqvdpe0xr0t2z2" timestamp="1680789662"&gt;115&lt;/key&gt;&lt;/foreign-keys&gt;&lt;ref-type name="Journal Article"&gt;17&lt;/ref-type&gt;&lt;contributors&gt;&lt;authors&gt;&lt;author&gt;Zupanc, J.&lt;/author&gt;&lt;author&gt;Vahdat-Pajouh, N.&lt;/author&gt;&lt;author&gt;Schäfer, E.&lt;/author&gt;&lt;/authors&gt;&lt;/contributors&gt;&lt;auth-address&gt;Department of Periodontology and Operative Dentistry, Westphalian Wilhelms-University, Münster, Germany.&amp;#xD;Central Interdisciplinary Ambulance in the School of Dentistry, Münster, Germany.&lt;/auth-address&gt;&lt;titles&gt;&lt;title&gt;New thermomechanically treated NiTi alloys - a review&lt;/title&gt;&lt;secondary-title&gt;Int Endod J&lt;/secondary-title&gt;&lt;/titles&gt;&lt;periodical&gt;&lt;full-title&gt;Int Endod J&lt;/full-title&gt;&lt;/periodical&gt;&lt;pages&gt;1088-1103&lt;/pages&gt;&lt;volume&gt;51&lt;/volume&gt;&lt;number&gt;10&lt;/number&gt;&lt;edition&gt;2018/03/27&lt;/edition&gt;&lt;keywords&gt;&lt;keyword&gt;*Dental Alloys&lt;/keyword&gt;&lt;keyword&gt;Endodontics/*instrumentation&lt;/keyword&gt;&lt;keyword&gt;Materials Testing&lt;/keyword&gt;&lt;keyword&gt;Mechanical Phenomena&lt;/keyword&gt;&lt;keyword&gt;*Nickel&lt;/keyword&gt;&lt;keyword&gt;Tensile Strength&lt;/keyword&gt;&lt;keyword&gt;*Titanium&lt;/keyword&gt;&lt;keyword&gt;austenitic NiTi alloy&lt;/keyword&gt;&lt;keyword&gt;controlled memory&lt;/keyword&gt;&lt;keyword&gt;martensitic NiTi alloy&lt;/keyword&gt;&lt;keyword&gt;metallurgical properties&lt;/keyword&gt;&lt;keyword&gt;thermomechanical treatment&lt;/keyword&gt;&lt;/keywords&gt;&lt;dates&gt;&lt;year&gt;2018&lt;/year&gt;&lt;pub-dates&gt;&lt;date&gt;Oct&lt;/date&gt;&lt;/pub-dates&gt;&lt;/dates&gt;&lt;isbn&gt;0143-2885&lt;/isbn&gt;&lt;accession-num&gt;29574784&lt;/accession-num&gt;&lt;urls&gt;&lt;/urls&gt;&lt;electronic-resource-num&gt;10.1111/iej.12924&lt;/electronic-resource-num&gt;&lt;remote-database-provider&gt;NLM&lt;/remote-database-provider&gt;&lt;language&gt;eng&lt;/language&gt;&lt;/record&gt;&lt;/Cite&gt;&lt;/EndNote&gt;</w:instrText>
      </w:r>
      <w:r w:rsidR="00303FE3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133]</w:t>
      </w:r>
      <w:r w:rsidR="00303FE3" w:rsidRPr="00237F39">
        <w:rPr>
          <w:rFonts w:ascii="Times New Roman" w:hAnsi="Times New Roman"/>
          <w:sz w:val="24"/>
          <w:szCs w:val="24"/>
        </w:rPr>
        <w:fldChar w:fldCharType="end"/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ib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eşit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ktörler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i-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ön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476CF" w:rsidRPr="00237F39">
        <w:rPr>
          <w:rFonts w:ascii="Times New Roman" w:hAnsi="Times New Roman"/>
          <w:sz w:val="24"/>
          <w:szCs w:val="24"/>
        </w:rPr>
        <w:t>eğe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ekan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zellikler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tkile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03FE3" w:rsidRPr="00237F39">
        <w:rPr>
          <w:rFonts w:ascii="Times New Roman" w:hAnsi="Times New Roman"/>
          <w:sz w:val="24"/>
          <w:szCs w:val="24"/>
        </w:rPr>
        <w:t>Çalışmamız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03FE3" w:rsidRPr="00237F39">
        <w:rPr>
          <w:rFonts w:ascii="Times New Roman" w:hAnsi="Times New Roman"/>
          <w:sz w:val="24"/>
          <w:szCs w:val="24"/>
        </w:rPr>
        <w:t>ku</w:t>
      </w:r>
      <w:r w:rsidR="00A476CF" w:rsidRPr="00237F39">
        <w:rPr>
          <w:rFonts w:ascii="Times New Roman" w:hAnsi="Times New Roman"/>
          <w:sz w:val="24"/>
          <w:szCs w:val="24"/>
        </w:rPr>
        <w:t>l</w:t>
      </w:r>
      <w:r w:rsidR="00303FE3" w:rsidRPr="00237F39">
        <w:rPr>
          <w:rFonts w:ascii="Times New Roman" w:hAnsi="Times New Roman"/>
          <w:sz w:val="24"/>
          <w:szCs w:val="24"/>
        </w:rPr>
        <w:t>lan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iç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Ni</w:t>
      </w:r>
      <w:r w:rsidR="00303FE3" w:rsidRPr="00237F39">
        <w:rPr>
          <w:rFonts w:ascii="Times New Roman" w:hAnsi="Times New Roman"/>
          <w:sz w:val="24"/>
          <w:szCs w:val="24"/>
        </w:rPr>
        <w:t>-</w:t>
      </w:r>
      <w:r w:rsidRPr="00237F39">
        <w:rPr>
          <w:rFonts w:ascii="Times New Roman" w:hAnsi="Times New Roman"/>
          <w:sz w:val="24"/>
          <w:szCs w:val="24"/>
        </w:rPr>
        <w:t>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ön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476CF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istemi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en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sarım</w:t>
      </w:r>
      <w:r w:rsidR="00A3380C" w:rsidRPr="00237F39">
        <w:rPr>
          <w:rFonts w:ascii="Times New Roman" w:hAnsi="Times New Roman"/>
          <w:sz w:val="24"/>
          <w:szCs w:val="24"/>
        </w:rPr>
        <w:t>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çıs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03FE3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yn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madığ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93E4D"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93E4D" w:rsidRPr="00237F39">
        <w:rPr>
          <w:rFonts w:ascii="Times New Roman" w:hAnsi="Times New Roman"/>
          <w:sz w:val="24"/>
          <w:szCs w:val="24"/>
        </w:rPr>
        <w:t>sonucu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93E4D" w:rsidRPr="00237F39">
        <w:rPr>
          <w:rFonts w:ascii="Times New Roman" w:hAnsi="Times New Roman"/>
          <w:sz w:val="24"/>
          <w:szCs w:val="24"/>
        </w:rPr>
        <w:t>ortay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93E4D" w:rsidRPr="00237F39">
        <w:rPr>
          <w:rFonts w:ascii="Times New Roman" w:hAnsi="Times New Roman"/>
          <w:sz w:val="24"/>
          <w:szCs w:val="24"/>
        </w:rPr>
        <w:t>çıkm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24B56" w:rsidRPr="00237F39">
        <w:rPr>
          <w:rFonts w:ascii="Times New Roman" w:hAnsi="Times New Roman"/>
          <w:sz w:val="24"/>
          <w:szCs w:val="24"/>
        </w:rPr>
        <w:t>olasıdı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02A09" w:rsidRPr="00237F39">
        <w:rPr>
          <w:rFonts w:ascii="Times New Roman" w:hAnsi="Times New Roman"/>
          <w:sz w:val="24"/>
          <w:szCs w:val="24"/>
        </w:rPr>
        <w:t>Bunun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02A09" w:rsidRPr="00237F39">
        <w:rPr>
          <w:rFonts w:ascii="Times New Roman" w:hAnsi="Times New Roman"/>
          <w:sz w:val="24"/>
          <w:szCs w:val="24"/>
        </w:rPr>
        <w:t>birlikte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02A09" w:rsidRPr="00237F39">
        <w:rPr>
          <w:rFonts w:ascii="Times New Roman" w:hAnsi="Times New Roman"/>
          <w:sz w:val="24"/>
          <w:szCs w:val="24"/>
        </w:rPr>
        <w:t>minim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02A09" w:rsidRPr="00237F39">
        <w:rPr>
          <w:rFonts w:ascii="Times New Roman" w:hAnsi="Times New Roman"/>
          <w:sz w:val="24"/>
          <w:szCs w:val="24"/>
        </w:rPr>
        <w:t>invaziv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02A09" w:rsidRPr="00237F39">
        <w:rPr>
          <w:rFonts w:ascii="Times New Roman" w:hAnsi="Times New Roman"/>
          <w:sz w:val="24"/>
          <w:szCs w:val="24"/>
        </w:rPr>
        <w:t>endodont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02A09"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02A09" w:rsidRPr="00237F39">
        <w:rPr>
          <w:rFonts w:ascii="Times New Roman" w:hAnsi="Times New Roman"/>
          <w:sz w:val="24"/>
          <w:szCs w:val="24"/>
        </w:rPr>
        <w:t>gerçekleştirm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02A09"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02A09" w:rsidRPr="00237F39">
        <w:rPr>
          <w:rFonts w:ascii="Times New Roman" w:hAnsi="Times New Roman"/>
          <w:sz w:val="24"/>
          <w:szCs w:val="24"/>
        </w:rPr>
        <w:t>TruNatomy'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02A09" w:rsidRPr="00237F39">
        <w:rPr>
          <w:rFonts w:ascii="Times New Roman" w:hAnsi="Times New Roman"/>
          <w:sz w:val="24"/>
          <w:szCs w:val="24"/>
        </w:rPr>
        <w:t>di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02A09" w:rsidRPr="00237F39">
        <w:rPr>
          <w:rFonts w:ascii="Times New Roman" w:hAnsi="Times New Roman"/>
          <w:sz w:val="24"/>
          <w:szCs w:val="24"/>
        </w:rPr>
        <w:t>Ni-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02A09" w:rsidRPr="00237F39">
        <w:rPr>
          <w:rFonts w:ascii="Times New Roman" w:hAnsi="Times New Roman"/>
          <w:sz w:val="24"/>
          <w:szCs w:val="24"/>
        </w:rPr>
        <w:t>rotasyon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02A09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02A09" w:rsidRPr="00237F39">
        <w:rPr>
          <w:rFonts w:ascii="Times New Roman" w:hAnsi="Times New Roman"/>
          <w:sz w:val="24"/>
          <w:szCs w:val="24"/>
        </w:rPr>
        <w:t>resipro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02A09" w:rsidRPr="00237F39">
        <w:rPr>
          <w:rFonts w:ascii="Times New Roman" w:hAnsi="Times New Roman"/>
          <w:sz w:val="24"/>
          <w:szCs w:val="24"/>
        </w:rPr>
        <w:t>hareke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02A09" w:rsidRPr="00237F39">
        <w:rPr>
          <w:rFonts w:ascii="Times New Roman" w:hAnsi="Times New Roman"/>
          <w:sz w:val="24"/>
          <w:szCs w:val="24"/>
        </w:rPr>
        <w:t>e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02A09" w:rsidRPr="00237F39">
        <w:rPr>
          <w:rFonts w:ascii="Times New Roman" w:hAnsi="Times New Roman"/>
          <w:sz w:val="24"/>
          <w:szCs w:val="24"/>
        </w:rPr>
        <w:t>sistemle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02A09" w:rsidRPr="00237F39">
        <w:rPr>
          <w:rFonts w:ascii="Times New Roman" w:hAnsi="Times New Roman"/>
          <w:sz w:val="24"/>
          <w:szCs w:val="24"/>
        </w:rPr>
        <w:t>gö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02A09" w:rsidRPr="00237F39">
        <w:rPr>
          <w:rFonts w:ascii="Times New Roman" w:hAnsi="Times New Roman"/>
          <w:sz w:val="24"/>
          <w:szCs w:val="24"/>
        </w:rPr>
        <w:t>hang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02A09" w:rsidRPr="00237F39">
        <w:rPr>
          <w:rFonts w:ascii="Times New Roman" w:hAnsi="Times New Roman"/>
          <w:sz w:val="24"/>
          <w:szCs w:val="24"/>
        </w:rPr>
        <w:t>avantaj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02A09" w:rsidRPr="00237F39">
        <w:rPr>
          <w:rFonts w:ascii="Times New Roman" w:hAnsi="Times New Roman"/>
          <w:sz w:val="24"/>
          <w:szCs w:val="24"/>
        </w:rPr>
        <w:t>sunduğun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02A09" w:rsidRPr="00237F39">
        <w:rPr>
          <w:rFonts w:ascii="Times New Roman" w:hAnsi="Times New Roman"/>
          <w:sz w:val="24"/>
          <w:szCs w:val="24"/>
        </w:rPr>
        <w:t>belirlem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02A09"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02A09"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02A09" w:rsidRPr="00237F39">
        <w:rPr>
          <w:rFonts w:ascii="Times New Roman" w:hAnsi="Times New Roman"/>
          <w:sz w:val="24"/>
          <w:szCs w:val="24"/>
        </w:rPr>
        <w:t>faz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44BA1">
        <w:rPr>
          <w:rFonts w:ascii="Times New Roman" w:hAnsi="Times New Roman"/>
          <w:sz w:val="24"/>
          <w:szCs w:val="24"/>
        </w:rPr>
        <w:t>çalışmaya ihtiyaç vardır.</w:t>
      </w:r>
    </w:p>
    <w:p w14:paraId="38EDB3A5" w14:textId="7861C4D6" w:rsidR="00BD1D0D" w:rsidRPr="00237F39" w:rsidRDefault="00044BA1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A</w:t>
      </w:r>
      <w:r w:rsidR="00BD1D0D" w:rsidRPr="00237F39">
        <w:rPr>
          <w:rFonts w:ascii="Times New Roman" w:hAnsi="Times New Roman"/>
          <w:sz w:val="24"/>
          <w:szCs w:val="24"/>
        </w:rPr>
        <w:t>natom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D1D0D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D1D0D" w:rsidRPr="00237F39">
        <w:rPr>
          <w:rFonts w:ascii="Times New Roman" w:hAnsi="Times New Roman"/>
          <w:sz w:val="24"/>
          <w:szCs w:val="24"/>
        </w:rPr>
        <w:t>zayıf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D1D0D"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D1D0D" w:rsidRPr="00237F39">
        <w:rPr>
          <w:rFonts w:ascii="Times New Roman" w:hAnsi="Times New Roman"/>
          <w:sz w:val="24"/>
          <w:szCs w:val="24"/>
        </w:rPr>
        <w:t>duvarlar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D1D0D" w:rsidRPr="00237F39">
        <w:rPr>
          <w:rFonts w:ascii="Times New Roman" w:hAnsi="Times New Roman"/>
          <w:sz w:val="24"/>
          <w:szCs w:val="24"/>
        </w:rPr>
        <w:t>aşı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D1D0D" w:rsidRPr="00237F39">
        <w:rPr>
          <w:rFonts w:ascii="Times New Roman" w:hAnsi="Times New Roman"/>
          <w:sz w:val="24"/>
          <w:szCs w:val="24"/>
        </w:rPr>
        <w:t>prepar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D1D0D" w:rsidRPr="00237F39">
        <w:rPr>
          <w:rFonts w:ascii="Times New Roman" w:hAnsi="Times New Roman"/>
          <w:sz w:val="24"/>
          <w:szCs w:val="24"/>
        </w:rPr>
        <w:t>yapılması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D1D0D" w:rsidRPr="00237F39">
        <w:rPr>
          <w:rFonts w:ascii="Times New Roman" w:hAnsi="Times New Roman"/>
          <w:sz w:val="24"/>
          <w:szCs w:val="24"/>
        </w:rPr>
        <w:t>özellik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D1D0D" w:rsidRPr="00237F39">
        <w:rPr>
          <w:rFonts w:ascii="Times New Roman" w:hAnsi="Times New Roman"/>
          <w:sz w:val="24"/>
          <w:szCs w:val="24"/>
        </w:rPr>
        <w:t>tehlike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D1D0D" w:rsidRPr="00237F39">
        <w:rPr>
          <w:rFonts w:ascii="Times New Roman" w:hAnsi="Times New Roman"/>
          <w:sz w:val="24"/>
          <w:szCs w:val="24"/>
        </w:rPr>
        <w:t>bölg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D1D0D" w:rsidRPr="00237F39">
        <w:rPr>
          <w:rFonts w:ascii="Times New Roman" w:hAnsi="Times New Roman"/>
          <w:sz w:val="24"/>
          <w:szCs w:val="24"/>
        </w:rPr>
        <w:t>alanlar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D1D0D"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D1D0D" w:rsidRPr="00237F39">
        <w:rPr>
          <w:rFonts w:ascii="Times New Roman" w:hAnsi="Times New Roman"/>
          <w:sz w:val="24"/>
          <w:szCs w:val="24"/>
        </w:rPr>
        <w:t>dentin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D1D0D" w:rsidRPr="00237F39">
        <w:rPr>
          <w:rFonts w:ascii="Times New Roman" w:hAnsi="Times New Roman"/>
          <w:sz w:val="24"/>
          <w:szCs w:val="24"/>
        </w:rPr>
        <w:t>potansiy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D1D0D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D1D0D" w:rsidRPr="00237F39">
        <w:rPr>
          <w:rFonts w:ascii="Times New Roman" w:hAnsi="Times New Roman"/>
          <w:sz w:val="24"/>
          <w:szCs w:val="24"/>
        </w:rPr>
        <w:t>zayıflatabil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D1D0D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D1D0D" w:rsidRPr="00237F39">
        <w:rPr>
          <w:rFonts w:ascii="Times New Roman" w:hAnsi="Times New Roman"/>
          <w:sz w:val="24"/>
          <w:szCs w:val="24"/>
        </w:rPr>
        <w:t>sonu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D1D0D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D1D0D"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D1D0D" w:rsidRPr="00237F39">
        <w:rPr>
          <w:rFonts w:ascii="Times New Roman" w:hAnsi="Times New Roman"/>
          <w:sz w:val="24"/>
          <w:szCs w:val="24"/>
        </w:rPr>
        <w:t>kırılması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D1D0D" w:rsidRPr="00237F39">
        <w:rPr>
          <w:rFonts w:ascii="Times New Roman" w:hAnsi="Times New Roman"/>
          <w:sz w:val="24"/>
          <w:szCs w:val="24"/>
        </w:rPr>
        <w:t>vey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D1D0D" w:rsidRPr="00237F39">
        <w:rPr>
          <w:rFonts w:ascii="Times New Roman" w:hAnsi="Times New Roman"/>
          <w:sz w:val="24"/>
          <w:szCs w:val="24"/>
        </w:rPr>
        <w:t>strip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D1D0D" w:rsidRPr="00237F39">
        <w:rPr>
          <w:rFonts w:ascii="Times New Roman" w:hAnsi="Times New Roman"/>
          <w:sz w:val="24"/>
          <w:szCs w:val="24"/>
        </w:rPr>
        <w:t>perforasyonlar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D1D0D" w:rsidRPr="00237F39">
        <w:rPr>
          <w:rFonts w:ascii="Times New Roman" w:hAnsi="Times New Roman"/>
          <w:sz w:val="24"/>
          <w:szCs w:val="24"/>
        </w:rPr>
        <w:t>yo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D1D0D" w:rsidRPr="00237F39">
        <w:rPr>
          <w:rFonts w:ascii="Times New Roman" w:hAnsi="Times New Roman"/>
          <w:sz w:val="24"/>
          <w:szCs w:val="24"/>
        </w:rPr>
        <w:t>aça</w:t>
      </w:r>
      <w:r w:rsidR="000D117F">
        <w:rPr>
          <w:rFonts w:ascii="Times New Roman" w:hAnsi="Times New Roman"/>
          <w:sz w:val="24"/>
          <w:szCs w:val="24"/>
        </w:rPr>
        <w:t>bili</w:t>
      </w:r>
      <w:r w:rsidR="00BD1D0D" w:rsidRPr="00237F39">
        <w:rPr>
          <w:rFonts w:ascii="Times New Roman" w:hAnsi="Times New Roman"/>
          <w:sz w:val="24"/>
          <w:szCs w:val="24"/>
        </w:rPr>
        <w:t>r.</w:t>
      </w:r>
      <w:r w:rsidR="00E4403D" w:rsidRPr="00237F39">
        <w:rPr>
          <w:rFonts w:ascii="Times New Roman" w:hAnsi="Times New Roman"/>
        </w:rPr>
        <w:t xml:space="preserve"> </w:t>
      </w:r>
      <w:r w:rsidR="00D46F8A" w:rsidRPr="00237F39">
        <w:rPr>
          <w:rFonts w:ascii="Times New Roman" w:hAnsi="Times New Roman"/>
          <w:sz w:val="24"/>
          <w:szCs w:val="24"/>
        </w:rPr>
        <w:t>Dang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46F8A" w:rsidRPr="00237F39">
        <w:rPr>
          <w:rFonts w:ascii="Times New Roman" w:hAnsi="Times New Roman"/>
          <w:sz w:val="24"/>
          <w:szCs w:val="24"/>
        </w:rPr>
        <w:t>zone</w:t>
      </w:r>
      <w:r w:rsidR="00A4217D" w:rsidRPr="00237F39">
        <w:rPr>
          <w:rFonts w:ascii="Times New Roman" w:hAnsi="Times New Roman"/>
          <w:sz w:val="24"/>
          <w:szCs w:val="24"/>
        </w:rPr>
        <w:t>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4217D" w:rsidRPr="00237F39">
        <w:rPr>
          <w:rFonts w:ascii="Times New Roman" w:hAnsi="Times New Roman"/>
          <w:sz w:val="24"/>
          <w:szCs w:val="24"/>
        </w:rPr>
        <w:t>eğim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4217D"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4217D" w:rsidRPr="00237F39">
        <w:rPr>
          <w:rFonts w:ascii="Times New Roman" w:hAnsi="Times New Roman"/>
          <w:sz w:val="24"/>
          <w:szCs w:val="24"/>
        </w:rPr>
        <w:t>bölgesin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4217D" w:rsidRPr="00237F39">
        <w:rPr>
          <w:rFonts w:ascii="Times New Roman" w:hAnsi="Times New Roman"/>
          <w:sz w:val="24"/>
          <w:szCs w:val="24"/>
        </w:rPr>
        <w:t>çıkar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4217D" w:rsidRPr="00237F39">
        <w:rPr>
          <w:rFonts w:ascii="Times New Roman" w:hAnsi="Times New Roman"/>
          <w:sz w:val="24"/>
          <w:szCs w:val="24"/>
        </w:rPr>
        <w:t>dent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4217D" w:rsidRPr="00237F39">
        <w:rPr>
          <w:rFonts w:ascii="Times New Roman" w:hAnsi="Times New Roman"/>
          <w:sz w:val="24"/>
          <w:szCs w:val="24"/>
        </w:rPr>
        <w:t>hac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4217D"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4217D" w:rsidRPr="00237F39">
        <w:rPr>
          <w:rFonts w:ascii="Times New Roman" w:hAnsi="Times New Roman"/>
          <w:sz w:val="24"/>
          <w:szCs w:val="24"/>
        </w:rPr>
        <w:t>ilişkilid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44E7C" w:rsidRPr="00237F39">
        <w:rPr>
          <w:rFonts w:ascii="Times New Roman" w:hAnsi="Times New Roman"/>
          <w:sz w:val="24"/>
          <w:szCs w:val="24"/>
        </w:rPr>
        <w:t>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44E7C" w:rsidRPr="00237F39">
        <w:rPr>
          <w:rFonts w:ascii="Times New Roman" w:hAnsi="Times New Roman"/>
          <w:sz w:val="24"/>
          <w:szCs w:val="24"/>
        </w:rPr>
        <w:t>Shape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44E7C" w:rsidRPr="00237F39">
        <w:rPr>
          <w:rFonts w:ascii="Times New Roman" w:hAnsi="Times New Roman"/>
          <w:sz w:val="24"/>
          <w:szCs w:val="24"/>
        </w:rPr>
        <w:t>XP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44E7C" w:rsidRPr="00237F39">
        <w:rPr>
          <w:rFonts w:ascii="Times New Roman" w:hAnsi="Times New Roman"/>
          <w:sz w:val="24"/>
          <w:szCs w:val="24"/>
        </w:rPr>
        <w:t>Shap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44E7C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44E7C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44E7C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44E7C" w:rsidRPr="00237F39">
        <w:rPr>
          <w:rFonts w:ascii="Times New Roman" w:hAnsi="Times New Roman"/>
          <w:sz w:val="24"/>
          <w:szCs w:val="24"/>
        </w:rPr>
        <w:t>eğe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44E7C" w:rsidRPr="00237F39">
        <w:rPr>
          <w:rFonts w:ascii="Times New Roman" w:hAnsi="Times New Roman"/>
          <w:sz w:val="24"/>
          <w:szCs w:val="24"/>
        </w:rPr>
        <w:t>dang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44E7C" w:rsidRPr="00237F39">
        <w:rPr>
          <w:rFonts w:ascii="Times New Roman" w:hAnsi="Times New Roman"/>
          <w:sz w:val="24"/>
          <w:szCs w:val="24"/>
        </w:rPr>
        <w:t>z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216B2" w:rsidRPr="00237F39">
        <w:rPr>
          <w:rFonts w:ascii="Times New Roman" w:hAnsi="Times New Roman"/>
          <w:sz w:val="24"/>
          <w:szCs w:val="24"/>
        </w:rPr>
        <w:t>oluşumu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216B2" w:rsidRPr="00237F39">
        <w:rPr>
          <w:rFonts w:ascii="Times New Roman" w:hAnsi="Times New Roman"/>
          <w:sz w:val="24"/>
          <w:szCs w:val="24"/>
        </w:rPr>
        <w:t>kar</w:t>
      </w:r>
      <w:r w:rsidR="00B62F7F" w:rsidRPr="00237F39">
        <w:rPr>
          <w:rFonts w:ascii="Times New Roman" w:hAnsi="Times New Roman"/>
          <w:sz w:val="24"/>
          <w:szCs w:val="24"/>
        </w:rPr>
        <w:t>şıl</w:t>
      </w:r>
      <w:r w:rsidR="003216B2" w:rsidRPr="00237F39">
        <w:rPr>
          <w:rFonts w:ascii="Times New Roman" w:hAnsi="Times New Roman"/>
          <w:sz w:val="24"/>
          <w:szCs w:val="24"/>
        </w:rPr>
        <w:t>aştırıldı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216B2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216B2" w:rsidRPr="00237F39">
        <w:rPr>
          <w:rFonts w:ascii="Times New Roman" w:hAnsi="Times New Roman"/>
          <w:sz w:val="24"/>
          <w:szCs w:val="24"/>
        </w:rPr>
        <w:t>çalışma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632C" w:rsidRPr="00237F39">
        <w:rPr>
          <w:rFonts w:ascii="Times New Roman" w:hAnsi="Times New Roman"/>
          <w:sz w:val="24"/>
          <w:szCs w:val="24"/>
        </w:rPr>
        <w:t>çalışma</w:t>
      </w:r>
      <w:r w:rsidR="00B62F7F" w:rsidRPr="00237F39">
        <w:rPr>
          <w:rFonts w:ascii="Times New Roman" w:hAnsi="Times New Roman"/>
          <w:sz w:val="24"/>
          <w:szCs w:val="24"/>
        </w:rPr>
        <w:t>m</w:t>
      </w:r>
      <w:r w:rsidR="00EC632C" w:rsidRPr="00237F39">
        <w:rPr>
          <w:rFonts w:ascii="Times New Roman" w:hAnsi="Times New Roman"/>
          <w:sz w:val="24"/>
          <w:szCs w:val="24"/>
        </w:rPr>
        <w:t>ız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632C" w:rsidRPr="00237F39">
        <w:rPr>
          <w:rFonts w:ascii="Times New Roman" w:hAnsi="Times New Roman"/>
          <w:sz w:val="24"/>
          <w:szCs w:val="24"/>
        </w:rPr>
        <w:t>sonuçların</w:t>
      </w:r>
      <w:r w:rsidR="00B62F7F" w:rsidRPr="00237F39">
        <w:rPr>
          <w:rFonts w:ascii="Times New Roman" w:hAnsi="Times New Roman"/>
          <w:sz w:val="24"/>
          <w:szCs w:val="24"/>
        </w:rPr>
        <w:t>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632C" w:rsidRPr="00237F39">
        <w:rPr>
          <w:rFonts w:ascii="Times New Roman" w:hAnsi="Times New Roman"/>
          <w:sz w:val="24"/>
          <w:szCs w:val="24"/>
        </w:rPr>
        <w:t>benz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632C" w:rsidRPr="00237F39">
        <w:rPr>
          <w:rFonts w:ascii="Times New Roman" w:hAnsi="Times New Roman"/>
          <w:sz w:val="24"/>
          <w:szCs w:val="24"/>
        </w:rPr>
        <w:t>şeki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632C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632C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632C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632C" w:rsidRPr="00237F39">
        <w:rPr>
          <w:rFonts w:ascii="Times New Roman" w:hAnsi="Times New Roman"/>
          <w:sz w:val="24"/>
          <w:szCs w:val="24"/>
        </w:rPr>
        <w:t>siste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632C" w:rsidRPr="00237F39">
        <w:rPr>
          <w:rFonts w:ascii="Times New Roman" w:hAnsi="Times New Roman"/>
          <w:sz w:val="24"/>
          <w:szCs w:val="24"/>
        </w:rPr>
        <w:t>tü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632C" w:rsidRPr="00237F39">
        <w:rPr>
          <w:rFonts w:ascii="Times New Roman" w:hAnsi="Times New Roman"/>
          <w:sz w:val="24"/>
          <w:szCs w:val="24"/>
        </w:rPr>
        <w:t>grup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632C"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632C"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632C" w:rsidRPr="00237F39">
        <w:rPr>
          <w:rFonts w:ascii="Times New Roman" w:hAnsi="Times New Roman"/>
          <w:sz w:val="24"/>
          <w:szCs w:val="24"/>
        </w:rPr>
        <w:t>yüks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62F7F" w:rsidRPr="00237F39">
        <w:rPr>
          <w:rFonts w:ascii="Times New Roman" w:hAnsi="Times New Roman"/>
          <w:sz w:val="24"/>
          <w:szCs w:val="24"/>
        </w:rPr>
        <w:t>dang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62F7F" w:rsidRPr="00237F39">
        <w:rPr>
          <w:rFonts w:ascii="Times New Roman" w:hAnsi="Times New Roman"/>
          <w:sz w:val="24"/>
          <w:szCs w:val="24"/>
        </w:rPr>
        <w:t>z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2F55" w:rsidRPr="00237F39">
        <w:rPr>
          <w:rFonts w:ascii="Times New Roman" w:hAnsi="Times New Roman"/>
          <w:sz w:val="24"/>
          <w:szCs w:val="24"/>
        </w:rPr>
        <w:t>oluştur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2F55" w:rsidRPr="00237F39">
        <w:rPr>
          <w:rFonts w:ascii="Times New Roman" w:hAnsi="Times New Roman"/>
          <w:sz w:val="24"/>
          <w:szCs w:val="24"/>
        </w:rPr>
        <w:t>potansiyel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2F55" w:rsidRPr="00237F39">
        <w:rPr>
          <w:rFonts w:ascii="Times New Roman" w:hAnsi="Times New Roman"/>
          <w:sz w:val="24"/>
          <w:szCs w:val="24"/>
        </w:rPr>
        <w:t>sahip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2F55" w:rsidRPr="00237F39">
        <w:rPr>
          <w:rFonts w:ascii="Times New Roman" w:hAnsi="Times New Roman"/>
          <w:sz w:val="24"/>
          <w:szCs w:val="24"/>
        </w:rPr>
        <w:t>olduğ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92F55" w:rsidRPr="00237F39">
        <w:rPr>
          <w:rFonts w:ascii="Times New Roman" w:hAnsi="Times New Roman"/>
          <w:sz w:val="24"/>
          <w:szCs w:val="24"/>
        </w:rPr>
        <w:t>görülmüştü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632B4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Zw7xrc2VsPC9BdXRob3I+PFllYXI+MjAyMjwvWWVhcj48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</w:instrText>
      </w:r>
      <w:r w:rsidR="006577EF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Zw7xrc2VsPC9BdXRob3I+PFllYXI+MjAyMjwvWWVhcj48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6577EF" w:rsidRPr="00237F39">
        <w:rPr>
          <w:rFonts w:ascii="Times New Roman" w:hAnsi="Times New Roman"/>
          <w:sz w:val="24"/>
          <w:szCs w:val="24"/>
        </w:rPr>
      </w:r>
      <w:r w:rsidR="006577EF" w:rsidRPr="00237F39">
        <w:rPr>
          <w:rFonts w:ascii="Times New Roman" w:hAnsi="Times New Roman"/>
          <w:sz w:val="24"/>
          <w:szCs w:val="24"/>
        </w:rPr>
        <w:fldChar w:fldCharType="end"/>
      </w:r>
      <w:r w:rsidR="007632B4" w:rsidRPr="00237F39">
        <w:rPr>
          <w:rFonts w:ascii="Times New Roman" w:hAnsi="Times New Roman"/>
          <w:sz w:val="24"/>
          <w:szCs w:val="24"/>
        </w:rPr>
      </w:r>
      <w:r w:rsidR="007632B4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134]</w:t>
      </w:r>
      <w:r w:rsidR="007632B4" w:rsidRPr="00237F39">
        <w:rPr>
          <w:rFonts w:ascii="Times New Roman" w:hAnsi="Times New Roman"/>
          <w:sz w:val="24"/>
          <w:szCs w:val="24"/>
        </w:rPr>
        <w:fldChar w:fldCharType="end"/>
      </w:r>
      <w:r w:rsidR="00EC632C" w:rsidRPr="00237F39">
        <w:rPr>
          <w:rFonts w:ascii="Times New Roman" w:hAnsi="Times New Roman"/>
          <w:sz w:val="24"/>
          <w:szCs w:val="24"/>
        </w:rPr>
        <w:t>.</w:t>
      </w:r>
    </w:p>
    <w:p w14:paraId="7D5B5FC6" w14:textId="7465D2C7" w:rsidR="00C10CA4" w:rsidRPr="00237F39" w:rsidRDefault="0069642C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Eğe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alış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ür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rşılaştırıldığ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ü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rup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far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lun</w:t>
      </w:r>
      <w:r w:rsidR="0049259B">
        <w:rPr>
          <w:rFonts w:ascii="Times New Roman" w:hAnsi="Times New Roman"/>
          <w:sz w:val="24"/>
          <w:szCs w:val="24"/>
        </w:rPr>
        <w:t>du</w:t>
      </w:r>
      <w:r w:rsidR="00F02A09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65B53"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65B53" w:rsidRPr="00237F39">
        <w:rPr>
          <w:rFonts w:ascii="Times New Roman" w:hAnsi="Times New Roman"/>
          <w:sz w:val="24"/>
          <w:szCs w:val="24"/>
        </w:rPr>
        <w:t>kıs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65B53" w:rsidRPr="00237F39">
        <w:rPr>
          <w:rFonts w:ascii="Times New Roman" w:hAnsi="Times New Roman"/>
          <w:sz w:val="24"/>
          <w:szCs w:val="24"/>
        </w:rPr>
        <w:t>çalış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65B53" w:rsidRPr="00237F39">
        <w:rPr>
          <w:rFonts w:ascii="Times New Roman" w:hAnsi="Times New Roman"/>
          <w:sz w:val="24"/>
          <w:szCs w:val="24"/>
        </w:rPr>
        <w:t>sür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65B53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65B53" w:rsidRPr="00237F39">
        <w:rPr>
          <w:rFonts w:ascii="Times New Roman" w:hAnsi="Times New Roman"/>
          <w:sz w:val="24"/>
          <w:szCs w:val="24"/>
        </w:rPr>
        <w:t>grubu</w:t>
      </w:r>
      <w:r w:rsidR="00F02A09" w:rsidRPr="00237F39">
        <w:rPr>
          <w:rFonts w:ascii="Times New Roman" w:hAnsi="Times New Roman"/>
          <w:sz w:val="24"/>
          <w:szCs w:val="24"/>
        </w:rPr>
        <w:t>nda</w:t>
      </w:r>
      <w:r w:rsidR="00665B53" w:rsidRPr="00237F39">
        <w:rPr>
          <w:rFonts w:ascii="Times New Roman" w:hAnsi="Times New Roman"/>
          <w:sz w:val="24"/>
          <w:szCs w:val="24"/>
        </w:rPr>
        <w:t>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65B53"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65B53" w:rsidRPr="00237F39">
        <w:rPr>
          <w:rFonts w:ascii="Times New Roman" w:hAnsi="Times New Roman"/>
          <w:sz w:val="24"/>
          <w:szCs w:val="24"/>
        </w:rPr>
        <w:t>uzu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65B53" w:rsidRPr="00237F39">
        <w:rPr>
          <w:rFonts w:ascii="Times New Roman" w:hAnsi="Times New Roman"/>
          <w:sz w:val="24"/>
          <w:szCs w:val="24"/>
        </w:rPr>
        <w:t>çalış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65B53" w:rsidRPr="00237F39">
        <w:rPr>
          <w:rFonts w:ascii="Times New Roman" w:hAnsi="Times New Roman"/>
          <w:sz w:val="24"/>
          <w:szCs w:val="24"/>
        </w:rPr>
        <w:t>sür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65B53" w:rsidRPr="00237F39">
        <w:rPr>
          <w:rFonts w:ascii="Times New Roman" w:hAnsi="Times New Roman"/>
          <w:sz w:val="24"/>
          <w:szCs w:val="24"/>
        </w:rPr>
        <w:t>is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T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M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65B53" w:rsidRPr="00237F39">
        <w:rPr>
          <w:rFonts w:ascii="Times New Roman" w:hAnsi="Times New Roman"/>
          <w:sz w:val="24"/>
          <w:szCs w:val="24"/>
        </w:rPr>
        <w:t>grubu</w:t>
      </w:r>
      <w:r w:rsidR="00F02A09" w:rsidRPr="00237F39">
        <w:rPr>
          <w:rFonts w:ascii="Times New Roman" w:hAnsi="Times New Roman"/>
          <w:sz w:val="24"/>
          <w:szCs w:val="24"/>
        </w:rPr>
        <w:t>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02A09" w:rsidRPr="00237F39">
        <w:rPr>
          <w:rFonts w:ascii="Times New Roman" w:hAnsi="Times New Roman"/>
          <w:sz w:val="24"/>
          <w:szCs w:val="24"/>
        </w:rPr>
        <w:t>gözlen</w:t>
      </w:r>
      <w:r w:rsidR="0049259B">
        <w:rPr>
          <w:rFonts w:ascii="Times New Roman" w:hAnsi="Times New Roman"/>
          <w:sz w:val="24"/>
          <w:szCs w:val="24"/>
        </w:rPr>
        <w:t>di</w:t>
      </w:r>
      <w:r w:rsidR="00665B53" w:rsidRPr="00237F39">
        <w:rPr>
          <w:rFonts w:ascii="Times New Roman" w:hAnsi="Times New Roman"/>
          <w:sz w:val="24"/>
          <w:szCs w:val="24"/>
        </w:rPr>
        <w:t>.</w:t>
      </w:r>
    </w:p>
    <w:p w14:paraId="0FDBB59E" w14:textId="71096BA9" w:rsidR="00C10CA4" w:rsidRPr="00237F39" w:rsidRDefault="00BD5C94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Kullan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D7A5D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D7A5D" w:rsidRPr="00237F39">
        <w:rPr>
          <w:rFonts w:ascii="Times New Roman" w:hAnsi="Times New Roman"/>
          <w:sz w:val="24"/>
          <w:szCs w:val="24"/>
        </w:rPr>
        <w:t>sistemlerin</w:t>
      </w:r>
      <w:r w:rsidRPr="00237F39">
        <w:rPr>
          <w:rFonts w:ascii="Times New Roman" w:hAnsi="Times New Roman"/>
          <w:sz w:val="24"/>
          <w:szCs w:val="24"/>
        </w:rPr>
        <w:t>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alış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üresi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istem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ullandı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areke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kniğ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ayısına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istem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alış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asarımın</w:t>
      </w:r>
      <w:r w:rsidR="00513EE6" w:rsidRPr="00237F39">
        <w:rPr>
          <w:rFonts w:ascii="Times New Roman" w:hAnsi="Times New Roman"/>
          <w:sz w:val="24"/>
          <w:szCs w:val="24"/>
        </w:rPr>
        <w:t>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13EE6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linisye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neyim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13EE6" w:rsidRPr="00237F39">
        <w:rPr>
          <w:rFonts w:ascii="Times New Roman" w:hAnsi="Times New Roman"/>
          <w:sz w:val="24"/>
          <w:szCs w:val="24"/>
        </w:rPr>
        <w:t>bağlıdı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A47ED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Iw7xsc21hbm48L0F1dGhvcj48WWVhcj4yMDA1PC9ZZWFy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</w:instrText>
      </w:r>
      <w:r w:rsidR="006577EF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Iw7xsc21hbm48L0F1dGhvcj48WWVhcj4yMDA1PC9ZZWFy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6577EF" w:rsidRPr="00237F39">
        <w:rPr>
          <w:rFonts w:ascii="Times New Roman" w:hAnsi="Times New Roman"/>
          <w:sz w:val="24"/>
          <w:szCs w:val="24"/>
        </w:rPr>
      </w:r>
      <w:r w:rsidR="006577EF" w:rsidRPr="00237F39">
        <w:rPr>
          <w:rFonts w:ascii="Times New Roman" w:hAnsi="Times New Roman"/>
          <w:sz w:val="24"/>
          <w:szCs w:val="24"/>
        </w:rPr>
        <w:fldChar w:fldCharType="end"/>
      </w:r>
      <w:r w:rsidR="002A47ED" w:rsidRPr="00237F39">
        <w:rPr>
          <w:rFonts w:ascii="Times New Roman" w:hAnsi="Times New Roman"/>
          <w:sz w:val="24"/>
          <w:szCs w:val="24"/>
        </w:rPr>
      </w:r>
      <w:r w:rsidR="002A47ED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6,</w:t>
      </w:r>
      <w:r w:rsidR="00E4403D" w:rsidRPr="00237F39">
        <w:rPr>
          <w:rFonts w:ascii="Times New Roman" w:hAnsi="Times New Roman"/>
          <w:noProof/>
          <w:sz w:val="24"/>
          <w:szCs w:val="24"/>
        </w:rPr>
        <w:t xml:space="preserve"> </w:t>
      </w:r>
      <w:r w:rsidR="006577EF" w:rsidRPr="00237F39">
        <w:rPr>
          <w:rFonts w:ascii="Times New Roman" w:hAnsi="Times New Roman"/>
          <w:noProof/>
          <w:sz w:val="24"/>
          <w:szCs w:val="24"/>
        </w:rPr>
        <w:t>87]</w:t>
      </w:r>
      <w:r w:rsidR="002A47ED" w:rsidRPr="00237F39">
        <w:rPr>
          <w:rFonts w:ascii="Times New Roman" w:hAnsi="Times New Roman"/>
          <w:sz w:val="24"/>
          <w:szCs w:val="24"/>
        </w:rPr>
        <w:fldChar w:fldCharType="end"/>
      </w:r>
      <w:r w:rsidR="001B3874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74061"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74061" w:rsidRPr="00237F39">
        <w:rPr>
          <w:rFonts w:ascii="Times New Roman" w:hAnsi="Times New Roman"/>
          <w:sz w:val="24"/>
          <w:szCs w:val="24"/>
        </w:rPr>
        <w:t>süres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74061" w:rsidRPr="00237F39">
        <w:rPr>
          <w:rFonts w:ascii="Times New Roman" w:hAnsi="Times New Roman"/>
          <w:sz w:val="24"/>
          <w:szCs w:val="24"/>
        </w:rPr>
        <w:t>azaltılması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74061" w:rsidRPr="00237F39">
        <w:rPr>
          <w:rFonts w:ascii="Times New Roman" w:hAnsi="Times New Roman"/>
          <w:sz w:val="24"/>
          <w:szCs w:val="24"/>
        </w:rPr>
        <w:t>klinisyen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74061" w:rsidRPr="00237F39">
        <w:rPr>
          <w:rFonts w:ascii="Times New Roman" w:hAnsi="Times New Roman"/>
          <w:sz w:val="24"/>
          <w:szCs w:val="24"/>
        </w:rPr>
        <w:t>temizle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74061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74061" w:rsidRPr="00237F39">
        <w:rPr>
          <w:rFonts w:ascii="Times New Roman" w:hAnsi="Times New Roman"/>
          <w:sz w:val="24"/>
          <w:szCs w:val="24"/>
        </w:rPr>
        <w:t>dezenfeksiyonun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74061" w:rsidRPr="00237F39">
        <w:rPr>
          <w:rFonts w:ascii="Times New Roman" w:hAnsi="Times New Roman"/>
          <w:sz w:val="24"/>
          <w:szCs w:val="24"/>
        </w:rPr>
        <w:lastRenderedPageBreak/>
        <w:t>iyileştirm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74061"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74061" w:rsidRPr="00237F39">
        <w:rPr>
          <w:rFonts w:ascii="Times New Roman" w:hAnsi="Times New Roman"/>
          <w:sz w:val="24"/>
          <w:szCs w:val="24"/>
        </w:rPr>
        <w:t>aktiv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74061" w:rsidRPr="00237F39">
        <w:rPr>
          <w:rFonts w:ascii="Times New Roman" w:hAnsi="Times New Roman"/>
          <w:sz w:val="24"/>
          <w:szCs w:val="24"/>
        </w:rPr>
        <w:t>teknik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74061" w:rsidRPr="00237F39">
        <w:rPr>
          <w:rFonts w:ascii="Times New Roman" w:hAnsi="Times New Roman"/>
          <w:sz w:val="24"/>
          <w:szCs w:val="24"/>
        </w:rPr>
        <w:t>kullan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4732A" w:rsidRPr="00237F39">
        <w:rPr>
          <w:rFonts w:ascii="Times New Roman" w:hAnsi="Times New Roman"/>
          <w:sz w:val="24"/>
          <w:szCs w:val="24"/>
        </w:rPr>
        <w:t>sodyu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4732A" w:rsidRPr="00237F39">
        <w:rPr>
          <w:rFonts w:ascii="Times New Roman" w:hAnsi="Times New Roman"/>
          <w:sz w:val="24"/>
          <w:szCs w:val="24"/>
        </w:rPr>
        <w:t>hipoklorit</w:t>
      </w:r>
      <w:r w:rsidR="00474061" w:rsidRPr="00237F39">
        <w:rPr>
          <w:rFonts w:ascii="Times New Roman" w:hAnsi="Times New Roman"/>
          <w:sz w:val="24"/>
          <w:szCs w:val="24"/>
        </w:rPr>
        <w:t>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76F30" w:rsidRPr="00237F39">
        <w:rPr>
          <w:rFonts w:ascii="Times New Roman" w:hAnsi="Times New Roman"/>
          <w:sz w:val="24"/>
          <w:szCs w:val="24"/>
        </w:rPr>
        <w:t>akti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76F30" w:rsidRPr="00237F39">
        <w:rPr>
          <w:rFonts w:ascii="Times New Roman" w:hAnsi="Times New Roman"/>
          <w:sz w:val="24"/>
          <w:szCs w:val="24"/>
        </w:rPr>
        <w:t>etm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74061"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74061"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74061" w:rsidRPr="00237F39">
        <w:rPr>
          <w:rFonts w:ascii="Times New Roman" w:hAnsi="Times New Roman"/>
          <w:sz w:val="24"/>
          <w:szCs w:val="24"/>
        </w:rPr>
        <w:t>faz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74061" w:rsidRPr="00237F39">
        <w:rPr>
          <w:rFonts w:ascii="Times New Roman" w:hAnsi="Times New Roman"/>
          <w:sz w:val="24"/>
          <w:szCs w:val="24"/>
        </w:rPr>
        <w:t>zam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76F30" w:rsidRPr="00237F39">
        <w:rPr>
          <w:rFonts w:ascii="Times New Roman" w:hAnsi="Times New Roman"/>
          <w:sz w:val="24"/>
          <w:szCs w:val="24"/>
        </w:rPr>
        <w:t>ayırmasın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74061" w:rsidRPr="00237F39">
        <w:rPr>
          <w:rFonts w:ascii="Times New Roman" w:hAnsi="Times New Roman"/>
          <w:sz w:val="24"/>
          <w:szCs w:val="24"/>
        </w:rPr>
        <w:t>olan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76F30" w:rsidRPr="00237F39">
        <w:rPr>
          <w:rFonts w:ascii="Times New Roman" w:hAnsi="Times New Roman"/>
          <w:sz w:val="24"/>
          <w:szCs w:val="24"/>
        </w:rPr>
        <w:t>sağ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76F30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QbG90aW5vPC9BdXRob3I+PFllYXI+MjAxNTwvWWVhcj48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</w:instrText>
      </w:r>
      <w:r w:rsidR="006577EF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QbG90aW5vPC9BdXRob3I+PFllYXI+MjAxNTwvWWVhcj48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6577EF" w:rsidRPr="00237F39">
        <w:rPr>
          <w:rFonts w:ascii="Times New Roman" w:hAnsi="Times New Roman"/>
          <w:sz w:val="24"/>
          <w:szCs w:val="24"/>
        </w:rPr>
      </w:r>
      <w:r w:rsidR="006577EF" w:rsidRPr="00237F39">
        <w:rPr>
          <w:rFonts w:ascii="Times New Roman" w:hAnsi="Times New Roman"/>
          <w:sz w:val="24"/>
          <w:szCs w:val="24"/>
        </w:rPr>
        <w:fldChar w:fldCharType="end"/>
      </w:r>
      <w:r w:rsidR="00476F30" w:rsidRPr="00237F39">
        <w:rPr>
          <w:rFonts w:ascii="Times New Roman" w:hAnsi="Times New Roman"/>
          <w:sz w:val="24"/>
          <w:szCs w:val="24"/>
        </w:rPr>
      </w:r>
      <w:r w:rsidR="00476F30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135]</w:t>
      </w:r>
      <w:r w:rsidR="00476F30" w:rsidRPr="00237F39">
        <w:rPr>
          <w:rFonts w:ascii="Times New Roman" w:hAnsi="Times New Roman"/>
          <w:sz w:val="24"/>
          <w:szCs w:val="24"/>
        </w:rPr>
        <w:fldChar w:fldCharType="end"/>
      </w:r>
      <w:r w:rsidR="00474061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76F30"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76F30" w:rsidRPr="00237F39">
        <w:rPr>
          <w:rFonts w:ascii="Times New Roman" w:hAnsi="Times New Roman"/>
          <w:sz w:val="24"/>
          <w:szCs w:val="24"/>
        </w:rPr>
        <w:t>sür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76F30" w:rsidRPr="00237F39">
        <w:rPr>
          <w:rFonts w:ascii="Times New Roman" w:hAnsi="Times New Roman"/>
          <w:sz w:val="24"/>
          <w:szCs w:val="24"/>
        </w:rPr>
        <w:t>hesaplanırk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76F30" w:rsidRPr="00237F39">
        <w:rPr>
          <w:rFonts w:ascii="Times New Roman" w:hAnsi="Times New Roman"/>
          <w:sz w:val="24"/>
          <w:szCs w:val="24"/>
        </w:rPr>
        <w:t>baz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76F30" w:rsidRPr="00237F39">
        <w:rPr>
          <w:rFonts w:ascii="Times New Roman" w:hAnsi="Times New Roman"/>
          <w:sz w:val="24"/>
          <w:szCs w:val="24"/>
        </w:rPr>
        <w:t>çalışmalar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76F30" w:rsidRPr="00237F39">
        <w:rPr>
          <w:rFonts w:ascii="Times New Roman" w:hAnsi="Times New Roman"/>
          <w:sz w:val="24"/>
          <w:szCs w:val="24"/>
        </w:rPr>
        <w:t>eğe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76F30" w:rsidRPr="00237F39">
        <w:rPr>
          <w:rFonts w:ascii="Times New Roman" w:hAnsi="Times New Roman"/>
          <w:sz w:val="24"/>
          <w:szCs w:val="24"/>
        </w:rPr>
        <w:t>üzerinde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76F30" w:rsidRPr="00237F39">
        <w:rPr>
          <w:rFonts w:ascii="Times New Roman" w:hAnsi="Times New Roman"/>
          <w:sz w:val="24"/>
          <w:szCs w:val="24"/>
        </w:rPr>
        <w:t>debris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76F30" w:rsidRPr="00237F39">
        <w:rPr>
          <w:rFonts w:ascii="Times New Roman" w:hAnsi="Times New Roman"/>
          <w:sz w:val="24"/>
          <w:szCs w:val="24"/>
        </w:rPr>
        <w:t>temizlenmesi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76F30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76F30" w:rsidRPr="00237F39">
        <w:rPr>
          <w:rFonts w:ascii="Times New Roman" w:hAnsi="Times New Roman"/>
          <w:sz w:val="24"/>
          <w:szCs w:val="24"/>
        </w:rPr>
        <w:t>değişi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76F30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76F30" w:rsidRPr="00237F39">
        <w:rPr>
          <w:rFonts w:ascii="Times New Roman" w:hAnsi="Times New Roman"/>
          <w:sz w:val="24"/>
          <w:szCs w:val="24"/>
        </w:rPr>
        <w:t>irrig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76F30"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76F30" w:rsidRPr="00237F39">
        <w:rPr>
          <w:rFonts w:ascii="Times New Roman" w:hAnsi="Times New Roman"/>
          <w:sz w:val="24"/>
          <w:szCs w:val="24"/>
        </w:rPr>
        <w:t>ayr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76F30" w:rsidRPr="00237F39">
        <w:rPr>
          <w:rFonts w:ascii="Times New Roman" w:hAnsi="Times New Roman"/>
          <w:sz w:val="24"/>
          <w:szCs w:val="24"/>
        </w:rPr>
        <w:t>sü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76F30" w:rsidRPr="00237F39">
        <w:rPr>
          <w:rFonts w:ascii="Times New Roman" w:hAnsi="Times New Roman"/>
          <w:sz w:val="24"/>
          <w:szCs w:val="24"/>
        </w:rPr>
        <w:t>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76F30" w:rsidRPr="00237F39">
        <w:rPr>
          <w:rFonts w:ascii="Times New Roman" w:hAnsi="Times New Roman"/>
          <w:sz w:val="24"/>
          <w:szCs w:val="24"/>
        </w:rPr>
        <w:t>dahi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76F30" w:rsidRPr="00237F39">
        <w:rPr>
          <w:rFonts w:ascii="Times New Roman" w:hAnsi="Times New Roman"/>
          <w:sz w:val="24"/>
          <w:szCs w:val="24"/>
        </w:rPr>
        <w:t>ediler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76F30" w:rsidRPr="00237F39">
        <w:rPr>
          <w:rFonts w:ascii="Times New Roman" w:hAnsi="Times New Roman"/>
          <w:sz w:val="24"/>
          <w:szCs w:val="24"/>
        </w:rPr>
        <w:t>hesapla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76F30" w:rsidRPr="00237F39">
        <w:rPr>
          <w:rFonts w:ascii="Times New Roman" w:hAnsi="Times New Roman"/>
          <w:sz w:val="24"/>
          <w:szCs w:val="24"/>
        </w:rPr>
        <w:t>yapılmıştı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91C7B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SaG9kZXM8L0F1dGhvcj48WWVhcj4yMDExPC9ZZWFyPjxS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</w:instrText>
      </w:r>
      <w:r w:rsidR="006577EF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SaG9kZXM8L0F1dGhvcj48WWVhcj4yMDExPC9ZZWFyPjxS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6577EF" w:rsidRPr="00237F39">
        <w:rPr>
          <w:rFonts w:ascii="Times New Roman" w:hAnsi="Times New Roman"/>
          <w:sz w:val="24"/>
          <w:szCs w:val="24"/>
        </w:rPr>
      </w:r>
      <w:r w:rsidR="006577EF" w:rsidRPr="00237F39">
        <w:rPr>
          <w:rFonts w:ascii="Times New Roman" w:hAnsi="Times New Roman"/>
          <w:sz w:val="24"/>
          <w:szCs w:val="24"/>
        </w:rPr>
        <w:fldChar w:fldCharType="end"/>
      </w:r>
      <w:r w:rsidR="00E91C7B" w:rsidRPr="00237F39">
        <w:rPr>
          <w:rFonts w:ascii="Times New Roman" w:hAnsi="Times New Roman"/>
          <w:sz w:val="24"/>
          <w:szCs w:val="24"/>
        </w:rPr>
      </w:r>
      <w:r w:rsidR="00E91C7B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82,</w:t>
      </w:r>
      <w:r w:rsidR="00E4403D" w:rsidRPr="00237F39">
        <w:rPr>
          <w:rFonts w:ascii="Times New Roman" w:hAnsi="Times New Roman"/>
          <w:noProof/>
          <w:sz w:val="24"/>
          <w:szCs w:val="24"/>
        </w:rPr>
        <w:t xml:space="preserve"> </w:t>
      </w:r>
      <w:r w:rsidR="006577EF" w:rsidRPr="00237F39">
        <w:rPr>
          <w:rFonts w:ascii="Times New Roman" w:hAnsi="Times New Roman"/>
          <w:noProof/>
          <w:sz w:val="24"/>
          <w:szCs w:val="24"/>
        </w:rPr>
        <w:t>136]</w:t>
      </w:r>
      <w:r w:rsidR="00E91C7B" w:rsidRPr="00237F39">
        <w:rPr>
          <w:rFonts w:ascii="Times New Roman" w:hAnsi="Times New Roman"/>
          <w:sz w:val="24"/>
          <w:szCs w:val="24"/>
        </w:rPr>
        <w:fldChar w:fldCharType="end"/>
      </w:r>
      <w:r w:rsidR="00D904C8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10CA4" w:rsidRPr="00237F39">
        <w:rPr>
          <w:rFonts w:ascii="Times New Roman" w:hAnsi="Times New Roman"/>
          <w:sz w:val="24"/>
          <w:szCs w:val="24"/>
        </w:rPr>
        <w:t>Baz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10CA4" w:rsidRPr="00237F39">
        <w:rPr>
          <w:rFonts w:ascii="Times New Roman" w:hAnsi="Times New Roman"/>
          <w:sz w:val="24"/>
          <w:szCs w:val="24"/>
        </w:rPr>
        <w:t>çalışmala</w:t>
      </w:r>
      <w:r w:rsidR="00155C18" w:rsidRPr="00237F39">
        <w:rPr>
          <w:rFonts w:ascii="Times New Roman" w:hAnsi="Times New Roman"/>
          <w:sz w:val="24"/>
          <w:szCs w:val="24"/>
        </w:rPr>
        <w:t>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10CA4" w:rsidRPr="00237F39">
        <w:rPr>
          <w:rFonts w:ascii="Times New Roman" w:hAnsi="Times New Roman"/>
          <w:sz w:val="24"/>
          <w:szCs w:val="24"/>
        </w:rPr>
        <w:t>is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10CA4"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10CA4" w:rsidRPr="00237F39">
        <w:rPr>
          <w:rFonts w:ascii="Times New Roman" w:hAnsi="Times New Roman"/>
          <w:sz w:val="24"/>
          <w:szCs w:val="24"/>
        </w:rPr>
        <w:t>aşama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10CA4"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10CA4" w:rsidRPr="00237F39">
        <w:rPr>
          <w:rFonts w:ascii="Times New Roman" w:hAnsi="Times New Roman"/>
          <w:sz w:val="24"/>
          <w:szCs w:val="24"/>
        </w:rPr>
        <w:t>ayr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10CA4" w:rsidRPr="00237F39">
        <w:rPr>
          <w:rFonts w:ascii="Times New Roman" w:hAnsi="Times New Roman"/>
          <w:sz w:val="24"/>
          <w:szCs w:val="24"/>
        </w:rPr>
        <w:t>sürey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10CA4" w:rsidRPr="00237F39">
        <w:rPr>
          <w:rFonts w:ascii="Times New Roman" w:hAnsi="Times New Roman"/>
          <w:sz w:val="24"/>
          <w:szCs w:val="24"/>
        </w:rPr>
        <w:t>dikkat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10CA4" w:rsidRPr="00237F39">
        <w:rPr>
          <w:rFonts w:ascii="Times New Roman" w:hAnsi="Times New Roman"/>
          <w:sz w:val="24"/>
          <w:szCs w:val="24"/>
        </w:rPr>
        <w:t>almamış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10CA4" w:rsidRPr="00237F39">
        <w:rPr>
          <w:rFonts w:ascii="Times New Roman" w:hAnsi="Times New Roman"/>
          <w:sz w:val="24"/>
          <w:szCs w:val="24"/>
        </w:rPr>
        <w:t>sadec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10CA4" w:rsidRPr="00237F39">
        <w:rPr>
          <w:rFonts w:ascii="Times New Roman" w:hAnsi="Times New Roman"/>
          <w:sz w:val="24"/>
          <w:szCs w:val="24"/>
        </w:rPr>
        <w:t>mekan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10CA4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55C18"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10CA4"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10CA4" w:rsidRPr="00237F39">
        <w:rPr>
          <w:rFonts w:ascii="Times New Roman" w:hAnsi="Times New Roman"/>
          <w:sz w:val="24"/>
          <w:szCs w:val="24"/>
        </w:rPr>
        <w:t>gerek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10CA4" w:rsidRPr="00237F39">
        <w:rPr>
          <w:rFonts w:ascii="Times New Roman" w:hAnsi="Times New Roman"/>
          <w:sz w:val="24"/>
          <w:szCs w:val="24"/>
        </w:rPr>
        <w:t>sürey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10CA4" w:rsidRPr="00237F39">
        <w:rPr>
          <w:rFonts w:ascii="Times New Roman" w:hAnsi="Times New Roman"/>
          <w:sz w:val="24"/>
          <w:szCs w:val="24"/>
        </w:rPr>
        <w:t>hesaplamışlardı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206F2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GcmFuY288L0F1dGhvcj48WWVhcj4yMDExPC9ZZWFyPjxS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</w:instrText>
      </w:r>
      <w:r w:rsidR="006577EF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GcmFuY288L0F1dGhvcj48WWVhcj4yMDExPC9ZZWFyPjxS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6577EF" w:rsidRPr="00237F39">
        <w:rPr>
          <w:rFonts w:ascii="Times New Roman" w:hAnsi="Times New Roman"/>
          <w:sz w:val="24"/>
          <w:szCs w:val="24"/>
        </w:rPr>
      </w:r>
      <w:r w:rsidR="006577EF" w:rsidRPr="00237F39">
        <w:rPr>
          <w:rFonts w:ascii="Times New Roman" w:hAnsi="Times New Roman"/>
          <w:sz w:val="24"/>
          <w:szCs w:val="24"/>
        </w:rPr>
        <w:fldChar w:fldCharType="end"/>
      </w:r>
      <w:r w:rsidR="002206F2" w:rsidRPr="00237F39">
        <w:rPr>
          <w:rFonts w:ascii="Times New Roman" w:hAnsi="Times New Roman"/>
          <w:sz w:val="24"/>
          <w:szCs w:val="24"/>
        </w:rPr>
      </w:r>
      <w:r w:rsidR="002206F2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137,</w:t>
      </w:r>
      <w:r w:rsidR="00E4403D" w:rsidRPr="00237F39">
        <w:rPr>
          <w:rFonts w:ascii="Times New Roman" w:hAnsi="Times New Roman"/>
          <w:noProof/>
          <w:sz w:val="24"/>
          <w:szCs w:val="24"/>
        </w:rPr>
        <w:t xml:space="preserve"> </w:t>
      </w:r>
      <w:r w:rsidR="006577EF" w:rsidRPr="00237F39">
        <w:rPr>
          <w:rFonts w:ascii="Times New Roman" w:hAnsi="Times New Roman"/>
          <w:noProof/>
          <w:sz w:val="24"/>
          <w:szCs w:val="24"/>
        </w:rPr>
        <w:t>138]</w:t>
      </w:r>
      <w:r w:rsidR="002206F2" w:rsidRPr="00237F39">
        <w:rPr>
          <w:rFonts w:ascii="Times New Roman" w:hAnsi="Times New Roman"/>
          <w:sz w:val="24"/>
          <w:szCs w:val="24"/>
        </w:rPr>
        <w:fldChar w:fldCharType="end"/>
      </w:r>
      <w:r w:rsidR="009E1731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904C8" w:rsidRPr="00237F39">
        <w:rPr>
          <w:rFonts w:ascii="Times New Roman" w:hAnsi="Times New Roman"/>
          <w:sz w:val="24"/>
          <w:szCs w:val="24"/>
        </w:rPr>
        <w:t>Bizi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904C8" w:rsidRPr="00237F39">
        <w:rPr>
          <w:rFonts w:ascii="Times New Roman" w:hAnsi="Times New Roman"/>
          <w:sz w:val="24"/>
          <w:szCs w:val="24"/>
        </w:rPr>
        <w:t>çalışmamız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904C8" w:rsidRPr="00237F39">
        <w:rPr>
          <w:rFonts w:ascii="Times New Roman" w:hAnsi="Times New Roman"/>
          <w:sz w:val="24"/>
          <w:szCs w:val="24"/>
        </w:rPr>
        <w:t>irrig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904C8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904C8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904C8" w:rsidRPr="00237F39">
        <w:rPr>
          <w:rFonts w:ascii="Times New Roman" w:hAnsi="Times New Roman"/>
          <w:sz w:val="24"/>
          <w:szCs w:val="24"/>
        </w:rPr>
        <w:t>değişi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904C8"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904C8" w:rsidRPr="00237F39">
        <w:rPr>
          <w:rFonts w:ascii="Times New Roman" w:hAnsi="Times New Roman"/>
          <w:sz w:val="24"/>
          <w:szCs w:val="24"/>
        </w:rPr>
        <w:t>harcan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904C8" w:rsidRPr="00237F39">
        <w:rPr>
          <w:rFonts w:ascii="Times New Roman" w:hAnsi="Times New Roman"/>
          <w:sz w:val="24"/>
          <w:szCs w:val="24"/>
        </w:rPr>
        <w:t>sü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904C8" w:rsidRPr="00237F39">
        <w:rPr>
          <w:rFonts w:ascii="Times New Roman" w:hAnsi="Times New Roman"/>
          <w:sz w:val="24"/>
          <w:szCs w:val="24"/>
        </w:rPr>
        <w:t>hari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904C8" w:rsidRPr="00237F39">
        <w:rPr>
          <w:rFonts w:ascii="Times New Roman" w:hAnsi="Times New Roman"/>
          <w:sz w:val="24"/>
          <w:szCs w:val="24"/>
        </w:rPr>
        <w:t>tutulmuş</w:t>
      </w:r>
      <w:r w:rsidR="003F63B2" w:rsidRPr="00237F39">
        <w:rPr>
          <w:rFonts w:ascii="Times New Roman" w:hAnsi="Times New Roman"/>
          <w:sz w:val="24"/>
          <w:szCs w:val="24"/>
        </w:rPr>
        <w:t>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F63B2" w:rsidRPr="00237F39">
        <w:rPr>
          <w:rFonts w:ascii="Times New Roman" w:hAnsi="Times New Roman"/>
          <w:sz w:val="24"/>
          <w:szCs w:val="24"/>
        </w:rPr>
        <w:t>sadec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F63B2" w:rsidRPr="00237F39">
        <w:rPr>
          <w:rFonts w:ascii="Times New Roman" w:hAnsi="Times New Roman"/>
          <w:sz w:val="24"/>
          <w:szCs w:val="24"/>
        </w:rPr>
        <w:t>mekan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F63B2" w:rsidRPr="00237F39">
        <w:rPr>
          <w:rFonts w:ascii="Times New Roman" w:hAnsi="Times New Roman"/>
          <w:sz w:val="24"/>
          <w:szCs w:val="24"/>
        </w:rPr>
        <w:t>prepar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F63B2" w:rsidRPr="00237F39">
        <w:rPr>
          <w:rFonts w:ascii="Times New Roman" w:hAnsi="Times New Roman"/>
          <w:sz w:val="24"/>
          <w:szCs w:val="24"/>
        </w:rPr>
        <w:t>sür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F63B2" w:rsidRPr="00237F39">
        <w:rPr>
          <w:rFonts w:ascii="Times New Roman" w:hAnsi="Times New Roman"/>
          <w:sz w:val="24"/>
          <w:szCs w:val="24"/>
        </w:rPr>
        <w:t>hesaplanmıştır.</w:t>
      </w:r>
    </w:p>
    <w:p w14:paraId="576C94CE" w14:textId="6E08E0CC" w:rsidR="00834F77" w:rsidRPr="00237F39" w:rsidRDefault="00717557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old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roTap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34F77" w:rsidRPr="00237F39">
        <w:rPr>
          <w:rFonts w:ascii="Times New Roman" w:hAnsi="Times New Roman"/>
          <w:sz w:val="24"/>
          <w:szCs w:val="24"/>
        </w:rPr>
        <w:t>T</w:t>
      </w:r>
      <w:r w:rsidR="00A46E86" w:rsidRPr="00237F39">
        <w:rPr>
          <w:rFonts w:ascii="Times New Roman" w:hAnsi="Times New Roman"/>
          <w:sz w:val="24"/>
          <w:szCs w:val="24"/>
        </w:rPr>
        <w:t>ru</w:t>
      </w:r>
      <w:r w:rsidR="00834F77" w:rsidRPr="00237F39">
        <w:rPr>
          <w:rFonts w:ascii="Times New Roman" w:hAnsi="Times New Roman"/>
          <w:sz w:val="24"/>
          <w:szCs w:val="24"/>
        </w:rPr>
        <w:t>N</w:t>
      </w:r>
      <w:r w:rsidR="00A46E86" w:rsidRPr="00237F39">
        <w:rPr>
          <w:rFonts w:ascii="Times New Roman" w:hAnsi="Times New Roman"/>
          <w:sz w:val="24"/>
          <w:szCs w:val="24"/>
        </w:rPr>
        <w:t>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alış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üreleri</w:t>
      </w:r>
      <w:r w:rsidR="00A63826" w:rsidRPr="00237F39">
        <w:rPr>
          <w:rFonts w:ascii="Times New Roman" w:hAnsi="Times New Roman"/>
          <w:sz w:val="24"/>
          <w:szCs w:val="24"/>
        </w:rPr>
        <w:t>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rşılaştırıldığ</w:t>
      </w:r>
      <w:r w:rsidR="00A63826" w:rsidRPr="00237F39">
        <w:rPr>
          <w:rFonts w:ascii="Times New Roman" w:hAnsi="Times New Roman"/>
          <w:sz w:val="24"/>
          <w:szCs w:val="24"/>
        </w:rPr>
        <w:t>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63826" w:rsidRPr="00237F39">
        <w:rPr>
          <w:rFonts w:ascii="Times New Roman" w:hAnsi="Times New Roman"/>
          <w:sz w:val="24"/>
          <w:szCs w:val="24"/>
        </w:rPr>
        <w:t>çalışma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34F77" w:rsidRPr="00237F39">
        <w:rPr>
          <w:rFonts w:ascii="Times New Roman" w:hAnsi="Times New Roman"/>
          <w:sz w:val="24"/>
          <w:szCs w:val="24"/>
        </w:rPr>
        <w:t>gru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34F77"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34F77" w:rsidRPr="00237F39">
        <w:rPr>
          <w:rFonts w:ascii="Times New Roman" w:hAnsi="Times New Roman"/>
          <w:sz w:val="24"/>
          <w:szCs w:val="24"/>
        </w:rPr>
        <w:t>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bookmarkStart w:id="74" w:name="_Hlk133585584"/>
      <w:r w:rsidR="006F423B" w:rsidRPr="00237F39">
        <w:rPr>
          <w:rFonts w:ascii="Times New Roman" w:hAnsi="Times New Roman"/>
          <w:sz w:val="24"/>
          <w:szCs w:val="24"/>
        </w:rPr>
        <w:t>prepar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bookmarkEnd w:id="74"/>
      <w:r w:rsidR="00834F77" w:rsidRPr="00237F39">
        <w:rPr>
          <w:rFonts w:ascii="Times New Roman" w:hAnsi="Times New Roman"/>
          <w:sz w:val="24"/>
          <w:szCs w:val="24"/>
        </w:rPr>
        <w:t>sür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34F77" w:rsidRPr="00237F39">
        <w:rPr>
          <w:rFonts w:ascii="Times New Roman" w:hAnsi="Times New Roman"/>
          <w:sz w:val="24"/>
          <w:szCs w:val="24"/>
        </w:rPr>
        <w:t>göstermiş</w:t>
      </w:r>
      <w:r w:rsidRPr="00237F39">
        <w:rPr>
          <w:rFonts w:ascii="Times New Roman" w:hAnsi="Times New Roman"/>
          <w:sz w:val="24"/>
          <w:szCs w:val="24"/>
        </w:rPr>
        <w:t>t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72EE1"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72EE1" w:rsidRPr="00237F39">
        <w:rPr>
          <w:rFonts w:ascii="Times New Roman" w:hAnsi="Times New Roman"/>
          <w:sz w:val="24"/>
          <w:szCs w:val="24"/>
        </w:rPr>
        <w:t>çalışma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A02CD" w:rsidRPr="00237F39">
        <w:rPr>
          <w:rFonts w:ascii="Times New Roman" w:hAnsi="Times New Roman"/>
          <w:sz w:val="24"/>
          <w:szCs w:val="24"/>
        </w:rPr>
        <w:t>prepar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72EE1" w:rsidRPr="00237F39">
        <w:rPr>
          <w:rFonts w:ascii="Times New Roman" w:hAnsi="Times New Roman"/>
          <w:sz w:val="24"/>
          <w:szCs w:val="24"/>
        </w:rPr>
        <w:t>süresi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72EE1" w:rsidRPr="00237F39">
        <w:rPr>
          <w:rFonts w:ascii="Times New Roman" w:hAnsi="Times New Roman"/>
          <w:sz w:val="24"/>
          <w:szCs w:val="24"/>
        </w:rPr>
        <w:t>aktif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72EE1" w:rsidRPr="00237F39">
        <w:rPr>
          <w:rFonts w:ascii="Times New Roman" w:hAnsi="Times New Roman"/>
          <w:sz w:val="24"/>
          <w:szCs w:val="24"/>
        </w:rPr>
        <w:t>enstrümantasyon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72EE1" w:rsidRPr="00237F39">
        <w:rPr>
          <w:rFonts w:ascii="Times New Roman" w:hAnsi="Times New Roman"/>
          <w:sz w:val="24"/>
          <w:szCs w:val="24"/>
        </w:rPr>
        <w:t>enstrümanlar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72EE1" w:rsidRPr="00237F39">
        <w:rPr>
          <w:rFonts w:ascii="Times New Roman" w:hAnsi="Times New Roman"/>
          <w:sz w:val="24"/>
          <w:szCs w:val="24"/>
        </w:rPr>
        <w:t>değiştirilmesi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72EE1" w:rsidRPr="00237F39">
        <w:rPr>
          <w:rFonts w:ascii="Times New Roman" w:hAnsi="Times New Roman"/>
          <w:sz w:val="24"/>
          <w:szCs w:val="24"/>
        </w:rPr>
        <w:t>enstrümanlar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72EE1" w:rsidRPr="00237F39">
        <w:rPr>
          <w:rFonts w:ascii="Times New Roman" w:hAnsi="Times New Roman"/>
          <w:sz w:val="24"/>
          <w:szCs w:val="24"/>
        </w:rPr>
        <w:t>temizlenm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72EE1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72EE1" w:rsidRPr="00237F39">
        <w:rPr>
          <w:rFonts w:ascii="Times New Roman" w:hAnsi="Times New Roman"/>
          <w:sz w:val="24"/>
          <w:szCs w:val="24"/>
        </w:rPr>
        <w:t>irrig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72EE1"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72EE1" w:rsidRPr="00237F39">
        <w:rPr>
          <w:rFonts w:ascii="Times New Roman" w:hAnsi="Times New Roman"/>
          <w:sz w:val="24"/>
          <w:szCs w:val="24"/>
        </w:rPr>
        <w:t>geç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72EE1" w:rsidRPr="00237F39">
        <w:rPr>
          <w:rFonts w:ascii="Times New Roman" w:hAnsi="Times New Roman"/>
          <w:sz w:val="24"/>
          <w:szCs w:val="24"/>
        </w:rPr>
        <w:t>zaman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72EE1" w:rsidRPr="00237F39">
        <w:rPr>
          <w:rFonts w:ascii="Times New Roman" w:hAnsi="Times New Roman"/>
          <w:sz w:val="24"/>
          <w:szCs w:val="24"/>
        </w:rPr>
        <w:t>içermekted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34F77" w:rsidRPr="00237F39">
        <w:rPr>
          <w:rFonts w:ascii="Times New Roman" w:hAnsi="Times New Roman"/>
          <w:sz w:val="24"/>
          <w:szCs w:val="24"/>
        </w:rPr>
        <w:t>Gen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34F77" w:rsidRPr="00237F39">
        <w:rPr>
          <w:rFonts w:ascii="Times New Roman" w:hAnsi="Times New Roman"/>
          <w:sz w:val="24"/>
          <w:szCs w:val="24"/>
        </w:rPr>
        <w:t>olarak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34F77" w:rsidRPr="00237F39">
        <w:rPr>
          <w:rFonts w:ascii="Times New Roman" w:hAnsi="Times New Roman"/>
          <w:sz w:val="24"/>
          <w:szCs w:val="24"/>
        </w:rPr>
        <w:t>t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34F77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E00C7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34F77" w:rsidRPr="00237F39">
        <w:rPr>
          <w:rFonts w:ascii="Times New Roman" w:hAnsi="Times New Roman"/>
          <w:sz w:val="24"/>
          <w:szCs w:val="24"/>
        </w:rPr>
        <w:t>siste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34F77" w:rsidRPr="00237F39">
        <w:rPr>
          <w:rFonts w:ascii="Times New Roman" w:hAnsi="Times New Roman"/>
          <w:sz w:val="24"/>
          <w:szCs w:val="24"/>
        </w:rPr>
        <w:t>kullanmak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34F77" w:rsidRPr="00237F39">
        <w:rPr>
          <w:rFonts w:ascii="Times New Roman" w:hAnsi="Times New Roman"/>
          <w:sz w:val="24"/>
          <w:szCs w:val="24"/>
        </w:rPr>
        <w:t>sıra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34F77" w:rsidRPr="00237F39">
        <w:rPr>
          <w:rFonts w:ascii="Times New Roman" w:hAnsi="Times New Roman"/>
          <w:sz w:val="24"/>
          <w:szCs w:val="24"/>
        </w:rPr>
        <w:t>dön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iste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34F77" w:rsidRPr="00237F39">
        <w:rPr>
          <w:rFonts w:ascii="Times New Roman" w:hAnsi="Times New Roman"/>
          <w:sz w:val="24"/>
          <w:szCs w:val="24"/>
        </w:rPr>
        <w:t>kullanmakt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34F77"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34F77" w:rsidRPr="00237F39">
        <w:rPr>
          <w:rFonts w:ascii="Times New Roman" w:hAnsi="Times New Roman"/>
          <w:sz w:val="24"/>
          <w:szCs w:val="24"/>
        </w:rPr>
        <w:t>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34F77" w:rsidRPr="00237F39">
        <w:rPr>
          <w:rFonts w:ascii="Times New Roman" w:hAnsi="Times New Roman"/>
          <w:sz w:val="24"/>
          <w:szCs w:val="24"/>
        </w:rPr>
        <w:t>zam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34F77" w:rsidRPr="00237F39">
        <w:rPr>
          <w:rFonts w:ascii="Times New Roman" w:hAnsi="Times New Roman"/>
          <w:sz w:val="24"/>
          <w:szCs w:val="24"/>
        </w:rPr>
        <w:t>alı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33758" w:rsidRPr="00237F39">
        <w:rPr>
          <w:rFonts w:ascii="Times New Roman" w:hAnsi="Times New Roman"/>
          <w:sz w:val="24"/>
          <w:szCs w:val="24"/>
        </w:rPr>
        <w:t>P</w:t>
      </w:r>
      <w:r w:rsidR="00301B9D" w:rsidRPr="00237F39">
        <w:rPr>
          <w:rFonts w:ascii="Times New Roman" w:hAnsi="Times New Roman"/>
          <w:sz w:val="24"/>
          <w:szCs w:val="24"/>
        </w:rPr>
        <w:t>repar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A2E96" w:rsidRPr="00237F39">
        <w:rPr>
          <w:rFonts w:ascii="Times New Roman" w:hAnsi="Times New Roman"/>
          <w:sz w:val="24"/>
          <w:szCs w:val="24"/>
        </w:rPr>
        <w:t>süresi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A2E96" w:rsidRPr="00237F39">
        <w:rPr>
          <w:rFonts w:ascii="Times New Roman" w:hAnsi="Times New Roman"/>
          <w:sz w:val="24"/>
          <w:szCs w:val="24"/>
        </w:rPr>
        <w:t>kullan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A2E96" w:rsidRPr="00237F39">
        <w:rPr>
          <w:rFonts w:ascii="Times New Roman" w:hAnsi="Times New Roman"/>
          <w:sz w:val="24"/>
          <w:szCs w:val="24"/>
        </w:rPr>
        <w:t>alet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A2E96" w:rsidRPr="00237F39">
        <w:rPr>
          <w:rFonts w:ascii="Times New Roman" w:hAnsi="Times New Roman"/>
          <w:sz w:val="24"/>
          <w:szCs w:val="24"/>
        </w:rPr>
        <w:t>sayısına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A2E96" w:rsidRPr="00237F39">
        <w:rPr>
          <w:rFonts w:ascii="Times New Roman" w:hAnsi="Times New Roman"/>
          <w:sz w:val="24"/>
          <w:szCs w:val="24"/>
        </w:rPr>
        <w:t>operatörü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A2E96" w:rsidRPr="00237F39">
        <w:rPr>
          <w:rFonts w:ascii="Times New Roman" w:hAnsi="Times New Roman"/>
          <w:sz w:val="24"/>
          <w:szCs w:val="24"/>
        </w:rPr>
        <w:t>deneyim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A2E96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A2E96" w:rsidRPr="00237F39">
        <w:rPr>
          <w:rFonts w:ascii="Times New Roman" w:hAnsi="Times New Roman"/>
          <w:sz w:val="24"/>
          <w:szCs w:val="24"/>
        </w:rPr>
        <w:t>kullan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A2E96" w:rsidRPr="00237F39">
        <w:rPr>
          <w:rFonts w:ascii="Times New Roman" w:hAnsi="Times New Roman"/>
          <w:sz w:val="24"/>
          <w:szCs w:val="24"/>
        </w:rPr>
        <w:t>tekni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A2E96" w:rsidRPr="00237F39">
        <w:rPr>
          <w:rFonts w:ascii="Times New Roman" w:hAnsi="Times New Roman"/>
          <w:sz w:val="24"/>
          <w:szCs w:val="24"/>
        </w:rPr>
        <w:t>bağlıdı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D0471"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Kim&lt;/Author&gt;&lt;Year&gt;2021&lt;/Year&gt;&lt;RecNum&gt;107&lt;/RecNum&gt;&lt;DisplayText&gt;[117]&lt;/DisplayText&gt;&lt;record&gt;&lt;rec-number&gt;107&lt;/rec-number&gt;&lt;foreign-keys&gt;&lt;key app="EN" db-id="00d9ve5eaf9f0lezs2ov50dqvdpe0xr0t2z2" timestamp="1680781364"&gt;107&lt;/key&gt;&lt;/foreign-keys&gt;&lt;ref-type name="Journal Article"&gt;17&lt;/ref-type&gt;&lt;contributors&gt;&lt;authors&gt;&lt;author&gt;Kim, H.&lt;/author&gt;&lt;author&gt;Jeon, S. J.&lt;/author&gt;&lt;author&gt;Seo, M. S.&lt;/author&gt;&lt;/authors&gt;&lt;/contributors&gt;&lt;auth-address&gt;Department of Conservative Dentistry, Wonkang University Daejeon Dental Hospital, 77 Dunsan-Ro, Seo-Gu, Daejeon, 302-120, Republic of Korea.&amp;#xD;Department of Conservative Dentistry, Wonkang University Daejeon Dental Hospital, 77 Dunsan-Ro, Seo-Gu, Daejeon, 302-120, Republic of Korea. profee@naver.com.&lt;/auth-address&gt;&lt;titles&gt;&lt;title&gt;Comparison of the canal transportation of ProTaper GOLD, WaveOne GOLD, and TruNatomy in simulated double-curved canals&lt;/title&gt;&lt;secondary-title&gt;BMC Oral Health&lt;/secondary-title&gt;&lt;/titles&gt;&lt;periodical&gt;&lt;full-title&gt;BMC Oral Health&lt;/full-title&gt;&lt;/periodical&gt;&lt;pages&gt;533&lt;/pages&gt;&lt;volume&gt;21&lt;/volume&gt;&lt;number&gt;1&lt;/number&gt;&lt;edition&gt;2021/10/18&lt;/edition&gt;&lt;keywords&gt;&lt;keyword&gt;*Dental Pulp Cavity&lt;/keyword&gt;&lt;keyword&gt;Equipment Design&lt;/keyword&gt;&lt;keyword&gt;Humans&lt;/keyword&gt;&lt;keyword&gt;*Root Canal Preparation&lt;/keyword&gt;&lt;keyword&gt;Canal transportation&lt;/keyword&gt;&lt;keyword&gt;Preparation time&lt;/keyword&gt;&lt;keyword&gt;ProTaper GOLD&lt;/keyword&gt;&lt;keyword&gt;Root canal preparation&lt;/keyword&gt;&lt;keyword&gt;Simulated canals&lt;/keyword&gt;&lt;keyword&gt;TruNatomy&lt;/keyword&gt;&lt;keyword&gt;WaveOne GOLD&lt;/keyword&gt;&lt;/keywords&gt;&lt;dates&gt;&lt;year&gt;2021&lt;/year&gt;&lt;pub-dates&gt;&lt;date&gt;Oct 16&lt;/date&gt;&lt;/pub-dates&gt;&lt;/dates&gt;&lt;isbn&gt;1472-6831&lt;/isbn&gt;&lt;accession-num&gt;34656099&lt;/accession-num&gt;&lt;urls&gt;&lt;/urls&gt;&lt;custom2&gt;PMC8520641&lt;/custom2&gt;&lt;electronic-resource-num&gt;10.1186/s12903-021-01854-z&lt;/electronic-resource-num&gt;&lt;remote-database-provider&gt;NLM&lt;/remote-database-provider&gt;&lt;language&gt;eng&lt;/language&gt;&lt;/record&gt;&lt;/Cite&gt;&lt;/EndNote&gt;</w:instrText>
      </w:r>
      <w:r w:rsidR="009D0471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117]</w:t>
      </w:r>
      <w:r w:rsidR="009D0471" w:rsidRPr="00237F39">
        <w:rPr>
          <w:rFonts w:ascii="Times New Roman" w:hAnsi="Times New Roman"/>
          <w:sz w:val="24"/>
          <w:szCs w:val="24"/>
        </w:rPr>
        <w:fldChar w:fldCharType="end"/>
      </w:r>
      <w:r w:rsidR="009D0471" w:rsidRPr="00237F39">
        <w:rPr>
          <w:rFonts w:ascii="Times New Roman" w:hAnsi="Times New Roman"/>
          <w:sz w:val="24"/>
          <w:szCs w:val="24"/>
        </w:rPr>
        <w:t>.</w:t>
      </w:r>
    </w:p>
    <w:p w14:paraId="59F4D268" w14:textId="5019B2BD" w:rsidR="00CF5E37" w:rsidRPr="00237F39" w:rsidRDefault="00F32058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TruNatomy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DW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otate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roTap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eciproc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lu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67415" w:rsidRPr="00237F39">
        <w:rPr>
          <w:rFonts w:ascii="Times New Roman" w:hAnsi="Times New Roman"/>
          <w:sz w:val="24"/>
          <w:szCs w:val="24"/>
        </w:rPr>
        <w:t>eğe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01B9D" w:rsidRPr="00237F39">
        <w:rPr>
          <w:rFonts w:ascii="Times New Roman" w:hAnsi="Times New Roman"/>
          <w:sz w:val="24"/>
          <w:szCs w:val="24"/>
        </w:rPr>
        <w:t>prepar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D5B25" w:rsidRPr="00237F39">
        <w:rPr>
          <w:rFonts w:ascii="Times New Roman" w:hAnsi="Times New Roman"/>
          <w:sz w:val="24"/>
          <w:szCs w:val="24"/>
        </w:rPr>
        <w:t>süreleri</w:t>
      </w:r>
      <w:r w:rsidR="006C1C80" w:rsidRPr="00237F39">
        <w:rPr>
          <w:rFonts w:ascii="Times New Roman" w:hAnsi="Times New Roman"/>
          <w:sz w:val="24"/>
          <w:szCs w:val="24"/>
        </w:rPr>
        <w:t>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C1C80" w:rsidRPr="00237F39">
        <w:rPr>
          <w:rFonts w:ascii="Times New Roman" w:hAnsi="Times New Roman"/>
          <w:sz w:val="24"/>
          <w:szCs w:val="24"/>
        </w:rPr>
        <w:t>karşılaş</w:t>
      </w:r>
      <w:r w:rsidR="0049259B">
        <w:rPr>
          <w:rFonts w:ascii="Times New Roman" w:hAnsi="Times New Roman"/>
          <w:sz w:val="24"/>
          <w:szCs w:val="24"/>
        </w:rPr>
        <w:t>tır</w:t>
      </w:r>
      <w:r w:rsidR="006C1C80" w:rsidRPr="00237F39">
        <w:rPr>
          <w:rFonts w:ascii="Times New Roman" w:hAnsi="Times New Roman"/>
          <w:sz w:val="24"/>
          <w:szCs w:val="24"/>
        </w:rPr>
        <w:t>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320F7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320F7" w:rsidRPr="00237F39">
        <w:rPr>
          <w:rFonts w:ascii="Times New Roman" w:hAnsi="Times New Roman"/>
          <w:sz w:val="24"/>
          <w:szCs w:val="24"/>
        </w:rPr>
        <w:t>çalışma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D5B25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D5B25" w:rsidRPr="00237F39">
        <w:rPr>
          <w:rFonts w:ascii="Times New Roman" w:hAnsi="Times New Roman"/>
          <w:sz w:val="24"/>
          <w:szCs w:val="24"/>
        </w:rPr>
        <w:t>i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01B9D" w:rsidRPr="00237F39">
        <w:rPr>
          <w:rFonts w:ascii="Times New Roman" w:hAnsi="Times New Roman"/>
          <w:sz w:val="24"/>
          <w:szCs w:val="24"/>
        </w:rPr>
        <w:t>prepar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D5B25" w:rsidRPr="00237F39">
        <w:rPr>
          <w:rFonts w:ascii="Times New Roman" w:hAnsi="Times New Roman"/>
          <w:sz w:val="24"/>
          <w:szCs w:val="24"/>
        </w:rPr>
        <w:t>süre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D5B25" w:rsidRPr="00237F39">
        <w:rPr>
          <w:rFonts w:ascii="Times New Roman" w:hAnsi="Times New Roman"/>
          <w:sz w:val="24"/>
          <w:szCs w:val="24"/>
        </w:rPr>
        <w:t>önem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D5B25" w:rsidRPr="00237F39">
        <w:rPr>
          <w:rFonts w:ascii="Times New Roman" w:hAnsi="Times New Roman"/>
          <w:sz w:val="24"/>
          <w:szCs w:val="24"/>
        </w:rPr>
        <w:t>ölçü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93C51" w:rsidRPr="00237F39">
        <w:rPr>
          <w:rFonts w:ascii="Times New Roman" w:hAnsi="Times New Roman"/>
          <w:sz w:val="24"/>
          <w:szCs w:val="24"/>
        </w:rPr>
        <w:t>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93C51" w:rsidRPr="00237F39">
        <w:rPr>
          <w:rFonts w:ascii="Times New Roman" w:hAnsi="Times New Roman"/>
          <w:sz w:val="24"/>
          <w:szCs w:val="24"/>
        </w:rPr>
        <w:t>olduğ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D5B25" w:rsidRPr="00237F39">
        <w:rPr>
          <w:rFonts w:ascii="Times New Roman" w:hAnsi="Times New Roman"/>
          <w:sz w:val="24"/>
          <w:szCs w:val="24"/>
        </w:rPr>
        <w:t>b</w:t>
      </w:r>
      <w:r w:rsidR="00CB68F7" w:rsidRPr="00237F39">
        <w:rPr>
          <w:rFonts w:ascii="Times New Roman" w:hAnsi="Times New Roman"/>
          <w:sz w:val="24"/>
          <w:szCs w:val="24"/>
        </w:rPr>
        <w:t>ildir</w:t>
      </w:r>
      <w:r w:rsidR="006A521E">
        <w:rPr>
          <w:rFonts w:ascii="Times New Roman" w:hAnsi="Times New Roman"/>
          <w:sz w:val="24"/>
          <w:szCs w:val="24"/>
        </w:rPr>
        <w:t>il</w:t>
      </w:r>
      <w:r w:rsidR="00CB68F7" w:rsidRPr="00237F39">
        <w:rPr>
          <w:rFonts w:ascii="Times New Roman" w:hAnsi="Times New Roman"/>
          <w:sz w:val="24"/>
          <w:szCs w:val="24"/>
        </w:rPr>
        <w:t>mişt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67415"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Pit&lt;/Author&gt;&lt;Year&gt;2020&lt;/Year&gt;&lt;RecNum&gt;117&lt;/RecNum&gt;&lt;DisplayText&gt;[113]&lt;/DisplayText&gt;&lt;record&gt;&lt;rec-number&gt;117&lt;/rec-number&gt;&lt;foreign-keys&gt;&lt;key app="EN" db-id="00d9ve5eaf9f0lezs2ov50dqvdpe0xr0t2z2" timestamp="1680820500"&gt;117&lt;/key&gt;&lt;/foreign-keys&gt;&lt;ref-type name="Journal Article"&gt;17&lt;/ref-type&gt;&lt;contributors&gt;&lt;authors&gt;&lt;author&gt;Pit, AB&lt;/author&gt;&lt;author&gt;Borcean, Ioana-Amalia&lt;/author&gt;&lt;author&gt;Vargatu, IA&lt;/author&gt;&lt;author&gt;Mai, Andreea&lt;/author&gt;&lt;author&gt;Shyblak, Maryam&lt;/author&gt;&lt;author&gt;Mokdad, Samir&lt;/author&gt;&lt;/authors&gt;&lt;/contributors&gt;&lt;titles&gt;&lt;title&gt;Evaluation of the time and efficiency of trunatomy, vdw. rotate, protaper gold and reciproc blue in shaping root canals-an in vitro study&lt;/title&gt;&lt;secondary-title&gt;Romanian J Oral Rehab&lt;/secondary-title&gt;&lt;/titles&gt;&lt;periodical&gt;&lt;full-title&gt;Romanian J Oral Rehab&lt;/full-title&gt;&lt;/periodical&gt;&lt;pages&gt;250-8&lt;/pages&gt;&lt;volume&gt;3&lt;/volume&gt;&lt;dates&gt;&lt;year&gt;2020&lt;/year&gt;&lt;/dates&gt;&lt;urls&gt;&lt;/urls&gt;&lt;/record&gt;&lt;/Cite&gt;&lt;/EndNote&gt;</w:instrText>
      </w:r>
      <w:r w:rsidR="00767415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113]</w:t>
      </w:r>
      <w:r w:rsidR="00767415" w:rsidRPr="00237F39">
        <w:rPr>
          <w:rFonts w:ascii="Times New Roman" w:hAnsi="Times New Roman"/>
          <w:sz w:val="24"/>
          <w:szCs w:val="24"/>
        </w:rPr>
        <w:fldChar w:fldCharType="end"/>
      </w:r>
      <w:r w:rsidR="00767415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320F7" w:rsidRPr="00237F39">
        <w:rPr>
          <w:rFonts w:ascii="Times New Roman" w:hAnsi="Times New Roman"/>
          <w:sz w:val="24"/>
          <w:szCs w:val="24"/>
        </w:rPr>
        <w:t>Başk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218BA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218BA" w:rsidRPr="00237F39">
        <w:rPr>
          <w:rFonts w:ascii="Times New Roman" w:hAnsi="Times New Roman"/>
          <w:sz w:val="24"/>
          <w:szCs w:val="24"/>
        </w:rPr>
        <w:t>çalışma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218BA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218BA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218BA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218BA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218BA" w:rsidRPr="00237F39">
        <w:rPr>
          <w:rFonts w:ascii="Times New Roman" w:hAnsi="Times New Roman"/>
          <w:sz w:val="24"/>
          <w:szCs w:val="24"/>
        </w:rPr>
        <w:t>eğe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218BA" w:rsidRPr="00237F39">
        <w:rPr>
          <w:rFonts w:ascii="Times New Roman" w:hAnsi="Times New Roman"/>
          <w:sz w:val="24"/>
          <w:szCs w:val="24"/>
        </w:rPr>
        <w:t>çalış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218BA" w:rsidRPr="00237F39">
        <w:rPr>
          <w:rFonts w:ascii="Times New Roman" w:hAnsi="Times New Roman"/>
          <w:sz w:val="24"/>
          <w:szCs w:val="24"/>
        </w:rPr>
        <w:t>sü</w:t>
      </w:r>
      <w:r w:rsidR="00FF5294" w:rsidRPr="00237F39">
        <w:rPr>
          <w:rFonts w:ascii="Times New Roman" w:hAnsi="Times New Roman"/>
          <w:sz w:val="24"/>
          <w:szCs w:val="24"/>
        </w:rPr>
        <w:t>re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F5294" w:rsidRPr="00237F39">
        <w:rPr>
          <w:rFonts w:ascii="Times New Roman" w:hAnsi="Times New Roman"/>
          <w:sz w:val="24"/>
          <w:szCs w:val="24"/>
        </w:rPr>
        <w:t>karşılaştırm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F5294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F5294" w:rsidRPr="00237F39">
        <w:rPr>
          <w:rFonts w:ascii="Times New Roman" w:hAnsi="Times New Roman"/>
          <w:sz w:val="24"/>
          <w:szCs w:val="24"/>
        </w:rPr>
        <w:t>grubu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F5294"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F5294" w:rsidRPr="00237F39">
        <w:rPr>
          <w:rFonts w:ascii="Times New Roman" w:hAnsi="Times New Roman"/>
          <w:sz w:val="24"/>
          <w:szCs w:val="24"/>
        </w:rPr>
        <w:t>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F5294" w:rsidRPr="00237F39">
        <w:rPr>
          <w:rFonts w:ascii="Times New Roman" w:hAnsi="Times New Roman"/>
          <w:sz w:val="24"/>
          <w:szCs w:val="24"/>
        </w:rPr>
        <w:t>çalış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F5294" w:rsidRPr="00237F39">
        <w:rPr>
          <w:rFonts w:ascii="Times New Roman" w:hAnsi="Times New Roman"/>
          <w:sz w:val="24"/>
          <w:szCs w:val="24"/>
        </w:rPr>
        <w:t>sür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F5294" w:rsidRPr="00237F39">
        <w:rPr>
          <w:rFonts w:ascii="Times New Roman" w:hAnsi="Times New Roman"/>
          <w:sz w:val="24"/>
          <w:szCs w:val="24"/>
        </w:rPr>
        <w:t>bulunmuştu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F27B8"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Vorster&lt;/Author&gt;&lt;Year&gt;2022&lt;/Year&gt;&lt;RecNum&gt;118&lt;/RecNum&gt;&lt;DisplayText&gt;[139]&lt;/DisplayText&gt;&lt;record&gt;&lt;rec-number&gt;118&lt;/rec-number&gt;&lt;foreign-keys&gt;&lt;key app="EN" db-id="00d9ve5eaf9f0lezs2ov50dqvdpe0xr0t2z2" timestamp="1680820720"&gt;118&lt;/key&gt;&lt;/foreign-keys&gt;&lt;ref-type name="Journal Article"&gt;17&lt;/ref-type&gt;&lt;contributors&gt;&lt;authors&gt;&lt;author&gt;Vorster, M.&lt;/author&gt;&lt;author&gt;van der Vyver, P. J.&lt;/author&gt;&lt;author&gt;Markou, G.&lt;/author&gt;&lt;/authors&gt;&lt;/contributors&gt;&lt;auth-address&gt;Department of Odontology, School of Dentistry, Faculty of Health Sciences, University of Pretoria, Pretoria, South Africa. Electronic address: martin.vorster@up.ac.za.&amp;#xD;Department of Odontology, School of Dentistry, Faculty of Health Sciences, University of Pretoria, Pretoria, South Africa.&amp;#xD;Department of Civil Engineering, University of Pretoria, Pretoria, South Africa.&lt;/auth-address&gt;&lt;titles&gt;&lt;title&gt;The Effect of Different Molar Access Cavity Designs on Root Canal Shaping Times Using Rotation and Reciprocation Instruments in Mandibular First Molars&lt;/title&gt;&lt;secondary-title&gt;J Endod&lt;/secondary-title&gt;&lt;/titles&gt;&lt;periodical&gt;&lt;full-title&gt;J Endod&lt;/full-title&gt;&lt;/periodical&gt;&lt;pages&gt;887-892&lt;/pages&gt;&lt;volume&gt;48&lt;/volume&gt;&lt;number&gt;7&lt;/number&gt;&lt;edition&gt;2022/04/11&lt;/edition&gt;&lt;keywords&gt;&lt;keyword&gt;*Dental Pulp Cavity&lt;/keyword&gt;&lt;keyword&gt;Equipment Design&lt;/keyword&gt;&lt;keyword&gt;Gold&lt;/keyword&gt;&lt;keyword&gt;Humans&lt;/keyword&gt;&lt;keyword&gt;Molar&lt;/keyword&gt;&lt;keyword&gt;*Root Canal Preparation&lt;/keyword&gt;&lt;keyword&gt;Rotation&lt;/keyword&gt;&lt;keyword&gt;Stainless Steel&lt;/keyword&gt;&lt;keyword&gt;Canal preparation time&lt;/keyword&gt;&lt;keyword&gt;TruNatomy&lt;/keyword&gt;&lt;keyword&gt;WaveOne Gold&lt;/keyword&gt;&lt;keyword&gt;conservative access cavity&lt;/keyword&gt;&lt;keyword&gt;traditional access cavity&lt;/keyword&gt;&lt;/keywords&gt;&lt;dates&gt;&lt;year&gt;2022&lt;/year&gt;&lt;pub-dates&gt;&lt;date&gt;Jul&lt;/date&gt;&lt;/pub-dates&gt;&lt;/dates&gt;&lt;isbn&gt;0099-2399&lt;/isbn&gt;&lt;accession-num&gt;35398439&lt;/accession-num&gt;&lt;urls&gt;&lt;/urls&gt;&lt;electronic-resource-num&gt;10.1016/j.joen.2022.03.011&lt;/electronic-resource-num&gt;&lt;remote-database-provider&gt;NLM&lt;/remote-database-provider&gt;&lt;language&gt;eng&lt;/language&gt;&lt;/record&gt;&lt;/Cite&gt;&lt;/EndNote&gt;</w:instrText>
      </w:r>
      <w:r w:rsidR="00CF27B8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139]</w:t>
      </w:r>
      <w:r w:rsidR="00CF27B8" w:rsidRPr="00237F39">
        <w:rPr>
          <w:rFonts w:ascii="Times New Roman" w:hAnsi="Times New Roman"/>
          <w:sz w:val="24"/>
          <w:szCs w:val="24"/>
        </w:rPr>
        <w:fldChar w:fldCharType="end"/>
      </w:r>
      <w:r w:rsidR="00CF27B8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93713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93713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93713" w:rsidRPr="00237F39">
        <w:rPr>
          <w:rFonts w:ascii="Times New Roman" w:hAnsi="Times New Roman"/>
          <w:sz w:val="24"/>
          <w:szCs w:val="24"/>
        </w:rPr>
        <w:t>sistem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93713" w:rsidRPr="00237F39">
        <w:rPr>
          <w:rFonts w:ascii="Times New Roman" w:hAnsi="Times New Roman"/>
          <w:sz w:val="24"/>
          <w:szCs w:val="24"/>
        </w:rPr>
        <w:t>di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93713" w:rsidRPr="00237F39">
        <w:rPr>
          <w:rFonts w:ascii="Times New Roman" w:hAnsi="Times New Roman"/>
          <w:sz w:val="24"/>
          <w:szCs w:val="24"/>
        </w:rPr>
        <w:t>sistemle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93713" w:rsidRPr="00237F39">
        <w:rPr>
          <w:rFonts w:ascii="Times New Roman" w:hAnsi="Times New Roman"/>
          <w:sz w:val="24"/>
          <w:szCs w:val="24"/>
        </w:rPr>
        <w:t>gö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93713"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93713" w:rsidRPr="00237F39">
        <w:rPr>
          <w:rFonts w:ascii="Times New Roman" w:hAnsi="Times New Roman"/>
          <w:sz w:val="24"/>
          <w:szCs w:val="24"/>
        </w:rPr>
        <w:t>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93713" w:rsidRPr="00237F39">
        <w:rPr>
          <w:rFonts w:ascii="Times New Roman" w:hAnsi="Times New Roman"/>
          <w:sz w:val="24"/>
          <w:szCs w:val="24"/>
        </w:rPr>
        <w:t>çalış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93713" w:rsidRPr="00237F39">
        <w:rPr>
          <w:rFonts w:ascii="Times New Roman" w:hAnsi="Times New Roman"/>
          <w:sz w:val="24"/>
          <w:szCs w:val="24"/>
        </w:rPr>
        <w:t>süres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93713" w:rsidRPr="00237F39">
        <w:rPr>
          <w:rFonts w:ascii="Times New Roman" w:hAnsi="Times New Roman"/>
          <w:sz w:val="24"/>
          <w:szCs w:val="24"/>
        </w:rPr>
        <w:t>sahip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93713" w:rsidRPr="00237F39">
        <w:rPr>
          <w:rFonts w:ascii="Times New Roman" w:hAnsi="Times New Roman"/>
          <w:sz w:val="24"/>
          <w:szCs w:val="24"/>
        </w:rPr>
        <w:t>olmas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93713" w:rsidRPr="00237F39">
        <w:rPr>
          <w:rFonts w:ascii="Times New Roman" w:hAnsi="Times New Roman"/>
          <w:sz w:val="24"/>
          <w:szCs w:val="24"/>
        </w:rPr>
        <w:t>sebebi</w:t>
      </w:r>
      <w:r w:rsidR="002327BA" w:rsidRPr="00237F39">
        <w:rPr>
          <w:rFonts w:ascii="Times New Roman" w:hAnsi="Times New Roman"/>
          <w:sz w:val="24"/>
          <w:szCs w:val="24"/>
        </w:rPr>
        <w:t>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D6FE4" w:rsidRPr="00237F39">
        <w:rPr>
          <w:rFonts w:ascii="Times New Roman" w:hAnsi="Times New Roman"/>
          <w:sz w:val="24"/>
          <w:szCs w:val="24"/>
        </w:rPr>
        <w:t>e</w:t>
      </w:r>
      <w:r w:rsidR="00E8172B" w:rsidRPr="00237F39">
        <w:rPr>
          <w:rFonts w:ascii="Times New Roman" w:hAnsi="Times New Roman"/>
          <w:sz w:val="24"/>
          <w:szCs w:val="24"/>
        </w:rPr>
        <w:t>ğe</w:t>
      </w:r>
      <w:r w:rsidR="00AD6FE4" w:rsidRPr="00237F39">
        <w:rPr>
          <w:rFonts w:ascii="Times New Roman" w:hAnsi="Times New Roman"/>
          <w:sz w:val="24"/>
          <w:szCs w:val="24"/>
        </w:rPr>
        <w:t>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8172B" w:rsidRPr="00237F39">
        <w:rPr>
          <w:rFonts w:ascii="Times New Roman" w:hAnsi="Times New Roman"/>
          <w:sz w:val="24"/>
          <w:szCs w:val="24"/>
        </w:rPr>
        <w:t>tasarımı</w:t>
      </w:r>
      <w:r w:rsidR="00D36DFE" w:rsidRPr="00237F39">
        <w:rPr>
          <w:rFonts w:ascii="Times New Roman" w:hAnsi="Times New Roman"/>
          <w:sz w:val="24"/>
          <w:szCs w:val="24"/>
        </w:rPr>
        <w:t>y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36DFE" w:rsidRPr="00237F39">
        <w:rPr>
          <w:rFonts w:ascii="Times New Roman" w:hAnsi="Times New Roman"/>
          <w:sz w:val="24"/>
          <w:szCs w:val="24"/>
        </w:rPr>
        <w:t>ilgi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D0F5F" w:rsidRPr="00237F39">
        <w:rPr>
          <w:rFonts w:ascii="Times New Roman" w:hAnsi="Times New Roman"/>
          <w:sz w:val="24"/>
          <w:szCs w:val="24"/>
        </w:rPr>
        <w:t>olduğ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D0F5F" w:rsidRPr="00237F39">
        <w:rPr>
          <w:rFonts w:ascii="Times New Roman" w:hAnsi="Times New Roman"/>
          <w:sz w:val="24"/>
          <w:szCs w:val="24"/>
        </w:rPr>
        <w:t>düşünülmekted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D0F5F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D0F5F" w:rsidRPr="00237F39">
        <w:rPr>
          <w:rFonts w:ascii="Times New Roman" w:hAnsi="Times New Roman"/>
          <w:sz w:val="24"/>
          <w:szCs w:val="24"/>
        </w:rPr>
        <w:t>tasarım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17CA0" w:rsidRPr="00237F39">
        <w:rPr>
          <w:rFonts w:ascii="Times New Roman" w:hAnsi="Times New Roman"/>
          <w:sz w:val="24"/>
          <w:szCs w:val="24"/>
        </w:rPr>
        <w:t>sı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17CA0" w:rsidRPr="00237F39">
        <w:rPr>
          <w:rFonts w:ascii="Times New Roman" w:hAnsi="Times New Roman"/>
          <w:sz w:val="24"/>
          <w:szCs w:val="24"/>
        </w:rPr>
        <w:t>Ni-T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17CA0" w:rsidRPr="00237F39">
        <w:rPr>
          <w:rFonts w:ascii="Times New Roman" w:hAnsi="Times New Roman"/>
          <w:sz w:val="24"/>
          <w:szCs w:val="24"/>
        </w:rPr>
        <w:t>t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17CA0" w:rsidRPr="00237F39">
        <w:rPr>
          <w:rFonts w:ascii="Times New Roman" w:hAnsi="Times New Roman"/>
          <w:sz w:val="24"/>
          <w:szCs w:val="24"/>
        </w:rPr>
        <w:t>geliştirilirk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D6FE4" w:rsidRPr="00237F39">
        <w:rPr>
          <w:rFonts w:ascii="Times New Roman" w:hAnsi="Times New Roman"/>
          <w:sz w:val="24"/>
          <w:szCs w:val="24"/>
        </w:rPr>
        <w:t>ısı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D6FE4" w:rsidRPr="00237F39">
        <w:rPr>
          <w:rFonts w:ascii="Times New Roman" w:hAnsi="Times New Roman"/>
          <w:sz w:val="24"/>
          <w:szCs w:val="24"/>
        </w:rPr>
        <w:t>işle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D6FE4" w:rsidRPr="00237F39">
        <w:rPr>
          <w:rFonts w:ascii="Times New Roman" w:hAnsi="Times New Roman"/>
          <w:sz w:val="24"/>
          <w:szCs w:val="24"/>
        </w:rPr>
        <w:t>kombinasyonu</w:t>
      </w:r>
      <w:r w:rsidR="00517CA0" w:rsidRPr="00237F39">
        <w:rPr>
          <w:rFonts w:ascii="Times New Roman" w:hAnsi="Times New Roman"/>
          <w:sz w:val="24"/>
          <w:szCs w:val="24"/>
        </w:rPr>
        <w:t>n</w:t>
      </w:r>
      <w:r w:rsidR="000B4CBE">
        <w:rPr>
          <w:rFonts w:ascii="Times New Roman" w:hAnsi="Times New Roman"/>
          <w:sz w:val="24"/>
          <w:szCs w:val="24"/>
        </w:rPr>
        <w:t>u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D6FE4" w:rsidRPr="00237F39">
        <w:rPr>
          <w:rFonts w:ascii="Times New Roman" w:hAnsi="Times New Roman"/>
          <w:sz w:val="24"/>
          <w:szCs w:val="24"/>
        </w:rPr>
        <w:t>kullanılm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D6FE4" w:rsidRPr="00237F39">
        <w:rPr>
          <w:rFonts w:ascii="Times New Roman" w:hAnsi="Times New Roman"/>
          <w:sz w:val="24"/>
          <w:szCs w:val="24"/>
        </w:rPr>
        <w:t>sayes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17CA0"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17CA0" w:rsidRPr="00237F39">
        <w:rPr>
          <w:rFonts w:ascii="Times New Roman" w:hAnsi="Times New Roman"/>
          <w:sz w:val="24"/>
          <w:szCs w:val="24"/>
        </w:rPr>
        <w:t>esnek</w:t>
      </w:r>
      <w:r w:rsidR="002327BA" w:rsidRPr="00237F39">
        <w:rPr>
          <w:rFonts w:ascii="Times New Roman" w:hAnsi="Times New Roman"/>
          <w:sz w:val="24"/>
          <w:szCs w:val="24"/>
        </w:rPr>
        <w:t>tir</w:t>
      </w:r>
      <w:r w:rsidR="00517CA0" w:rsidRPr="00237F39">
        <w:rPr>
          <w:rFonts w:ascii="Times New Roman" w:hAnsi="Times New Roman"/>
          <w:sz w:val="24"/>
          <w:szCs w:val="24"/>
        </w:rPr>
        <w:t>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17CA0" w:rsidRPr="00237F39">
        <w:rPr>
          <w:rFonts w:ascii="Times New Roman" w:hAnsi="Times New Roman"/>
          <w:sz w:val="24"/>
          <w:szCs w:val="24"/>
        </w:rPr>
        <w:t>etki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17CA0" w:rsidRPr="00237F39">
        <w:rPr>
          <w:rFonts w:ascii="Times New Roman" w:hAnsi="Times New Roman"/>
          <w:sz w:val="24"/>
          <w:szCs w:val="24"/>
        </w:rPr>
        <w:t>şekillendirmey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17CA0" w:rsidRPr="00237F39">
        <w:rPr>
          <w:rFonts w:ascii="Times New Roman" w:hAnsi="Times New Roman"/>
          <w:sz w:val="24"/>
          <w:szCs w:val="24"/>
        </w:rPr>
        <w:t>yapark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8172B" w:rsidRPr="00237F39">
        <w:rPr>
          <w:rFonts w:ascii="Times New Roman" w:hAnsi="Times New Roman"/>
          <w:sz w:val="24"/>
          <w:szCs w:val="24"/>
        </w:rPr>
        <w:t>klin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8172B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C404D"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C404D" w:rsidRPr="00237F39">
        <w:rPr>
          <w:rFonts w:ascii="Times New Roman" w:hAnsi="Times New Roman"/>
          <w:sz w:val="24"/>
          <w:szCs w:val="24"/>
        </w:rPr>
        <w:t>anatomis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C404D" w:rsidRPr="00237F39">
        <w:rPr>
          <w:rFonts w:ascii="Times New Roman" w:hAnsi="Times New Roman"/>
          <w:sz w:val="24"/>
          <w:szCs w:val="24"/>
        </w:rPr>
        <w:t>uygu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C404D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41C88" w:rsidRPr="00237F39">
        <w:rPr>
          <w:rFonts w:ascii="Times New Roman" w:hAnsi="Times New Roman"/>
          <w:sz w:val="24"/>
          <w:szCs w:val="24"/>
        </w:rPr>
        <w:t>prepar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41C88" w:rsidRPr="00237F39">
        <w:rPr>
          <w:rFonts w:ascii="Times New Roman" w:hAnsi="Times New Roman"/>
          <w:sz w:val="24"/>
          <w:szCs w:val="24"/>
        </w:rPr>
        <w:t>yap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327BA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327BA"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327BA" w:rsidRPr="00237F39">
        <w:rPr>
          <w:rFonts w:ascii="Times New Roman" w:hAnsi="Times New Roman"/>
          <w:sz w:val="24"/>
          <w:szCs w:val="24"/>
        </w:rPr>
        <w:t>saye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327BA" w:rsidRPr="00237F39">
        <w:rPr>
          <w:rFonts w:ascii="Times New Roman" w:hAnsi="Times New Roman"/>
          <w:sz w:val="24"/>
          <w:szCs w:val="24"/>
        </w:rPr>
        <w:t>hız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327BA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327BA"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327BA" w:rsidRPr="00237F39">
        <w:rPr>
          <w:rFonts w:ascii="Times New Roman" w:hAnsi="Times New Roman"/>
          <w:sz w:val="24"/>
          <w:szCs w:val="24"/>
        </w:rPr>
        <w:t>özelliğ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327BA" w:rsidRPr="00237F39">
        <w:rPr>
          <w:rFonts w:ascii="Times New Roman" w:hAnsi="Times New Roman"/>
          <w:sz w:val="24"/>
          <w:szCs w:val="24"/>
        </w:rPr>
        <w:t>göster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93713"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Kim&lt;/Author&gt;&lt;Year&gt;2021&lt;/Year&gt;&lt;RecNum&gt;107&lt;/RecNum&gt;&lt;DisplayText&gt;[117]&lt;/DisplayText&gt;&lt;record&gt;&lt;rec-number&gt;107&lt;/rec-number&gt;&lt;foreign-keys&gt;&lt;key app="EN" db-id="00d9ve5eaf9f0lezs2ov50dqvdpe0xr0t2z2" timestamp="1680781364"&gt;107&lt;/key&gt;&lt;/foreign-keys&gt;&lt;ref-type name="Journal Article"&gt;17&lt;/ref-type&gt;&lt;contributors&gt;&lt;authors&gt;&lt;author&gt;Kim, H.&lt;/author&gt;&lt;author&gt;Jeon, S. J.&lt;/author&gt;&lt;author&gt;Seo, M. S.&lt;/author&gt;&lt;/authors&gt;&lt;/contributors&gt;&lt;auth-address&gt;Department of Conservative Dentistry, Wonkang University Daejeon Dental Hospital, 77 Dunsan-Ro, Seo-Gu, Daejeon, 302-120, Republic of Korea.&amp;#xD;Department of Conservative Dentistry, Wonkang University Daejeon Dental Hospital, 77 Dunsan-Ro, Seo-Gu, Daejeon, 302-120, Republic of Korea. profee@naver.com.&lt;/auth-address&gt;&lt;titles&gt;&lt;title&gt;Comparison of the canal transportation of ProTaper GOLD, WaveOne GOLD, and TruNatomy in simulated double-curved canals&lt;/title&gt;&lt;secondary-title&gt;BMC Oral Health&lt;/secondary-title&gt;&lt;/titles&gt;&lt;periodical&gt;&lt;full-title&gt;BMC Oral Health&lt;/full-title&gt;&lt;/periodical&gt;&lt;pages&gt;533&lt;/pages&gt;&lt;volume&gt;21&lt;/volume&gt;&lt;number&gt;1&lt;/number&gt;&lt;edition&gt;2021/10/18&lt;/edition&gt;&lt;keywords&gt;&lt;keyword&gt;*Dental Pulp Cavity&lt;/keyword&gt;&lt;keyword&gt;Equipment Design&lt;/keyword&gt;&lt;keyword&gt;Humans&lt;/keyword&gt;&lt;keyword&gt;*Root Canal Preparation&lt;/keyword&gt;&lt;keyword&gt;Canal transportation&lt;/keyword&gt;&lt;keyword&gt;Preparation time&lt;/keyword&gt;&lt;keyword&gt;ProTaper GOLD&lt;/keyword&gt;&lt;keyword&gt;Root canal preparation&lt;/keyword&gt;&lt;keyword&gt;Simulated canals&lt;/keyword&gt;&lt;keyword&gt;TruNatomy&lt;/keyword&gt;&lt;keyword&gt;WaveOne GOLD&lt;/keyword&gt;&lt;/keywords&gt;&lt;dates&gt;&lt;year&gt;2021&lt;/year&gt;&lt;pub-dates&gt;&lt;date&gt;Oct 16&lt;/date&gt;&lt;/pub-dates&gt;&lt;/dates&gt;&lt;isbn&gt;1472-6831&lt;/isbn&gt;&lt;accession-num&gt;34656099&lt;/accession-num&gt;&lt;urls&gt;&lt;/urls&gt;&lt;custom2&gt;PMC8520641&lt;/custom2&gt;&lt;electronic-resource-num&gt;10.1186/s12903-021-01854-z&lt;/electronic-resource-num&gt;&lt;remote-database-provider&gt;NLM&lt;/remote-database-provider&gt;&lt;language&gt;eng&lt;/language&gt;&lt;/record&gt;&lt;/Cite&gt;&lt;/EndNote&gt;</w:instrText>
      </w:r>
      <w:r w:rsidR="00893713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117]</w:t>
      </w:r>
      <w:r w:rsidR="00893713" w:rsidRPr="00237F39">
        <w:rPr>
          <w:rFonts w:ascii="Times New Roman" w:hAnsi="Times New Roman"/>
          <w:sz w:val="24"/>
          <w:szCs w:val="24"/>
        </w:rPr>
        <w:fldChar w:fldCharType="end"/>
      </w:r>
      <w:r w:rsidR="00893713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435C7" w:rsidRPr="00237F39">
        <w:rPr>
          <w:rFonts w:ascii="Times New Roman" w:hAnsi="Times New Roman"/>
          <w:sz w:val="24"/>
          <w:szCs w:val="24"/>
        </w:rPr>
        <w:t>Çalışmalar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2215" w:rsidRPr="00237F39">
        <w:rPr>
          <w:rFonts w:ascii="Times New Roman" w:hAnsi="Times New Roman"/>
          <w:sz w:val="24"/>
          <w:szCs w:val="24"/>
        </w:rPr>
        <w:t>bir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C2215" w:rsidRPr="00237F39">
        <w:rPr>
          <w:rFonts w:ascii="Times New Roman" w:hAnsi="Times New Roman"/>
          <w:sz w:val="24"/>
          <w:szCs w:val="24"/>
        </w:rPr>
        <w:t>TruNatomy</w:t>
      </w:r>
      <w:r w:rsidR="000820F0" w:rsidRPr="00237F39">
        <w:rPr>
          <w:rFonts w:ascii="Times New Roman" w:hAnsi="Times New Roman"/>
          <w:sz w:val="24"/>
          <w:szCs w:val="24"/>
        </w:rPr>
        <w:t>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16DA7" w:rsidRPr="00237F39">
        <w:rPr>
          <w:rFonts w:ascii="Times New Roman" w:hAnsi="Times New Roman"/>
          <w:sz w:val="24"/>
          <w:szCs w:val="24"/>
        </w:rPr>
        <w:t>VDW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16DA7" w:rsidRPr="00237F39">
        <w:rPr>
          <w:rFonts w:ascii="Times New Roman" w:hAnsi="Times New Roman"/>
          <w:sz w:val="24"/>
          <w:szCs w:val="24"/>
        </w:rPr>
        <w:t>R</w:t>
      </w:r>
      <w:r w:rsidR="007501E9" w:rsidRPr="00237F39">
        <w:rPr>
          <w:rFonts w:ascii="Times New Roman" w:hAnsi="Times New Roman"/>
          <w:sz w:val="24"/>
          <w:szCs w:val="24"/>
        </w:rPr>
        <w:t>otate</w:t>
      </w:r>
      <w:r w:rsidR="00016DA7" w:rsidRPr="00237F39">
        <w:rPr>
          <w:rFonts w:ascii="Times New Roman" w:hAnsi="Times New Roman"/>
          <w:sz w:val="24"/>
          <w:szCs w:val="24"/>
        </w:rPr>
        <w:t>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16DA7" w:rsidRPr="00237F39">
        <w:rPr>
          <w:rFonts w:ascii="Times New Roman" w:hAnsi="Times New Roman"/>
          <w:sz w:val="24"/>
          <w:szCs w:val="24"/>
        </w:rPr>
        <w:t>P</w:t>
      </w:r>
      <w:r w:rsidR="007501E9" w:rsidRPr="00237F39">
        <w:rPr>
          <w:rFonts w:ascii="Times New Roman" w:hAnsi="Times New Roman"/>
          <w:sz w:val="24"/>
          <w:szCs w:val="24"/>
        </w:rPr>
        <w:t>ro</w:t>
      </w:r>
      <w:r w:rsidR="00016DA7" w:rsidRPr="00237F39">
        <w:rPr>
          <w:rFonts w:ascii="Times New Roman" w:hAnsi="Times New Roman"/>
          <w:sz w:val="24"/>
          <w:szCs w:val="24"/>
        </w:rPr>
        <w:t>T</w:t>
      </w:r>
      <w:r w:rsidR="007501E9" w:rsidRPr="00237F39">
        <w:rPr>
          <w:rFonts w:ascii="Times New Roman" w:hAnsi="Times New Roman"/>
          <w:sz w:val="24"/>
          <w:szCs w:val="24"/>
        </w:rPr>
        <w:t>ap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16DA7" w:rsidRPr="00237F39">
        <w:rPr>
          <w:rFonts w:ascii="Times New Roman" w:hAnsi="Times New Roman"/>
          <w:sz w:val="24"/>
          <w:szCs w:val="24"/>
        </w:rPr>
        <w:t>G</w:t>
      </w:r>
      <w:r w:rsidR="007501E9" w:rsidRPr="00237F39">
        <w:rPr>
          <w:rFonts w:ascii="Times New Roman" w:hAnsi="Times New Roman"/>
          <w:sz w:val="24"/>
          <w:szCs w:val="24"/>
        </w:rPr>
        <w:t>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501E9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16DA7" w:rsidRPr="00237F39">
        <w:rPr>
          <w:rFonts w:ascii="Times New Roman" w:hAnsi="Times New Roman"/>
          <w:sz w:val="24"/>
          <w:szCs w:val="24"/>
        </w:rPr>
        <w:t>R</w:t>
      </w:r>
      <w:r w:rsidR="00833095" w:rsidRPr="00237F39">
        <w:rPr>
          <w:rFonts w:ascii="Times New Roman" w:hAnsi="Times New Roman"/>
          <w:sz w:val="24"/>
          <w:szCs w:val="24"/>
        </w:rPr>
        <w:t>eciproc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16DA7" w:rsidRPr="00237F39">
        <w:rPr>
          <w:rFonts w:ascii="Times New Roman" w:hAnsi="Times New Roman"/>
          <w:sz w:val="24"/>
          <w:szCs w:val="24"/>
        </w:rPr>
        <w:t>B</w:t>
      </w:r>
      <w:r w:rsidR="00833095" w:rsidRPr="00237F39">
        <w:rPr>
          <w:rFonts w:ascii="Times New Roman" w:hAnsi="Times New Roman"/>
          <w:sz w:val="24"/>
          <w:szCs w:val="24"/>
        </w:rPr>
        <w:t>lu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820F0" w:rsidRPr="00237F39">
        <w:rPr>
          <w:rFonts w:ascii="Times New Roman" w:hAnsi="Times New Roman"/>
          <w:sz w:val="24"/>
          <w:szCs w:val="24"/>
        </w:rPr>
        <w:t>eğeleri</w:t>
      </w:r>
      <w:r w:rsidR="00176E6B" w:rsidRPr="00237F39">
        <w:rPr>
          <w:rFonts w:ascii="Times New Roman" w:hAnsi="Times New Roman"/>
          <w:sz w:val="24"/>
          <w:szCs w:val="24"/>
        </w:rPr>
        <w:t>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F5E37"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820F0" w:rsidRPr="00237F39">
        <w:rPr>
          <w:rFonts w:ascii="Times New Roman" w:hAnsi="Times New Roman"/>
          <w:sz w:val="24"/>
          <w:szCs w:val="24"/>
        </w:rPr>
        <w:t>sür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820F0" w:rsidRPr="00237F39">
        <w:rPr>
          <w:rFonts w:ascii="Times New Roman" w:hAnsi="Times New Roman"/>
          <w:sz w:val="24"/>
          <w:szCs w:val="24"/>
        </w:rPr>
        <w:t>kıyaslanmıştı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76E6B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D5B18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D5B18" w:rsidRPr="00237F39">
        <w:rPr>
          <w:rFonts w:ascii="Times New Roman" w:hAnsi="Times New Roman"/>
          <w:sz w:val="24"/>
          <w:szCs w:val="24"/>
        </w:rPr>
        <w:t>sistemi</w:t>
      </w:r>
      <w:r w:rsidR="009A4429" w:rsidRPr="00237F39">
        <w:rPr>
          <w:rFonts w:ascii="Times New Roman" w:hAnsi="Times New Roman"/>
          <w:sz w:val="24"/>
          <w:szCs w:val="24"/>
        </w:rPr>
        <w:t>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D5B18"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D5B18" w:rsidRPr="00237F39">
        <w:rPr>
          <w:rFonts w:ascii="Times New Roman" w:hAnsi="Times New Roman"/>
          <w:sz w:val="24"/>
          <w:szCs w:val="24"/>
        </w:rPr>
        <w:t>hız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D5B18"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D5B18" w:rsidRPr="00237F39">
        <w:rPr>
          <w:rFonts w:ascii="Times New Roman" w:hAnsi="Times New Roman"/>
          <w:sz w:val="24"/>
          <w:szCs w:val="24"/>
        </w:rPr>
        <w:t>süres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D5B18" w:rsidRPr="00237F39">
        <w:rPr>
          <w:rFonts w:ascii="Times New Roman" w:hAnsi="Times New Roman"/>
          <w:sz w:val="24"/>
          <w:szCs w:val="24"/>
        </w:rPr>
        <w:t>sahip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A4429" w:rsidRPr="00237F39">
        <w:rPr>
          <w:rFonts w:ascii="Times New Roman" w:hAnsi="Times New Roman"/>
          <w:sz w:val="24"/>
          <w:szCs w:val="24"/>
        </w:rPr>
        <w:t>olduğ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D5B18" w:rsidRPr="00237F39">
        <w:rPr>
          <w:rFonts w:ascii="Times New Roman" w:hAnsi="Times New Roman"/>
          <w:sz w:val="24"/>
          <w:szCs w:val="24"/>
        </w:rPr>
        <w:t>bulun</w:t>
      </w:r>
      <w:r w:rsidR="00B435C7" w:rsidRPr="00237F39">
        <w:rPr>
          <w:rFonts w:ascii="Times New Roman" w:hAnsi="Times New Roman"/>
          <w:sz w:val="24"/>
          <w:szCs w:val="24"/>
        </w:rPr>
        <w:t>m</w:t>
      </w:r>
      <w:r w:rsidR="00BD5B18" w:rsidRPr="00237F39">
        <w:rPr>
          <w:rFonts w:ascii="Times New Roman" w:hAnsi="Times New Roman"/>
          <w:sz w:val="24"/>
          <w:szCs w:val="24"/>
        </w:rPr>
        <w:t>u</w:t>
      </w:r>
      <w:r w:rsidR="00B435C7" w:rsidRPr="00237F39">
        <w:rPr>
          <w:rFonts w:ascii="Times New Roman" w:hAnsi="Times New Roman"/>
          <w:sz w:val="24"/>
          <w:szCs w:val="24"/>
        </w:rPr>
        <w:t>ştur</w:t>
      </w:r>
      <w:r w:rsidR="00BD5B18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77068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77068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77068" w:rsidRPr="00237F39">
        <w:rPr>
          <w:rFonts w:ascii="Times New Roman" w:hAnsi="Times New Roman"/>
          <w:sz w:val="24"/>
          <w:szCs w:val="24"/>
        </w:rPr>
        <w:t>siste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F5E37" w:rsidRPr="00237F39">
        <w:rPr>
          <w:rFonts w:ascii="Times New Roman" w:hAnsi="Times New Roman"/>
          <w:sz w:val="24"/>
          <w:szCs w:val="24"/>
        </w:rPr>
        <w:t>3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F5E37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F5E37" w:rsidRPr="00237F39">
        <w:rPr>
          <w:rFonts w:ascii="Times New Roman" w:hAnsi="Times New Roman"/>
          <w:sz w:val="24"/>
          <w:szCs w:val="24"/>
        </w:rPr>
        <w:t>dizi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F5E37" w:rsidRPr="00237F39">
        <w:rPr>
          <w:rFonts w:ascii="Times New Roman" w:hAnsi="Times New Roman"/>
          <w:sz w:val="24"/>
          <w:szCs w:val="24"/>
        </w:rPr>
        <w:t>içermes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F5E37" w:rsidRPr="00237F39">
        <w:rPr>
          <w:rFonts w:ascii="Times New Roman" w:hAnsi="Times New Roman"/>
          <w:sz w:val="24"/>
          <w:szCs w:val="24"/>
        </w:rPr>
        <w:t>rağmen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50663" w:rsidRPr="00237F39">
        <w:rPr>
          <w:rFonts w:ascii="Times New Roman" w:hAnsi="Times New Roman"/>
          <w:sz w:val="24"/>
          <w:szCs w:val="24"/>
        </w:rPr>
        <w:t>t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50663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50663" w:rsidRPr="00237F39">
        <w:rPr>
          <w:rFonts w:ascii="Times New Roman" w:hAnsi="Times New Roman"/>
          <w:sz w:val="24"/>
          <w:szCs w:val="24"/>
        </w:rPr>
        <w:t>sistemler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50663" w:rsidRPr="00237F39">
        <w:rPr>
          <w:rFonts w:ascii="Times New Roman" w:hAnsi="Times New Roman"/>
          <w:sz w:val="24"/>
          <w:szCs w:val="24"/>
        </w:rPr>
        <w:t>gö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50663" w:rsidRPr="00237F39">
        <w:rPr>
          <w:rFonts w:ascii="Times New Roman" w:hAnsi="Times New Roman"/>
          <w:sz w:val="24"/>
          <w:szCs w:val="24"/>
        </w:rPr>
        <w:t>hız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16B4E" w:rsidRPr="00237F39">
        <w:rPr>
          <w:rFonts w:ascii="Times New Roman" w:hAnsi="Times New Roman"/>
          <w:sz w:val="24"/>
          <w:szCs w:val="24"/>
        </w:rPr>
        <w:t>bulunmuştu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F5E37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7147D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7147D" w:rsidRPr="00237F39">
        <w:rPr>
          <w:rFonts w:ascii="Times New Roman" w:hAnsi="Times New Roman"/>
          <w:sz w:val="24"/>
          <w:szCs w:val="24"/>
        </w:rPr>
        <w:t>sistemi</w:t>
      </w:r>
      <w:r w:rsidR="006A521E">
        <w:rPr>
          <w:rFonts w:ascii="Times New Roman" w:hAnsi="Times New Roman"/>
          <w:sz w:val="24"/>
          <w:szCs w:val="24"/>
        </w:rPr>
        <w:t>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F5E37" w:rsidRPr="00237F39">
        <w:rPr>
          <w:rFonts w:ascii="Times New Roman" w:hAnsi="Times New Roman"/>
          <w:sz w:val="24"/>
          <w:szCs w:val="24"/>
        </w:rPr>
        <w:t>minimu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F5E37" w:rsidRPr="00237F39">
        <w:rPr>
          <w:rFonts w:ascii="Times New Roman" w:hAnsi="Times New Roman"/>
          <w:sz w:val="24"/>
          <w:szCs w:val="24"/>
        </w:rPr>
        <w:t>süre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F5E37" w:rsidRPr="00237F39">
        <w:rPr>
          <w:rFonts w:ascii="Times New Roman" w:hAnsi="Times New Roman"/>
          <w:sz w:val="24"/>
          <w:szCs w:val="24"/>
        </w:rPr>
        <w:t>kö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F5E37" w:rsidRPr="00237F39">
        <w:rPr>
          <w:rFonts w:ascii="Times New Roman" w:hAnsi="Times New Roman"/>
          <w:sz w:val="24"/>
          <w:szCs w:val="24"/>
        </w:rPr>
        <w:t>kanalı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A4429" w:rsidRPr="00237F39">
        <w:rPr>
          <w:rFonts w:ascii="Times New Roman" w:hAnsi="Times New Roman"/>
          <w:sz w:val="24"/>
          <w:szCs w:val="24"/>
        </w:rPr>
        <w:t>s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F5E37" w:rsidRPr="00237F39">
        <w:rPr>
          <w:rFonts w:ascii="Times New Roman" w:hAnsi="Times New Roman"/>
          <w:sz w:val="24"/>
          <w:szCs w:val="24"/>
        </w:rPr>
        <w:t>şek</w:t>
      </w:r>
      <w:r w:rsidR="006A521E">
        <w:rPr>
          <w:rFonts w:ascii="Times New Roman" w:hAnsi="Times New Roman"/>
          <w:sz w:val="24"/>
          <w:szCs w:val="24"/>
        </w:rPr>
        <w:t>li</w:t>
      </w:r>
      <w:r w:rsidR="00CF5E37" w:rsidRPr="00237F39">
        <w:rPr>
          <w:rFonts w:ascii="Times New Roman" w:hAnsi="Times New Roman"/>
          <w:sz w:val="24"/>
          <w:szCs w:val="24"/>
        </w:rPr>
        <w:t>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D0FD5" w:rsidRPr="00237F39">
        <w:rPr>
          <w:rFonts w:ascii="Times New Roman" w:hAnsi="Times New Roman"/>
          <w:sz w:val="24"/>
          <w:szCs w:val="24"/>
        </w:rPr>
        <w:t>oluşturduğ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A521E">
        <w:rPr>
          <w:rFonts w:ascii="Times New Roman" w:hAnsi="Times New Roman"/>
          <w:sz w:val="24"/>
          <w:szCs w:val="24"/>
        </w:rPr>
        <w:t>bildirilmişt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447F6" w:rsidRPr="00237F39">
        <w:rPr>
          <w:rFonts w:ascii="Times New Roman" w:hAnsi="Times New Roman"/>
          <w:sz w:val="24"/>
          <w:szCs w:val="24"/>
        </w:rPr>
        <w:fldChar w:fldCharType="begin"/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Pit&lt;/Author&gt;&lt;Year&gt;2020&lt;/Year&gt;&lt;RecNum&gt;127&lt;/RecNum&gt;&lt;DisplayText&gt;[113]&lt;/DisplayText&gt;&lt;record&gt;&lt;rec-number&gt;127&lt;/rec-number&gt;&lt;foreign-keys&gt;&lt;key app="EN" db-id="00d9ve5eaf9f0lezs2ov50dqvdpe0xr0t2z2" timestamp="1680876113"&gt;127&lt;/key&gt;&lt;/foreign-keys&gt;&lt;ref-type name="Journal Article"&gt;17&lt;/ref-type&gt;&lt;contributors&gt;&lt;authors&gt;&lt;author&gt;Pit, AB&lt;/author&gt;&lt;author&gt;Borcean, Ioana-Amalia&lt;/author&gt;&lt;author&gt;Vargatu, IA&lt;/author&gt;&lt;author&gt;Mai, Andreea&lt;/author&gt;&lt;author&gt;Shyblak, Maryam&lt;/author&gt;&lt;author&gt;Mokdad, Samir&lt;/author&gt;&lt;/authors&gt;&lt;/contributors&gt;&lt;titles&gt;&lt;title&gt;Evaluation of the time and efficiency of trunatomy, vdw. rotate, protaper gold and reciproc blue in shaping root canals-an in vitro study&lt;/title&gt;&lt;secondary-title&gt;Romanian J Oral Rehab&lt;/secondary-title&gt;&lt;/titles&gt;&lt;periodical&gt;&lt;full-title&gt;Romanian J Oral Rehab&lt;/full-title&gt;&lt;/periodical&gt;&lt;pages&gt;250-8&lt;/pages&gt;&lt;volume&gt;3&lt;/volume&gt;&lt;dates&gt;&lt;year&gt;2020&lt;/year&gt;&lt;/dates&gt;&lt;urls&gt;&lt;/urls&gt;&lt;/record&gt;&lt;/Cite&gt;&lt;/EndNote&gt;</w:instrText>
      </w:r>
      <w:r w:rsidR="007447F6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113]</w:t>
      </w:r>
      <w:r w:rsidR="007447F6" w:rsidRPr="00237F39">
        <w:rPr>
          <w:rFonts w:ascii="Times New Roman" w:hAnsi="Times New Roman"/>
          <w:sz w:val="24"/>
          <w:szCs w:val="24"/>
        </w:rPr>
        <w:fldChar w:fldCharType="end"/>
      </w:r>
      <w:r w:rsidR="007447F6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447F6"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447F6" w:rsidRPr="00237F39">
        <w:rPr>
          <w:rFonts w:ascii="Times New Roman" w:hAnsi="Times New Roman"/>
          <w:sz w:val="24"/>
          <w:szCs w:val="24"/>
        </w:rPr>
        <w:t>sonuç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447F6" w:rsidRPr="00237F39">
        <w:rPr>
          <w:rFonts w:ascii="Times New Roman" w:hAnsi="Times New Roman"/>
          <w:sz w:val="24"/>
          <w:szCs w:val="24"/>
        </w:rPr>
        <w:t>çalışmamız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447F6"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447F6" w:rsidRPr="00237F39">
        <w:rPr>
          <w:rFonts w:ascii="Times New Roman" w:hAnsi="Times New Roman"/>
          <w:sz w:val="24"/>
          <w:szCs w:val="24"/>
        </w:rPr>
        <w:t>ettiğimi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447F6" w:rsidRPr="00237F39">
        <w:rPr>
          <w:rFonts w:ascii="Times New Roman" w:hAnsi="Times New Roman"/>
          <w:sz w:val="24"/>
          <w:szCs w:val="24"/>
        </w:rPr>
        <w:t>veriler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7447F6" w:rsidRPr="00237F39">
        <w:rPr>
          <w:rFonts w:ascii="Times New Roman" w:hAnsi="Times New Roman"/>
          <w:sz w:val="24"/>
          <w:szCs w:val="24"/>
        </w:rPr>
        <w:t>uyumludur.</w:t>
      </w:r>
    </w:p>
    <w:p w14:paraId="27FE1379" w14:textId="2C3825BA" w:rsidR="002606CE" w:rsidRPr="00237F39" w:rsidRDefault="00392872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Yap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e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alışm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6258F" w:rsidRPr="00237F39">
        <w:rPr>
          <w:rFonts w:ascii="Times New Roman" w:hAnsi="Times New Roman"/>
          <w:sz w:val="24"/>
          <w:szCs w:val="24"/>
        </w:rPr>
        <w:t>Reciproc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6258F" w:rsidRPr="00237F39">
        <w:rPr>
          <w:rFonts w:ascii="Times New Roman" w:hAnsi="Times New Roman"/>
          <w:sz w:val="24"/>
          <w:szCs w:val="24"/>
        </w:rPr>
        <w:t>Blue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6258F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6258F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6258F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T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M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6258F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6258F" w:rsidRPr="00237F39">
        <w:rPr>
          <w:rFonts w:ascii="Times New Roman" w:hAnsi="Times New Roman"/>
          <w:sz w:val="24"/>
          <w:szCs w:val="24"/>
        </w:rPr>
        <w:t>sistem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6258F" w:rsidRPr="00237F39">
        <w:rPr>
          <w:rFonts w:ascii="Times New Roman" w:hAnsi="Times New Roman"/>
          <w:sz w:val="24"/>
          <w:szCs w:val="24"/>
        </w:rPr>
        <w:t>çalış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6258F" w:rsidRPr="00237F39">
        <w:rPr>
          <w:rFonts w:ascii="Times New Roman" w:hAnsi="Times New Roman"/>
          <w:sz w:val="24"/>
          <w:szCs w:val="24"/>
        </w:rPr>
        <w:t>sür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6258F" w:rsidRPr="00237F39">
        <w:rPr>
          <w:rFonts w:ascii="Times New Roman" w:hAnsi="Times New Roman"/>
          <w:sz w:val="24"/>
          <w:szCs w:val="24"/>
        </w:rPr>
        <w:t>karşılaştırıldığ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6258F"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E6258F" w:rsidRPr="00237F39">
        <w:rPr>
          <w:rFonts w:ascii="Times New Roman" w:hAnsi="Times New Roman"/>
          <w:sz w:val="24"/>
          <w:szCs w:val="24"/>
        </w:rPr>
        <w:t>uzu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91640" w:rsidRPr="00237F39">
        <w:rPr>
          <w:rFonts w:ascii="Times New Roman" w:hAnsi="Times New Roman"/>
          <w:sz w:val="24"/>
          <w:szCs w:val="24"/>
        </w:rPr>
        <w:t>sü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91640" w:rsidRPr="00237F39">
        <w:rPr>
          <w:rFonts w:ascii="Times New Roman" w:hAnsi="Times New Roman"/>
          <w:sz w:val="24"/>
          <w:szCs w:val="24"/>
        </w:rPr>
        <w:t>ölçümü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T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M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91640" w:rsidRPr="00237F39">
        <w:rPr>
          <w:rFonts w:ascii="Times New Roman" w:hAnsi="Times New Roman"/>
          <w:sz w:val="24"/>
          <w:szCs w:val="24"/>
        </w:rPr>
        <w:lastRenderedPageBreak/>
        <w:t>sistem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91640" w:rsidRPr="00237F39">
        <w:rPr>
          <w:rFonts w:ascii="Times New Roman" w:hAnsi="Times New Roman"/>
          <w:sz w:val="24"/>
          <w:szCs w:val="24"/>
        </w:rPr>
        <w:t>bulunmuştur.</w:t>
      </w:r>
      <w:r w:rsidR="00E4403D" w:rsidRPr="00237F39">
        <w:rPr>
          <w:rFonts w:ascii="Times New Roman" w:hAnsi="Times New Roman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T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M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350D6" w:rsidRPr="00237F39">
        <w:rPr>
          <w:rFonts w:ascii="Times New Roman" w:hAnsi="Times New Roman"/>
          <w:sz w:val="24"/>
          <w:szCs w:val="24"/>
        </w:rPr>
        <w:t>eğes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350D6" w:rsidRPr="00237F39">
        <w:rPr>
          <w:rFonts w:ascii="Times New Roman" w:hAnsi="Times New Roman"/>
          <w:sz w:val="24"/>
          <w:szCs w:val="24"/>
        </w:rPr>
        <w:t>keskinliğ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350D6" w:rsidRPr="00237F39">
        <w:rPr>
          <w:rFonts w:ascii="Times New Roman" w:hAnsi="Times New Roman"/>
          <w:sz w:val="24"/>
          <w:szCs w:val="24"/>
        </w:rPr>
        <w:t>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350D6" w:rsidRPr="00237F39">
        <w:rPr>
          <w:rFonts w:ascii="Times New Roman" w:hAnsi="Times New Roman"/>
          <w:sz w:val="24"/>
          <w:szCs w:val="24"/>
        </w:rPr>
        <w:t>olması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350D6" w:rsidRPr="00237F39">
        <w:rPr>
          <w:rFonts w:ascii="Times New Roman" w:hAnsi="Times New Roman"/>
          <w:sz w:val="24"/>
          <w:szCs w:val="24"/>
        </w:rPr>
        <w:t>prepar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350D6" w:rsidRPr="00237F39">
        <w:rPr>
          <w:rFonts w:ascii="Times New Roman" w:hAnsi="Times New Roman"/>
          <w:sz w:val="24"/>
          <w:szCs w:val="24"/>
        </w:rPr>
        <w:t>sı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350D6" w:rsidRPr="00237F39">
        <w:rPr>
          <w:rFonts w:ascii="Times New Roman" w:hAnsi="Times New Roman"/>
          <w:sz w:val="24"/>
          <w:szCs w:val="24"/>
        </w:rPr>
        <w:t>çalış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350D6" w:rsidRPr="00237F39">
        <w:rPr>
          <w:rFonts w:ascii="Times New Roman" w:hAnsi="Times New Roman"/>
          <w:sz w:val="24"/>
          <w:szCs w:val="24"/>
        </w:rPr>
        <w:t>süres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350D6" w:rsidRPr="00237F39">
        <w:rPr>
          <w:rFonts w:ascii="Times New Roman" w:hAnsi="Times New Roman"/>
          <w:sz w:val="24"/>
          <w:szCs w:val="24"/>
        </w:rPr>
        <w:t>artırmı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350D6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350D6" w:rsidRPr="00237F39">
        <w:rPr>
          <w:rFonts w:ascii="Times New Roman" w:hAnsi="Times New Roman"/>
          <w:sz w:val="24"/>
          <w:szCs w:val="24"/>
        </w:rPr>
        <w:t>eğe</w:t>
      </w:r>
      <w:r w:rsidR="002D07AD" w:rsidRPr="00237F39">
        <w:rPr>
          <w:rFonts w:ascii="Times New Roman" w:hAnsi="Times New Roman"/>
          <w:sz w:val="24"/>
          <w:szCs w:val="24"/>
        </w:rPr>
        <w:t>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350D6"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350D6" w:rsidRPr="00237F39">
        <w:rPr>
          <w:rFonts w:ascii="Times New Roman" w:hAnsi="Times New Roman"/>
          <w:sz w:val="24"/>
          <w:szCs w:val="24"/>
        </w:rPr>
        <w:t>iç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350D6" w:rsidRPr="00237F39">
        <w:rPr>
          <w:rFonts w:ascii="Times New Roman" w:hAnsi="Times New Roman"/>
          <w:sz w:val="24"/>
          <w:szCs w:val="24"/>
        </w:rPr>
        <w:t>ilerlemek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350D6" w:rsidRPr="00237F39">
        <w:rPr>
          <w:rFonts w:ascii="Times New Roman" w:hAnsi="Times New Roman"/>
          <w:sz w:val="24"/>
          <w:szCs w:val="24"/>
        </w:rPr>
        <w:t>dent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350D6" w:rsidRPr="00237F39">
        <w:rPr>
          <w:rFonts w:ascii="Times New Roman" w:hAnsi="Times New Roman"/>
          <w:sz w:val="24"/>
          <w:szCs w:val="24"/>
        </w:rPr>
        <w:t>kesme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350D6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350D6" w:rsidRPr="00237F39">
        <w:rPr>
          <w:rFonts w:ascii="Times New Roman" w:hAnsi="Times New Roman"/>
          <w:sz w:val="24"/>
          <w:szCs w:val="24"/>
        </w:rPr>
        <w:t>debris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350D6" w:rsidRPr="00237F39">
        <w:rPr>
          <w:rFonts w:ascii="Times New Roman" w:hAnsi="Times New Roman"/>
          <w:sz w:val="24"/>
          <w:szCs w:val="24"/>
        </w:rPr>
        <w:t>uzaklaştırm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350D6"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350D6"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2919" w:rsidRPr="00237F39">
        <w:rPr>
          <w:rFonts w:ascii="Times New Roman" w:hAnsi="Times New Roman"/>
          <w:sz w:val="24"/>
          <w:szCs w:val="24"/>
        </w:rPr>
        <w:t>uzu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2919" w:rsidRPr="00237F39">
        <w:rPr>
          <w:rFonts w:ascii="Times New Roman" w:hAnsi="Times New Roman"/>
          <w:sz w:val="24"/>
          <w:szCs w:val="24"/>
        </w:rPr>
        <w:t>prepar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2919" w:rsidRPr="00237F39">
        <w:rPr>
          <w:rFonts w:ascii="Times New Roman" w:hAnsi="Times New Roman"/>
          <w:sz w:val="24"/>
          <w:szCs w:val="24"/>
        </w:rPr>
        <w:t>süres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32919" w:rsidRPr="00237F39">
        <w:rPr>
          <w:rFonts w:ascii="Times New Roman" w:hAnsi="Times New Roman"/>
          <w:sz w:val="24"/>
          <w:szCs w:val="24"/>
        </w:rPr>
        <w:t>ihtiya</w:t>
      </w:r>
      <w:r w:rsidR="002D07AD" w:rsidRPr="00237F39">
        <w:rPr>
          <w:rFonts w:ascii="Times New Roman" w:hAnsi="Times New Roman"/>
          <w:sz w:val="24"/>
          <w:szCs w:val="24"/>
        </w:rPr>
        <w:t>c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D07AD" w:rsidRPr="00237F39">
        <w:rPr>
          <w:rFonts w:ascii="Times New Roman" w:hAnsi="Times New Roman"/>
          <w:sz w:val="24"/>
          <w:szCs w:val="24"/>
        </w:rPr>
        <w:t>olduğ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84846" w:rsidRPr="00237F39">
        <w:rPr>
          <w:rFonts w:ascii="Times New Roman" w:hAnsi="Times New Roman"/>
          <w:sz w:val="24"/>
          <w:szCs w:val="24"/>
        </w:rPr>
        <w:t>düşünülmüştü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37622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VxJ91ciBEdXJzdW48L0F1dGhvcj48WWVhcj4yMDIyPC9Z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 </w:instrText>
      </w:r>
      <w:r w:rsidR="006577EF" w:rsidRPr="00237F3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VxJ91ciBEdXJzdW48L0F1dGhvcj48WWVhcj4yMDIyPC9Z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</w:fldData>
        </w:fldChar>
      </w:r>
      <w:r w:rsidR="006577EF" w:rsidRPr="00237F39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6577EF" w:rsidRPr="00237F39">
        <w:rPr>
          <w:rFonts w:ascii="Times New Roman" w:hAnsi="Times New Roman"/>
          <w:sz w:val="24"/>
          <w:szCs w:val="24"/>
        </w:rPr>
      </w:r>
      <w:r w:rsidR="006577EF" w:rsidRPr="00237F39">
        <w:rPr>
          <w:rFonts w:ascii="Times New Roman" w:hAnsi="Times New Roman"/>
          <w:sz w:val="24"/>
          <w:szCs w:val="24"/>
        </w:rPr>
        <w:fldChar w:fldCharType="end"/>
      </w:r>
      <w:r w:rsidR="00637622" w:rsidRPr="00237F39">
        <w:rPr>
          <w:rFonts w:ascii="Times New Roman" w:hAnsi="Times New Roman"/>
          <w:sz w:val="24"/>
          <w:szCs w:val="24"/>
        </w:rPr>
      </w:r>
      <w:r w:rsidR="00637622" w:rsidRPr="00237F39">
        <w:rPr>
          <w:rFonts w:ascii="Times New Roman" w:hAnsi="Times New Roman"/>
          <w:sz w:val="24"/>
          <w:szCs w:val="24"/>
        </w:rPr>
        <w:fldChar w:fldCharType="separate"/>
      </w:r>
      <w:r w:rsidR="006577EF" w:rsidRPr="00237F39">
        <w:rPr>
          <w:rFonts w:ascii="Times New Roman" w:hAnsi="Times New Roman"/>
          <w:noProof/>
          <w:sz w:val="24"/>
          <w:szCs w:val="24"/>
        </w:rPr>
        <w:t>[140]</w:t>
      </w:r>
      <w:r w:rsidR="00637622" w:rsidRPr="00237F39">
        <w:rPr>
          <w:rFonts w:ascii="Times New Roman" w:hAnsi="Times New Roman"/>
          <w:sz w:val="24"/>
          <w:szCs w:val="24"/>
        </w:rPr>
        <w:fldChar w:fldCharType="end"/>
      </w:r>
      <w:r w:rsidR="00A84846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355A"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355A" w:rsidRPr="00237F39">
        <w:rPr>
          <w:rFonts w:ascii="Times New Roman" w:hAnsi="Times New Roman"/>
          <w:sz w:val="24"/>
          <w:szCs w:val="24"/>
        </w:rPr>
        <w:t>uzu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355A" w:rsidRPr="00237F39">
        <w:rPr>
          <w:rFonts w:ascii="Times New Roman" w:hAnsi="Times New Roman"/>
          <w:sz w:val="24"/>
          <w:szCs w:val="24"/>
        </w:rPr>
        <w:t>çalış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355A" w:rsidRPr="00237F39">
        <w:rPr>
          <w:rFonts w:ascii="Times New Roman" w:hAnsi="Times New Roman"/>
          <w:sz w:val="24"/>
          <w:szCs w:val="24"/>
        </w:rPr>
        <w:t>süres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T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M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F27B8" w:rsidRPr="00237F39">
        <w:rPr>
          <w:rFonts w:ascii="Times New Roman" w:hAnsi="Times New Roman"/>
          <w:sz w:val="24"/>
          <w:szCs w:val="24"/>
        </w:rPr>
        <w:t>grubu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355A" w:rsidRPr="00237F39">
        <w:rPr>
          <w:rFonts w:ascii="Times New Roman" w:hAnsi="Times New Roman"/>
          <w:sz w:val="24"/>
          <w:szCs w:val="24"/>
        </w:rPr>
        <w:t>ölçmemi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F27B8" w:rsidRPr="00237F39">
        <w:rPr>
          <w:rFonts w:ascii="Times New Roman" w:hAnsi="Times New Roman"/>
          <w:sz w:val="24"/>
          <w:szCs w:val="24"/>
        </w:rPr>
        <w:t>sebeb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F27B8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F27B8" w:rsidRPr="00237F39">
        <w:rPr>
          <w:rFonts w:ascii="Times New Roman" w:hAnsi="Times New Roman"/>
          <w:sz w:val="24"/>
          <w:szCs w:val="24"/>
        </w:rPr>
        <w:t>çokl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F27B8" w:rsidRPr="00237F39">
        <w:rPr>
          <w:rFonts w:ascii="Times New Roman" w:hAnsi="Times New Roman"/>
          <w:sz w:val="24"/>
          <w:szCs w:val="24"/>
        </w:rPr>
        <w:t>resipro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F27B8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F27B8" w:rsidRPr="00237F39">
        <w:rPr>
          <w:rFonts w:ascii="Times New Roman" w:hAnsi="Times New Roman"/>
          <w:sz w:val="24"/>
          <w:szCs w:val="24"/>
        </w:rPr>
        <w:t>sistemi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F27B8" w:rsidRPr="00237F39">
        <w:rPr>
          <w:rFonts w:ascii="Times New Roman" w:hAnsi="Times New Roman"/>
          <w:sz w:val="24"/>
          <w:szCs w:val="24"/>
        </w:rPr>
        <w:t>tercih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F27B8" w:rsidRPr="00237F39">
        <w:rPr>
          <w:rFonts w:ascii="Times New Roman" w:hAnsi="Times New Roman"/>
          <w:sz w:val="24"/>
          <w:szCs w:val="24"/>
        </w:rPr>
        <w:t>etmemi</w:t>
      </w:r>
      <w:r w:rsidR="00FD3732" w:rsidRPr="00237F39">
        <w:rPr>
          <w:rFonts w:ascii="Times New Roman" w:hAnsi="Times New Roman"/>
          <w:sz w:val="24"/>
          <w:szCs w:val="24"/>
        </w:rPr>
        <w:t>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D3732" w:rsidRPr="00237F39">
        <w:rPr>
          <w:rFonts w:ascii="Times New Roman" w:hAnsi="Times New Roman"/>
          <w:sz w:val="24"/>
          <w:szCs w:val="24"/>
        </w:rPr>
        <w:t>olabilir</w:t>
      </w:r>
      <w:r w:rsidR="00CF27B8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 </w:t>
      </w:r>
      <w:r w:rsidR="00096214" w:rsidRPr="00237F39">
        <w:rPr>
          <w:rFonts w:ascii="Times New Roman" w:hAnsi="Times New Roman"/>
          <w:sz w:val="24"/>
          <w:szCs w:val="24"/>
        </w:rPr>
        <w:t>T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M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57D2E" w:rsidRPr="00237F39">
        <w:rPr>
          <w:rFonts w:ascii="Times New Roman" w:hAnsi="Times New Roman"/>
          <w:sz w:val="24"/>
          <w:szCs w:val="24"/>
        </w:rPr>
        <w:t>gru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57D2E" w:rsidRPr="00237F39">
        <w:rPr>
          <w:rFonts w:ascii="Times New Roman" w:hAnsi="Times New Roman"/>
          <w:sz w:val="24"/>
          <w:szCs w:val="24"/>
        </w:rPr>
        <w:t>çalış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57D2E" w:rsidRPr="00237F39">
        <w:rPr>
          <w:rFonts w:ascii="Times New Roman" w:hAnsi="Times New Roman"/>
          <w:sz w:val="24"/>
          <w:szCs w:val="24"/>
        </w:rPr>
        <w:t>prens</w:t>
      </w:r>
      <w:r w:rsidR="00C379B3" w:rsidRPr="00237F39">
        <w:rPr>
          <w:rFonts w:ascii="Times New Roman" w:hAnsi="Times New Roman"/>
          <w:sz w:val="24"/>
          <w:szCs w:val="24"/>
        </w:rPr>
        <w:t>ib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79B3" w:rsidRPr="00237F39">
        <w:rPr>
          <w:rFonts w:ascii="Times New Roman" w:hAnsi="Times New Roman"/>
          <w:sz w:val="24"/>
          <w:szCs w:val="24"/>
        </w:rPr>
        <w:t>gereğ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79B3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79B3" w:rsidRPr="00237F39">
        <w:rPr>
          <w:rFonts w:ascii="Times New Roman" w:hAnsi="Times New Roman"/>
          <w:sz w:val="24"/>
          <w:szCs w:val="24"/>
        </w:rPr>
        <w:t>Gold’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79B3" w:rsidRPr="00237F39">
        <w:rPr>
          <w:rFonts w:ascii="Times New Roman" w:hAnsi="Times New Roman"/>
          <w:sz w:val="24"/>
          <w:szCs w:val="24"/>
        </w:rPr>
        <w:t>benzerd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79B3" w:rsidRPr="00237F39">
        <w:rPr>
          <w:rFonts w:ascii="Times New Roman" w:hAnsi="Times New Roman"/>
          <w:sz w:val="24"/>
          <w:szCs w:val="24"/>
        </w:rPr>
        <w:t>İ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79B3" w:rsidRPr="00237F39">
        <w:rPr>
          <w:rFonts w:ascii="Times New Roman" w:hAnsi="Times New Roman"/>
          <w:sz w:val="24"/>
          <w:szCs w:val="24"/>
        </w:rPr>
        <w:t>siste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79B3" w:rsidRPr="00237F39">
        <w:rPr>
          <w:rFonts w:ascii="Times New Roman" w:hAnsi="Times New Roman"/>
          <w:sz w:val="24"/>
          <w:szCs w:val="24"/>
        </w:rPr>
        <w:t>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79B3" w:rsidRPr="00237F39">
        <w:rPr>
          <w:rFonts w:ascii="Times New Roman" w:hAnsi="Times New Roman"/>
          <w:sz w:val="24"/>
          <w:szCs w:val="24"/>
        </w:rPr>
        <w:t>resipro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79B3" w:rsidRPr="00237F39">
        <w:rPr>
          <w:rFonts w:ascii="Times New Roman" w:hAnsi="Times New Roman"/>
          <w:sz w:val="24"/>
          <w:szCs w:val="24"/>
        </w:rPr>
        <w:t>hareket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79B3" w:rsidRPr="00237F39">
        <w:rPr>
          <w:rFonts w:ascii="Times New Roman" w:hAnsi="Times New Roman"/>
          <w:sz w:val="24"/>
          <w:szCs w:val="24"/>
        </w:rPr>
        <w:t>kana</w:t>
      </w:r>
      <w:r w:rsidR="00E55A04" w:rsidRPr="00237F39">
        <w:rPr>
          <w:rFonts w:ascii="Times New Roman" w:hAnsi="Times New Roman"/>
          <w:sz w:val="24"/>
          <w:szCs w:val="24"/>
        </w:rPr>
        <w:t>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79B3" w:rsidRPr="00237F39">
        <w:rPr>
          <w:rFonts w:ascii="Times New Roman" w:hAnsi="Times New Roman"/>
          <w:sz w:val="24"/>
          <w:szCs w:val="24"/>
        </w:rPr>
        <w:t>prep</w:t>
      </w:r>
      <w:r w:rsidR="00E55A04" w:rsidRPr="00237F39">
        <w:rPr>
          <w:rFonts w:ascii="Times New Roman" w:hAnsi="Times New Roman"/>
          <w:sz w:val="24"/>
          <w:szCs w:val="24"/>
        </w:rPr>
        <w:t>a</w:t>
      </w:r>
      <w:r w:rsidR="00C379B3" w:rsidRPr="00237F39">
        <w:rPr>
          <w:rFonts w:ascii="Times New Roman" w:hAnsi="Times New Roman"/>
          <w:sz w:val="24"/>
          <w:szCs w:val="24"/>
        </w:rPr>
        <w:t>rasyon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379B3" w:rsidRPr="00237F39">
        <w:rPr>
          <w:rFonts w:ascii="Times New Roman" w:hAnsi="Times New Roman"/>
          <w:sz w:val="24"/>
          <w:szCs w:val="24"/>
        </w:rPr>
        <w:t>yapmaktadır.</w:t>
      </w:r>
    </w:p>
    <w:p w14:paraId="17645ED1" w14:textId="7AA78504" w:rsidR="00F2339B" w:rsidRPr="00237F39" w:rsidRDefault="00096214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T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606CE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606CE" w:rsidRPr="00237F39">
        <w:rPr>
          <w:rFonts w:ascii="Times New Roman" w:hAnsi="Times New Roman"/>
          <w:sz w:val="24"/>
          <w:szCs w:val="24"/>
        </w:rPr>
        <w:t>siste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606CE" w:rsidRPr="00237F39">
        <w:rPr>
          <w:rFonts w:ascii="Times New Roman" w:hAnsi="Times New Roman"/>
          <w:sz w:val="24"/>
          <w:szCs w:val="24"/>
        </w:rPr>
        <w:t>ye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606CE" w:rsidRPr="00237F39">
        <w:rPr>
          <w:rFonts w:ascii="Times New Roman" w:hAnsi="Times New Roman"/>
          <w:sz w:val="24"/>
          <w:szCs w:val="24"/>
        </w:rPr>
        <w:t>üretilmi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606CE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606CE" w:rsidRPr="00237F39">
        <w:rPr>
          <w:rFonts w:ascii="Times New Roman" w:hAnsi="Times New Roman"/>
          <w:sz w:val="24"/>
          <w:szCs w:val="24"/>
        </w:rPr>
        <w:t>klin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606CE" w:rsidRPr="00237F39">
        <w:rPr>
          <w:rFonts w:ascii="Times New Roman" w:hAnsi="Times New Roman"/>
          <w:sz w:val="24"/>
          <w:szCs w:val="24"/>
        </w:rPr>
        <w:t>kullanı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606CE" w:rsidRPr="00237F39">
        <w:rPr>
          <w:rFonts w:ascii="Times New Roman" w:hAnsi="Times New Roman"/>
          <w:sz w:val="24"/>
          <w:szCs w:val="24"/>
        </w:rPr>
        <w:t>ye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606CE" w:rsidRPr="00237F39">
        <w:rPr>
          <w:rFonts w:ascii="Times New Roman" w:hAnsi="Times New Roman"/>
          <w:sz w:val="24"/>
          <w:szCs w:val="24"/>
        </w:rPr>
        <w:t>dahi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606CE" w:rsidRPr="00237F39">
        <w:rPr>
          <w:rFonts w:ascii="Times New Roman" w:hAnsi="Times New Roman"/>
          <w:sz w:val="24"/>
          <w:szCs w:val="24"/>
        </w:rPr>
        <w:t>olmu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606CE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606CE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606CE" w:rsidRPr="00237F39">
        <w:rPr>
          <w:rFonts w:ascii="Times New Roman" w:hAnsi="Times New Roman"/>
          <w:sz w:val="24"/>
          <w:szCs w:val="24"/>
        </w:rPr>
        <w:t>sistemid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606CE" w:rsidRPr="00237F39">
        <w:rPr>
          <w:rFonts w:ascii="Times New Roman" w:hAnsi="Times New Roman"/>
          <w:sz w:val="24"/>
          <w:szCs w:val="24"/>
        </w:rPr>
        <w:t>Literatür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606CE" w:rsidRPr="00237F39">
        <w:rPr>
          <w:rFonts w:ascii="Times New Roman" w:hAnsi="Times New Roman"/>
          <w:sz w:val="24"/>
          <w:szCs w:val="24"/>
        </w:rPr>
        <w:t>bilin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606CE" w:rsidRPr="00237F39">
        <w:rPr>
          <w:rFonts w:ascii="Times New Roman" w:hAnsi="Times New Roman"/>
          <w:sz w:val="24"/>
          <w:szCs w:val="24"/>
        </w:rPr>
        <w:t>sınır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606CE" w:rsidRPr="00237F39">
        <w:rPr>
          <w:rFonts w:ascii="Times New Roman" w:hAnsi="Times New Roman"/>
          <w:sz w:val="24"/>
          <w:szCs w:val="24"/>
        </w:rPr>
        <w:t>sayı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606CE" w:rsidRPr="00237F39">
        <w:rPr>
          <w:rFonts w:ascii="Times New Roman" w:hAnsi="Times New Roman"/>
          <w:sz w:val="24"/>
          <w:szCs w:val="24"/>
        </w:rPr>
        <w:t>çalış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606CE" w:rsidRPr="00237F39">
        <w:rPr>
          <w:rFonts w:ascii="Times New Roman" w:hAnsi="Times New Roman"/>
          <w:sz w:val="24"/>
          <w:szCs w:val="24"/>
        </w:rPr>
        <w:t>mevcuttu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606CE" w:rsidRPr="00237F39">
        <w:rPr>
          <w:rFonts w:ascii="Times New Roman" w:hAnsi="Times New Roman"/>
          <w:sz w:val="24"/>
          <w:szCs w:val="24"/>
        </w:rPr>
        <w:t>Yap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606CE" w:rsidRPr="00237F39">
        <w:rPr>
          <w:rFonts w:ascii="Times New Roman" w:hAnsi="Times New Roman"/>
          <w:sz w:val="24"/>
          <w:szCs w:val="24"/>
        </w:rPr>
        <w:t>çalışma</w:t>
      </w:r>
      <w:r w:rsidR="00160A22" w:rsidRPr="00237F39">
        <w:rPr>
          <w:rFonts w:ascii="Times New Roman" w:hAnsi="Times New Roman"/>
          <w:sz w:val="24"/>
          <w:szCs w:val="24"/>
        </w:rPr>
        <w:t>lar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0A22" w:rsidRPr="00237F39">
        <w:rPr>
          <w:rFonts w:ascii="Times New Roman" w:hAnsi="Times New Roman"/>
          <w:sz w:val="24"/>
          <w:szCs w:val="24"/>
        </w:rPr>
        <w:t>bi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606CE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606CE" w:rsidRPr="00237F39">
        <w:rPr>
          <w:rFonts w:ascii="Times New Roman" w:hAnsi="Times New Roman"/>
          <w:sz w:val="24"/>
          <w:szCs w:val="24"/>
        </w:rPr>
        <w:t>sistem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606CE" w:rsidRPr="00237F39">
        <w:rPr>
          <w:rFonts w:ascii="Times New Roman" w:hAnsi="Times New Roman"/>
          <w:sz w:val="24"/>
          <w:szCs w:val="24"/>
        </w:rPr>
        <w:t>Tg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606CE" w:rsidRPr="00237F39">
        <w:rPr>
          <w:rFonts w:ascii="Times New Roman" w:hAnsi="Times New Roman"/>
          <w:sz w:val="24"/>
          <w:szCs w:val="24"/>
        </w:rPr>
        <w:t>eğes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606CE" w:rsidRPr="00237F39">
        <w:rPr>
          <w:rFonts w:ascii="Times New Roman" w:hAnsi="Times New Roman"/>
          <w:sz w:val="24"/>
          <w:szCs w:val="24"/>
        </w:rPr>
        <w:t>di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606CE" w:rsidRPr="00237F39">
        <w:rPr>
          <w:rFonts w:ascii="Times New Roman" w:hAnsi="Times New Roman"/>
          <w:sz w:val="24"/>
          <w:szCs w:val="24"/>
        </w:rPr>
        <w:t>gli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606CE" w:rsidRPr="00237F39">
        <w:rPr>
          <w:rFonts w:ascii="Times New Roman" w:hAnsi="Times New Roman"/>
          <w:sz w:val="24"/>
          <w:szCs w:val="24"/>
        </w:rPr>
        <w:t>path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606CE" w:rsidRPr="00237F39">
        <w:rPr>
          <w:rFonts w:ascii="Times New Roman" w:hAnsi="Times New Roman"/>
          <w:sz w:val="24"/>
          <w:szCs w:val="24"/>
        </w:rPr>
        <w:t>eğeler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606CE" w:rsidRPr="00237F39">
        <w:rPr>
          <w:rFonts w:ascii="Times New Roman" w:hAnsi="Times New Roman"/>
          <w:sz w:val="24"/>
          <w:szCs w:val="24"/>
        </w:rPr>
        <w:t>karşılaştırılmas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2606CE" w:rsidRPr="00237F39">
        <w:rPr>
          <w:rFonts w:ascii="Times New Roman" w:hAnsi="Times New Roman"/>
          <w:sz w:val="24"/>
          <w:szCs w:val="24"/>
        </w:rPr>
        <w:t>üzerined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F8081D" w:rsidRPr="00237F39">
        <w:rPr>
          <w:rFonts w:ascii="Times New Roman" w:hAnsi="Times New Roman"/>
          <w:sz w:val="24"/>
          <w:szCs w:val="24"/>
        </w:rPr>
        <w:fldChar w:fldCharType="begin"/>
      </w:r>
      <w:r w:rsidR="00F8081D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Falakaloğlu&lt;/Author&gt;&lt;Year&gt;2021&lt;/Year&gt;&lt;RecNum&gt;116&lt;/RecNum&gt;&lt;DisplayText&gt;[141]&lt;/DisplayText&gt;&lt;record&gt;&lt;rec-number&gt;116&lt;/rec-number&gt;&lt;foreign-keys&gt;&lt;key app="EN" db-id="00d9ve5eaf9f0lezs2ov50dqvdpe0xr0t2z2" timestamp="1680818104"&gt;116&lt;/key&gt;&lt;/foreign-keys&gt;&lt;ref-type name="Journal Article"&gt;17&lt;/ref-type&gt;&lt;contributors&gt;&lt;authors&gt;&lt;author&gt;Falakaloğlu, Seda&lt;/author&gt;&lt;author&gt;Uygun, Ahmet Demirhan&lt;/author&gt;&lt;/authors&gt;&lt;/contributors&gt;&lt;titles&gt;&lt;title&gt;Cyclic Fatigue Resistance of One G, WaveOne Gold Glider, T-Endo MUST and VDW. ROTATE Glide Path Instruments at Root Canal Temperature&lt;/title&gt;&lt;secondary-title&gt;Journal of Dental Materials and Techniques&lt;/secondary-title&gt;&lt;/titles&gt;&lt;periodical&gt;&lt;full-title&gt;Journal of Dental Materials and Techniques&lt;/full-title&gt;&lt;/periodical&gt;&lt;pages&gt;193-197&lt;/pages&gt;&lt;volume&gt;10&lt;/volume&gt;&lt;number&gt;4&lt;/number&gt;&lt;dates&gt;&lt;year&gt;2021&lt;/year&gt;&lt;/dates&gt;&lt;isbn&gt;2322-4150&lt;/isbn&gt;&lt;urls&gt;&lt;/urls&gt;&lt;/record&gt;&lt;/Cite&gt;&lt;/EndNote&gt;</w:instrText>
      </w:r>
      <w:r w:rsidR="00F8081D" w:rsidRPr="00237F39">
        <w:rPr>
          <w:rFonts w:ascii="Times New Roman" w:hAnsi="Times New Roman"/>
          <w:sz w:val="24"/>
          <w:szCs w:val="24"/>
        </w:rPr>
        <w:fldChar w:fldCharType="separate"/>
      </w:r>
      <w:r w:rsidR="00F8081D" w:rsidRPr="00237F39">
        <w:rPr>
          <w:rFonts w:ascii="Times New Roman" w:hAnsi="Times New Roman"/>
          <w:noProof/>
          <w:sz w:val="24"/>
          <w:szCs w:val="24"/>
        </w:rPr>
        <w:t>[141]</w:t>
      </w:r>
      <w:r w:rsidR="00F8081D" w:rsidRPr="00237F39">
        <w:rPr>
          <w:rFonts w:ascii="Times New Roman" w:hAnsi="Times New Roman"/>
          <w:sz w:val="24"/>
          <w:szCs w:val="24"/>
        </w:rPr>
        <w:fldChar w:fldCharType="end"/>
      </w:r>
      <w:r w:rsidR="00F8081D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0A22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0A22" w:rsidRPr="00237F39">
        <w:rPr>
          <w:rFonts w:ascii="Times New Roman" w:hAnsi="Times New Roman"/>
          <w:sz w:val="24"/>
          <w:szCs w:val="24"/>
        </w:rPr>
        <w:t>başk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0A22" w:rsidRPr="00237F39">
        <w:rPr>
          <w:rFonts w:ascii="Times New Roman" w:hAnsi="Times New Roman"/>
          <w:sz w:val="24"/>
          <w:szCs w:val="24"/>
        </w:rPr>
        <w:t>çalışm</w:t>
      </w:r>
      <w:r w:rsidR="00813F68" w:rsidRPr="00237F39">
        <w:rPr>
          <w:rFonts w:ascii="Times New Roman" w:hAnsi="Times New Roman"/>
          <w:sz w:val="24"/>
          <w:szCs w:val="24"/>
        </w:rPr>
        <w:t>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13F68" w:rsidRPr="00237F39">
        <w:rPr>
          <w:rFonts w:ascii="Times New Roman" w:hAnsi="Times New Roman"/>
          <w:sz w:val="24"/>
          <w:szCs w:val="24"/>
        </w:rPr>
        <w:t>is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0A22" w:rsidRPr="00237F39">
        <w:rPr>
          <w:rFonts w:ascii="Times New Roman" w:hAnsi="Times New Roman"/>
          <w:sz w:val="24"/>
          <w:szCs w:val="24"/>
        </w:rPr>
        <w:t>T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0A22" w:rsidRPr="00237F39">
        <w:rPr>
          <w:rFonts w:ascii="Times New Roman" w:hAnsi="Times New Roman"/>
          <w:sz w:val="24"/>
          <w:szCs w:val="24"/>
        </w:rPr>
        <w:t>M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0A22" w:rsidRPr="00237F39">
        <w:rPr>
          <w:rFonts w:ascii="Times New Roman" w:hAnsi="Times New Roman"/>
          <w:sz w:val="24"/>
          <w:szCs w:val="24"/>
        </w:rPr>
        <w:t>eğes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0A22"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0A22" w:rsidRPr="00237F39">
        <w:rPr>
          <w:rFonts w:ascii="Times New Roman" w:hAnsi="Times New Roman"/>
          <w:sz w:val="24"/>
          <w:szCs w:val="24"/>
        </w:rPr>
        <w:t>etkinliği</w:t>
      </w:r>
      <w:r w:rsidR="00813F68" w:rsidRPr="00237F39">
        <w:rPr>
          <w:rFonts w:ascii="Times New Roman" w:hAnsi="Times New Roman"/>
          <w:sz w:val="24"/>
          <w:szCs w:val="24"/>
        </w:rPr>
        <w:t>n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B37EF" w:rsidRPr="00237F39">
        <w:rPr>
          <w:rFonts w:ascii="Times New Roman" w:hAnsi="Times New Roman"/>
          <w:sz w:val="24"/>
          <w:szCs w:val="24"/>
        </w:rPr>
        <w:t>gli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B37EF" w:rsidRPr="00237F39">
        <w:rPr>
          <w:rFonts w:ascii="Times New Roman" w:hAnsi="Times New Roman"/>
          <w:sz w:val="24"/>
          <w:szCs w:val="24"/>
        </w:rPr>
        <w:t>path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B37EF" w:rsidRPr="00237F39">
        <w:rPr>
          <w:rFonts w:ascii="Times New Roman" w:hAnsi="Times New Roman"/>
          <w:sz w:val="24"/>
          <w:szCs w:val="24"/>
        </w:rPr>
        <w:t>eğe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B37EF" w:rsidRPr="00237F39">
        <w:rPr>
          <w:rFonts w:ascii="Times New Roman" w:hAnsi="Times New Roman"/>
          <w:sz w:val="24"/>
          <w:szCs w:val="24"/>
        </w:rPr>
        <w:t>kullanı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0A22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0A22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0A22" w:rsidRPr="00237F39">
        <w:rPr>
          <w:rFonts w:ascii="Times New Roman" w:hAnsi="Times New Roman"/>
          <w:sz w:val="24"/>
          <w:szCs w:val="24"/>
        </w:rPr>
        <w:t>eğe</w:t>
      </w:r>
      <w:r w:rsidR="008B37EF" w:rsidRPr="00237F39">
        <w:rPr>
          <w:rFonts w:ascii="Times New Roman" w:hAnsi="Times New Roman"/>
          <w:sz w:val="24"/>
          <w:szCs w:val="24"/>
        </w:rPr>
        <w:t>siyl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B37EF" w:rsidRPr="00237F39">
        <w:rPr>
          <w:rFonts w:ascii="Times New Roman" w:hAnsi="Times New Roman"/>
          <w:sz w:val="24"/>
          <w:szCs w:val="24"/>
        </w:rPr>
        <w:t>karşılaştırmıştı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3687D"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3687D" w:rsidRPr="00237F39">
        <w:rPr>
          <w:rFonts w:ascii="Times New Roman" w:hAnsi="Times New Roman"/>
          <w:sz w:val="24"/>
          <w:szCs w:val="24"/>
        </w:rPr>
        <w:t>çalışma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3687D" w:rsidRPr="00237F39">
        <w:rPr>
          <w:rFonts w:ascii="Times New Roman" w:hAnsi="Times New Roman"/>
          <w:sz w:val="24"/>
          <w:szCs w:val="24"/>
        </w:rPr>
        <w:t>i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3687D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3687D" w:rsidRPr="00237F39">
        <w:rPr>
          <w:rFonts w:ascii="Times New Roman" w:hAnsi="Times New Roman"/>
          <w:sz w:val="24"/>
          <w:szCs w:val="24"/>
        </w:rPr>
        <w:t>dış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3687D" w:rsidRPr="00237F39">
        <w:rPr>
          <w:rFonts w:ascii="Times New Roman" w:hAnsi="Times New Roman"/>
          <w:sz w:val="24"/>
          <w:szCs w:val="24"/>
        </w:rPr>
        <w:t>kan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3687D" w:rsidRPr="00237F39">
        <w:rPr>
          <w:rFonts w:ascii="Times New Roman" w:hAnsi="Times New Roman"/>
          <w:sz w:val="24"/>
          <w:szCs w:val="24"/>
        </w:rPr>
        <w:t>duvarlarında</w:t>
      </w:r>
      <w:r w:rsidR="0056403C">
        <w:rPr>
          <w:rFonts w:ascii="Times New Roman" w:hAnsi="Times New Roman"/>
          <w:sz w:val="24"/>
          <w:szCs w:val="24"/>
        </w:rPr>
        <w:t>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3687D" w:rsidRPr="00237F39">
        <w:rPr>
          <w:rFonts w:ascii="Times New Roman" w:hAnsi="Times New Roman"/>
          <w:sz w:val="24"/>
          <w:szCs w:val="24"/>
        </w:rPr>
        <w:t>çıkar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3687D" w:rsidRPr="00237F39">
        <w:rPr>
          <w:rFonts w:ascii="Times New Roman" w:hAnsi="Times New Roman"/>
          <w:sz w:val="24"/>
          <w:szCs w:val="24"/>
        </w:rPr>
        <w:t>ortala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3687D" w:rsidRPr="00237F39">
        <w:rPr>
          <w:rFonts w:ascii="Times New Roman" w:hAnsi="Times New Roman"/>
          <w:sz w:val="24"/>
          <w:szCs w:val="24"/>
        </w:rPr>
        <w:t>re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3687D" w:rsidRPr="00237F39">
        <w:rPr>
          <w:rFonts w:ascii="Times New Roman" w:hAnsi="Times New Roman"/>
          <w:sz w:val="24"/>
          <w:szCs w:val="24"/>
        </w:rPr>
        <w:t>mikt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3687D"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3687D" w:rsidRPr="00237F39">
        <w:rPr>
          <w:rFonts w:ascii="Times New Roman" w:hAnsi="Times New Roman"/>
          <w:sz w:val="24"/>
          <w:szCs w:val="24"/>
        </w:rPr>
        <w:t>grup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3687D"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3687D" w:rsidRPr="00237F39">
        <w:rPr>
          <w:rFonts w:ascii="Times New Roman" w:hAnsi="Times New Roman"/>
          <w:sz w:val="24"/>
          <w:szCs w:val="24"/>
        </w:rPr>
        <w:t>tü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3687D" w:rsidRPr="00237F39">
        <w:rPr>
          <w:rFonts w:ascii="Times New Roman" w:hAnsi="Times New Roman"/>
          <w:sz w:val="24"/>
          <w:szCs w:val="24"/>
        </w:rPr>
        <w:t>seviyeler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3687D" w:rsidRPr="00237F39">
        <w:rPr>
          <w:rFonts w:ascii="Times New Roman" w:hAnsi="Times New Roman"/>
          <w:sz w:val="24"/>
          <w:szCs w:val="24"/>
        </w:rPr>
        <w:t>fark</w:t>
      </w:r>
      <w:r w:rsidR="00955F0D" w:rsidRPr="00237F39">
        <w:rPr>
          <w:rFonts w:ascii="Times New Roman" w:hAnsi="Times New Roman"/>
          <w:sz w:val="24"/>
          <w:szCs w:val="24"/>
        </w:rPr>
        <w:t>lılı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3687D" w:rsidRPr="00237F39">
        <w:rPr>
          <w:rFonts w:ascii="Times New Roman" w:hAnsi="Times New Roman"/>
          <w:sz w:val="24"/>
          <w:szCs w:val="24"/>
        </w:rPr>
        <w:t>olmadı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3687D" w:rsidRPr="00237F39">
        <w:rPr>
          <w:rFonts w:ascii="Times New Roman" w:hAnsi="Times New Roman"/>
          <w:sz w:val="24"/>
          <w:szCs w:val="24"/>
        </w:rPr>
        <w:t>bulun</w:t>
      </w:r>
      <w:r w:rsidR="00720DC2" w:rsidRPr="00237F39">
        <w:rPr>
          <w:rFonts w:ascii="Times New Roman" w:hAnsi="Times New Roman"/>
          <w:sz w:val="24"/>
          <w:szCs w:val="24"/>
        </w:rPr>
        <w:t>muştu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13F68" w:rsidRPr="00237F39">
        <w:rPr>
          <w:rFonts w:ascii="Times New Roman" w:hAnsi="Times New Roman"/>
          <w:sz w:val="24"/>
          <w:szCs w:val="24"/>
        </w:rPr>
        <w:fldChar w:fldCharType="begin"/>
      </w:r>
      <w:r w:rsidR="00813F68" w:rsidRPr="00237F39">
        <w:rPr>
          <w:rFonts w:ascii="Times New Roman" w:hAnsi="Times New Roman"/>
          <w:sz w:val="24"/>
          <w:szCs w:val="24"/>
        </w:rPr>
        <w:instrText xml:space="preserve"> ADDIN EN.CITE &lt;EndNote&gt;&lt;Cite&gt;&lt;Author&gt;Falakaloğlu&lt;/Author&gt;&lt;Year&gt;2022&lt;/Year&gt;&lt;RecNum&gt;178&lt;/RecNum&gt;&lt;DisplayText&gt;[142]&lt;/DisplayText&gt;&lt;record&gt;&lt;rec-number&gt;178&lt;/rec-number&gt;&lt;foreign-keys&gt;&lt;key app="EN" db-id="00d9ve5eaf9f0lezs2ov50dqvdpe0xr0t2z2" timestamp="1682870816"&gt;178&lt;/key&gt;&lt;/foreign-keys&gt;&lt;ref-type name="Journal Article"&gt;17&lt;/ref-type&gt;&lt;contributors&gt;&lt;authors&gt;&lt;author&gt;Falakaloğlu, Seda&lt;/author&gt;&lt;author&gt;İriboz, Emre&lt;/author&gt;&lt;/authors&gt;&lt;/contributors&gt;&lt;titles&gt;&lt;title&gt;Comparison of Shaping Ability of T-Endo MUST and WaveOne Gold with Glide Path Instruments: An In Vitro Study&lt;/title&gt;&lt;/titles&gt;&lt;dates&gt;&lt;year&gt;2022&lt;/year&gt;&lt;/dates&gt;&lt;isbn&gt;2146-8966&lt;/isbn&gt;&lt;urls&gt;&lt;/urls&gt;&lt;/record&gt;&lt;/Cite&gt;&lt;/EndNote&gt;</w:instrText>
      </w:r>
      <w:r w:rsidR="00813F68" w:rsidRPr="00237F39">
        <w:rPr>
          <w:rFonts w:ascii="Times New Roman" w:hAnsi="Times New Roman"/>
          <w:sz w:val="24"/>
          <w:szCs w:val="24"/>
        </w:rPr>
        <w:fldChar w:fldCharType="separate"/>
      </w:r>
      <w:r w:rsidR="00813F68" w:rsidRPr="00237F39">
        <w:rPr>
          <w:rFonts w:ascii="Times New Roman" w:hAnsi="Times New Roman"/>
          <w:noProof/>
          <w:sz w:val="24"/>
          <w:szCs w:val="24"/>
        </w:rPr>
        <w:t>[142]</w:t>
      </w:r>
      <w:r w:rsidR="00813F68" w:rsidRPr="00237F39">
        <w:rPr>
          <w:rFonts w:ascii="Times New Roman" w:hAnsi="Times New Roman"/>
          <w:sz w:val="24"/>
          <w:szCs w:val="24"/>
        </w:rPr>
        <w:fldChar w:fldCharType="end"/>
      </w:r>
      <w:r w:rsidR="0052324D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13F68"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13F68" w:rsidRPr="00237F39">
        <w:rPr>
          <w:rFonts w:ascii="Times New Roman" w:hAnsi="Times New Roman"/>
          <w:sz w:val="24"/>
          <w:szCs w:val="24"/>
        </w:rPr>
        <w:t>sonucu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13F68"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13F68" w:rsidRPr="00237F39">
        <w:rPr>
          <w:rFonts w:ascii="Times New Roman" w:hAnsi="Times New Roman"/>
          <w:sz w:val="24"/>
          <w:szCs w:val="24"/>
        </w:rPr>
        <w:t>edilm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13F68" w:rsidRPr="00237F39">
        <w:rPr>
          <w:rFonts w:ascii="Times New Roman" w:hAnsi="Times New Roman"/>
          <w:sz w:val="24"/>
          <w:szCs w:val="24"/>
        </w:rPr>
        <w:t>çalışmamız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13F68" w:rsidRPr="00237F39">
        <w:rPr>
          <w:rFonts w:ascii="Times New Roman" w:hAnsi="Times New Roman"/>
          <w:sz w:val="24"/>
          <w:szCs w:val="24"/>
        </w:rPr>
        <w:t>fark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13F68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13F68"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13F68" w:rsidRPr="00237F39">
        <w:rPr>
          <w:rFonts w:ascii="Times New Roman" w:hAnsi="Times New Roman"/>
          <w:sz w:val="24"/>
          <w:szCs w:val="24"/>
        </w:rPr>
        <w:t>çalışma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13F68" w:rsidRPr="00237F39">
        <w:rPr>
          <w:rFonts w:ascii="Times New Roman" w:hAnsi="Times New Roman"/>
          <w:sz w:val="24"/>
          <w:szCs w:val="24"/>
        </w:rPr>
        <w:t>apika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13F68" w:rsidRPr="00237F39">
        <w:rPr>
          <w:rFonts w:ascii="Times New Roman" w:hAnsi="Times New Roman"/>
          <w:sz w:val="24"/>
          <w:szCs w:val="24"/>
        </w:rPr>
        <w:t>çap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13F68" w:rsidRPr="00237F39">
        <w:rPr>
          <w:rFonts w:ascii="Times New Roman" w:hAnsi="Times New Roman"/>
          <w:sz w:val="24"/>
          <w:szCs w:val="24"/>
        </w:rPr>
        <w:t>0.25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13F68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13F68" w:rsidRPr="00237F39">
        <w:rPr>
          <w:rFonts w:ascii="Times New Roman" w:hAnsi="Times New Roman"/>
          <w:sz w:val="24"/>
          <w:szCs w:val="24"/>
        </w:rPr>
        <w:t>seçilmes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13F68" w:rsidRPr="00237F39">
        <w:rPr>
          <w:rFonts w:ascii="Times New Roman" w:hAnsi="Times New Roman"/>
          <w:sz w:val="24"/>
          <w:szCs w:val="24"/>
        </w:rPr>
        <w:t>bağlanabil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13F68" w:rsidRPr="00237F39">
        <w:rPr>
          <w:rFonts w:ascii="Times New Roman" w:hAnsi="Times New Roman"/>
          <w:sz w:val="24"/>
          <w:szCs w:val="24"/>
        </w:rPr>
        <w:t>H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13F68" w:rsidRPr="00237F39">
        <w:rPr>
          <w:rFonts w:ascii="Times New Roman" w:hAnsi="Times New Roman"/>
          <w:sz w:val="24"/>
          <w:szCs w:val="24"/>
        </w:rPr>
        <w:t>i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13F68" w:rsidRPr="00237F39">
        <w:rPr>
          <w:rFonts w:ascii="Times New Roman" w:hAnsi="Times New Roman"/>
          <w:sz w:val="24"/>
          <w:szCs w:val="24"/>
        </w:rPr>
        <w:t>grup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13F68" w:rsidRPr="00237F39">
        <w:rPr>
          <w:rFonts w:ascii="Times New Roman" w:hAnsi="Times New Roman"/>
          <w:sz w:val="24"/>
          <w:szCs w:val="24"/>
        </w:rPr>
        <w:t>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13F68" w:rsidRPr="00237F39">
        <w:rPr>
          <w:rFonts w:ascii="Times New Roman" w:hAnsi="Times New Roman"/>
          <w:sz w:val="24"/>
          <w:szCs w:val="24"/>
        </w:rPr>
        <w:t>benz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13F68" w:rsidRPr="00237F39">
        <w:rPr>
          <w:rFonts w:ascii="Times New Roman" w:hAnsi="Times New Roman"/>
          <w:sz w:val="24"/>
          <w:szCs w:val="24"/>
        </w:rPr>
        <w:t>transpor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13F68" w:rsidRPr="00237F39">
        <w:rPr>
          <w:rFonts w:ascii="Times New Roman" w:hAnsi="Times New Roman"/>
          <w:sz w:val="24"/>
          <w:szCs w:val="24"/>
        </w:rPr>
        <w:t>değer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13F68" w:rsidRPr="00237F39">
        <w:rPr>
          <w:rFonts w:ascii="Times New Roman" w:hAnsi="Times New Roman"/>
          <w:sz w:val="24"/>
          <w:szCs w:val="24"/>
        </w:rPr>
        <w:t>göster</w:t>
      </w:r>
      <w:r w:rsidR="00720DC2" w:rsidRPr="00237F39">
        <w:rPr>
          <w:rFonts w:ascii="Times New Roman" w:hAnsi="Times New Roman"/>
          <w:sz w:val="24"/>
          <w:szCs w:val="24"/>
        </w:rPr>
        <w:t>miştir</w:t>
      </w:r>
      <w:r w:rsidR="00813F68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13F68" w:rsidRPr="00237F39">
        <w:rPr>
          <w:rFonts w:ascii="Times New Roman" w:hAnsi="Times New Roman"/>
          <w:sz w:val="24"/>
          <w:szCs w:val="24"/>
        </w:rPr>
        <w:t>Merkezle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13F68" w:rsidRPr="00237F39">
        <w:rPr>
          <w:rFonts w:ascii="Times New Roman" w:hAnsi="Times New Roman"/>
          <w:sz w:val="24"/>
          <w:szCs w:val="24"/>
        </w:rPr>
        <w:t>yeteneğ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13F68" w:rsidRPr="00237F39">
        <w:rPr>
          <w:rFonts w:ascii="Times New Roman" w:hAnsi="Times New Roman"/>
          <w:sz w:val="24"/>
          <w:szCs w:val="24"/>
        </w:rPr>
        <w:t>kıyaslandığ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13F68" w:rsidRPr="00237F39">
        <w:rPr>
          <w:rFonts w:ascii="Times New Roman" w:hAnsi="Times New Roman"/>
          <w:sz w:val="24"/>
          <w:szCs w:val="24"/>
        </w:rPr>
        <w:t>ort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13F68" w:rsidRPr="00237F39">
        <w:rPr>
          <w:rFonts w:ascii="Times New Roman" w:hAnsi="Times New Roman"/>
          <w:sz w:val="24"/>
          <w:szCs w:val="24"/>
        </w:rPr>
        <w:t>üçlü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13F68" w:rsidRPr="00237F39">
        <w:rPr>
          <w:rFonts w:ascii="Times New Roman" w:hAnsi="Times New Roman"/>
          <w:sz w:val="24"/>
          <w:szCs w:val="24"/>
        </w:rPr>
        <w:t>T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13F68" w:rsidRPr="00237F39">
        <w:rPr>
          <w:rFonts w:ascii="Times New Roman" w:hAnsi="Times New Roman"/>
          <w:sz w:val="24"/>
          <w:szCs w:val="24"/>
        </w:rPr>
        <w:t>M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13F68" w:rsidRPr="00237F39">
        <w:rPr>
          <w:rFonts w:ascii="Times New Roman" w:hAnsi="Times New Roman"/>
          <w:sz w:val="24"/>
          <w:szCs w:val="24"/>
        </w:rPr>
        <w:t>eğes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13F68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13F68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13F68" w:rsidRPr="00237F39">
        <w:rPr>
          <w:rFonts w:ascii="Times New Roman" w:hAnsi="Times New Roman"/>
          <w:sz w:val="24"/>
          <w:szCs w:val="24"/>
        </w:rPr>
        <w:t>eğes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13F68" w:rsidRPr="00237F39">
        <w:rPr>
          <w:rFonts w:ascii="Times New Roman" w:hAnsi="Times New Roman"/>
          <w:sz w:val="24"/>
          <w:szCs w:val="24"/>
        </w:rPr>
        <w:t>gö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13F68"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13F68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13F68" w:rsidRPr="00237F39">
        <w:rPr>
          <w:rFonts w:ascii="Times New Roman" w:hAnsi="Times New Roman"/>
          <w:sz w:val="24"/>
          <w:szCs w:val="24"/>
        </w:rPr>
        <w:t>farklılı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13F68" w:rsidRPr="00237F39">
        <w:rPr>
          <w:rFonts w:ascii="Times New Roman" w:hAnsi="Times New Roman"/>
          <w:sz w:val="24"/>
          <w:szCs w:val="24"/>
        </w:rPr>
        <w:t>göster</w:t>
      </w:r>
      <w:r w:rsidR="00720DC2" w:rsidRPr="00237F39">
        <w:rPr>
          <w:rFonts w:ascii="Times New Roman" w:hAnsi="Times New Roman"/>
          <w:sz w:val="24"/>
          <w:szCs w:val="24"/>
        </w:rPr>
        <w:t>miştir</w:t>
      </w:r>
      <w:r w:rsidR="00B87FC3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55F0D"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55F0D" w:rsidRPr="00237F39">
        <w:rPr>
          <w:rFonts w:ascii="Times New Roman" w:hAnsi="Times New Roman"/>
          <w:sz w:val="24"/>
          <w:szCs w:val="24"/>
        </w:rPr>
        <w:t>sonuç</w:t>
      </w:r>
      <w:r w:rsidR="00813F68" w:rsidRPr="00237F39">
        <w:rPr>
          <w:rFonts w:ascii="Times New Roman" w:hAnsi="Times New Roman"/>
          <w:sz w:val="24"/>
          <w:szCs w:val="24"/>
        </w:rPr>
        <w:t>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55F0D" w:rsidRPr="00237F39">
        <w:rPr>
          <w:rFonts w:ascii="Times New Roman" w:hAnsi="Times New Roman"/>
          <w:sz w:val="24"/>
          <w:szCs w:val="24"/>
        </w:rPr>
        <w:t>çalışmamız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55F0D"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55F0D" w:rsidRPr="00237F39">
        <w:rPr>
          <w:rFonts w:ascii="Times New Roman" w:hAnsi="Times New Roman"/>
          <w:sz w:val="24"/>
          <w:szCs w:val="24"/>
        </w:rPr>
        <w:t>ettiğimi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55F0D" w:rsidRPr="00237F39">
        <w:rPr>
          <w:rFonts w:ascii="Times New Roman" w:hAnsi="Times New Roman"/>
          <w:sz w:val="24"/>
          <w:szCs w:val="24"/>
        </w:rPr>
        <w:t>sonuçlar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55F0D" w:rsidRPr="00237F39">
        <w:rPr>
          <w:rFonts w:ascii="Times New Roman" w:hAnsi="Times New Roman"/>
          <w:sz w:val="24"/>
          <w:szCs w:val="24"/>
        </w:rPr>
        <w:t>benzerli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55F0D" w:rsidRPr="00237F39">
        <w:rPr>
          <w:rFonts w:ascii="Times New Roman" w:hAnsi="Times New Roman"/>
          <w:sz w:val="24"/>
          <w:szCs w:val="24"/>
        </w:rPr>
        <w:t>göstermektedir.</w:t>
      </w:r>
    </w:p>
    <w:p w14:paraId="72EF36B1" w14:textId="150639D2" w:rsidR="002606CE" w:rsidRPr="00237F39" w:rsidRDefault="00EE271F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T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istem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tkinlik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83E3B" w:rsidRPr="00237F39">
        <w:rPr>
          <w:rFonts w:ascii="Times New Roman" w:hAnsi="Times New Roman"/>
          <w:sz w:val="24"/>
          <w:szCs w:val="24"/>
        </w:rPr>
        <w:t>kıyaslanmasıy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83E3B" w:rsidRPr="00237F39">
        <w:rPr>
          <w:rFonts w:ascii="Times New Roman" w:hAnsi="Times New Roman"/>
          <w:sz w:val="24"/>
          <w:szCs w:val="24"/>
        </w:rPr>
        <w:t>ilgil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83E3B"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83E3B" w:rsidRPr="00237F39">
        <w:rPr>
          <w:rFonts w:ascii="Times New Roman" w:hAnsi="Times New Roman"/>
          <w:sz w:val="24"/>
          <w:szCs w:val="24"/>
        </w:rPr>
        <w:t>faz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83E3B" w:rsidRPr="00237F39">
        <w:rPr>
          <w:rFonts w:ascii="Times New Roman" w:hAnsi="Times New Roman"/>
          <w:sz w:val="24"/>
          <w:szCs w:val="24"/>
        </w:rPr>
        <w:t>çalış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E25C1" w:rsidRPr="00237F39">
        <w:rPr>
          <w:rFonts w:ascii="Times New Roman" w:hAnsi="Times New Roman"/>
          <w:sz w:val="24"/>
          <w:szCs w:val="24"/>
        </w:rPr>
        <w:t>gerekmektedi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alışmamı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aric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A73CF" w:rsidRPr="00237F39">
        <w:rPr>
          <w:rFonts w:ascii="Times New Roman" w:hAnsi="Times New Roman"/>
          <w:sz w:val="24"/>
          <w:szCs w:val="24"/>
        </w:rPr>
        <w:t>kısıtl</w:t>
      </w:r>
      <w:r w:rsidR="00473180" w:rsidRPr="00237F39">
        <w:rPr>
          <w:rFonts w:ascii="Times New Roman" w:hAnsi="Times New Roman"/>
          <w:sz w:val="24"/>
          <w:szCs w:val="24"/>
        </w:rPr>
        <w:t>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A73CF" w:rsidRPr="00237F39">
        <w:rPr>
          <w:rFonts w:ascii="Times New Roman" w:hAnsi="Times New Roman"/>
          <w:sz w:val="24"/>
          <w:szCs w:val="24"/>
        </w:rPr>
        <w:t>çalışm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A73CF" w:rsidRPr="00237F39">
        <w:rPr>
          <w:rFonts w:ascii="Times New Roman" w:hAnsi="Times New Roman"/>
          <w:sz w:val="24"/>
          <w:szCs w:val="24"/>
        </w:rPr>
        <w:t>olduğ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çin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çalışman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onuçları</w:t>
      </w:r>
      <w:r w:rsidR="003A7256" w:rsidRPr="00237F39">
        <w:rPr>
          <w:rFonts w:ascii="Times New Roman" w:hAnsi="Times New Roman"/>
          <w:sz w:val="24"/>
          <w:szCs w:val="24"/>
        </w:rPr>
        <w:t>n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önce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raştırmalar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oğru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rşılaştır</w:t>
      </w:r>
      <w:r w:rsidR="00B83212" w:rsidRPr="00237F39">
        <w:rPr>
          <w:rFonts w:ascii="Times New Roman" w:hAnsi="Times New Roman"/>
          <w:sz w:val="24"/>
          <w:szCs w:val="24"/>
        </w:rPr>
        <w:t>mamı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B83212" w:rsidRPr="00237F39">
        <w:rPr>
          <w:rFonts w:ascii="Times New Roman" w:hAnsi="Times New Roman"/>
          <w:sz w:val="24"/>
          <w:szCs w:val="24"/>
        </w:rPr>
        <w:t>mümkü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6403C">
        <w:rPr>
          <w:rFonts w:ascii="Times New Roman" w:hAnsi="Times New Roman"/>
          <w:sz w:val="24"/>
          <w:szCs w:val="24"/>
        </w:rPr>
        <w:t>olamamıştır</w:t>
      </w:r>
      <w:r w:rsidR="00B83212" w:rsidRPr="00237F39">
        <w:rPr>
          <w:rFonts w:ascii="Times New Roman" w:hAnsi="Times New Roman"/>
          <w:sz w:val="24"/>
          <w:szCs w:val="24"/>
        </w:rPr>
        <w:t>.</w:t>
      </w:r>
    </w:p>
    <w:p w14:paraId="77C4A968" w14:textId="77777777" w:rsidR="002606CE" w:rsidRPr="00237F39" w:rsidRDefault="002606CE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</w:p>
    <w:p w14:paraId="0017B2F5" w14:textId="77777777" w:rsidR="002606CE" w:rsidRPr="00237F39" w:rsidRDefault="002606CE" w:rsidP="008D0931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</w:p>
    <w:p w14:paraId="7ACA5F78" w14:textId="5D65827D" w:rsidR="004E6A49" w:rsidRPr="00237F39" w:rsidRDefault="004E6A49">
      <w:pPr>
        <w:spacing w:after="0" w:line="240" w:lineRule="auto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br w:type="page"/>
      </w:r>
    </w:p>
    <w:p w14:paraId="45BA4967" w14:textId="449A807A" w:rsidR="0028714C" w:rsidRPr="00237F39" w:rsidRDefault="00FC334E" w:rsidP="00485CE1">
      <w:pPr>
        <w:pStyle w:val="Balk1"/>
        <w:numPr>
          <w:ilvl w:val="0"/>
          <w:numId w:val="8"/>
        </w:numPr>
        <w:ind w:left="284" w:hanging="284"/>
      </w:pPr>
      <w:bookmarkStart w:id="75" w:name="_Toc134102422"/>
      <w:r w:rsidRPr="00237F39">
        <w:lastRenderedPageBreak/>
        <w:t>SONUÇ</w:t>
      </w:r>
      <w:r w:rsidR="00E4403D" w:rsidRPr="00237F39">
        <w:t xml:space="preserve"> </w:t>
      </w:r>
      <w:r w:rsidRPr="00237F39">
        <w:t>VE</w:t>
      </w:r>
      <w:r w:rsidR="00E4403D" w:rsidRPr="00237F39">
        <w:t xml:space="preserve"> </w:t>
      </w:r>
      <w:r w:rsidRPr="00237F39">
        <w:t>ÖNERİLER</w:t>
      </w:r>
      <w:bookmarkEnd w:id="75"/>
    </w:p>
    <w:p w14:paraId="3ADB77C3" w14:textId="00856606" w:rsidR="00317D49" w:rsidRPr="00237F39" w:rsidRDefault="00317D49" w:rsidP="0070395E">
      <w:pPr>
        <w:spacing w:after="36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Çalışmamız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</w:t>
      </w:r>
      <w:r w:rsidR="005C4088" w:rsidRPr="00237F39">
        <w:rPr>
          <w:rFonts w:ascii="Times New Roman" w:hAnsi="Times New Roman"/>
          <w:sz w:val="24"/>
          <w:szCs w:val="24"/>
        </w:rPr>
        <w:t>onuçlar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C4088" w:rsidRPr="00237F39">
        <w:rPr>
          <w:rFonts w:ascii="Times New Roman" w:hAnsi="Times New Roman"/>
          <w:sz w:val="24"/>
          <w:szCs w:val="24"/>
        </w:rPr>
        <w:t>e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C4088" w:rsidRPr="00237F39">
        <w:rPr>
          <w:rFonts w:ascii="Times New Roman" w:hAnsi="Times New Roman"/>
          <w:sz w:val="24"/>
          <w:szCs w:val="24"/>
        </w:rPr>
        <w:t>ettiğimi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C4088" w:rsidRPr="00237F39">
        <w:rPr>
          <w:rFonts w:ascii="Times New Roman" w:hAnsi="Times New Roman"/>
          <w:sz w:val="24"/>
          <w:szCs w:val="24"/>
        </w:rPr>
        <w:t>verile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C4088" w:rsidRPr="00237F39">
        <w:rPr>
          <w:rFonts w:ascii="Times New Roman" w:hAnsi="Times New Roman"/>
          <w:sz w:val="24"/>
          <w:szCs w:val="24"/>
        </w:rPr>
        <w:t>göre;</w:t>
      </w:r>
    </w:p>
    <w:p w14:paraId="487FBB22" w14:textId="384D9D58" w:rsidR="005C4088" w:rsidRPr="00237F39" w:rsidRDefault="00C6193F" w:rsidP="00485CE1">
      <w:pPr>
        <w:numPr>
          <w:ilvl w:val="0"/>
          <w:numId w:val="6"/>
        </w:numPr>
        <w:spacing w:after="360" w:line="360" w:lineRule="auto"/>
        <w:ind w:left="425" w:hanging="425"/>
        <w:contextualSpacing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H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iste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uzaklaştır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ad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ikt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çıs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rşılaştırıldığ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D70C4" w:rsidRPr="00237F39">
        <w:rPr>
          <w:rFonts w:ascii="Times New Roman" w:hAnsi="Times New Roman"/>
          <w:sz w:val="24"/>
          <w:szCs w:val="24"/>
        </w:rPr>
        <w:t>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D70C4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D70C4" w:rsidRPr="00237F39">
        <w:rPr>
          <w:rFonts w:ascii="Times New Roman" w:hAnsi="Times New Roman"/>
          <w:sz w:val="24"/>
          <w:szCs w:val="24"/>
        </w:rPr>
        <w:t>B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D70C4" w:rsidRPr="00237F39">
        <w:rPr>
          <w:rFonts w:ascii="Times New Roman" w:hAnsi="Times New Roman"/>
          <w:sz w:val="24"/>
          <w:szCs w:val="24"/>
        </w:rPr>
        <w:t>yüzeyind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96284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96284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96284" w:rsidRPr="00237F39">
        <w:rPr>
          <w:rFonts w:ascii="Times New Roman" w:hAnsi="Times New Roman"/>
          <w:sz w:val="24"/>
          <w:szCs w:val="24"/>
        </w:rPr>
        <w:t>siste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261FE" w:rsidRPr="00237F39">
        <w:rPr>
          <w:rFonts w:ascii="Times New Roman" w:hAnsi="Times New Roman"/>
          <w:sz w:val="24"/>
          <w:szCs w:val="24"/>
        </w:rPr>
        <w:t>diğ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261FE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261FE" w:rsidRPr="00237F39">
        <w:rPr>
          <w:rFonts w:ascii="Times New Roman" w:hAnsi="Times New Roman"/>
          <w:sz w:val="24"/>
          <w:szCs w:val="24"/>
        </w:rPr>
        <w:t>sistemler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261FE" w:rsidRPr="00237F39">
        <w:rPr>
          <w:rFonts w:ascii="Times New Roman" w:hAnsi="Times New Roman"/>
          <w:sz w:val="24"/>
          <w:szCs w:val="24"/>
        </w:rPr>
        <w:t>gör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261FE" w:rsidRPr="00237F39">
        <w:rPr>
          <w:rFonts w:ascii="Times New Roman" w:hAnsi="Times New Roman"/>
          <w:sz w:val="24"/>
          <w:szCs w:val="24"/>
        </w:rPr>
        <w:t>dah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261FE" w:rsidRPr="00237F39">
        <w:rPr>
          <w:rFonts w:ascii="Times New Roman" w:hAnsi="Times New Roman"/>
          <w:sz w:val="24"/>
          <w:szCs w:val="24"/>
        </w:rPr>
        <w:t>fazl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261FE" w:rsidRPr="00237F39">
        <w:rPr>
          <w:rFonts w:ascii="Times New Roman" w:hAnsi="Times New Roman"/>
          <w:sz w:val="24"/>
          <w:szCs w:val="24"/>
        </w:rPr>
        <w:t>mad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261FE" w:rsidRPr="00237F39">
        <w:rPr>
          <w:rFonts w:ascii="Times New Roman" w:hAnsi="Times New Roman"/>
          <w:sz w:val="24"/>
          <w:szCs w:val="24"/>
        </w:rPr>
        <w:t>uzaklaş</w:t>
      </w:r>
      <w:r w:rsidR="0022246E">
        <w:rPr>
          <w:rFonts w:ascii="Times New Roman" w:hAnsi="Times New Roman"/>
          <w:sz w:val="24"/>
          <w:szCs w:val="24"/>
        </w:rPr>
        <w:t>tırdı</w:t>
      </w:r>
      <w:r w:rsidR="00C261FE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D08FA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D08FA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D08FA" w:rsidRPr="00237F39">
        <w:rPr>
          <w:rFonts w:ascii="Times New Roman" w:hAnsi="Times New Roman"/>
          <w:sz w:val="24"/>
          <w:szCs w:val="24"/>
        </w:rPr>
        <w:t>siste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D08FA"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D08FA" w:rsidRPr="00237F39">
        <w:rPr>
          <w:rFonts w:ascii="Times New Roman" w:hAnsi="Times New Roman"/>
          <w:sz w:val="24"/>
          <w:szCs w:val="24"/>
        </w:rPr>
        <w:t>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D08FA" w:rsidRPr="00237F39">
        <w:rPr>
          <w:rFonts w:ascii="Times New Roman" w:hAnsi="Times New Roman"/>
          <w:sz w:val="24"/>
          <w:szCs w:val="24"/>
        </w:rPr>
        <w:t>mad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CD08FA" w:rsidRPr="00237F39">
        <w:rPr>
          <w:rFonts w:ascii="Times New Roman" w:hAnsi="Times New Roman"/>
          <w:sz w:val="24"/>
          <w:szCs w:val="24"/>
        </w:rPr>
        <w:t>uzaklaştır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36520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A2D0B" w:rsidRPr="00237F39">
        <w:rPr>
          <w:rFonts w:ascii="Times New Roman" w:hAnsi="Times New Roman"/>
          <w:sz w:val="24"/>
          <w:szCs w:val="24"/>
        </w:rPr>
        <w:t>sistem</w:t>
      </w:r>
      <w:r w:rsidR="00336520" w:rsidRPr="00237F39">
        <w:rPr>
          <w:rFonts w:ascii="Times New Roman" w:hAnsi="Times New Roman"/>
          <w:sz w:val="24"/>
          <w:szCs w:val="24"/>
        </w:rPr>
        <w:t>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A2D0B" w:rsidRPr="00237F39">
        <w:rPr>
          <w:rFonts w:ascii="Times New Roman" w:hAnsi="Times New Roman"/>
          <w:sz w:val="24"/>
          <w:szCs w:val="24"/>
        </w:rPr>
        <w:t>ol</w:t>
      </w:r>
      <w:r w:rsidR="0022246E">
        <w:rPr>
          <w:rFonts w:ascii="Times New Roman" w:hAnsi="Times New Roman"/>
          <w:sz w:val="24"/>
          <w:szCs w:val="24"/>
        </w:rPr>
        <w:t>du</w:t>
      </w:r>
      <w:r w:rsidR="004A2D0B" w:rsidRPr="00237F39">
        <w:rPr>
          <w:rFonts w:ascii="Times New Roman" w:hAnsi="Times New Roman"/>
          <w:sz w:val="24"/>
          <w:szCs w:val="24"/>
        </w:rPr>
        <w:t>.</w:t>
      </w:r>
    </w:p>
    <w:p w14:paraId="0B288164" w14:textId="1467ABD8" w:rsidR="00D70935" w:rsidRPr="00237F39" w:rsidRDefault="00F4239D" w:rsidP="00485CE1">
      <w:pPr>
        <w:numPr>
          <w:ilvl w:val="0"/>
          <w:numId w:val="6"/>
        </w:numPr>
        <w:spacing w:after="360" w:line="360" w:lineRule="auto"/>
        <w:ind w:left="425" w:hanging="425"/>
        <w:contextualSpacing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T</w:t>
      </w:r>
      <w:r w:rsidR="004A4A99" w:rsidRPr="00237F39">
        <w:rPr>
          <w:rFonts w:ascii="Times New Roman" w:hAnsi="Times New Roman"/>
          <w:sz w:val="24"/>
          <w:szCs w:val="24"/>
        </w:rPr>
        <w:t>ranspor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A4A99" w:rsidRPr="00237F39">
        <w:rPr>
          <w:rFonts w:ascii="Times New Roman" w:hAnsi="Times New Roman"/>
          <w:sz w:val="24"/>
          <w:szCs w:val="24"/>
        </w:rPr>
        <w:t>yön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A4A99" w:rsidRPr="00237F39">
        <w:rPr>
          <w:rFonts w:ascii="Times New Roman" w:hAnsi="Times New Roman"/>
          <w:sz w:val="24"/>
          <w:szCs w:val="24"/>
        </w:rPr>
        <w:t>karşılaştırıldığ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E4359" w:rsidRPr="00237F39">
        <w:rPr>
          <w:rFonts w:ascii="Times New Roman" w:hAnsi="Times New Roman"/>
          <w:sz w:val="24"/>
          <w:szCs w:val="24"/>
        </w:rPr>
        <w:t>apika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E4359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E4359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E4359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E4359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E4359" w:rsidRPr="00237F39">
        <w:rPr>
          <w:rFonts w:ascii="Times New Roman" w:hAnsi="Times New Roman"/>
          <w:sz w:val="24"/>
          <w:szCs w:val="24"/>
        </w:rPr>
        <w:t>sistemlerin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E4359" w:rsidRPr="00237F39">
        <w:rPr>
          <w:rFonts w:ascii="Times New Roman" w:hAnsi="Times New Roman"/>
          <w:sz w:val="24"/>
          <w:szCs w:val="24"/>
        </w:rPr>
        <w:t>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E4359" w:rsidRPr="00237F39">
        <w:rPr>
          <w:rFonts w:ascii="Times New Roman" w:hAnsi="Times New Roman"/>
          <w:sz w:val="24"/>
          <w:szCs w:val="24"/>
        </w:rPr>
        <w:t>yüzey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5E4359" w:rsidRPr="00237F39">
        <w:rPr>
          <w:rFonts w:ascii="Times New Roman" w:hAnsi="Times New Roman"/>
          <w:sz w:val="24"/>
          <w:szCs w:val="24"/>
        </w:rPr>
        <w:t>doğru</w:t>
      </w:r>
      <w:r w:rsidR="003A7256" w:rsidRPr="00237F39">
        <w:rPr>
          <w:rFonts w:ascii="Times New Roman" w:hAnsi="Times New Roman"/>
          <w:sz w:val="24"/>
          <w:szCs w:val="24"/>
        </w:rPr>
        <w:t xml:space="preserve"> transportasyon yaptığı </w:t>
      </w:r>
      <w:r w:rsidR="00D70935" w:rsidRPr="00237F39">
        <w:rPr>
          <w:rFonts w:ascii="Times New Roman" w:hAnsi="Times New Roman"/>
          <w:sz w:val="24"/>
          <w:szCs w:val="24"/>
        </w:rPr>
        <w:t>bulun</w:t>
      </w:r>
      <w:r w:rsidR="0022246E">
        <w:rPr>
          <w:rFonts w:ascii="Times New Roman" w:hAnsi="Times New Roman"/>
          <w:sz w:val="24"/>
          <w:szCs w:val="24"/>
        </w:rPr>
        <w:t>du</w:t>
      </w:r>
      <w:r w:rsidR="00D70935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0935" w:rsidRPr="00237F39">
        <w:rPr>
          <w:rFonts w:ascii="Times New Roman" w:hAnsi="Times New Roman"/>
          <w:sz w:val="24"/>
          <w:szCs w:val="24"/>
        </w:rPr>
        <w:t>O</w:t>
      </w:r>
      <w:r w:rsidR="005E4359" w:rsidRPr="00237F39">
        <w:rPr>
          <w:rFonts w:ascii="Times New Roman" w:hAnsi="Times New Roman"/>
          <w:sz w:val="24"/>
          <w:szCs w:val="24"/>
        </w:rPr>
        <w:t>rt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0935" w:rsidRPr="00237F39">
        <w:rPr>
          <w:rFonts w:ascii="Times New Roman" w:hAnsi="Times New Roman"/>
          <w:sz w:val="24"/>
          <w:szCs w:val="24"/>
        </w:rPr>
        <w:t>bölge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0935" w:rsidRPr="00237F39">
        <w:rPr>
          <w:rFonts w:ascii="Times New Roman" w:hAnsi="Times New Roman"/>
          <w:sz w:val="24"/>
          <w:szCs w:val="24"/>
        </w:rPr>
        <w:t>tü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0935" w:rsidRPr="00237F39">
        <w:rPr>
          <w:rFonts w:ascii="Times New Roman" w:hAnsi="Times New Roman"/>
          <w:sz w:val="24"/>
          <w:szCs w:val="24"/>
        </w:rPr>
        <w:t>eğe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0935" w:rsidRPr="00237F39">
        <w:rPr>
          <w:rFonts w:ascii="Times New Roman" w:hAnsi="Times New Roman"/>
          <w:sz w:val="24"/>
          <w:szCs w:val="24"/>
        </w:rPr>
        <w:t>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0935" w:rsidRPr="00237F39">
        <w:rPr>
          <w:rFonts w:ascii="Times New Roman" w:hAnsi="Times New Roman"/>
          <w:sz w:val="24"/>
          <w:szCs w:val="24"/>
        </w:rPr>
        <w:t>yüzey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0935" w:rsidRPr="00237F39">
        <w:rPr>
          <w:rFonts w:ascii="Times New Roman" w:hAnsi="Times New Roman"/>
          <w:sz w:val="24"/>
          <w:szCs w:val="24"/>
        </w:rPr>
        <w:t>doğr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A7256" w:rsidRPr="00237F39">
        <w:rPr>
          <w:rFonts w:ascii="Times New Roman" w:hAnsi="Times New Roman"/>
          <w:sz w:val="24"/>
          <w:szCs w:val="24"/>
        </w:rPr>
        <w:t>transportasyon yapark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0935" w:rsidRPr="00237F39">
        <w:rPr>
          <w:rFonts w:ascii="Times New Roman" w:hAnsi="Times New Roman"/>
          <w:sz w:val="24"/>
          <w:szCs w:val="24"/>
        </w:rPr>
        <w:t>koronal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0935" w:rsidRPr="00237F39">
        <w:rPr>
          <w:rFonts w:ascii="Times New Roman" w:hAnsi="Times New Roman"/>
          <w:sz w:val="24"/>
          <w:szCs w:val="24"/>
        </w:rPr>
        <w:t>sadec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0935"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0935" w:rsidRPr="00237F39">
        <w:rPr>
          <w:rFonts w:ascii="Times New Roman" w:hAnsi="Times New Roman"/>
          <w:sz w:val="24"/>
          <w:szCs w:val="24"/>
        </w:rPr>
        <w:t>grub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0935" w:rsidRPr="00237F39">
        <w:rPr>
          <w:rFonts w:ascii="Times New Roman" w:hAnsi="Times New Roman"/>
          <w:sz w:val="24"/>
          <w:szCs w:val="24"/>
        </w:rPr>
        <w:t>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0935" w:rsidRPr="00237F39">
        <w:rPr>
          <w:rFonts w:ascii="Times New Roman" w:hAnsi="Times New Roman"/>
          <w:sz w:val="24"/>
          <w:szCs w:val="24"/>
        </w:rPr>
        <w:t>yüzeyi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D70935" w:rsidRPr="00237F39">
        <w:rPr>
          <w:rFonts w:ascii="Times New Roman" w:hAnsi="Times New Roman"/>
          <w:sz w:val="24"/>
          <w:szCs w:val="24"/>
        </w:rPr>
        <w:t>doğr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3A7256" w:rsidRPr="00237F39">
        <w:rPr>
          <w:rFonts w:ascii="Times New Roman" w:hAnsi="Times New Roman"/>
          <w:sz w:val="24"/>
          <w:szCs w:val="24"/>
        </w:rPr>
        <w:t>transportasyon yap</w:t>
      </w:r>
      <w:r w:rsidR="0022246E">
        <w:rPr>
          <w:rFonts w:ascii="Times New Roman" w:hAnsi="Times New Roman"/>
          <w:sz w:val="24"/>
          <w:szCs w:val="24"/>
        </w:rPr>
        <w:t>tı</w:t>
      </w:r>
      <w:r w:rsidR="00D70935" w:rsidRPr="00237F39">
        <w:rPr>
          <w:rFonts w:ascii="Times New Roman" w:hAnsi="Times New Roman"/>
          <w:sz w:val="24"/>
          <w:szCs w:val="24"/>
        </w:rPr>
        <w:t>.</w:t>
      </w:r>
    </w:p>
    <w:p w14:paraId="7870989E" w14:textId="49A60545" w:rsidR="00C25A0B" w:rsidRPr="00237F39" w:rsidRDefault="00504686" w:rsidP="00485CE1">
      <w:pPr>
        <w:numPr>
          <w:ilvl w:val="0"/>
          <w:numId w:val="6"/>
        </w:numPr>
        <w:spacing w:after="360" w:line="360" w:lineRule="auto"/>
        <w:ind w:left="425" w:hanging="425"/>
        <w:contextualSpacing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T</w:t>
      </w:r>
      <w:r w:rsidR="009B2348" w:rsidRPr="00237F39">
        <w:rPr>
          <w:rFonts w:ascii="Times New Roman" w:hAnsi="Times New Roman"/>
          <w:sz w:val="24"/>
          <w:szCs w:val="24"/>
        </w:rPr>
        <w:t>opla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B2348" w:rsidRPr="00237F39">
        <w:rPr>
          <w:rFonts w:ascii="Times New Roman" w:hAnsi="Times New Roman"/>
          <w:sz w:val="24"/>
          <w:szCs w:val="24"/>
        </w:rPr>
        <w:t>transportasyo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B2348" w:rsidRPr="00237F39">
        <w:rPr>
          <w:rFonts w:ascii="Times New Roman" w:hAnsi="Times New Roman"/>
          <w:sz w:val="24"/>
          <w:szCs w:val="24"/>
        </w:rPr>
        <w:t>miktar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B2348" w:rsidRPr="00237F39">
        <w:rPr>
          <w:rFonts w:ascii="Times New Roman" w:hAnsi="Times New Roman"/>
          <w:sz w:val="24"/>
          <w:szCs w:val="24"/>
        </w:rPr>
        <w:t>açıs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B2348" w:rsidRPr="00237F39">
        <w:rPr>
          <w:rFonts w:ascii="Times New Roman" w:hAnsi="Times New Roman"/>
          <w:sz w:val="24"/>
          <w:szCs w:val="24"/>
        </w:rPr>
        <w:t>sisteml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B2348" w:rsidRPr="00237F39">
        <w:rPr>
          <w:rFonts w:ascii="Times New Roman" w:hAnsi="Times New Roman"/>
          <w:sz w:val="24"/>
          <w:szCs w:val="24"/>
        </w:rPr>
        <w:t>aras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166B31" w:rsidRPr="00237F39">
        <w:rPr>
          <w:rFonts w:ascii="Times New Roman" w:hAnsi="Times New Roman"/>
          <w:sz w:val="24"/>
          <w:szCs w:val="24"/>
        </w:rPr>
        <w:t>istatistiks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B2348" w:rsidRPr="00237F39">
        <w:rPr>
          <w:rFonts w:ascii="Times New Roman" w:hAnsi="Times New Roman"/>
          <w:sz w:val="24"/>
          <w:szCs w:val="24"/>
        </w:rPr>
        <w:t>olara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B2348" w:rsidRPr="00237F39">
        <w:rPr>
          <w:rFonts w:ascii="Times New Roman" w:hAnsi="Times New Roman"/>
          <w:sz w:val="24"/>
          <w:szCs w:val="24"/>
        </w:rPr>
        <w:t>anlaml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B2348"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B2348" w:rsidRPr="00237F39">
        <w:rPr>
          <w:rFonts w:ascii="Times New Roman" w:hAnsi="Times New Roman"/>
          <w:sz w:val="24"/>
          <w:szCs w:val="24"/>
        </w:rPr>
        <w:t>far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B2348" w:rsidRPr="00237F39">
        <w:rPr>
          <w:rFonts w:ascii="Times New Roman" w:hAnsi="Times New Roman"/>
          <w:sz w:val="24"/>
          <w:szCs w:val="24"/>
        </w:rPr>
        <w:t>bulunma</w:t>
      </w:r>
      <w:r w:rsidR="0022246E">
        <w:rPr>
          <w:rFonts w:ascii="Times New Roman" w:hAnsi="Times New Roman"/>
          <w:sz w:val="24"/>
          <w:szCs w:val="24"/>
        </w:rPr>
        <w:t>dı</w:t>
      </w:r>
      <w:r w:rsidR="009B2348" w:rsidRPr="00237F39">
        <w:rPr>
          <w:rFonts w:ascii="Times New Roman" w:hAnsi="Times New Roman"/>
          <w:sz w:val="24"/>
          <w:szCs w:val="24"/>
        </w:rPr>
        <w:t>.</w:t>
      </w:r>
    </w:p>
    <w:p w14:paraId="70A22F64" w14:textId="4C7AA900" w:rsidR="00C25A0B" w:rsidRPr="00237F39" w:rsidRDefault="00C25A0B" w:rsidP="00485CE1">
      <w:pPr>
        <w:numPr>
          <w:ilvl w:val="0"/>
          <w:numId w:val="6"/>
        </w:numPr>
        <w:spacing w:after="360" w:line="360" w:lineRule="auto"/>
        <w:ind w:left="425" w:hanging="425"/>
        <w:contextualSpacing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Toplam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erkezle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an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rşılaştırıldığ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z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merkezle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ranın</w:t>
      </w:r>
      <w:r w:rsidR="002D0666" w:rsidRPr="00237F39">
        <w:rPr>
          <w:rFonts w:ascii="Times New Roman" w:hAnsi="Times New Roman"/>
          <w:sz w:val="24"/>
          <w:szCs w:val="24"/>
        </w:rPr>
        <w:t>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iste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3122C" w:rsidRPr="00237F39">
        <w:rPr>
          <w:rFonts w:ascii="Times New Roman" w:hAnsi="Times New Roman"/>
          <w:sz w:val="24"/>
          <w:szCs w:val="24"/>
        </w:rPr>
        <w:t>g</w:t>
      </w:r>
      <w:r w:rsidR="008E5BAA" w:rsidRPr="00237F39">
        <w:rPr>
          <w:rFonts w:ascii="Times New Roman" w:hAnsi="Times New Roman"/>
          <w:sz w:val="24"/>
          <w:szCs w:val="24"/>
        </w:rPr>
        <w:t>öster</w:t>
      </w:r>
      <w:r w:rsidR="0022246E">
        <w:rPr>
          <w:rFonts w:ascii="Times New Roman" w:hAnsi="Times New Roman"/>
          <w:sz w:val="24"/>
          <w:szCs w:val="24"/>
        </w:rPr>
        <w:t>di</w:t>
      </w:r>
      <w:r w:rsidR="0043122C" w:rsidRPr="00237F39">
        <w:rPr>
          <w:rFonts w:ascii="Times New Roman" w:hAnsi="Times New Roman"/>
          <w:sz w:val="24"/>
          <w:szCs w:val="24"/>
        </w:rPr>
        <w:t>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43122C" w:rsidRPr="00237F39">
        <w:rPr>
          <w:rFonts w:ascii="Times New Roman" w:hAnsi="Times New Roman"/>
          <w:sz w:val="24"/>
          <w:szCs w:val="24"/>
        </w:rPr>
        <w:t>T</w:t>
      </w:r>
      <w:r w:rsidR="00096214" w:rsidRPr="00237F39">
        <w:rPr>
          <w:rFonts w:ascii="Times New Roman" w:hAnsi="Times New Roman"/>
          <w:sz w:val="24"/>
          <w:szCs w:val="24"/>
        </w:rPr>
        <w:t>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M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57C27" w:rsidRPr="00237F39">
        <w:rPr>
          <w:rFonts w:ascii="Times New Roman" w:hAnsi="Times New Roman"/>
          <w:sz w:val="24"/>
          <w:szCs w:val="24"/>
        </w:rPr>
        <w:t>v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57C27" w:rsidRPr="00237F39">
        <w:rPr>
          <w:rFonts w:ascii="Times New Roman" w:hAnsi="Times New Roman"/>
          <w:sz w:val="24"/>
          <w:szCs w:val="24"/>
        </w:rPr>
        <w:t>WaveOn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57C27" w:rsidRPr="00237F39">
        <w:rPr>
          <w:rFonts w:ascii="Times New Roman" w:hAnsi="Times New Roman"/>
          <w:sz w:val="24"/>
          <w:szCs w:val="24"/>
        </w:rPr>
        <w:t>Gold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529AC" w:rsidRPr="00237F39">
        <w:rPr>
          <w:rFonts w:ascii="Times New Roman" w:hAnsi="Times New Roman"/>
          <w:sz w:val="24"/>
          <w:szCs w:val="24"/>
        </w:rPr>
        <w:t>siste</w:t>
      </w:r>
      <w:r w:rsidR="00057C27" w:rsidRPr="00237F39">
        <w:rPr>
          <w:rFonts w:ascii="Times New Roman" w:hAnsi="Times New Roman"/>
          <w:sz w:val="24"/>
          <w:szCs w:val="24"/>
        </w:rPr>
        <w:t>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529AC" w:rsidRPr="00237F39">
        <w:rPr>
          <w:rFonts w:ascii="Times New Roman" w:hAnsi="Times New Roman"/>
          <w:sz w:val="24"/>
          <w:szCs w:val="24"/>
        </w:rPr>
        <w:t>benz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529AC" w:rsidRPr="00237F39">
        <w:rPr>
          <w:rFonts w:ascii="Times New Roman" w:hAnsi="Times New Roman"/>
          <w:sz w:val="24"/>
          <w:szCs w:val="24"/>
        </w:rPr>
        <w:t>oranlar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529AC" w:rsidRPr="00237F39">
        <w:rPr>
          <w:rFonts w:ascii="Times New Roman" w:hAnsi="Times New Roman"/>
          <w:sz w:val="24"/>
          <w:szCs w:val="24"/>
        </w:rPr>
        <w:t>sahipti.</w:t>
      </w:r>
    </w:p>
    <w:p w14:paraId="7366D84B" w14:textId="632C4505" w:rsidR="004A2D0B" w:rsidRPr="00237F39" w:rsidRDefault="00C7017B" w:rsidP="00485CE1">
      <w:pPr>
        <w:numPr>
          <w:ilvl w:val="0"/>
          <w:numId w:val="6"/>
        </w:numPr>
        <w:spacing w:after="360" w:line="360" w:lineRule="auto"/>
        <w:ind w:left="425" w:hanging="425"/>
        <w:contextualSpacing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H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ü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iste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C6DDF"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üreler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çıs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arşılaştırıldığın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C6DDF" w:rsidRPr="00237F39">
        <w:rPr>
          <w:rFonts w:ascii="Times New Roman" w:hAnsi="Times New Roman"/>
          <w:sz w:val="24"/>
          <w:szCs w:val="24"/>
        </w:rPr>
        <w:t>kıs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C6DDF"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üresini</w:t>
      </w:r>
      <w:r w:rsidR="00A035E3" w:rsidRPr="00237F39">
        <w:rPr>
          <w:rFonts w:ascii="Times New Roman" w:hAnsi="Times New Roman"/>
          <w:sz w:val="24"/>
          <w:szCs w:val="24"/>
        </w:rPr>
        <w:t>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TruNatomy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istem</w:t>
      </w:r>
      <w:r w:rsidR="008C6DDF" w:rsidRPr="00237F39">
        <w:rPr>
          <w:rFonts w:ascii="Times New Roman" w:hAnsi="Times New Roman"/>
          <w:sz w:val="24"/>
          <w:szCs w:val="24"/>
        </w:rPr>
        <w:t>i</w:t>
      </w:r>
      <w:r w:rsidR="00A035E3" w:rsidRPr="00237F39">
        <w:rPr>
          <w:rFonts w:ascii="Times New Roman" w:hAnsi="Times New Roman"/>
          <w:sz w:val="24"/>
          <w:szCs w:val="24"/>
        </w:rPr>
        <w:t>nde</w:t>
      </w:r>
      <w:r w:rsidRPr="00237F39">
        <w:rPr>
          <w:rFonts w:ascii="Times New Roman" w:hAnsi="Times New Roman"/>
          <w:sz w:val="24"/>
          <w:szCs w:val="24"/>
        </w:rPr>
        <w:t>,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C6DDF" w:rsidRPr="00237F39">
        <w:rPr>
          <w:rFonts w:ascii="Times New Roman" w:hAnsi="Times New Roman"/>
          <w:sz w:val="24"/>
          <w:szCs w:val="24"/>
        </w:rPr>
        <w:t>e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C6DDF" w:rsidRPr="00237F39">
        <w:rPr>
          <w:rFonts w:ascii="Times New Roman" w:hAnsi="Times New Roman"/>
          <w:sz w:val="24"/>
          <w:szCs w:val="24"/>
        </w:rPr>
        <w:t>uzu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C6DDF" w:rsidRPr="00237F39">
        <w:rPr>
          <w:rFonts w:ascii="Times New Roman" w:hAnsi="Times New Roman"/>
          <w:sz w:val="24"/>
          <w:szCs w:val="24"/>
        </w:rPr>
        <w:t>şekillendirm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C6DDF" w:rsidRPr="00237F39">
        <w:rPr>
          <w:rFonts w:ascii="Times New Roman" w:hAnsi="Times New Roman"/>
          <w:sz w:val="24"/>
          <w:szCs w:val="24"/>
        </w:rPr>
        <w:t>süresini</w:t>
      </w:r>
      <w:r w:rsidR="00A035E3" w:rsidRPr="00237F39">
        <w:rPr>
          <w:rFonts w:ascii="Times New Roman" w:hAnsi="Times New Roman"/>
          <w:sz w:val="24"/>
          <w:szCs w:val="24"/>
        </w:rPr>
        <w:t>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T-Endo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096214" w:rsidRPr="00237F39">
        <w:rPr>
          <w:rFonts w:ascii="Times New Roman" w:hAnsi="Times New Roman"/>
          <w:sz w:val="24"/>
          <w:szCs w:val="24"/>
        </w:rPr>
        <w:t>MUST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5E3" w:rsidRPr="00237F39">
        <w:rPr>
          <w:rFonts w:ascii="Times New Roman" w:hAnsi="Times New Roman"/>
          <w:sz w:val="24"/>
          <w:szCs w:val="24"/>
        </w:rPr>
        <w:t>sistem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5E3" w:rsidRPr="00237F39">
        <w:rPr>
          <w:rFonts w:ascii="Times New Roman" w:hAnsi="Times New Roman"/>
          <w:sz w:val="24"/>
          <w:szCs w:val="24"/>
        </w:rPr>
        <w:t>olduğ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A035E3" w:rsidRPr="00237F39">
        <w:rPr>
          <w:rFonts w:ascii="Times New Roman" w:hAnsi="Times New Roman"/>
          <w:sz w:val="24"/>
          <w:szCs w:val="24"/>
        </w:rPr>
        <w:t>görül</w:t>
      </w:r>
      <w:r w:rsidR="0022246E">
        <w:rPr>
          <w:rFonts w:ascii="Times New Roman" w:hAnsi="Times New Roman"/>
          <w:sz w:val="24"/>
          <w:szCs w:val="24"/>
        </w:rPr>
        <w:t>dü</w:t>
      </w:r>
      <w:r w:rsidR="00A035E3" w:rsidRPr="00237F39">
        <w:rPr>
          <w:rFonts w:ascii="Times New Roman" w:hAnsi="Times New Roman"/>
          <w:sz w:val="24"/>
          <w:szCs w:val="24"/>
        </w:rPr>
        <w:t>.</w:t>
      </w:r>
    </w:p>
    <w:p w14:paraId="092312A0" w14:textId="73D9ED2A" w:rsidR="00924C60" w:rsidRPr="00237F39" w:rsidRDefault="00735F50" w:rsidP="00485CE1">
      <w:pPr>
        <w:numPr>
          <w:ilvl w:val="0"/>
          <w:numId w:val="6"/>
        </w:numPr>
        <w:spacing w:after="360" w:line="360" w:lineRule="auto"/>
        <w:ind w:left="425" w:hanging="425"/>
        <w:contextualSpacing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Çalışmamızı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ınırlamalar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ahilin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ullanıl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ler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prosedürel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atala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açıs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güvenil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olduğu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düşünülmektedir.</w:t>
      </w:r>
    </w:p>
    <w:p w14:paraId="0F383344" w14:textId="7AB82560" w:rsidR="00370343" w:rsidRPr="00237F39" w:rsidRDefault="00370343" w:rsidP="00485CE1">
      <w:pPr>
        <w:numPr>
          <w:ilvl w:val="0"/>
          <w:numId w:val="6"/>
        </w:numPr>
        <w:spacing w:after="360" w:line="360" w:lineRule="auto"/>
        <w:ind w:left="425" w:hanging="425"/>
        <w:contextualSpacing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Çalışmamızda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h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siste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12D9A" w:rsidRPr="00237F39">
        <w:rPr>
          <w:rFonts w:ascii="Times New Roman" w:hAnsi="Times New Roman"/>
          <w:sz w:val="24"/>
          <w:szCs w:val="24"/>
        </w:rPr>
        <w:t>ik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rez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blok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içi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Pr="00237F39">
        <w:rPr>
          <w:rFonts w:ascii="Times New Roman" w:hAnsi="Times New Roman"/>
          <w:sz w:val="24"/>
          <w:szCs w:val="24"/>
        </w:rPr>
        <w:t>kullanılmıştır.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12D9A" w:rsidRPr="00237F39">
        <w:rPr>
          <w:rFonts w:ascii="Times New Roman" w:hAnsi="Times New Roman"/>
          <w:sz w:val="24"/>
          <w:szCs w:val="24"/>
        </w:rPr>
        <w:t>He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12D9A" w:rsidRPr="00237F39">
        <w:rPr>
          <w:rFonts w:ascii="Times New Roman" w:hAnsi="Times New Roman"/>
          <w:sz w:val="24"/>
          <w:szCs w:val="24"/>
        </w:rPr>
        <w:t>üç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12D9A" w:rsidRPr="00237F39">
        <w:rPr>
          <w:rFonts w:ascii="Times New Roman" w:hAnsi="Times New Roman"/>
          <w:sz w:val="24"/>
          <w:szCs w:val="24"/>
        </w:rPr>
        <w:t>eğ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12D9A" w:rsidRPr="00237F39">
        <w:rPr>
          <w:rFonts w:ascii="Times New Roman" w:hAnsi="Times New Roman"/>
          <w:sz w:val="24"/>
          <w:szCs w:val="24"/>
        </w:rPr>
        <w:t>sistemi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12D9A" w:rsidRPr="00237F39">
        <w:rPr>
          <w:rFonts w:ascii="Times New Roman" w:hAnsi="Times New Roman"/>
          <w:sz w:val="24"/>
          <w:szCs w:val="24"/>
        </w:rPr>
        <w:t>de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683D02" w:rsidRPr="00237F39">
        <w:rPr>
          <w:rFonts w:ascii="Times New Roman" w:hAnsi="Times New Roman"/>
          <w:sz w:val="24"/>
          <w:szCs w:val="24"/>
        </w:rPr>
        <w:t>enstrüm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12D9A" w:rsidRPr="00237F39">
        <w:rPr>
          <w:rFonts w:ascii="Times New Roman" w:hAnsi="Times New Roman"/>
          <w:sz w:val="24"/>
          <w:szCs w:val="24"/>
        </w:rPr>
        <w:t>kırığı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12D9A" w:rsidRPr="00237F39">
        <w:rPr>
          <w:rFonts w:ascii="Times New Roman" w:hAnsi="Times New Roman"/>
          <w:sz w:val="24"/>
          <w:szCs w:val="24"/>
        </w:rPr>
        <w:t>açısından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8E5BAA" w:rsidRPr="00237F39">
        <w:rPr>
          <w:rFonts w:ascii="Times New Roman" w:hAnsi="Times New Roman"/>
          <w:sz w:val="24"/>
          <w:szCs w:val="24"/>
        </w:rPr>
        <w:t xml:space="preserve">da </w:t>
      </w:r>
      <w:r w:rsidR="00912D9A" w:rsidRPr="00237F39">
        <w:rPr>
          <w:rFonts w:ascii="Times New Roman" w:hAnsi="Times New Roman"/>
          <w:sz w:val="24"/>
          <w:szCs w:val="24"/>
        </w:rPr>
        <w:t>güvenilir</w:t>
      </w:r>
      <w:r w:rsidR="00E4403D" w:rsidRPr="00237F39">
        <w:rPr>
          <w:rFonts w:ascii="Times New Roman" w:hAnsi="Times New Roman"/>
          <w:sz w:val="24"/>
          <w:szCs w:val="24"/>
        </w:rPr>
        <w:t xml:space="preserve"> </w:t>
      </w:r>
      <w:r w:rsidR="00912D9A" w:rsidRPr="00237F39">
        <w:rPr>
          <w:rFonts w:ascii="Times New Roman" w:hAnsi="Times New Roman"/>
          <w:sz w:val="24"/>
          <w:szCs w:val="24"/>
        </w:rPr>
        <w:t>bulun</w:t>
      </w:r>
      <w:r w:rsidR="0022246E">
        <w:rPr>
          <w:rFonts w:ascii="Times New Roman" w:hAnsi="Times New Roman"/>
          <w:sz w:val="24"/>
          <w:szCs w:val="24"/>
        </w:rPr>
        <w:t>du</w:t>
      </w:r>
      <w:r w:rsidR="00912D9A" w:rsidRPr="00237F39">
        <w:rPr>
          <w:rFonts w:ascii="Times New Roman" w:hAnsi="Times New Roman"/>
          <w:sz w:val="24"/>
          <w:szCs w:val="24"/>
        </w:rPr>
        <w:t>.</w:t>
      </w:r>
    </w:p>
    <w:p w14:paraId="3A238F49" w14:textId="77777777" w:rsidR="00912D9A" w:rsidRPr="00237F39" w:rsidRDefault="00912D9A" w:rsidP="006757C2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</w:p>
    <w:p w14:paraId="236FA9A8" w14:textId="6C0C967E" w:rsidR="0080790D" w:rsidRPr="00237F39" w:rsidRDefault="0080790D">
      <w:pPr>
        <w:spacing w:after="0" w:line="240" w:lineRule="auto"/>
        <w:rPr>
          <w:rFonts w:ascii="Times New Roman" w:hAnsi="Times New Roman"/>
          <w:noProof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br w:type="page"/>
      </w:r>
    </w:p>
    <w:p w14:paraId="39F654D0" w14:textId="77777777" w:rsidR="008B53C4" w:rsidRPr="00237F39" w:rsidRDefault="008B53C4" w:rsidP="008D0931">
      <w:pPr>
        <w:pStyle w:val="EndNoteBibliography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3F776D7" w14:textId="77777777" w:rsidR="008B53C4" w:rsidRPr="00237F39" w:rsidRDefault="008B53C4" w:rsidP="008D0931">
      <w:pPr>
        <w:pStyle w:val="EndNoteBibliography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232954B" w14:textId="2FD25266" w:rsidR="004E6A49" w:rsidRPr="00237F39" w:rsidRDefault="004E6A49">
      <w:pPr>
        <w:spacing w:after="0" w:line="240" w:lineRule="auto"/>
        <w:rPr>
          <w:rFonts w:ascii="Times New Roman" w:hAnsi="Times New Roman"/>
          <w:noProof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br w:type="page"/>
      </w:r>
    </w:p>
    <w:p w14:paraId="5B9E8728" w14:textId="3EC18C5D" w:rsidR="008B53C4" w:rsidRPr="00237F39" w:rsidRDefault="000D2661" w:rsidP="004E6A49">
      <w:pPr>
        <w:pStyle w:val="Balk1"/>
        <w:jc w:val="center"/>
      </w:pPr>
      <w:bookmarkStart w:id="76" w:name="_Toc134102423"/>
      <w:r w:rsidRPr="00237F39">
        <w:rPr>
          <w:sz w:val="24"/>
          <w:szCs w:val="24"/>
        </w:rPr>
        <w:lastRenderedPageBreak/>
        <w:t>KAYNAKLAR</w:t>
      </w:r>
      <w:bookmarkEnd w:id="76"/>
    </w:p>
    <w:p w14:paraId="7C11560E" w14:textId="1F06FCB6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1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Schilder, H. (1974). Cleaning and shaping the root canal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Dental </w:t>
      </w:r>
      <w:r w:rsidR="00FC1FF0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C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linics of </w:t>
      </w:r>
      <w:r w:rsidR="00FC1FF0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N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orth America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18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2), 269-296.</w:t>
      </w:r>
    </w:p>
    <w:p w14:paraId="401F63A7" w14:textId="7BEC02BF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237F39">
        <w:rPr>
          <w:rFonts w:ascii="Times New Roman" w:hAnsi="Times New Roman" w:cs="Times New Roman"/>
          <w:sz w:val="24"/>
          <w:szCs w:val="24"/>
        </w:rPr>
        <w:t>2.</w:t>
      </w:r>
      <w:r w:rsidRPr="00237F39">
        <w:rPr>
          <w:rFonts w:ascii="Times New Roman" w:hAnsi="Times New Roman" w:cs="Times New Roman"/>
          <w:sz w:val="24"/>
          <w:szCs w:val="24"/>
        </w:rPr>
        <w:tab/>
        <w:t xml:space="preserve">Alaçam, T. (2012). </w:t>
      </w:r>
      <w:r w:rsidRPr="00237F39">
        <w:rPr>
          <w:rFonts w:ascii="Times New Roman" w:hAnsi="Times New Roman" w:cs="Times New Roman"/>
          <w:i/>
          <w:sz w:val="24"/>
          <w:szCs w:val="24"/>
        </w:rPr>
        <w:t>Endodonti.</w:t>
      </w:r>
      <w:r w:rsidRPr="00237F39">
        <w:rPr>
          <w:rFonts w:ascii="Times New Roman" w:hAnsi="Times New Roman" w:cs="Times New Roman"/>
          <w:sz w:val="24"/>
          <w:szCs w:val="24"/>
        </w:rPr>
        <w:t xml:space="preserve"> Ankara: Özyurt Matbaacılık, 405-514.</w:t>
      </w:r>
    </w:p>
    <w:p w14:paraId="0F3ECE38" w14:textId="42D2C3ED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237F39">
        <w:rPr>
          <w:rFonts w:ascii="Times New Roman" w:hAnsi="Times New Roman" w:cs="Times New Roman"/>
          <w:sz w:val="24"/>
          <w:szCs w:val="24"/>
        </w:rPr>
        <w:t>3.</w:t>
      </w:r>
      <w:r w:rsidRPr="00237F39">
        <w:rPr>
          <w:rFonts w:ascii="Times New Roman" w:hAnsi="Times New Roman" w:cs="Times New Roman"/>
          <w:sz w:val="24"/>
          <w:szCs w:val="24"/>
        </w:rPr>
        <w:tab/>
        <w:t xml:space="preserve">Alaçam, T. (2012). </w:t>
      </w:r>
      <w:r w:rsidRPr="00237F39">
        <w:rPr>
          <w:rFonts w:ascii="Times New Roman" w:hAnsi="Times New Roman" w:cs="Times New Roman"/>
          <w:i/>
          <w:sz w:val="24"/>
          <w:szCs w:val="24"/>
        </w:rPr>
        <w:t>Endodonti</w:t>
      </w:r>
      <w:r w:rsidRPr="00237F39">
        <w:rPr>
          <w:rFonts w:ascii="Times New Roman" w:hAnsi="Times New Roman" w:cs="Times New Roman"/>
          <w:sz w:val="24"/>
          <w:szCs w:val="24"/>
        </w:rPr>
        <w:t>., Ankara: Özyurt Matbaacılık, 355-404.</w:t>
      </w:r>
    </w:p>
    <w:p w14:paraId="7779F7EF" w14:textId="3DFE0ED4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4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Thompson, S. A</w:t>
      </w:r>
      <w:r w:rsidR="00D04FA5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Dummer, P. M. (1997). Shaping ability of ProFile. 04 Taper Series 29 rotary nickel-titanium instruments in simulated root canals. Part 1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International Endodontic Journal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30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1), 1-7.</w:t>
      </w:r>
    </w:p>
    <w:p w14:paraId="1D297181" w14:textId="74AA75E6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5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Esposito, P. T</w:t>
      </w:r>
      <w:r w:rsidR="00D04FA5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Cunningham, C. J. (1995). A comparison of canal preparation with nickel-titanium and stainless steel instrument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Journal of </w:t>
      </w:r>
      <w:r w:rsidR="00FC1FF0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E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ndodontic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21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4), 173-176.</w:t>
      </w:r>
    </w:p>
    <w:p w14:paraId="59F42812" w14:textId="6320E0C4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6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Hülsmann, M., Peters, O. A</w:t>
      </w:r>
      <w:r w:rsidR="00D04FA5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Dummer, P. M. (2005). Mechanical preparation of root canals: shaping goals, techniques and mean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Endodontic </w:t>
      </w:r>
      <w:r w:rsidR="00B46048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T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opic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10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1), 30-76.</w:t>
      </w:r>
    </w:p>
    <w:p w14:paraId="06B21BF3" w14:textId="3145A5D9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7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Abou-Rass, M., Frank, A. L</w:t>
      </w:r>
      <w:r w:rsidR="00D04FA5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Glick, D. H. (1980). The anticurvature filing method to prepare the curved root canal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Journal of the American Dental Association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101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5), 792-794.</w:t>
      </w:r>
    </w:p>
    <w:p w14:paraId="79E6F1D8" w14:textId="010FDACF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237F39">
        <w:rPr>
          <w:rFonts w:ascii="Times New Roman" w:hAnsi="Times New Roman" w:cs="Times New Roman"/>
          <w:sz w:val="24"/>
          <w:szCs w:val="24"/>
        </w:rPr>
        <w:t>8.</w:t>
      </w:r>
      <w:r w:rsidRPr="00237F39">
        <w:rPr>
          <w:rFonts w:ascii="Times New Roman" w:hAnsi="Times New Roman" w:cs="Times New Roman"/>
          <w:sz w:val="24"/>
          <w:szCs w:val="24"/>
        </w:rPr>
        <w:tab/>
        <w:t xml:space="preserve">Metzger, Z. V. I., Basrani, B., and Goodis, H. (2011). </w:t>
      </w:r>
      <w:r w:rsidRPr="00237F39">
        <w:rPr>
          <w:rFonts w:ascii="Times New Roman" w:hAnsi="Times New Roman" w:cs="Times New Roman"/>
          <w:iCs/>
          <w:sz w:val="24"/>
          <w:szCs w:val="24"/>
        </w:rPr>
        <w:t xml:space="preserve">Instruments, Materials and Devices, </w:t>
      </w:r>
      <w:r w:rsidRPr="00237F39">
        <w:rPr>
          <w:rFonts w:ascii="Times New Roman" w:hAnsi="Times New Roman" w:cs="Times New Roman"/>
          <w:sz w:val="24"/>
          <w:szCs w:val="24"/>
        </w:rPr>
        <w:t xml:space="preserve">K.H. Hargreaves, S. Cohen and L. H. Berman (Eds.). </w:t>
      </w:r>
      <w:r w:rsidRPr="00237F39">
        <w:rPr>
          <w:rFonts w:ascii="Times New Roman" w:hAnsi="Times New Roman" w:cs="Times New Roman"/>
          <w:i/>
          <w:sz w:val="24"/>
          <w:szCs w:val="24"/>
        </w:rPr>
        <w:t>Cohen's Pathways of the Pulp</w:t>
      </w:r>
      <w:r w:rsidRPr="00237F39">
        <w:rPr>
          <w:rFonts w:ascii="Times New Roman" w:hAnsi="Times New Roman" w:cs="Times New Roman"/>
          <w:iCs/>
          <w:sz w:val="24"/>
          <w:szCs w:val="24"/>
        </w:rPr>
        <w:t xml:space="preserve"> (10th edition). </w:t>
      </w:r>
      <w:r w:rsidRPr="00237F39">
        <w:rPr>
          <w:rFonts w:ascii="Times New Roman" w:hAnsi="Times New Roman" w:cs="Times New Roman"/>
          <w:sz w:val="24"/>
          <w:szCs w:val="24"/>
        </w:rPr>
        <w:t>St.Louis: Mosby Elsevier, 223-282.</w:t>
      </w:r>
    </w:p>
    <w:p w14:paraId="2BD8F0FE" w14:textId="04EFEEB8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9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Buehler, W. J., Gilfrich, J. V</w:t>
      </w:r>
      <w:r w:rsidR="00D04FA5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Wiley, R. C. (1963). Effect of low‐temperature phase changes on the mechanical properties of alloys near composition TiNi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Journal of </w:t>
      </w:r>
      <w:r w:rsidR="00B46048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A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pplied </w:t>
      </w:r>
      <w:r w:rsidR="00B46048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P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hysic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34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5), 1475-1477.</w:t>
      </w:r>
    </w:p>
    <w:p w14:paraId="3CA20E20" w14:textId="6056746D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10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Buehler, W. J</w:t>
      </w:r>
      <w:r w:rsidR="00D04FA5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Wang, F. E. (1968). A summary of recent research on the nitinol alloys and their potential application in ocean engineering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Ocean Engineering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1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1), 105-120.</w:t>
      </w:r>
    </w:p>
    <w:p w14:paraId="3004B0E7" w14:textId="383F3F23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11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Buehler, W. J. (1969). 55-Nitinol unique wire alloy with a memory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Wire Journal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2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, 41-49.</w:t>
      </w:r>
    </w:p>
    <w:p w14:paraId="3F034823" w14:textId="523307F0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12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Walia, H., Brantley, W. A</w:t>
      </w:r>
      <w:r w:rsidR="00D04FA5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Gerstein, H. (1988). An initial investigation of the bending and torsional properties of Nitinol root canal file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Journal of Endodontic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14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7), 346-351.</w:t>
      </w:r>
    </w:p>
    <w:p w14:paraId="7BF345B8" w14:textId="2BC0368F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13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Powers, J. M</w:t>
      </w:r>
      <w:r w:rsidR="00D04FA5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Messersmith, M. L. (2001). Enamel etching and bond strength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Orthodontic materials: Scientific and clinical aspects. Stuttgart, Germany: Thieme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, 105-122.</w:t>
      </w:r>
    </w:p>
    <w:p w14:paraId="3EC6B056" w14:textId="16FD1E8F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14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Zhou, H. M., Shen, Y., Zheng, W., Li, L., Zheng, Y. F</w:t>
      </w:r>
      <w:r w:rsidR="00D04FA5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Haapasalo, M. (2012). Mechanical properties of controlled memory and superelastic nickel-titanium wires used in the manufacture of rotary endodontic instrument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Journal of Endodontic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38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11), 1535-1540.</w:t>
      </w:r>
    </w:p>
    <w:p w14:paraId="67679CE5" w14:textId="18CE4D7D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237F39">
        <w:rPr>
          <w:rFonts w:ascii="Times New Roman" w:hAnsi="Times New Roman" w:cs="Times New Roman"/>
          <w:sz w:val="24"/>
          <w:szCs w:val="24"/>
        </w:rPr>
        <w:lastRenderedPageBreak/>
        <w:t>15.</w:t>
      </w:r>
      <w:r w:rsidRPr="00237F39">
        <w:rPr>
          <w:rFonts w:ascii="Times New Roman" w:hAnsi="Times New Roman" w:cs="Times New Roman"/>
          <w:sz w:val="24"/>
          <w:szCs w:val="24"/>
        </w:rPr>
        <w:tab/>
        <w:t xml:space="preserve">Otsuka, K., and Wayman, C. M. (1999). </w:t>
      </w:r>
      <w:r w:rsidRPr="00237F39">
        <w:rPr>
          <w:rFonts w:ascii="Times New Roman" w:hAnsi="Times New Roman" w:cs="Times New Roman"/>
          <w:i/>
          <w:sz w:val="24"/>
          <w:szCs w:val="24"/>
        </w:rPr>
        <w:t>Shape memory materials</w:t>
      </w:r>
      <w:r w:rsidRPr="00237F39">
        <w:rPr>
          <w:rFonts w:ascii="Times New Roman" w:hAnsi="Times New Roman" w:cs="Times New Roman"/>
          <w:sz w:val="24"/>
          <w:szCs w:val="24"/>
        </w:rPr>
        <w:t>. Cambridge: Cambridge University Press.</w:t>
      </w:r>
    </w:p>
    <w:p w14:paraId="0CFAEC3D" w14:textId="1F092D96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16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Thompson, S. A. (2000). An overview of nickel–titanium alloys used in dentistry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International</w:t>
      </w:r>
      <w:r w:rsidR="00B46048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 E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ndodontic </w:t>
      </w:r>
      <w:r w:rsidR="00B46048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J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ournal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33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4), 297-310.</w:t>
      </w:r>
    </w:p>
    <w:p w14:paraId="11459AFB" w14:textId="00B81513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237F39">
        <w:rPr>
          <w:rFonts w:ascii="Times New Roman" w:hAnsi="Times New Roman" w:cs="Times New Roman"/>
          <w:sz w:val="24"/>
          <w:szCs w:val="24"/>
        </w:rPr>
        <w:t>17.</w:t>
      </w:r>
      <w:r w:rsidRPr="00237F39">
        <w:rPr>
          <w:rFonts w:ascii="Times New Roman" w:hAnsi="Times New Roman" w:cs="Times New Roman"/>
          <w:sz w:val="24"/>
          <w:szCs w:val="24"/>
        </w:rPr>
        <w:tab/>
        <w:t xml:space="preserve">Davis, J. R. (2000). </w:t>
      </w:r>
      <w:r w:rsidRPr="00237F39">
        <w:rPr>
          <w:rFonts w:ascii="Times New Roman" w:hAnsi="Times New Roman" w:cs="Times New Roman"/>
          <w:i/>
          <w:sz w:val="24"/>
          <w:szCs w:val="24"/>
        </w:rPr>
        <w:t>Nickel, cobalt, and their alloys</w:t>
      </w:r>
      <w:r w:rsidRPr="00237F39">
        <w:rPr>
          <w:rFonts w:ascii="Times New Roman" w:hAnsi="Times New Roman" w:cs="Times New Roman"/>
          <w:sz w:val="24"/>
          <w:szCs w:val="24"/>
        </w:rPr>
        <w:t>. Ohio: ASM International.</w:t>
      </w:r>
    </w:p>
    <w:p w14:paraId="36575937" w14:textId="71FCCCDC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237F39">
        <w:rPr>
          <w:rFonts w:ascii="Times New Roman" w:hAnsi="Times New Roman" w:cs="Times New Roman"/>
          <w:sz w:val="24"/>
          <w:szCs w:val="24"/>
        </w:rPr>
        <w:t>18.</w:t>
      </w:r>
      <w:r w:rsidRPr="00237F39">
        <w:rPr>
          <w:rFonts w:ascii="Times New Roman" w:hAnsi="Times New Roman" w:cs="Times New Roman"/>
          <w:sz w:val="24"/>
          <w:szCs w:val="24"/>
        </w:rPr>
        <w:tab/>
        <w:t xml:space="preserve">Hull, D. (1999). </w:t>
      </w:r>
      <w:r w:rsidRPr="00237F39">
        <w:rPr>
          <w:rFonts w:ascii="Times New Roman" w:hAnsi="Times New Roman" w:cs="Times New Roman"/>
          <w:i/>
          <w:sz w:val="24"/>
          <w:szCs w:val="24"/>
        </w:rPr>
        <w:t>Fractography: observing, measuring and interpreting fracture surface topography</w:t>
      </w:r>
      <w:r w:rsidRPr="00237F39">
        <w:rPr>
          <w:rFonts w:ascii="Times New Roman" w:hAnsi="Times New Roman" w:cs="Times New Roman"/>
          <w:sz w:val="24"/>
          <w:szCs w:val="24"/>
        </w:rPr>
        <w:t>. Cambridge: Cambridge University Press.</w:t>
      </w:r>
    </w:p>
    <w:p w14:paraId="50065823" w14:textId="6A627E25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19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Cheung, G. S., Shen, Y</w:t>
      </w:r>
      <w:r w:rsidR="00D04FA5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Darvell, B. W. (2007). Does electropolishing improve the low-cycle fatigue behavior of a nickel–titanium rotary instrument in hypochlorite?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Journal of </w:t>
      </w:r>
      <w:r w:rsidR="00FA6490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E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ndodontic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33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10), 1217-1221.</w:t>
      </w:r>
    </w:p>
    <w:p w14:paraId="1E7029A8" w14:textId="7097475B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20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Sattapan, B., Nervo, G. J., Palamara, J. E</w:t>
      </w:r>
      <w:r w:rsidR="00D04FA5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Messer, H. H. (2000). Defects in rotary nickel-titanium files after clinical use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Journal of </w:t>
      </w:r>
      <w:r w:rsidR="00FA6490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E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ndodontic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26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3), 161-165.</w:t>
      </w:r>
    </w:p>
    <w:p w14:paraId="4FFADDEF" w14:textId="48DD540F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21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Cheung, G. S. (2007). Instrument fracture: mechanisms, removal of fragments, and clinical outcome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Endodontic Topic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16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1), 1-26.</w:t>
      </w:r>
    </w:p>
    <w:p w14:paraId="6620F3BC" w14:textId="6BF83542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22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Plotino, G., Grande, N. M., Cordaro, M., Testarelli, L</w:t>
      </w:r>
      <w:r w:rsidR="00D04FA5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Gambarini, G. (2009). A review of cyclic fatigue testing of nickel-titanium rotary instrument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Journal of </w:t>
      </w:r>
      <w:r w:rsidR="00FA6490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E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ndodontic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35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11), 1469-1476.</w:t>
      </w:r>
    </w:p>
    <w:p w14:paraId="1933724E" w14:textId="72C104C8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23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Pruett, J. P., Clement, D. J</w:t>
      </w:r>
      <w:r w:rsidR="00D04FA5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Carnes Jr, D. L. (1997). Cyclic fatigue testing of nickel-titanium endodontic instrument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Journal of </w:t>
      </w:r>
      <w:r w:rsidR="00FA6490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E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ndodontic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23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2), 77-85.</w:t>
      </w:r>
    </w:p>
    <w:p w14:paraId="65B4C93D" w14:textId="3825A258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24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Tripi, T. R., Bonaccorso, A</w:t>
      </w:r>
      <w:r w:rsidR="00D04FA5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Condorelli, G. G. (2006). Cyclic fatigue of different nickel-titanium endodontic rotary instrument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Oral Surgery, Oral Medicine, Oral Pathology, Oral Radiology, and Endodontology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102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4), e106-e114.</w:t>
      </w:r>
    </w:p>
    <w:p w14:paraId="63991E1F" w14:textId="097FB785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25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Liang, Y</w:t>
      </w:r>
      <w:r w:rsidR="00D04FA5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Yue, L. (2022). Evolution and development: engine-driven endodontic rotary nickel-titanium instrument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International Journal of Oral Science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14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1), 12.</w:t>
      </w:r>
    </w:p>
    <w:p w14:paraId="042579DC" w14:textId="11B35CD1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26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Lopes, H. P., Gambarra-Soares, T., Elias, C. N., Siqueira Jr, J. F., Inojosa, I. F., Lopes, W. S</w:t>
      </w:r>
      <w:r w:rsidR="00D04FA5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Vieira, V. T. (2013). Comparison of the mechanical properties of rotary instruments made of conventional nickel-titanium wire, M-wire, or nickel-titanium alloy in R-phase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Journal of </w:t>
      </w:r>
      <w:r w:rsidR="002D2EB5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E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ndodontic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39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4), 516-520.</w:t>
      </w:r>
    </w:p>
    <w:p w14:paraId="2CC0A44C" w14:textId="7A5D4E25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27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Bhagabati, N., Yadav, S</w:t>
      </w:r>
      <w:r w:rsidR="00D04FA5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Talwar, S. (2012). An in vitro cyclic fatigue analysis of different endodontic nickel-titanium rotary instrument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Journal of </w:t>
      </w:r>
      <w:r w:rsidR="002D2EB5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E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ndodontic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38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4), 515-518.</w:t>
      </w:r>
    </w:p>
    <w:p w14:paraId="756BB400" w14:textId="48052340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28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Pedullà, E., Lo Savio, F., Boninelli, S., Plotino, G., Grande, N. M., Rapisarda, E</w:t>
      </w:r>
      <w:r w:rsidR="00D04FA5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La Rosa, G. (2015). Influence of cyclic torsional preloading on cyclic fatigue resistance of nickel–titanium instrument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International </w:t>
      </w:r>
      <w:r w:rsidR="002D2EB5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E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ndodontic </w:t>
      </w:r>
      <w:r w:rsidR="002D2EB5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J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ournal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48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11), 1043-1050.</w:t>
      </w:r>
    </w:p>
    <w:p w14:paraId="3FE54D46" w14:textId="09762566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29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Metzger, Z. (2014). The self-adjusting file (SAF) system: An evidence-based update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Journal of </w:t>
      </w:r>
      <w:r w:rsidR="002D2EB5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C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onservative </w:t>
      </w:r>
      <w:r w:rsidR="002D2EB5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D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entistry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17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5), 401.</w:t>
      </w:r>
    </w:p>
    <w:p w14:paraId="5AD25836" w14:textId="777E070B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lastRenderedPageBreak/>
        <w:t>30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Haapasalo, M</w:t>
      </w:r>
      <w:r w:rsidR="00D04FA5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Shen, Y. (2013). Evolution of nickel–titanium instruments: from past to future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Endodontic </w:t>
      </w:r>
      <w:r w:rsidR="00E42416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T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opic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29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1), 3-17.</w:t>
      </w:r>
    </w:p>
    <w:p w14:paraId="528EEB07" w14:textId="3DE9FA1F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31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Özyürek, T., Gündoğar, M., Uslu, G., Yılmaz, K., Staffoli, S., Nm, G</w:t>
      </w:r>
      <w:r w:rsidR="00F62C46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., and 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Polimeni, A. (2018). Cyclic fatigue resistances of Hyflex EDM, WaveOne gold, Reciproc blue and 2shape NiTi rotary files in different artificial canal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Odontology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106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, 408-413.</w:t>
      </w:r>
    </w:p>
    <w:p w14:paraId="4FDB5C76" w14:textId="035934CC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32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Iacono, F., Pirani, C., Generali, L., Bolelli, G., Sassatelli, P., Lusvarghi, L</w:t>
      </w:r>
      <w:r w:rsidR="00F62C46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., and 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Prati, C. (2017). Structural analysis of HyFlex EDM instrument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International </w:t>
      </w:r>
      <w:r w:rsidR="00E42416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E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ndodontic </w:t>
      </w:r>
      <w:r w:rsidR="00E42416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J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ournal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50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3), 303-313.</w:t>
      </w:r>
    </w:p>
    <w:p w14:paraId="2D76EA71" w14:textId="2DA41B62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33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Ye, J</w:t>
      </w:r>
      <w:r w:rsidR="00D04FA5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Gao, Y. (2012). Metallurgical characterization of M-Wire nickel-titanium shape memory alloy used for endodontic rotary instruments during low-cycle fatigue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Journal of </w:t>
      </w:r>
      <w:r w:rsidR="00E42416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E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ndodontic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38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1), 105-107.</w:t>
      </w:r>
    </w:p>
    <w:p w14:paraId="460CC725" w14:textId="2A377B83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34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Alapati, S. B., Brantley, W. A., Iijima, M., Clark, W. A., Kovarik, L., Buie, C</w:t>
      </w:r>
      <w:r w:rsidR="00F62C46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., and 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Johnson, W. B. (2009). Metallurgical characterization of a new nickel-titanium wire for rotary endodontic instrument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Journal of </w:t>
      </w:r>
      <w:r w:rsidR="00E42416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E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ndodontic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35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11), 1589-1593.</w:t>
      </w:r>
    </w:p>
    <w:p w14:paraId="7340A4F7" w14:textId="67FC6568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35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da Silva Limoeiro, A. G., Dos Santos, A. H. B., De Martin, A. S., Kato, A. S., Fontana, C. E., Gavini, G</w:t>
      </w:r>
      <w:r w:rsidR="00F62C46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., and 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da Silveira Bueno, C. E. (2016). Micro-computed tomographic evaluation of 2 nickel-titanium instrument systems in shaping root canal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Journal of </w:t>
      </w:r>
      <w:r w:rsidR="00F87895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E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ndodontic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42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3), 496-499.</w:t>
      </w:r>
    </w:p>
    <w:p w14:paraId="12057F5C" w14:textId="087AAE37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36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Johnson, E., Lloyd, A., Kuttler, S</w:t>
      </w:r>
      <w:r w:rsidR="00D04FA5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Namerow, K. (2008). Comparison between a novel nickel-titanium alloy and 508 nitinol on the cyclic fatigue life of ProFile 25/. 04 rotary instrument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Journal of </w:t>
      </w:r>
      <w:r w:rsidR="00F87895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E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ndodontic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34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11), 1406-1409.</w:t>
      </w:r>
    </w:p>
    <w:p w14:paraId="77F3A7FD" w14:textId="4D9BB4CB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37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Ounsi, H. F., Nassif, W., Grandini, S., Salameh, Z., Neelakantan, P</w:t>
      </w:r>
      <w:r w:rsidR="00D04FA5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Anil, S. (2017). Evolution of Nickel-titanium Alloys in Endodontic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The </w:t>
      </w:r>
      <w:r w:rsidR="00F87895"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Journal </w:t>
      </w:r>
      <w:r w:rsidR="00F87895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o</w:t>
      </w:r>
      <w:r w:rsidR="00F87895"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f Contemporary Dental Practice</w:t>
      </w:r>
      <w:r w:rsidR="00F87895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18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11), 1090-1096.</w:t>
      </w:r>
    </w:p>
    <w:p w14:paraId="59807E42" w14:textId="2483D569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38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Shen, Y., Zhou, H. M., Zheng, Y. F., Peng, B</w:t>
      </w:r>
      <w:r w:rsidR="00D04FA5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Haapasalo, M. (2013). Current challenges and concepts of the thermomechanical treatment of nickel-titanium instrument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Journal of </w:t>
      </w:r>
      <w:r w:rsidR="00F87895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E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ndodontic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39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2), 163-172.</w:t>
      </w:r>
    </w:p>
    <w:p w14:paraId="317892CD" w14:textId="1CD4FA77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39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Shen, Y., Hieawy, A., Huang, X., Wang, Z. J., Maezono, H</w:t>
      </w:r>
      <w:r w:rsidR="00D04FA5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Haapasalo, M. (2016). Fatigue resistance of a 3-dimensional conforming nickel-titanium rotary instrument in double curvature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Journal of </w:t>
      </w:r>
      <w:r w:rsidR="00F87895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E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ndodontic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42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6), 961-964.</w:t>
      </w:r>
    </w:p>
    <w:p w14:paraId="79A4A0BB" w14:textId="7A76C9AC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40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Hou, X. M., Yang, Y. J</w:t>
      </w:r>
      <w:r w:rsidR="00D04FA5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Qian, J. (2021). Phase transformation behaviors and mechanical properties of NiTi endodontic files after gold heat treatment and blue heat treatment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Journal of Oral Science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63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1), 8-13.</w:t>
      </w:r>
    </w:p>
    <w:p w14:paraId="3BB7131B" w14:textId="0997B8B5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41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Bürklein, S., Flüch, S</w:t>
      </w:r>
      <w:r w:rsidR="00D04FA5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Schäfer, E. (2019). Shaping ability of reciprocating single-file systems in severely curved canals: WaveOne and Reciproc versus WaveOne Gold and Reciproc blue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Odontology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107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, 96-102.</w:t>
      </w:r>
    </w:p>
    <w:p w14:paraId="7964BF4F" w14:textId="3250CD00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42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Gavini, G., Santos, M. D., Caldeira, C. L., Machado, M. E. D. L., Freire, L. G., Iglecias, E. F</w:t>
      </w:r>
      <w:r w:rsidR="00F62C46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., and 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Candeiro, G. T. D. M. (2018). Nickel–titanium instruments in endodontics: a concise review of the state of the art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Brazilian oral research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32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1), e67.</w:t>
      </w:r>
    </w:p>
    <w:p w14:paraId="290C2500" w14:textId="33DCB35C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lastRenderedPageBreak/>
        <w:t>43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Nehme, W., Naaman, A., Diemer, F., Leotta, M. L., La Rosa, G. R. M</w:t>
      </w:r>
      <w:r w:rsidR="00D04FA5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Pedullà, E. (2022). Influence of different heat treatments and temperatures on the cyclic fatigue resistance of endodontic instruments with the same design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Clinical Oral Investigation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27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4), 1793-1798.</w:t>
      </w:r>
    </w:p>
    <w:p w14:paraId="51F428AC" w14:textId="33DFA3D9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44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Ataya, M., Ha, J. H., Kwak, S. W., Abu-Tahun, I. H., El Abed, R</w:t>
      </w:r>
      <w:r w:rsidR="00D04FA5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Kim, H. C. (2018). Mechanical properties of orifice preflaring nickel-titanium rotary instrument heat treated using T-Wire technology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Journal of </w:t>
      </w:r>
      <w:r w:rsidR="00BF79FC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E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ndodontic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44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12), 1867-1871.</w:t>
      </w:r>
    </w:p>
    <w:p w14:paraId="1EC926C1" w14:textId="6989F1D0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237F39">
        <w:rPr>
          <w:rFonts w:ascii="Times New Roman" w:hAnsi="Times New Roman" w:cs="Times New Roman"/>
          <w:sz w:val="24"/>
          <w:szCs w:val="24"/>
        </w:rPr>
        <w:t>45.</w:t>
      </w:r>
      <w:r w:rsidRPr="00237F39">
        <w:rPr>
          <w:rFonts w:ascii="Times New Roman" w:hAnsi="Times New Roman" w:cs="Times New Roman"/>
          <w:sz w:val="24"/>
          <w:szCs w:val="24"/>
        </w:rPr>
        <w:tab/>
        <w:t xml:space="preserve">İnternet: </w:t>
      </w:r>
      <w:r w:rsidRPr="00237F39">
        <w:rPr>
          <w:rFonts w:ascii="Times New Roman" w:hAnsi="Times New Roman" w:cs="Times New Roman"/>
          <w:i/>
          <w:sz w:val="24"/>
          <w:szCs w:val="24"/>
        </w:rPr>
        <w:t>Onecurve</w:t>
      </w:r>
      <w:r w:rsidRPr="00237F39">
        <w:rPr>
          <w:rFonts w:ascii="Times New Roman" w:hAnsi="Times New Roman" w:cs="Times New Roman"/>
          <w:sz w:val="24"/>
          <w:szCs w:val="24"/>
        </w:rPr>
        <w:t xml:space="preserve">. Web: </w:t>
      </w:r>
      <w:hyperlink r:id="rId32" w:history="1">
        <w:r w:rsidRPr="00237F39">
          <w:rPr>
            <w:rStyle w:val="Kpr"/>
            <w:rFonts w:ascii="Times New Roman" w:hAnsi="Times New Roman" w:cs="Times New Roman"/>
            <w:color w:val="auto"/>
            <w:sz w:val="24"/>
            <w:szCs w:val="24"/>
            <w:u w:val="none"/>
          </w:rPr>
          <w:t>https://micro-mega.com/shaping/one-curve/?lang=en</w:t>
        </w:r>
      </w:hyperlink>
      <w:r w:rsidRPr="00237F39">
        <w:rPr>
          <w:rFonts w:ascii="Times New Roman" w:hAnsi="Times New Roman" w:cs="Times New Roman"/>
          <w:sz w:val="24"/>
          <w:szCs w:val="24"/>
        </w:rPr>
        <w:t xml:space="preserve"> adresinden 3 Nisan 2023'te alınmıştır.</w:t>
      </w:r>
    </w:p>
    <w:p w14:paraId="25E06C8B" w14:textId="000411C5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46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Staffoli, S., Grande, N. M., Plotino, G., Özyürek, T., Gündoğar, M., Fortunato, L</w:t>
      </w:r>
      <w:r w:rsidR="00D04FA5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Polimeni, A. (2019). Influence of environmental temperature, heat-treatment and design on the cyclic fatigue resistance of three generations of a single-file nickel–titanium rotary instrument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Odontology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107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, 301-307.</w:t>
      </w:r>
    </w:p>
    <w:p w14:paraId="2DB0CD57" w14:textId="72DD9384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47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Bueno, C. R. E., Cury, M. T. S., Vasques, A. M. V., Sivieri-Araújo, G., Jacinto, R. C., Gomes-Filho, J. E</w:t>
      </w:r>
      <w:r w:rsidR="00F62C46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., and 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Dezan-Júnior, E. (2019). Cyclic fatigue resistance of novel Genius and Edgefile nickel-titanium reciprocating instrument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Brazilian Oral Research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33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,</w:t>
      </w:r>
      <w:r w:rsidRPr="00237F39">
        <w:rPr>
          <w:rFonts w:ascii="Times New Roman" w:hAnsi="Times New Roman" w:cs="Times New Roman"/>
          <w:sz w:val="24"/>
          <w:szCs w:val="24"/>
        </w:rPr>
        <w:t xml:space="preserve"> e028.</w:t>
      </w:r>
    </w:p>
    <w:p w14:paraId="72C248F6" w14:textId="29B2A765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237F39">
        <w:rPr>
          <w:rFonts w:ascii="Times New Roman" w:hAnsi="Times New Roman" w:cs="Times New Roman"/>
          <w:sz w:val="24"/>
          <w:szCs w:val="24"/>
        </w:rPr>
        <w:t>48.</w:t>
      </w:r>
      <w:r w:rsidRPr="00237F39">
        <w:rPr>
          <w:rFonts w:ascii="Times New Roman" w:hAnsi="Times New Roman" w:cs="Times New Roman"/>
          <w:sz w:val="24"/>
          <w:szCs w:val="24"/>
        </w:rPr>
        <w:tab/>
        <w:t xml:space="preserve">İnternet: </w:t>
      </w:r>
      <w:r w:rsidRPr="00237F39">
        <w:rPr>
          <w:rFonts w:ascii="Times New Roman" w:hAnsi="Times New Roman" w:cs="Times New Roman"/>
          <w:i/>
          <w:sz w:val="24"/>
          <w:szCs w:val="24"/>
        </w:rPr>
        <w:t>t- endo must</w:t>
      </w:r>
      <w:r w:rsidRPr="00237F39">
        <w:rPr>
          <w:rFonts w:ascii="Times New Roman" w:hAnsi="Times New Roman" w:cs="Times New Roman"/>
          <w:sz w:val="24"/>
          <w:szCs w:val="24"/>
        </w:rPr>
        <w:t xml:space="preserve">. Web: </w:t>
      </w:r>
      <w:hyperlink r:id="rId33" w:history="1">
        <w:r w:rsidRPr="00237F39">
          <w:rPr>
            <w:rStyle w:val="Kpr"/>
            <w:rFonts w:ascii="Times New Roman" w:hAnsi="Times New Roman" w:cs="Times New Roman"/>
            <w:color w:val="auto"/>
            <w:sz w:val="24"/>
            <w:szCs w:val="24"/>
            <w:u w:val="none"/>
          </w:rPr>
          <w:t>https://dentac.com/en/must/</w:t>
        </w:r>
      </w:hyperlink>
      <w:r w:rsidRPr="00237F39">
        <w:rPr>
          <w:rFonts w:ascii="Times New Roman" w:hAnsi="Times New Roman" w:cs="Times New Roman"/>
          <w:sz w:val="24"/>
          <w:szCs w:val="24"/>
        </w:rPr>
        <w:t xml:space="preserve"> adresinden 3 Nisan 2023'te alınmıştır.</w:t>
      </w:r>
    </w:p>
    <w:p w14:paraId="2275F4B6" w14:textId="282508F0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49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Glosson, C. R., Haller, R. H., Dove, S. B</w:t>
      </w:r>
      <w:r w:rsidR="00D04FA5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del Rio, C. E. (1995). A comparison of root canal preparations using Ni-Ti hand, Ni-Ti engine-driven, and K-Flex endodontic instrument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Journal of </w:t>
      </w:r>
      <w:r w:rsidR="00BF79FC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E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ndodontic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21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3), 146-151.</w:t>
      </w:r>
    </w:p>
    <w:p w14:paraId="2239C0F6" w14:textId="6A700EF4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50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Baumann, M. A. (2004). Nickel–titanium: options and challenge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Dental Clinic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48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1), 55-67.</w:t>
      </w:r>
    </w:p>
    <w:p w14:paraId="1CAC64DA" w14:textId="4154938D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237F39">
        <w:rPr>
          <w:rFonts w:ascii="Times New Roman" w:hAnsi="Times New Roman" w:cs="Times New Roman"/>
          <w:sz w:val="24"/>
          <w:szCs w:val="24"/>
        </w:rPr>
        <w:t>51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Waplington, M</w:t>
      </w:r>
      <w:r w:rsidR="00D04FA5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McRobert, A. S. (2014). Shaping the root canal system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British dental journal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216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6), 293-297.</w:t>
      </w:r>
      <w:r w:rsidRPr="00237F39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CA5BD9D" w14:textId="44DD7248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52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Jamleh, A., Sadr, A., Nomura, N., Yahata, Y., Ebihara, A., Hanawa, T</w:t>
      </w:r>
      <w:r w:rsidR="00F62C46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., and 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Suda, H. (2012). Nano‐indentation testing of new and fractured nickel‐titanium endodontic instrument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International Endodontic Journal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45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5), 462-468.</w:t>
      </w:r>
    </w:p>
    <w:p w14:paraId="1D67EF47" w14:textId="5055F2A7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53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Peters, O. A., Peters, C. I., Schonenberger, K</w:t>
      </w:r>
      <w:r w:rsidR="00D04FA5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Barbakow, F. (2003). ProTaper rotary root canal preparation: assessment of torque and force in relation to canal anatomy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International </w:t>
      </w:r>
      <w:r w:rsidR="00BF79FC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E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ndodontic </w:t>
      </w:r>
      <w:r w:rsidR="00BF79FC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J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ournal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36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2), 93-99.</w:t>
      </w:r>
    </w:p>
    <w:p w14:paraId="375335F5" w14:textId="3B9A5C33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54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Blum, J. Y., Cohen, A., Machtou, P</w:t>
      </w:r>
      <w:r w:rsidR="00D04FA5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Micallef, J. P. (1999). Analysis of forces developed during mechanical preparation of extracted teeth using Profile NiTi rotary instrument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International Endodontic Journal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32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1), 24-31.</w:t>
      </w:r>
    </w:p>
    <w:p w14:paraId="0E49D691" w14:textId="612597EA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55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Alapati, S. B., Brantley, W. A., Svec, T. A., Powers, J. M</w:t>
      </w:r>
      <w:r w:rsidR="00D04FA5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Mitchell, J. C. (2003). Scanning electron microscope observations of new and used nickel-titanium rotary file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Journal of Endodontic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29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10), 667-669.</w:t>
      </w:r>
    </w:p>
    <w:p w14:paraId="41B934FE" w14:textId="1BC8DDB7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lastRenderedPageBreak/>
        <w:t>56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Alapati, S. B., Brantley, W. A., Svec, T. A., Powers, J. M., Nusstein, J. M</w:t>
      </w:r>
      <w:r w:rsidR="00D04FA5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Daehn, G. S. (2004). Proposed role of embedded dentin chips for the clinical failure of nickel-titanium rotary instrument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Journal of </w:t>
      </w:r>
      <w:r w:rsidR="00E32AF3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E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ndodontic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30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5), 339-341.</w:t>
      </w:r>
    </w:p>
    <w:p w14:paraId="7932D694" w14:textId="73515918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237F39">
        <w:rPr>
          <w:rFonts w:ascii="Times New Roman" w:hAnsi="Times New Roman" w:cs="Times New Roman"/>
          <w:sz w:val="24"/>
          <w:szCs w:val="24"/>
        </w:rPr>
        <w:t>57.</w:t>
      </w:r>
      <w:r w:rsidRPr="00237F39">
        <w:rPr>
          <w:rFonts w:ascii="Times New Roman" w:hAnsi="Times New Roman" w:cs="Times New Roman"/>
          <w:sz w:val="24"/>
          <w:szCs w:val="24"/>
        </w:rPr>
        <w:tab/>
        <w:t>Kenneth, M., Hargreaves, L. H. B</w:t>
      </w:r>
      <w:r w:rsidR="00D04FA5" w:rsidRPr="00237F39">
        <w:rPr>
          <w:rFonts w:ascii="Times New Roman" w:hAnsi="Times New Roman" w:cs="Times New Roman"/>
          <w:sz w:val="24"/>
          <w:szCs w:val="24"/>
        </w:rPr>
        <w:t>., and</w:t>
      </w:r>
      <w:r w:rsidRPr="00237F39">
        <w:rPr>
          <w:rFonts w:ascii="Times New Roman" w:hAnsi="Times New Roman" w:cs="Times New Roman"/>
          <w:sz w:val="24"/>
          <w:szCs w:val="24"/>
        </w:rPr>
        <w:t xml:space="preserve"> Cohen, S. (2016). </w:t>
      </w:r>
      <w:r w:rsidRPr="00237F39">
        <w:rPr>
          <w:rFonts w:ascii="Times New Roman" w:hAnsi="Times New Roman" w:cs="Times New Roman"/>
          <w:iCs/>
          <w:sz w:val="24"/>
          <w:szCs w:val="24"/>
        </w:rPr>
        <w:t xml:space="preserve">Cohen's pathways of the pulp. </w:t>
      </w:r>
      <w:r w:rsidRPr="00237F39">
        <w:rPr>
          <w:rFonts w:ascii="Times New Roman" w:hAnsi="Times New Roman" w:cs="Times New Roman"/>
          <w:sz w:val="24"/>
          <w:szCs w:val="24"/>
        </w:rPr>
        <w:t xml:space="preserve">I. Rotstein (Ed.) </w:t>
      </w:r>
      <w:r w:rsidRPr="00237F39">
        <w:rPr>
          <w:rFonts w:ascii="Times New Roman" w:hAnsi="Times New Roman" w:cs="Times New Roman"/>
          <w:i/>
          <w:iCs/>
          <w:sz w:val="24"/>
          <w:szCs w:val="24"/>
        </w:rPr>
        <w:t>Cleaning and Shaping the Root Canal System.</w:t>
      </w:r>
      <w:r w:rsidRPr="00237F39">
        <w:rPr>
          <w:rFonts w:ascii="Times New Roman" w:hAnsi="Times New Roman" w:cs="Times New Roman"/>
          <w:sz w:val="24"/>
          <w:szCs w:val="24"/>
        </w:rPr>
        <w:t xml:space="preserve"> 11th edition. St. Louis: Mosby Elsevier, 219-222.</w:t>
      </w:r>
    </w:p>
    <w:p w14:paraId="2E5ED198" w14:textId="46D24A61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58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Yared, G. (2008). Canal preparation using only one Ni‐Ti rotary instrument: preliminary observation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International </w:t>
      </w:r>
      <w:r w:rsidR="00E32AF3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E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ndodontic </w:t>
      </w:r>
      <w:r w:rsidR="00E32AF3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J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ournal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41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4), 339-344.</w:t>
      </w:r>
    </w:p>
    <w:p w14:paraId="069B885E" w14:textId="312CF82E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59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Gergi, R., Osta, N., Bourbouze, G., Zgheib, C., Arbab‐Chirani, R</w:t>
      </w:r>
      <w:r w:rsidR="00D04FA5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Naaman, A. (2015). Effects of three nickel titanium instrument systems on root canal geometry assessed by micro‐computed tomography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International </w:t>
      </w:r>
      <w:r w:rsidR="00E32AF3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E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ndodontic </w:t>
      </w:r>
      <w:r w:rsidR="00E32AF3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J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ournal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48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2), 162-170.</w:t>
      </w:r>
    </w:p>
    <w:p w14:paraId="17CB30F4" w14:textId="3672D633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60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Peters, O. A., Boessler, C</w:t>
      </w:r>
      <w:r w:rsidR="00D04FA5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Paqué, F. (2010). Root canal preparation with a novel nickel-titanium instrument evaluated with micro-computed tomography: canal surface preparation over time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Journal of </w:t>
      </w:r>
      <w:r w:rsidR="00E32AF3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E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ndodontic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36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6), 1068-1072.</w:t>
      </w:r>
    </w:p>
    <w:p w14:paraId="6921B9F5" w14:textId="5A192C92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237F39">
        <w:rPr>
          <w:rFonts w:ascii="Times New Roman" w:hAnsi="Times New Roman" w:cs="Times New Roman"/>
          <w:sz w:val="24"/>
          <w:szCs w:val="24"/>
        </w:rPr>
        <w:t>61.</w:t>
      </w:r>
      <w:r w:rsidRPr="00237F39">
        <w:rPr>
          <w:rFonts w:ascii="Times New Roman" w:hAnsi="Times New Roman" w:cs="Times New Roman"/>
          <w:sz w:val="24"/>
          <w:szCs w:val="24"/>
        </w:rPr>
        <w:tab/>
        <w:t xml:space="preserve">İnternet: must, t.-e. Web: </w:t>
      </w:r>
      <w:hyperlink r:id="rId34" w:history="1">
        <w:r w:rsidRPr="00237F39">
          <w:rPr>
            <w:rStyle w:val="Kpr"/>
            <w:rFonts w:ascii="Times New Roman" w:hAnsi="Times New Roman" w:cs="Times New Roman"/>
            <w:color w:val="auto"/>
            <w:sz w:val="24"/>
            <w:szCs w:val="24"/>
            <w:u w:val="none"/>
          </w:rPr>
          <w:t>https://dentac.com/img/D/must-eng.pdf</w:t>
        </w:r>
      </w:hyperlink>
      <w:r w:rsidRPr="00237F39">
        <w:rPr>
          <w:rFonts w:ascii="Times New Roman" w:hAnsi="Times New Roman" w:cs="Times New Roman"/>
          <w:sz w:val="24"/>
          <w:szCs w:val="24"/>
        </w:rPr>
        <w:t xml:space="preserve"> adresinden 3 Nisan 2023'te alınmıştır.</w:t>
      </w:r>
    </w:p>
    <w:p w14:paraId="4DE7EA7B" w14:textId="26954EE4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62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Ruddle, C. J. (2016). Single-file shaping technique: achieving a gold medal result. </w:t>
      </w:r>
      <w:r w:rsidRPr="00237F39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Dent Today</w:t>
      </w:r>
      <w:r w:rsidRPr="00237F3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35</w:t>
      </w:r>
      <w:r w:rsidRPr="00237F39">
        <w:rPr>
          <w:rFonts w:ascii="Times New Roman" w:hAnsi="Times New Roman" w:cs="Times New Roman"/>
          <w:sz w:val="24"/>
          <w:szCs w:val="24"/>
          <w:shd w:val="clear" w:color="auto" w:fill="FFFFFF"/>
        </w:rPr>
        <w:t>(1), 98-101.</w:t>
      </w:r>
    </w:p>
    <w:p w14:paraId="551B61E6" w14:textId="74FF5184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63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sz w:val="24"/>
          <w:szCs w:val="24"/>
          <w:shd w:val="clear" w:color="auto" w:fill="FFFFFF"/>
        </w:rPr>
        <w:t>Weber, M. T., Stratz, N., Fleiner, J., Schulze, D</w:t>
      </w:r>
      <w:r w:rsidR="00D04FA5" w:rsidRPr="00237F39">
        <w:rPr>
          <w:rFonts w:ascii="Times New Roman" w:hAnsi="Times New Roman" w:cs="Times New Roman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Hannig, C. (2015). Possibilities and limits of imaging endodontic structures with CBCT. </w:t>
      </w:r>
      <w:r w:rsidRPr="00237F39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Swiss Dental Journal</w:t>
      </w:r>
      <w:r w:rsidRPr="00237F3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125</w:t>
      </w:r>
      <w:r w:rsidRPr="00237F39">
        <w:rPr>
          <w:rFonts w:ascii="Times New Roman" w:hAnsi="Times New Roman" w:cs="Times New Roman"/>
          <w:sz w:val="24"/>
          <w:szCs w:val="24"/>
          <w:shd w:val="clear" w:color="auto" w:fill="FFFFFF"/>
        </w:rPr>
        <w:t>(3), 293-311.</w:t>
      </w:r>
    </w:p>
    <w:p w14:paraId="1687A001" w14:textId="33B5E62C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237F39">
        <w:rPr>
          <w:rFonts w:ascii="Times New Roman" w:hAnsi="Times New Roman" w:cs="Times New Roman"/>
          <w:sz w:val="24"/>
          <w:szCs w:val="24"/>
        </w:rPr>
        <w:t>64.</w:t>
      </w:r>
      <w:r w:rsidRPr="00237F39">
        <w:rPr>
          <w:rFonts w:ascii="Times New Roman" w:hAnsi="Times New Roman" w:cs="Times New Roman"/>
          <w:sz w:val="24"/>
          <w:szCs w:val="24"/>
        </w:rPr>
        <w:tab/>
        <w:t xml:space="preserve">İnternet: Gold, W. Web: </w:t>
      </w:r>
      <w:hyperlink r:id="rId35" w:history="1">
        <w:r w:rsidR="005F05AA" w:rsidRPr="00237F39">
          <w:rPr>
            <w:rStyle w:val="Kpr"/>
            <w:rFonts w:ascii="Times New Roman" w:hAnsi="Times New Roman" w:cs="Times New Roman"/>
            <w:color w:val="auto"/>
            <w:sz w:val="24"/>
            <w:szCs w:val="24"/>
            <w:u w:val="none"/>
          </w:rPr>
          <w:t>https://www.dentsplysirona.com/content/dam/dentsply/web/ Endodontics/global-page-templates-assets/download-pdf%27s/waveonegold/ WaveOne%20Gold%20ROW%20DFU%20EN.pdf</w:t>
        </w:r>
      </w:hyperlink>
      <w:r w:rsidRPr="00237F39">
        <w:rPr>
          <w:rFonts w:ascii="Times New Roman" w:hAnsi="Times New Roman" w:cs="Times New Roman"/>
          <w:sz w:val="24"/>
          <w:szCs w:val="24"/>
        </w:rPr>
        <w:t xml:space="preserve"> adresinden 3 Nisan 2023'te alınmıştır.</w:t>
      </w:r>
    </w:p>
    <w:p w14:paraId="6C120BF8" w14:textId="1A6879E4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65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sz w:val="24"/>
          <w:szCs w:val="24"/>
          <w:shd w:val="clear" w:color="auto" w:fill="FFFFFF"/>
        </w:rPr>
        <w:t>Van der Vyver, P. J., Vorster, M</w:t>
      </w:r>
      <w:r w:rsidR="00D04FA5" w:rsidRPr="00237F39">
        <w:rPr>
          <w:rFonts w:ascii="Times New Roman" w:hAnsi="Times New Roman" w:cs="Times New Roman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Peters, O. A. (2019). Minimally invasive endodontics using a new single-file rotary system. </w:t>
      </w:r>
      <w:r w:rsidRPr="00237F39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Int Dent–African ed</w:t>
      </w:r>
      <w:r w:rsidRPr="00237F3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9</w:t>
      </w:r>
      <w:r w:rsidRPr="00237F39">
        <w:rPr>
          <w:rFonts w:ascii="Times New Roman" w:hAnsi="Times New Roman" w:cs="Times New Roman"/>
          <w:sz w:val="24"/>
          <w:szCs w:val="24"/>
          <w:shd w:val="clear" w:color="auto" w:fill="FFFFFF"/>
        </w:rPr>
        <w:t>(4), 6-20.</w:t>
      </w:r>
    </w:p>
    <w:p w14:paraId="0B621F7C" w14:textId="2207644C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237F39">
        <w:rPr>
          <w:rFonts w:ascii="Times New Roman" w:hAnsi="Times New Roman" w:cs="Times New Roman"/>
          <w:sz w:val="24"/>
          <w:szCs w:val="24"/>
        </w:rPr>
        <w:t>66.</w:t>
      </w:r>
      <w:r w:rsidRPr="00237F39">
        <w:rPr>
          <w:rFonts w:ascii="Times New Roman" w:hAnsi="Times New Roman" w:cs="Times New Roman"/>
          <w:sz w:val="24"/>
          <w:szCs w:val="24"/>
        </w:rPr>
        <w:tab/>
        <w:t xml:space="preserve">İnternet: Trunatomy. Web: </w:t>
      </w:r>
      <w:hyperlink r:id="rId36" w:anchor="shaping-files" w:history="1">
        <w:r w:rsidRPr="00237F39">
          <w:rPr>
            <w:rStyle w:val="Kpr"/>
            <w:rFonts w:ascii="Times New Roman" w:hAnsi="Times New Roman" w:cs="Times New Roman"/>
            <w:color w:val="auto"/>
            <w:sz w:val="24"/>
            <w:szCs w:val="24"/>
            <w:u w:val="none"/>
          </w:rPr>
          <w:t>https://www.dentsplysirona.com/tr-tr/kesfet/endodonti/trunatomy.html#shaping-files</w:t>
        </w:r>
      </w:hyperlink>
      <w:r w:rsidRPr="00237F39">
        <w:rPr>
          <w:rFonts w:ascii="Times New Roman" w:hAnsi="Times New Roman" w:cs="Times New Roman"/>
          <w:sz w:val="24"/>
          <w:szCs w:val="24"/>
        </w:rPr>
        <w:t xml:space="preserve"> adresinden 3 Nisan 2023'te alınmıştır.</w:t>
      </w:r>
    </w:p>
    <w:p w14:paraId="4E5E8B39" w14:textId="1E5A7F54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67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Weine, F. S., Kelly, R. F</w:t>
      </w:r>
      <w:r w:rsidR="00D04FA5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Lio, P. J. (1975). The effect of preparation procedures on original canal shape and on apical foramen shape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Journal of </w:t>
      </w:r>
      <w:r w:rsidR="000F7637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E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ndodontic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1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8), 255-262.</w:t>
      </w:r>
    </w:p>
    <w:p w14:paraId="1C0FE5DF" w14:textId="1C0BA6CC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68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Schäfer, E., Diez, C., Hoppe, W</w:t>
      </w:r>
      <w:r w:rsidR="00D04FA5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Tepel, J. (2002). Roentgenographic investigation of frequency and degree of canal curvatures in human permanent teeth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Journal of </w:t>
      </w:r>
      <w:r w:rsidR="000F7637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E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ndodontic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28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3), 211-216.</w:t>
      </w:r>
    </w:p>
    <w:p w14:paraId="28F25F86" w14:textId="632AE0DB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69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Peters, O. A. (2004). Current challenges and concepts in the preparation of root canal systems: a review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Journal of </w:t>
      </w:r>
      <w:r w:rsidR="000F7637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E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ndodontic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30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8), 559-567.</w:t>
      </w:r>
    </w:p>
    <w:p w14:paraId="75476467" w14:textId="24B1505A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lastRenderedPageBreak/>
        <w:t>70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American Association of Endodontists. (2003)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Glossary of endodontic term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 American Association of Endodontists.</w:t>
      </w:r>
    </w:p>
    <w:p w14:paraId="4EE3C39F" w14:textId="340BCE45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237F39">
        <w:rPr>
          <w:rFonts w:ascii="Times New Roman" w:hAnsi="Times New Roman" w:cs="Times New Roman"/>
          <w:sz w:val="24"/>
          <w:szCs w:val="24"/>
        </w:rPr>
        <w:t>71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Bergmans, L., Van Cleynenbreugel, J., Wevers, M</w:t>
      </w:r>
      <w:r w:rsidR="00D04FA5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Lambrechts, P. (2001). Mechanical root canal preparation with NiTi rotary instruments: rationale, performance and safety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The American Journal of Dentistry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14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5), 324-333.</w:t>
      </w:r>
    </w:p>
    <w:p w14:paraId="7CB96795" w14:textId="057A878F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72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Elizabeth M, S. (2005). Hand instrumentation in root canal preparation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Endodontic Topic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10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1), 163-167.</w:t>
      </w:r>
    </w:p>
    <w:p w14:paraId="6FC7AF98" w14:textId="28F750E3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73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Young, G. R., Parashos, P</w:t>
      </w:r>
      <w:r w:rsidR="00D04FA5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Messer, H. H. (2007). The principles of techniques for cleaning root canal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Australian Dental Journal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52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, 52-63.</w:t>
      </w:r>
    </w:p>
    <w:p w14:paraId="5AA84CC8" w14:textId="5EC449DA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237F39">
        <w:rPr>
          <w:rFonts w:ascii="Times New Roman" w:hAnsi="Times New Roman" w:cs="Times New Roman"/>
          <w:sz w:val="24"/>
          <w:szCs w:val="24"/>
        </w:rPr>
        <w:t>74.</w:t>
      </w:r>
      <w:r w:rsidRPr="00237F39">
        <w:rPr>
          <w:rFonts w:ascii="Times New Roman" w:hAnsi="Times New Roman" w:cs="Times New Roman"/>
          <w:sz w:val="24"/>
          <w:szCs w:val="24"/>
        </w:rPr>
        <w:tab/>
        <w:t>Kenneth, M., Hargreaves, L. H. B</w:t>
      </w:r>
      <w:r w:rsidR="00D04FA5" w:rsidRPr="00237F39">
        <w:rPr>
          <w:rFonts w:ascii="Times New Roman" w:hAnsi="Times New Roman" w:cs="Times New Roman"/>
          <w:sz w:val="24"/>
          <w:szCs w:val="24"/>
        </w:rPr>
        <w:t>., and</w:t>
      </w:r>
      <w:r w:rsidRPr="00237F39">
        <w:rPr>
          <w:rFonts w:ascii="Times New Roman" w:hAnsi="Times New Roman" w:cs="Times New Roman"/>
          <w:sz w:val="24"/>
          <w:szCs w:val="24"/>
        </w:rPr>
        <w:t xml:space="preserve"> Cohen, S. (2016). </w:t>
      </w:r>
      <w:r w:rsidRPr="00237F39">
        <w:rPr>
          <w:rFonts w:ascii="Times New Roman" w:hAnsi="Times New Roman" w:cs="Times New Roman"/>
          <w:i/>
          <w:sz w:val="24"/>
          <w:szCs w:val="24"/>
        </w:rPr>
        <w:t xml:space="preserve">Cohen's pathways of the pulp, eleventh. </w:t>
      </w:r>
      <w:r w:rsidRPr="00237F39">
        <w:rPr>
          <w:rFonts w:ascii="Times New Roman" w:hAnsi="Times New Roman" w:cs="Times New Roman"/>
          <w:sz w:val="24"/>
          <w:szCs w:val="24"/>
        </w:rPr>
        <w:t xml:space="preserve">I. Rotstein (Ed.). </w:t>
      </w:r>
      <w:r w:rsidRPr="00237F39">
        <w:rPr>
          <w:rFonts w:ascii="Times New Roman" w:hAnsi="Times New Roman" w:cs="Times New Roman"/>
          <w:i/>
          <w:iCs/>
          <w:sz w:val="24"/>
          <w:szCs w:val="24"/>
        </w:rPr>
        <w:t>Cleaning and shaping the root canal system</w:t>
      </w:r>
      <w:r w:rsidRPr="00237F39">
        <w:rPr>
          <w:rFonts w:ascii="Times New Roman" w:hAnsi="Times New Roman" w:cs="Times New Roman"/>
          <w:sz w:val="24"/>
          <w:szCs w:val="24"/>
        </w:rPr>
        <w:t>, St. Louis: Elsevier, 267-268.</w:t>
      </w:r>
    </w:p>
    <w:p w14:paraId="05968A86" w14:textId="0A039725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75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Schäfer, E</w:t>
      </w:r>
      <w:r w:rsidR="00D04FA5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Dammaschke, T. (2006). Development and sequelae of canal transportation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Endodontic Topic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15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1), 75-90.</w:t>
      </w:r>
    </w:p>
    <w:p w14:paraId="7B4CDF70" w14:textId="3C52A0F3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76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Lambrianidis, T. (2006). Ledging and blockage of root canals during canal preparation: causes, recognition, prevention, management, and outcome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Endodontic Topic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15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1), 56-74.</w:t>
      </w:r>
    </w:p>
    <w:p w14:paraId="4F24C4B2" w14:textId="540BCA20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237F39">
        <w:rPr>
          <w:rFonts w:ascii="Times New Roman" w:hAnsi="Times New Roman" w:cs="Times New Roman"/>
          <w:sz w:val="24"/>
          <w:szCs w:val="24"/>
        </w:rPr>
        <w:t>77.</w:t>
      </w:r>
      <w:r w:rsidRPr="00237F39">
        <w:rPr>
          <w:rFonts w:ascii="Times New Roman" w:hAnsi="Times New Roman" w:cs="Times New Roman"/>
          <w:sz w:val="24"/>
          <w:szCs w:val="24"/>
        </w:rPr>
        <w:tab/>
        <w:t>Kenneth, M., Hargreaves, L. H. B</w:t>
      </w:r>
      <w:r w:rsidR="00D04FA5" w:rsidRPr="00237F39">
        <w:rPr>
          <w:rFonts w:ascii="Times New Roman" w:hAnsi="Times New Roman" w:cs="Times New Roman"/>
          <w:sz w:val="24"/>
          <w:szCs w:val="24"/>
        </w:rPr>
        <w:t>., and</w:t>
      </w:r>
      <w:r w:rsidRPr="00237F39">
        <w:rPr>
          <w:rFonts w:ascii="Times New Roman" w:hAnsi="Times New Roman" w:cs="Times New Roman"/>
          <w:sz w:val="24"/>
          <w:szCs w:val="24"/>
        </w:rPr>
        <w:t xml:space="preserve"> Cohen, S. (2016). </w:t>
      </w:r>
      <w:r w:rsidRPr="00237F39">
        <w:rPr>
          <w:rFonts w:ascii="Times New Roman" w:hAnsi="Times New Roman" w:cs="Times New Roman"/>
          <w:i/>
          <w:sz w:val="24"/>
          <w:szCs w:val="24"/>
        </w:rPr>
        <w:t xml:space="preserve">Cohen's patyways of the pulp, </w:t>
      </w:r>
      <w:r w:rsidRPr="00237F39">
        <w:rPr>
          <w:rFonts w:ascii="Times New Roman" w:hAnsi="Times New Roman" w:cs="Times New Roman"/>
          <w:sz w:val="24"/>
          <w:szCs w:val="24"/>
        </w:rPr>
        <w:t xml:space="preserve">I. Rotstein (Ed.). </w:t>
      </w:r>
      <w:r w:rsidRPr="00237F39">
        <w:rPr>
          <w:rFonts w:ascii="Times New Roman" w:hAnsi="Times New Roman" w:cs="Times New Roman"/>
          <w:i/>
          <w:iCs/>
          <w:sz w:val="24"/>
          <w:szCs w:val="24"/>
        </w:rPr>
        <w:t>Managing iatrojenic endodontic events.</w:t>
      </w:r>
      <w:r w:rsidRPr="00237F39">
        <w:rPr>
          <w:rFonts w:ascii="Times New Roman" w:hAnsi="Times New Roman" w:cs="Times New Roman"/>
          <w:sz w:val="24"/>
          <w:szCs w:val="24"/>
        </w:rPr>
        <w:t xml:space="preserve"> </w:t>
      </w:r>
      <w:r w:rsidRPr="00237F39">
        <w:rPr>
          <w:rFonts w:ascii="Times New Roman" w:hAnsi="Times New Roman" w:cs="Times New Roman"/>
          <w:i/>
          <w:sz w:val="24"/>
          <w:szCs w:val="24"/>
        </w:rPr>
        <w:t>11th Edition</w:t>
      </w:r>
      <w:r w:rsidRPr="00237F39">
        <w:rPr>
          <w:rFonts w:ascii="Times New Roman" w:hAnsi="Times New Roman" w:cs="Times New Roman"/>
          <w:sz w:val="24"/>
          <w:szCs w:val="24"/>
        </w:rPr>
        <w:t>. St. Louis: Elsevier, 733-737.</w:t>
      </w:r>
    </w:p>
    <w:p w14:paraId="509AC7FD" w14:textId="78F8946A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78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Sydney, G. B., Batista, A</w:t>
      </w:r>
      <w:r w:rsidR="00D04FA5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de Melo, L. L. (1991). The radiographic platform: a new method to evaluate root canal preparation in vitro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Journal of Endodontic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17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11), 570-572.</w:t>
      </w:r>
    </w:p>
    <w:p w14:paraId="5CF72141" w14:textId="2D6D6F62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79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Bramante, C. M., Berbert, A</w:t>
      </w:r>
      <w:r w:rsidR="00D04FA5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Borges, R. P. (1987). A methodology for evaluation of root canal instrumentation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Journal of Endodontic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="0063685B" w:rsidRPr="00D54C02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13</w:t>
      </w:r>
      <w:r w:rsidR="0063685B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5)</w:t>
      </w:r>
      <w:r w:rsidR="0043436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243-245.</w:t>
      </w:r>
    </w:p>
    <w:p w14:paraId="0FC3AD7B" w14:textId="5B7C1255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80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Özer, S. Y. (2011). Comparison of root canal transportation induced by three rotary systems with noncutting tips using computed tomography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Oral Surgery, Oral Medicine, Oral Pathology, Oral Radiology, and Endodontology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111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2), 244-250.</w:t>
      </w:r>
    </w:p>
    <w:p w14:paraId="60E30C9E" w14:textId="7DEB32FC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81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Peters, O. A., Schönenberger, K</w:t>
      </w:r>
      <w:r w:rsidR="00D04FA5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Laib, A. (2001). Effects of four Ni–Ti preparation techniques on root canal geometry assessed by micro computed tomography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International </w:t>
      </w:r>
      <w:r w:rsidR="0043436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E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ndodontic </w:t>
      </w:r>
      <w:r w:rsidR="0043436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J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ournal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34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3), 221-230.</w:t>
      </w:r>
    </w:p>
    <w:p w14:paraId="0167E770" w14:textId="3AAFAD35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82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Rhodes, S. C., Hülsmann, M., McNeal, S. F., Beck, P</w:t>
      </w:r>
      <w:r w:rsidR="00D04FA5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Eleazer, P. D. (2011). Comparison of root canal preparation using reciprocating Safesiders stainless steel and Vortex nickel-titanium instrument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Oral Surgery, Oral Medicine, Oral Pathology, Oral Radiology, and Endodontology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111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5), 659-667.</w:t>
      </w:r>
    </w:p>
    <w:p w14:paraId="0A266598" w14:textId="6128C13C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83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Rödig, T., Hülsmann, M., Mühge, M</w:t>
      </w:r>
      <w:r w:rsidR="00D04FA5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Schäfers, F. (2002). Quality of preparation of oval distal root canals in mandibular molars using nickel-titanium instrument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International Endodontic Journal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35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11), 919-928.</w:t>
      </w:r>
    </w:p>
    <w:p w14:paraId="7E142AA5" w14:textId="0FE479C1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lastRenderedPageBreak/>
        <w:t>84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Ounsi, H. F., Franciosi, G., Paragliola, R., Al Huzaimi, K., Salameh, Z., Tay, F. R</w:t>
      </w:r>
      <w:r w:rsidR="00F62C46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., and 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Grandini, S. (2011). Comparison of two techniques for assessing the shaping efficacy of repeatedly used nickel-titanium rotary instrument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Journal of endodontic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37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6), 847-850.</w:t>
      </w:r>
    </w:p>
    <w:p w14:paraId="66B4EAA5" w14:textId="10805713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85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Stewart, J. T., Lafkowitz, S., Appelbaum, K</w:t>
      </w:r>
      <w:r w:rsidR="00D04FA5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Hartwell, G. (2010). Distortion and breakage of Liberator, EndoSequence, and ProFile systems in severely curved roots of molar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Journal of Endodontic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36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4), 729-731.</w:t>
      </w:r>
    </w:p>
    <w:p w14:paraId="459AB759" w14:textId="4AC5EB18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86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Eldeeb, M. E</w:t>
      </w:r>
      <w:r w:rsidR="00D04FA5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Boraas, J. C. (1985). The effect of different files on the preparation shape of severely curved canal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International </w:t>
      </w:r>
      <w:r w:rsidR="00D54C02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E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ndodontic </w:t>
      </w:r>
      <w:r w:rsidR="00D54C02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J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ournal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18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1), 1-7.</w:t>
      </w:r>
    </w:p>
    <w:p w14:paraId="5B78B164" w14:textId="65DEB31D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87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Lim, K. C</w:t>
      </w:r>
      <w:r w:rsidR="00D04FA5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Webber, J. (1985). The validity of simulated root canals for the investigation of the prepared root canal shape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International </w:t>
      </w:r>
      <w:r w:rsidR="00D54C02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E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ndodontic </w:t>
      </w:r>
      <w:r w:rsidR="00D54C02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J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ournal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18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4), 240-246.</w:t>
      </w:r>
    </w:p>
    <w:p w14:paraId="403A1DEC" w14:textId="72123C79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88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Özyürek, T., Yılmaz, K</w:t>
      </w:r>
      <w:r w:rsidR="00D04FA5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Uslu, G. (2017). Shaping ability of Reciproc, WaveOne GOLD, and HyFlex EDM single-file systems in simulated S-shaped canal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Journal of Endodontic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43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5), 805-809.</w:t>
      </w:r>
    </w:p>
    <w:p w14:paraId="109AC359" w14:textId="0C69811F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89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Riyahi, A. M., Bashiri, A., Alshahrani, K., Alshahrani, S., Alamri, H. M</w:t>
      </w:r>
      <w:r w:rsidR="00D04FA5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Al-Sudani, D. (2020). Cyclic fatigue comparison of TruNatomy, Twisted File, and ProTaper Next rotary system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International </w:t>
      </w:r>
      <w:r w:rsidR="00AB005B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J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ournal of </w:t>
      </w:r>
      <w:r w:rsidR="00AB005B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D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entistry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2020,</w:t>
      </w:r>
      <w:r w:rsidRPr="00237F39">
        <w:rPr>
          <w:rFonts w:ascii="Times New Roman" w:hAnsi="Times New Roman" w:cs="Times New Roman"/>
          <w:sz w:val="24"/>
          <w:szCs w:val="24"/>
        </w:rPr>
        <w:t xml:space="preserve"> 3190938.</w:t>
      </w:r>
    </w:p>
    <w:p w14:paraId="1C44F44B" w14:textId="72C83406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90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Khalilak, Z., Fallahdoost, A., Dadresanfar, B</w:t>
      </w:r>
      <w:r w:rsidR="00F62C46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Rezvani, G. (2008). Comparison of extracted teeth and simulated resin blocks on apical canal transportation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Iranian </w:t>
      </w:r>
      <w:r w:rsidR="00AB005B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E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ndodontic </w:t>
      </w:r>
      <w:r w:rsidR="00AB005B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J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ournal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3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4), 109.</w:t>
      </w:r>
    </w:p>
    <w:p w14:paraId="1C5C9540" w14:textId="6B2E663D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91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Tepel, J., Schäfer, E</w:t>
      </w:r>
      <w:r w:rsidR="00F62C46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Hoppe, W. (1993). Kunststoffe als Modellmaterial in der Endodontie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Dtsch Zahnarztl Z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48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, 736-738.</w:t>
      </w:r>
    </w:p>
    <w:p w14:paraId="26D66DFA" w14:textId="390CC73A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237F39">
        <w:rPr>
          <w:rFonts w:ascii="Times New Roman" w:hAnsi="Times New Roman" w:cs="Times New Roman"/>
          <w:sz w:val="24"/>
          <w:szCs w:val="24"/>
        </w:rPr>
        <w:t>92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Thompson, S. A</w:t>
      </w:r>
      <w:r w:rsidR="00F62C46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Dummer, P. M. (1998). Shaping ability of Quantec Series 2000 rotary nickel-titanium instruments in simulated root canals: Part 1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International Endodontic Journal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31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4), 259-267.</w:t>
      </w:r>
      <w:r w:rsidRPr="00237F39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B45CC5E" w14:textId="56BA2598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93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Thompson, S. A</w:t>
      </w:r>
      <w:r w:rsidR="00F62C46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Dummer, P. M. (1998). Shaping ability of mity roto 360° and naviflex rotary nickel-titanium instruments in simulated root canals: Part 2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Journal of Endodontic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24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2), 135-142.</w:t>
      </w:r>
    </w:p>
    <w:p w14:paraId="0FBDDCA3" w14:textId="6095642C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94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Beshkenadze, E</w:t>
      </w:r>
      <w:r w:rsidR="00F62C46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Chipashvili, N. (2015). Anatomo-morphological feutures of the root canal system in georgian population-cone-beam computed tomography study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Georgian Medical New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, (247), 7-14.</w:t>
      </w:r>
    </w:p>
    <w:p w14:paraId="01C60C52" w14:textId="7DC50424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95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Webber, J. (2015). Shaping canals with confidence: WaveOne GOLD single-file reciprocating system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Root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1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3), 34-40.</w:t>
      </w:r>
    </w:p>
    <w:p w14:paraId="25D3549F" w14:textId="083FD91D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96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Javaheri, H. H</w:t>
      </w:r>
      <w:r w:rsidR="00F62C46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Javaheri, G. H. (2007). A comparison of three Ni-Ti rotary instruments in apical transportation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Journal of </w:t>
      </w:r>
      <w:r w:rsidR="00926D40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E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ndodontic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33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3), 284-286.</w:t>
      </w:r>
    </w:p>
    <w:p w14:paraId="37621F65" w14:textId="12186572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97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Iqbal, M. K., Maggiore, F., Suh, B., Edwards, K. R., Kang, J</w:t>
      </w:r>
      <w:r w:rsidR="00F62C46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Kim, S. (2003). Comparison of apical transportation in four Ni-Ti rotary instrumentation technique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Journal of Endodontic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29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9), 587-591.</w:t>
      </w:r>
    </w:p>
    <w:p w14:paraId="4A5B490C" w14:textId="72101805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lastRenderedPageBreak/>
        <w:t>98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Iqbal, M. K., Floratos, S., Hsu, Y. K</w:t>
      </w:r>
      <w:r w:rsidR="00F62C46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Karabucak, B. (2010). An in vitro comparison of Profile GT and GTX nickel-titanium rotary instruments in apical transportation and length control in mandibular molar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Journal of endodontic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36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2), 302-304.</w:t>
      </w:r>
    </w:p>
    <w:p w14:paraId="2B0E25A8" w14:textId="17436322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99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aia Filho, M., de Castro Rizzi, C., Bandeca Coelho, M., Freitas Santos, S., Mayanne Oliveira Costa, L., Nunes Carvalho, C</w:t>
      </w:r>
      <w:r w:rsidR="00F62C46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., and 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Alves Soares, J. (2015). Shaping ability of reciproc, unicone, and protaper universal in simulated root canal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The Scientific World Journal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2015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</w:t>
      </w:r>
    </w:p>
    <w:p w14:paraId="58C75EC5" w14:textId="6AB4A2DF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100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Tambe, V. H., Nagmode, P. S., Abraham, S., Patait, M., Lahoti, P. V</w:t>
      </w:r>
      <w:r w:rsidR="00F62C46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Jaju, N. (2014). Comparison of canal transportation and centering ability of rotary protaper, one shape system and wave one system using cone beam computed tomography: an in vitro study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Journal of </w:t>
      </w:r>
      <w:r w:rsidR="00926D40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C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onservative </w:t>
      </w:r>
      <w:r w:rsidR="00926D40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D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entistry: JC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17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6), 561.</w:t>
      </w:r>
    </w:p>
    <w:p w14:paraId="738B8301" w14:textId="5BCBF3FE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101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Dhingra, A., Ruhal, N</w:t>
      </w:r>
      <w:r w:rsidR="00F62C46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Miglani, A. (2015). Evaluation of single file systems Reciproc, Oneshape, and WaveOne using cone beam computed tomography–an in vitro study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Journal of </w:t>
      </w:r>
      <w:r w:rsidR="00926D40"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Clinical And Diagnostic Research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9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4), 30-34.</w:t>
      </w:r>
    </w:p>
    <w:p w14:paraId="4A2DBC97" w14:textId="3BC539F5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102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Saber, S. E. D. M., Nagy, M. M</w:t>
      </w:r>
      <w:r w:rsidR="00F62C46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Schäfer, E. (2015). Comparative evaluation of the shaping ability of W ave O ne, R eciproc and O ne S hape single‐file systems in severely curved root canals of extracted teeth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International Endodontic Journal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48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1), 109-114.</w:t>
      </w:r>
    </w:p>
    <w:p w14:paraId="57A8D72D" w14:textId="197EE21B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103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Wu, H., Peng, C., Bai, Y., Hu, X., Wang, L</w:t>
      </w:r>
      <w:r w:rsidR="00F62C46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Li, C. (2015). Shaping ability of ProTaper Universal, WaveOne and ProTaper Next in simulated L-shaped and S-shaped root canal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BMC Oral </w:t>
      </w:r>
      <w:r w:rsidR="00026D05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H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ealth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15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, 1-7.</w:t>
      </w:r>
    </w:p>
    <w:p w14:paraId="0353CFE3" w14:textId="3BA77B33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104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Gergi, R., Osta, N., Bourbouze, G., Zgheib, C., Arbab‐Chirani, R</w:t>
      </w:r>
      <w:r w:rsidR="00F62C46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Naaman, A. (2015). Effects of three nickel titanium instrument systems on root canal geometry assessed by micro‐computed tomography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International </w:t>
      </w:r>
      <w:r w:rsidR="00026D05"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Endodontic Journal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48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2), 162-170.</w:t>
      </w:r>
    </w:p>
    <w:p w14:paraId="415AF894" w14:textId="0CF5267E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105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Nabavizadeh, M., Abbaszadegan, A., Khojastepour, L., Amirhosseini, M</w:t>
      </w:r>
      <w:r w:rsidR="00F62C46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Kiani, E. (2014). A comparison of apical transportation in severely curved canals induced by reciproc and BioRaCe system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Iranian endodontic journal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9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2), 117-122.</w:t>
      </w:r>
    </w:p>
    <w:p w14:paraId="59FF19B0" w14:textId="06436FBC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106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Prabhakar, A. R., Yavagal, C., Dixit, K</w:t>
      </w:r>
      <w:r w:rsidR="00F62C46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Naik, S. V. (2016). Reciprocating vs rotary instrumentation in pediatric endodontics: cone beam computed tomographic analysis of deciduous root canals using two single-file system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International </w:t>
      </w:r>
      <w:r w:rsidR="00026D05"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Journal Of Clinical Pediatric Dentistry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9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1), 45-49.</w:t>
      </w:r>
    </w:p>
    <w:p w14:paraId="2A895034" w14:textId="563752F3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107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Bane, K., Faye, B., Sarr, M., Niang, S. O., Ndiaye, D</w:t>
      </w:r>
      <w:r w:rsidR="00F62C46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Machtou, P. (2015). Root canal shaping by single-file systems and rotary instruments: a laboratory study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Iranian </w:t>
      </w:r>
      <w:r w:rsidR="00026D05"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Endodontic Journal</w:t>
      </w:r>
      <w:r w:rsidR="00026D05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,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10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2), 135-139.</w:t>
      </w:r>
    </w:p>
    <w:p w14:paraId="70D69781" w14:textId="03A39F97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108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Saleh, A. M., Gilani, P. V., Tavanafar, S</w:t>
      </w:r>
      <w:r w:rsidR="00F62C46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Schäfer, E. (2015). Shaping ability of 4 different single-file systems in simulated S-shaped canal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Journal of </w:t>
      </w:r>
      <w:r w:rsidR="00026D05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E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ndodontic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41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4), 548-552.</w:t>
      </w:r>
    </w:p>
    <w:p w14:paraId="69175F28" w14:textId="77777777" w:rsidR="005F05AA" w:rsidRPr="00237F39" w:rsidRDefault="005F05AA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14:paraId="737F2E0A" w14:textId="6A3CC486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lastRenderedPageBreak/>
        <w:t>109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Singh, S., Mirdha, N., Shilpa, P. H., Tiwari, R. V., Abdul, M. S. M</w:t>
      </w:r>
      <w:r w:rsidR="00F62C46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Sainudeen, S. (2019). Shaping ability of 2Shape and WaveOne Gold files using cone-beam computed tomography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Journal of International Society of Preventive &amp; Community Dentistry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9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3), 245-249.</w:t>
      </w:r>
    </w:p>
    <w:p w14:paraId="71163156" w14:textId="5CD20E9B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110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Shi, L., Zhou, J., Wan, J</w:t>
      </w:r>
      <w:r w:rsidR="00F62C46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Yang, Y. (2022). Shaping ability of ProTaper Gold and WaveOne Gold nickel-titanium rotary instruments in simulated S-shaped root canal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Journal of Dental Science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17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1), 430-437.</w:t>
      </w:r>
    </w:p>
    <w:p w14:paraId="7B6FAC3F" w14:textId="3C7C620B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111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Pacheco‐Yanes, J., Gazzaneo, I., Pérez, A. R., Armada, L</w:t>
      </w:r>
      <w:r w:rsidR="00F62C46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Neves, M. A. (2019). Transportation assessment in artificial curved canals after instrumentation with Reciproc, Reciproc Blue, and XP‐endo Shaper System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Journal of Investigative and Clinical Dentistry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10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3), e12417.</w:t>
      </w:r>
    </w:p>
    <w:p w14:paraId="062FDE68" w14:textId="74920B17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112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Alfadley, A., Alrajhi, A., Alissa, H., Alzeghaibi, F., Hamadah, L., Alfouzan, K</w:t>
      </w:r>
      <w:r w:rsidR="00F62C46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Jamleh, A. (2020). Shaping ability of XP endo shaper file in curved root canal model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International </w:t>
      </w:r>
      <w:r w:rsidR="00DF5BED"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Journal </w:t>
      </w:r>
      <w:r w:rsidR="00DF5BED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o</w:t>
      </w:r>
      <w:r w:rsidR="00DF5BED"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f Dentistry</w:t>
      </w:r>
      <w:r w:rsidR="00DF5BED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2020,</w:t>
      </w:r>
      <w:r w:rsidRPr="00237F39">
        <w:rPr>
          <w:rFonts w:ascii="Times New Roman" w:hAnsi="Times New Roman" w:cs="Times New Roman"/>
          <w:sz w:val="24"/>
          <w:szCs w:val="24"/>
        </w:rPr>
        <w:t xml:space="preserve"> 4687045.</w:t>
      </w:r>
    </w:p>
    <w:p w14:paraId="7573F672" w14:textId="3BCEC7D2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113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Pit, A. B., Borcean, I. A., Vargatu, I. A., Mai, A., Shyblak, M</w:t>
      </w:r>
      <w:r w:rsidR="00F62C46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Mokdad, S. (2020). Evaluation of the time and efficiency of trunatomy, vdw. rotate, protaper gold and reciproc blue in shaping root canals-an in vitro study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Romanian Journal of Oral Rehabilitation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3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, 250-258.</w:t>
      </w:r>
    </w:p>
    <w:p w14:paraId="7CC27C3B" w14:textId="25F028E9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114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Silva, E. J., de Lima, C. O., Barbosa, A. F. A., Lopes, R. T., Sassone, L. M</w:t>
      </w:r>
      <w:r w:rsidR="00F62C46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Versiani, M. A. (2022). The impact of TruNatomy and ProTaper Gold instruments on the preservation of the periradicular dentin and on the enlargement of the apical canal of mandibular molar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Journal of Endodontic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48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5), 650-658.</w:t>
      </w:r>
    </w:p>
    <w:p w14:paraId="4C24D759" w14:textId="00EE2B21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115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Vorster, M., van der Vyver, P. J</w:t>
      </w:r>
      <w:r w:rsidR="00F62C46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Markou, G. (2023). The effect of different access cavity designs in combination with WaveOne Gold and TruNatomy instrumentation on remaining dentin thickness and volume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Journal of Endodontic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49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1), 83-88.</w:t>
      </w:r>
    </w:p>
    <w:p w14:paraId="3C664B2C" w14:textId="647C92A4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237F39">
        <w:rPr>
          <w:rFonts w:ascii="Times New Roman" w:hAnsi="Times New Roman" w:cs="Times New Roman"/>
          <w:sz w:val="24"/>
          <w:szCs w:val="24"/>
        </w:rPr>
        <w:t>116.</w:t>
      </w:r>
      <w:r w:rsidRPr="00237F39">
        <w:rPr>
          <w:rFonts w:ascii="Times New Roman" w:hAnsi="Times New Roman" w:cs="Times New Roman"/>
          <w:sz w:val="24"/>
          <w:szCs w:val="24"/>
        </w:rPr>
        <w:tab/>
        <w:t xml:space="preserve">Bilgin, Ö., and Altunbaş, D. (2022). </w:t>
      </w:r>
      <w:r w:rsidRPr="00237F39">
        <w:rPr>
          <w:rFonts w:ascii="Times New Roman" w:hAnsi="Times New Roman" w:cs="Times New Roman"/>
          <w:iCs/>
          <w:sz w:val="24"/>
          <w:szCs w:val="24"/>
        </w:rPr>
        <w:t xml:space="preserve">Beş farklı nikel-titanyum döner eğe sisteminin yapay kanallarda şekillendirme etkinliklerinin karşılaştırılmalı olarak değerlendirilmesi. </w:t>
      </w:r>
      <w:r w:rsidRPr="00237F39">
        <w:rPr>
          <w:rFonts w:ascii="Times New Roman" w:hAnsi="Times New Roman" w:cs="Times New Roman"/>
          <w:i/>
          <w:iCs/>
          <w:sz w:val="24"/>
          <w:szCs w:val="24"/>
        </w:rPr>
        <w:t>Cumhuriyet Dental Journal, 25</w:t>
      </w:r>
      <w:r w:rsidRPr="00237F39">
        <w:rPr>
          <w:rFonts w:ascii="Times New Roman" w:hAnsi="Times New Roman" w:cs="Times New Roman"/>
          <w:sz w:val="24"/>
          <w:szCs w:val="24"/>
        </w:rPr>
        <w:t>(4), 318-322.</w:t>
      </w:r>
    </w:p>
    <w:p w14:paraId="3B5EA8A8" w14:textId="34993CD8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117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Kim, H., Jeon, S. J</w:t>
      </w:r>
      <w:r w:rsidR="00F62C46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Seo, M. S. (2021). Comparison of the canal transportation of ProTaper GOLD, WaveOne GOLD, and TruNatomy in simulated double-curved canal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BMC Oral Health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21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1), 1-7.</w:t>
      </w:r>
    </w:p>
    <w:p w14:paraId="39790E6C" w14:textId="61DCA318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118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orales, M. D. L. N. P., Sánchez, J. A. G., Olivieri, J. G., Elmsmari, F., Salmon, P., Jaramillo, D. E</w:t>
      </w:r>
      <w:r w:rsidR="00F62C46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Terol, F. D. S. (2021). Micro–computed tomographic assessment and comparative study of the shaping ability of 6 nickel-titanium files: An in vitro study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Journal of Endodontic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47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5), 812-819.</w:t>
      </w:r>
    </w:p>
    <w:p w14:paraId="742B1375" w14:textId="1331F515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237F39">
        <w:rPr>
          <w:rFonts w:ascii="Times New Roman" w:hAnsi="Times New Roman" w:cs="Times New Roman"/>
          <w:sz w:val="24"/>
          <w:szCs w:val="24"/>
        </w:rPr>
        <w:t>119.</w:t>
      </w:r>
      <w:r w:rsidRPr="00237F39">
        <w:rPr>
          <w:rFonts w:ascii="Times New Roman" w:hAnsi="Times New Roman" w:cs="Times New Roman"/>
          <w:sz w:val="24"/>
          <w:szCs w:val="24"/>
        </w:rPr>
        <w:tab/>
        <w:t>Babacan Özad, M.</w:t>
      </w:r>
      <w:r w:rsidR="00F62C46" w:rsidRPr="00237F39">
        <w:rPr>
          <w:rFonts w:ascii="Times New Roman" w:hAnsi="Times New Roman" w:cs="Times New Roman"/>
          <w:sz w:val="24"/>
          <w:szCs w:val="24"/>
        </w:rPr>
        <w:t>,</w:t>
      </w:r>
      <w:r w:rsidRPr="00237F39">
        <w:rPr>
          <w:rFonts w:ascii="Times New Roman" w:hAnsi="Times New Roman" w:cs="Times New Roman"/>
          <w:sz w:val="24"/>
          <w:szCs w:val="24"/>
        </w:rPr>
        <w:t xml:space="preserve"> </w:t>
      </w:r>
      <w:r w:rsidR="00F62C46" w:rsidRPr="00237F39">
        <w:rPr>
          <w:rFonts w:ascii="Times New Roman" w:hAnsi="Times New Roman" w:cs="Times New Roman"/>
          <w:sz w:val="24"/>
          <w:szCs w:val="24"/>
        </w:rPr>
        <w:t>ve</w:t>
      </w:r>
      <w:r w:rsidRPr="00237F39">
        <w:rPr>
          <w:rFonts w:ascii="Times New Roman" w:hAnsi="Times New Roman" w:cs="Times New Roman"/>
          <w:sz w:val="24"/>
          <w:szCs w:val="24"/>
        </w:rPr>
        <w:t xml:space="preserve"> Çıkman, A.</w:t>
      </w:r>
      <w:r w:rsidR="00F62C46" w:rsidRPr="00237F39">
        <w:rPr>
          <w:rFonts w:ascii="Times New Roman" w:hAnsi="Times New Roman" w:cs="Times New Roman"/>
          <w:sz w:val="24"/>
          <w:szCs w:val="24"/>
        </w:rPr>
        <w:t xml:space="preserve"> </w:t>
      </w:r>
      <w:r w:rsidRPr="00237F39">
        <w:rPr>
          <w:rFonts w:ascii="Times New Roman" w:hAnsi="Times New Roman" w:cs="Times New Roman"/>
          <w:sz w:val="24"/>
          <w:szCs w:val="24"/>
        </w:rPr>
        <w:t xml:space="preserve">Ş. (2020). </w:t>
      </w:r>
      <w:r w:rsidRPr="00237F39">
        <w:rPr>
          <w:rFonts w:ascii="Times New Roman" w:hAnsi="Times New Roman" w:cs="Times New Roman"/>
          <w:i/>
          <w:sz w:val="24"/>
          <w:szCs w:val="24"/>
        </w:rPr>
        <w:t>Üç farklı güncel döner alet sisteminin  eğri kanallardaki şekillendirme etkinliğinin konik ışınlı bilgisayarli tomografi kullanılarak karşılaştırılması</w:t>
      </w:r>
      <w:r w:rsidRPr="00237F39">
        <w:rPr>
          <w:rFonts w:ascii="Times New Roman" w:hAnsi="Times New Roman" w:cs="Times New Roman"/>
          <w:sz w:val="24"/>
          <w:szCs w:val="24"/>
        </w:rPr>
        <w:t>. Uzmanlık Tezi, Recep Tayyip Erdoğan Üniversitesi Diş Hekimliği Fakültesi, Rize.</w:t>
      </w:r>
    </w:p>
    <w:p w14:paraId="3396619F" w14:textId="648122E5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lastRenderedPageBreak/>
        <w:t>120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Gu, Y., Kum, K. Y., Perinpanayagam, H., Kim, C., Kum, D. J., Lim, S. M</w:t>
      </w:r>
      <w:r w:rsidR="00F62C46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., and 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Yoo, Y. J. (2017). Various heat-treated nickel–titanium rotary instruments evaluated in S-shaped simulated resin canal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Journal of Dental Science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12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1), 14-20.</w:t>
      </w:r>
    </w:p>
    <w:p w14:paraId="2B2BDCD1" w14:textId="3BED7E57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121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Radwański, M., Łęski, M</w:t>
      </w:r>
      <w:r w:rsidR="00F62C46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Pawlicka, H. (2018). The influence of the manufacturing process of rotary files on the shaping of L-shaped canal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Dental and Medical Problem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55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4), 389-394.</w:t>
      </w:r>
    </w:p>
    <w:p w14:paraId="4CC2FF6A" w14:textId="7D6625EA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122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Wu, M. K., Fan, B</w:t>
      </w:r>
      <w:r w:rsidR="00F62C46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Wesselink, P. R. (2000). Leakage along apical root fillings in curved root canals. Part I: effects of apical transportation on seal of root filling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Journal of </w:t>
      </w:r>
      <w:r w:rsidR="00782371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E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ndodontic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26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4), 210-216.</w:t>
      </w:r>
    </w:p>
    <w:p w14:paraId="6FCD55E7" w14:textId="42780BEA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123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Al-Dhbaan, A. A., Al-Omari, M. A., Mathew, S. T</w:t>
      </w:r>
      <w:r w:rsidR="00F62C46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Baseer, M. A. (2018). Shaping ability of ProTaper gold and WaveOne gold nickel-titanium rotary file in different canal configuration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Saudi Endodontic Journal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8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3), 202.</w:t>
      </w:r>
    </w:p>
    <w:p w14:paraId="33657B4D" w14:textId="1FC1E3B6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124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Pasternak‐Júnior, B., Sousa‐Neto, M. D. D</w:t>
      </w:r>
      <w:r w:rsidR="00F62C46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Silva, R. G. (2009). Canal transportation and centring ability of RaCe rotary instrument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International Endodontic Journal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42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6), 499-506.</w:t>
      </w:r>
    </w:p>
    <w:p w14:paraId="1A7926CB" w14:textId="59B8FA25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125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Al-Labed, H., Alzoubi, H., Al-labed, H. A. L</w:t>
      </w:r>
      <w:r w:rsidR="00F62C46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Layous, K. (2022). The efficacy of three rotary systems (Reciproc Blue, WaveOne Gold, and AF Blue R3) in preparing simulated, highly curved root canals: An ın vitro study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Cureu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14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10), 30232.</w:t>
      </w:r>
    </w:p>
    <w:p w14:paraId="34D1F4DE" w14:textId="38D6E5AF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126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Singh, S., Abdul, M. S. M., Sharma, U., Sainudeen, S., Jain, C</w:t>
      </w:r>
      <w:r w:rsidR="00F62C46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Kalliath, J. T. (2019). An in vitro comparative evaluation of volume of removed dentin, canal transportation, and centering ratio of 2Shape, WaveOne Gold, and ProTaper Gold files using cone-beam computed tomography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Journal of International Society of Preventive &amp; Community Dentistry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9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5), 481-485.</w:t>
      </w:r>
    </w:p>
    <w:p w14:paraId="75ABA82F" w14:textId="68E29D0E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127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Elashiry, M. M., Saber, S. E</w:t>
      </w:r>
      <w:r w:rsidR="00F62C46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Elashry, S. H. (2020). Comparison of shaping ability of different single-file systems using microcomputed tomography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European Journal of Dentistry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14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01), 70-76.</w:t>
      </w:r>
    </w:p>
    <w:p w14:paraId="55601479" w14:textId="1DCA7F22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128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Unno, H., Ebihara, A., Hirano, K., Kasuga, Y., Omori, S., Nakatsukasa, T</w:t>
      </w:r>
      <w:r w:rsidR="00F62C46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., and 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Okiji, T. (2022). Mechanical properties and root canal shaping ability of a nickel–titanium rotary system for minimally ınvasive endodontic treatment: A comparative ın vitro study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Material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15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22), 7929.</w:t>
      </w:r>
    </w:p>
    <w:p w14:paraId="61FE5A78" w14:textId="76B0531B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129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Yang, G. B., Zhou, X. D., Zhang, H</w:t>
      </w:r>
      <w:r w:rsidR="00F62C46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Wu, H. K. (2006). Shaping ability of progressive versus constant taper instruments in simulated root canal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International Endodontic Journal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39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10), 791-799.</w:t>
      </w:r>
    </w:p>
    <w:p w14:paraId="75E198BD" w14:textId="413D9D2B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130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Ha, J. H., Cheung, G. S. P., Versluis, A., Lee, C. J., Kwak, S. W</w:t>
      </w:r>
      <w:r w:rsidR="00F62C46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Kim, H. C. (2015). ‘Screw‐in’tendency of rotary nickel–titanium files due to design geometry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International Endodontic Journal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48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7), 666-672.</w:t>
      </w:r>
    </w:p>
    <w:p w14:paraId="6AAD811F" w14:textId="250B0161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131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iyai, K., Ebihara, A., Hayashi, Y., Doi, H., Suda, H</w:t>
      </w:r>
      <w:r w:rsidR="00F62C46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Yoneyama, T. (2006). Influence of phase transformation on the torsional and bending properties of nickel–titanium rotary endodontic instrument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International Endodontic Journal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39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2), 119-126.</w:t>
      </w:r>
    </w:p>
    <w:p w14:paraId="1D3F62D9" w14:textId="78C5148E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lastRenderedPageBreak/>
        <w:t>132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Ebihara, A., Yahata, Y., Miyara, K., Nakano, K., Hayashi, Y</w:t>
      </w:r>
      <w:r w:rsidR="00F62C46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Suda, H. (2011). Heat treatment of nickel–titanium rotary endodontic instruments: effects on bending properties and shaping abilitie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International Endodontic Journal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44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9), 843-849.</w:t>
      </w:r>
    </w:p>
    <w:p w14:paraId="23BFD77B" w14:textId="4BA3D663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133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Zupanc, J., Vahdat‐Pajouh, N</w:t>
      </w:r>
      <w:r w:rsidR="00F62C46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Schäfer, E. (2018). New thermomechanically treated NiTi alloys–a review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International Endodontic Journal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51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10), 1088-1103.</w:t>
      </w:r>
    </w:p>
    <w:p w14:paraId="11BA4973" w14:textId="3B8A3E9E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134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Yüksel, B. N., Öncü, A., Çel</w:t>
      </w:r>
      <w:r w:rsidR="00D04FA5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i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kten, B., B</w:t>
      </w:r>
      <w:r w:rsidR="00D04FA5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i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lecenoğlu, B., Orhan, A. I</w:t>
      </w:r>
      <w:r w:rsidR="00F62C46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Orhan, K. (2022). Micro‐CT evaluation of ‘danger zone’and microcrack formation in mesial root canals of primary teeth with single‐file rotary and reciprocating system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International Journal of Pediatric Dentistry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32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1), 109-115.</w:t>
      </w:r>
    </w:p>
    <w:p w14:paraId="32A08A5C" w14:textId="03700893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135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Plotino, G., Ahmed, H. M. A., Grande, N. M., Cohen, S</w:t>
      </w:r>
      <w:r w:rsidR="00F62C46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Bukiet, F. (2015). Current assessment of reciprocation in endodontic preparation: A comprehensive review</w:t>
      </w:r>
      <w:r w:rsidR="00D04FA5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-Part 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II: Properties and effectivenes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Journal of Endodontic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41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12), 1939-1950.</w:t>
      </w:r>
    </w:p>
    <w:p w14:paraId="53E8AD22" w14:textId="7CB14127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136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Saleh, A. M., Gilani, P. V., Tavanafar, S</w:t>
      </w:r>
      <w:r w:rsidR="00F62C46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Schäfer, E. (2015). Shaping ability of 4 different single-file systems in simulated S-shaped canal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Journal of Endodontic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41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4), 548-552.</w:t>
      </w:r>
    </w:p>
    <w:p w14:paraId="2046D6A8" w14:textId="7E6C236E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137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Franco, V., Fabiani, C., Taschieri, S., Malentacca, A., Bortolin, M</w:t>
      </w:r>
      <w:r w:rsidR="00F62C46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Del Fabbro, M. (2011). Investigation on the shaping ability of nickel-titanium files when used with a reciprocating motion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Journal of Endodontic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37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10), 1398-1401.</w:t>
      </w:r>
    </w:p>
    <w:p w14:paraId="58A5B4AF" w14:textId="0A8548DE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138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Jin, S. Y., Lee, W., Kang, M. K., Hur, B</w:t>
      </w:r>
      <w:r w:rsidR="00F62C46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Kim, H. C. (2013). Single file reciprocating technique using conventional nickel–titanium rotary endodontic file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Scanning: The Journal of Scanning Microscopie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35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6), 349-354.</w:t>
      </w:r>
    </w:p>
    <w:p w14:paraId="68118C9E" w14:textId="304247B3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139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Vorster, M., van der Vyver, P. J</w:t>
      </w:r>
      <w:r w:rsidR="00F62C46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Markou, G. (2022). The effect of different molar access cavity designs on root canal shaping times using rotation and reciprocation instruments in mandibular first molars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Journal of Endodontic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48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7), 887-892.</w:t>
      </w:r>
    </w:p>
    <w:p w14:paraId="044C6A96" w14:textId="426D8B7A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237F39">
        <w:rPr>
          <w:rFonts w:ascii="Times New Roman" w:hAnsi="Times New Roman" w:cs="Times New Roman"/>
          <w:sz w:val="24"/>
          <w:szCs w:val="24"/>
        </w:rPr>
        <w:t>140.</w:t>
      </w:r>
      <w:r w:rsidRPr="00237F39">
        <w:rPr>
          <w:rFonts w:ascii="Times New Roman" w:hAnsi="Times New Roman" w:cs="Times New Roman"/>
          <w:sz w:val="24"/>
          <w:szCs w:val="24"/>
        </w:rPr>
        <w:tab/>
        <w:t xml:space="preserve">Dursun, U. (2022). </w:t>
      </w:r>
      <w:r w:rsidRPr="00956483">
        <w:rPr>
          <w:rFonts w:ascii="Times New Roman" w:hAnsi="Times New Roman" w:cs="Times New Roman"/>
          <w:iCs/>
          <w:sz w:val="24"/>
          <w:szCs w:val="24"/>
        </w:rPr>
        <w:t>Farklı irrigasyon solüsyonlarının resiprokasyon hareketi yapan tek eğe sistemlerinin tork değerlerine olan etkisinin incelenmesi</w:t>
      </w:r>
      <w:r w:rsidRPr="00237F39">
        <w:rPr>
          <w:rFonts w:ascii="Times New Roman" w:hAnsi="Times New Roman" w:cs="Times New Roman"/>
          <w:i/>
          <w:sz w:val="24"/>
          <w:szCs w:val="24"/>
        </w:rPr>
        <w:t>.</w:t>
      </w:r>
      <w:r w:rsidRPr="00237F39">
        <w:rPr>
          <w:rFonts w:ascii="Times New Roman" w:hAnsi="Times New Roman" w:cs="Times New Roman"/>
          <w:sz w:val="24"/>
          <w:szCs w:val="24"/>
        </w:rPr>
        <w:t xml:space="preserve"> Uzmanlık Tezi. Fırat Üniversitesi Diş Hekimliği Fakültesi, Elazığ.</w:t>
      </w:r>
    </w:p>
    <w:p w14:paraId="02A1A02A" w14:textId="27DC2E17" w:rsidR="00E4403D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141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Falakaloğlu, S</w:t>
      </w:r>
      <w:r w:rsidR="00F62C46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Uygun, A. D. (2021). Cyclic fatigue resistance of One G, WaveOne Gold Glider, T-Endo must and VDW. rotate glide path ınstruments at root canal temperature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Journal of Dental Materials and Technique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10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4), 193-197.</w:t>
      </w:r>
    </w:p>
    <w:p w14:paraId="3A92523A" w14:textId="031EB7E1" w:rsidR="005E0B9B" w:rsidRPr="00237F39" w:rsidRDefault="00E4403D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237F39">
        <w:rPr>
          <w:rFonts w:ascii="Times New Roman" w:hAnsi="Times New Roman" w:cs="Times New Roman"/>
          <w:sz w:val="24"/>
          <w:szCs w:val="24"/>
        </w:rPr>
        <w:t>142.</w:t>
      </w:r>
      <w:r w:rsidRPr="00237F39">
        <w:rPr>
          <w:rFonts w:ascii="Times New Roman" w:hAnsi="Times New Roman" w:cs="Times New Roman"/>
          <w:sz w:val="24"/>
          <w:szCs w:val="24"/>
        </w:rPr>
        <w:tab/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Falakaloğlu, S</w:t>
      </w:r>
      <w:r w:rsidR="00F62C46"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, and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İriboz, E. (2022). Comparison of shaping ability of T-Endo must and WaveOne Gold with glide path instruments: An in vitro study. </w:t>
      </w:r>
      <w:r w:rsidRPr="00237F39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Turkiye Klinikleri Journal of Dental Sciences</w:t>
      </w:r>
      <w:r w:rsidRPr="00237F3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, 28(2), 2146-8966.</w:t>
      </w:r>
    </w:p>
    <w:p w14:paraId="2662EADC" w14:textId="77777777" w:rsidR="00960578" w:rsidRPr="00237F39" w:rsidRDefault="00960578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</w:p>
    <w:p w14:paraId="58C72BD2" w14:textId="77777777" w:rsidR="00960578" w:rsidRPr="00237F39" w:rsidRDefault="00960578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</w:p>
    <w:p w14:paraId="642C3D00" w14:textId="102D1C51" w:rsidR="00960578" w:rsidRPr="00237F39" w:rsidRDefault="00960578">
      <w:pPr>
        <w:spacing w:after="0" w:line="240" w:lineRule="auto"/>
        <w:rPr>
          <w:rFonts w:ascii="Times New Roman" w:hAnsi="Times New Roman"/>
          <w:noProof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br w:type="page"/>
      </w:r>
    </w:p>
    <w:p w14:paraId="2DA417CF" w14:textId="77777777" w:rsidR="00960578" w:rsidRPr="00237F39" w:rsidRDefault="00960578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</w:p>
    <w:p w14:paraId="1436062A" w14:textId="77777777" w:rsidR="00551046" w:rsidRPr="00237F39" w:rsidRDefault="00551046" w:rsidP="00960578">
      <w:pPr>
        <w:pStyle w:val="EndNoteBibliography"/>
        <w:spacing w:after="240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</w:p>
    <w:p w14:paraId="009E5750" w14:textId="55885354" w:rsidR="00551046" w:rsidRPr="00237F39" w:rsidRDefault="00551046">
      <w:pPr>
        <w:spacing w:after="0" w:line="240" w:lineRule="auto"/>
        <w:rPr>
          <w:rFonts w:ascii="Times New Roman" w:hAnsi="Times New Roman"/>
          <w:noProof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br w:type="page"/>
      </w:r>
    </w:p>
    <w:p w14:paraId="782DCE51" w14:textId="77777777" w:rsidR="00551046" w:rsidRPr="00237F39" w:rsidRDefault="00551046" w:rsidP="00551046">
      <w:pPr>
        <w:spacing w:after="480" w:line="240" w:lineRule="auto"/>
        <w:jc w:val="center"/>
        <w:outlineLvl w:val="0"/>
        <w:rPr>
          <w:rFonts w:ascii="Times New Roman" w:eastAsia="Calibri" w:hAnsi="Times New Roman"/>
          <w:b/>
          <w:sz w:val="24"/>
          <w:szCs w:val="24"/>
          <w:lang w:eastAsia="en-US"/>
        </w:rPr>
      </w:pPr>
      <w:bookmarkStart w:id="77" w:name="_Toc70364224"/>
      <w:bookmarkStart w:id="78" w:name="_Toc134102424"/>
      <w:r w:rsidRPr="00237F39">
        <w:rPr>
          <w:rFonts w:ascii="Times New Roman" w:eastAsia="Calibri" w:hAnsi="Times New Roman"/>
          <w:b/>
          <w:sz w:val="24"/>
          <w:szCs w:val="24"/>
          <w:lang w:eastAsia="en-US"/>
        </w:rPr>
        <w:lastRenderedPageBreak/>
        <w:t>ÖZGEÇMİŞ</w:t>
      </w:r>
      <w:bookmarkStart w:id="79" w:name="_TOC_250000"/>
      <w:bookmarkEnd w:id="77"/>
      <w:bookmarkEnd w:id="78"/>
      <w:bookmarkEnd w:id="79"/>
    </w:p>
    <w:p w14:paraId="1050E699" w14:textId="73C16FD7" w:rsidR="00551046" w:rsidRPr="00237F39" w:rsidRDefault="00551046" w:rsidP="003F69C3">
      <w:pPr>
        <w:spacing w:after="60" w:line="360" w:lineRule="auto"/>
        <w:rPr>
          <w:rFonts w:ascii="Times New Roman" w:hAnsi="Times New Roman"/>
          <w:b/>
          <w:sz w:val="24"/>
          <w:szCs w:val="24"/>
        </w:rPr>
      </w:pPr>
      <w:r w:rsidRPr="00237F39">
        <w:rPr>
          <w:rFonts w:ascii="Times New Roman" w:hAnsi="Times New Roman"/>
          <w:b/>
          <w:sz w:val="24"/>
          <w:szCs w:val="24"/>
        </w:rPr>
        <w:t>Kişisel Bilgiler</w:t>
      </w:r>
    </w:p>
    <w:p w14:paraId="0AAB4816" w14:textId="2739AA47" w:rsidR="00551046" w:rsidRPr="00237F39" w:rsidRDefault="00551046" w:rsidP="00551046">
      <w:pPr>
        <w:widowControl w:val="0"/>
        <w:tabs>
          <w:tab w:val="left" w:pos="2127"/>
        </w:tabs>
        <w:autoSpaceDE w:val="0"/>
        <w:autoSpaceDN w:val="0"/>
        <w:spacing w:after="0" w:line="360" w:lineRule="auto"/>
        <w:rPr>
          <w:rFonts w:ascii="Times New Roman" w:eastAsia="Arial" w:hAnsi="Times New Roman"/>
          <w:sz w:val="24"/>
          <w:szCs w:val="24"/>
          <w:lang w:eastAsia="en-US"/>
        </w:rPr>
      </w:pPr>
      <w:r w:rsidRPr="00237F39">
        <w:rPr>
          <w:rFonts w:ascii="Times New Roman" w:eastAsia="Arial" w:hAnsi="Times New Roman"/>
          <w:sz w:val="24"/>
          <w:szCs w:val="24"/>
          <w:lang w:eastAsia="en-US"/>
        </w:rPr>
        <w:t>Soyadı,</w:t>
      </w:r>
      <w:r w:rsidRPr="00237F39">
        <w:rPr>
          <w:rFonts w:ascii="Times New Roman" w:eastAsia="Arial" w:hAnsi="Times New Roman"/>
          <w:spacing w:val="-2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Arial" w:hAnsi="Times New Roman"/>
          <w:sz w:val="24"/>
          <w:szCs w:val="24"/>
          <w:lang w:eastAsia="en-US"/>
        </w:rPr>
        <w:t>Adı</w:t>
      </w:r>
      <w:r w:rsidRPr="00237F39">
        <w:rPr>
          <w:rFonts w:ascii="Times New Roman" w:eastAsia="Arial" w:hAnsi="Times New Roman"/>
          <w:sz w:val="24"/>
          <w:szCs w:val="24"/>
          <w:lang w:eastAsia="en-US"/>
        </w:rPr>
        <w:tab/>
        <w:t xml:space="preserve">: </w:t>
      </w:r>
      <w:r w:rsidR="00B020B3" w:rsidRPr="00237F39">
        <w:rPr>
          <w:rFonts w:ascii="Times New Roman" w:eastAsia="Arial" w:hAnsi="Times New Roman"/>
          <w:sz w:val="24"/>
          <w:szCs w:val="24"/>
          <w:lang w:eastAsia="en-US"/>
        </w:rPr>
        <w:t>KARACA SAKALLI, Aybüke</w:t>
      </w:r>
    </w:p>
    <w:p w14:paraId="67F938ED" w14:textId="77777777" w:rsidR="00551046" w:rsidRPr="00237F39" w:rsidRDefault="00551046" w:rsidP="00551046">
      <w:pPr>
        <w:widowControl w:val="0"/>
        <w:tabs>
          <w:tab w:val="left" w:pos="2127"/>
        </w:tabs>
        <w:autoSpaceDE w:val="0"/>
        <w:autoSpaceDN w:val="0"/>
        <w:spacing w:after="0" w:line="360" w:lineRule="auto"/>
        <w:rPr>
          <w:rFonts w:ascii="Times New Roman" w:eastAsia="Arial" w:hAnsi="Times New Roman"/>
          <w:sz w:val="24"/>
          <w:szCs w:val="24"/>
          <w:lang w:eastAsia="en-US"/>
        </w:rPr>
      </w:pPr>
      <w:r w:rsidRPr="00237F39">
        <w:rPr>
          <w:rFonts w:ascii="Times New Roman" w:eastAsia="Arial" w:hAnsi="Times New Roman"/>
          <w:sz w:val="24"/>
          <w:szCs w:val="24"/>
          <w:lang w:eastAsia="en-US"/>
        </w:rPr>
        <w:t>Uyruğu</w:t>
      </w:r>
      <w:r w:rsidRPr="00237F39">
        <w:rPr>
          <w:rFonts w:ascii="Times New Roman" w:eastAsia="Arial" w:hAnsi="Times New Roman"/>
          <w:sz w:val="24"/>
          <w:szCs w:val="24"/>
          <w:lang w:eastAsia="en-US"/>
        </w:rPr>
        <w:tab/>
        <w:t>: T.C.</w:t>
      </w:r>
    </w:p>
    <w:p w14:paraId="5F09BA22" w14:textId="427FD98E" w:rsidR="00551046" w:rsidRPr="00237F39" w:rsidRDefault="00551046" w:rsidP="00551046">
      <w:pPr>
        <w:widowControl w:val="0"/>
        <w:tabs>
          <w:tab w:val="left" w:pos="2127"/>
        </w:tabs>
        <w:autoSpaceDE w:val="0"/>
        <w:autoSpaceDN w:val="0"/>
        <w:spacing w:after="0" w:line="360" w:lineRule="auto"/>
        <w:ind w:right="4235"/>
        <w:rPr>
          <w:rFonts w:ascii="Times New Roman" w:eastAsia="Arial" w:hAnsi="Times New Roman"/>
          <w:sz w:val="24"/>
          <w:szCs w:val="24"/>
          <w:lang w:eastAsia="en-US"/>
        </w:rPr>
      </w:pPr>
      <w:r w:rsidRPr="00237F39">
        <w:rPr>
          <w:rFonts w:ascii="Times New Roman" w:eastAsia="Arial" w:hAnsi="Times New Roman"/>
          <w:sz w:val="24"/>
          <w:szCs w:val="24"/>
          <w:lang w:eastAsia="en-US"/>
        </w:rPr>
        <w:t>Doğum tarihi</w:t>
      </w:r>
      <w:r w:rsidRPr="00237F39">
        <w:rPr>
          <w:rFonts w:ascii="Times New Roman" w:eastAsia="Arial" w:hAnsi="Times New Roman"/>
          <w:spacing w:val="-3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Arial" w:hAnsi="Times New Roman"/>
          <w:sz w:val="24"/>
          <w:szCs w:val="24"/>
          <w:lang w:eastAsia="en-US"/>
        </w:rPr>
        <w:t>ve</w:t>
      </w:r>
      <w:r w:rsidRPr="00237F39">
        <w:rPr>
          <w:rFonts w:ascii="Times New Roman" w:eastAsia="Arial" w:hAnsi="Times New Roman"/>
          <w:spacing w:val="-1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Arial" w:hAnsi="Times New Roman"/>
          <w:sz w:val="24"/>
          <w:szCs w:val="24"/>
          <w:lang w:eastAsia="en-US"/>
        </w:rPr>
        <w:t>yeri</w:t>
      </w:r>
      <w:r w:rsidRPr="00237F39">
        <w:rPr>
          <w:rFonts w:ascii="Times New Roman" w:eastAsia="Arial" w:hAnsi="Times New Roman"/>
          <w:sz w:val="24"/>
          <w:szCs w:val="24"/>
          <w:lang w:eastAsia="en-US"/>
        </w:rPr>
        <w:tab/>
        <w:t xml:space="preserve">: </w:t>
      </w:r>
      <w:r w:rsidR="00C66DFB" w:rsidRPr="00237F39">
        <w:rPr>
          <w:rFonts w:ascii="Times New Roman" w:eastAsia="Arial" w:hAnsi="Times New Roman"/>
          <w:sz w:val="24"/>
          <w:szCs w:val="24"/>
          <w:lang w:eastAsia="en-US"/>
        </w:rPr>
        <w:t>10.11.1994, Osmaniye</w:t>
      </w:r>
    </w:p>
    <w:p w14:paraId="1336829F" w14:textId="47790F49" w:rsidR="00551046" w:rsidRPr="00237F39" w:rsidRDefault="00551046" w:rsidP="00551046">
      <w:pPr>
        <w:widowControl w:val="0"/>
        <w:tabs>
          <w:tab w:val="left" w:pos="2127"/>
        </w:tabs>
        <w:autoSpaceDE w:val="0"/>
        <w:autoSpaceDN w:val="0"/>
        <w:spacing w:after="0" w:line="360" w:lineRule="auto"/>
        <w:ind w:right="4235"/>
        <w:rPr>
          <w:rFonts w:ascii="Times New Roman" w:eastAsia="Arial" w:hAnsi="Times New Roman"/>
          <w:sz w:val="24"/>
          <w:szCs w:val="24"/>
          <w:lang w:eastAsia="en-US"/>
        </w:rPr>
      </w:pPr>
      <w:r w:rsidRPr="00237F39">
        <w:rPr>
          <w:rFonts w:ascii="Times New Roman" w:eastAsia="Arial" w:hAnsi="Times New Roman"/>
          <w:sz w:val="24"/>
          <w:szCs w:val="24"/>
          <w:lang w:eastAsia="en-US"/>
        </w:rPr>
        <w:t>Medeni</w:t>
      </w:r>
      <w:r w:rsidRPr="00237F39">
        <w:rPr>
          <w:rFonts w:ascii="Times New Roman" w:eastAsia="Arial" w:hAnsi="Times New Roman"/>
          <w:spacing w:val="-4"/>
          <w:sz w:val="24"/>
          <w:szCs w:val="24"/>
          <w:lang w:eastAsia="en-US"/>
        </w:rPr>
        <w:t xml:space="preserve"> </w:t>
      </w:r>
      <w:r w:rsidRPr="00237F39">
        <w:rPr>
          <w:rFonts w:ascii="Times New Roman" w:eastAsia="Arial" w:hAnsi="Times New Roman"/>
          <w:sz w:val="24"/>
          <w:szCs w:val="24"/>
          <w:lang w:eastAsia="en-US"/>
        </w:rPr>
        <w:t>hali</w:t>
      </w:r>
      <w:r w:rsidRPr="00237F39">
        <w:rPr>
          <w:rFonts w:ascii="Times New Roman" w:eastAsia="Arial" w:hAnsi="Times New Roman"/>
          <w:sz w:val="24"/>
          <w:szCs w:val="24"/>
          <w:lang w:eastAsia="en-US"/>
        </w:rPr>
        <w:tab/>
        <w:t xml:space="preserve">: </w:t>
      </w:r>
      <w:r w:rsidR="00C66DFB" w:rsidRPr="00237F39">
        <w:rPr>
          <w:rFonts w:ascii="Times New Roman" w:eastAsia="Arial" w:hAnsi="Times New Roman"/>
          <w:sz w:val="24"/>
          <w:szCs w:val="24"/>
          <w:lang w:eastAsia="en-US"/>
        </w:rPr>
        <w:t>Evli</w:t>
      </w:r>
    </w:p>
    <w:p w14:paraId="2D3DC031" w14:textId="318F64C5" w:rsidR="00551046" w:rsidRPr="00237F39" w:rsidRDefault="00551046" w:rsidP="00551046">
      <w:pPr>
        <w:widowControl w:val="0"/>
        <w:tabs>
          <w:tab w:val="left" w:pos="2127"/>
          <w:tab w:val="right" w:pos="4695"/>
        </w:tabs>
        <w:autoSpaceDE w:val="0"/>
        <w:autoSpaceDN w:val="0"/>
        <w:spacing w:after="0" w:line="360" w:lineRule="auto"/>
        <w:rPr>
          <w:rFonts w:ascii="Times New Roman" w:eastAsia="Arial" w:hAnsi="Times New Roman"/>
          <w:sz w:val="24"/>
          <w:szCs w:val="24"/>
          <w:lang w:eastAsia="en-US"/>
        </w:rPr>
      </w:pPr>
      <w:r w:rsidRPr="00237F39">
        <w:rPr>
          <w:rFonts w:ascii="Times New Roman" w:eastAsia="Arial" w:hAnsi="Times New Roman"/>
          <w:sz w:val="24"/>
          <w:szCs w:val="24"/>
          <w:lang w:eastAsia="en-US"/>
        </w:rPr>
        <w:t xml:space="preserve">Telefon  </w:t>
      </w:r>
      <w:r w:rsidRPr="00237F39">
        <w:rPr>
          <w:rFonts w:ascii="Times New Roman" w:eastAsia="Arial" w:hAnsi="Times New Roman"/>
          <w:sz w:val="24"/>
          <w:szCs w:val="24"/>
          <w:lang w:eastAsia="en-US"/>
        </w:rPr>
        <w:tab/>
        <w:t xml:space="preserve">: </w:t>
      </w:r>
      <w:r w:rsidR="00C66DFB" w:rsidRPr="00237F39">
        <w:rPr>
          <w:rFonts w:ascii="Times New Roman" w:eastAsia="Arial" w:hAnsi="Times New Roman"/>
          <w:sz w:val="24"/>
          <w:szCs w:val="24"/>
          <w:lang w:eastAsia="en-US"/>
        </w:rPr>
        <w:t>0312 203 4</w:t>
      </w:r>
      <w:r w:rsidR="00B83383" w:rsidRPr="00237F39">
        <w:rPr>
          <w:rFonts w:ascii="Times New Roman" w:eastAsia="Arial" w:hAnsi="Times New Roman"/>
          <w:sz w:val="24"/>
          <w:szCs w:val="24"/>
          <w:lang w:eastAsia="en-US"/>
        </w:rPr>
        <w:t>1</w:t>
      </w:r>
      <w:r w:rsidR="00C66DFB" w:rsidRPr="00237F39">
        <w:rPr>
          <w:rFonts w:ascii="Times New Roman" w:eastAsia="Arial" w:hAnsi="Times New Roman"/>
          <w:sz w:val="24"/>
          <w:szCs w:val="24"/>
          <w:lang w:eastAsia="en-US"/>
        </w:rPr>
        <w:t xml:space="preserve"> 24</w:t>
      </w:r>
    </w:p>
    <w:p w14:paraId="3502D4A5" w14:textId="1CF1B5E7" w:rsidR="00551046" w:rsidRPr="00237F39" w:rsidRDefault="00551046" w:rsidP="00551046">
      <w:pPr>
        <w:widowControl w:val="0"/>
        <w:tabs>
          <w:tab w:val="left" w:pos="2127"/>
        </w:tabs>
        <w:autoSpaceDE w:val="0"/>
        <w:autoSpaceDN w:val="0"/>
        <w:spacing w:after="0" w:line="360" w:lineRule="auto"/>
        <w:rPr>
          <w:rFonts w:ascii="Times New Roman" w:eastAsia="Arial" w:hAnsi="Times New Roman"/>
          <w:sz w:val="24"/>
          <w:szCs w:val="24"/>
          <w:lang w:eastAsia="en-US"/>
        </w:rPr>
      </w:pPr>
      <w:r w:rsidRPr="00237F39">
        <w:rPr>
          <w:rFonts w:ascii="Times New Roman" w:eastAsia="Arial" w:hAnsi="Times New Roman"/>
          <w:sz w:val="24"/>
          <w:szCs w:val="24"/>
          <w:lang w:eastAsia="en-US"/>
        </w:rPr>
        <w:t>e-posta</w:t>
      </w:r>
      <w:r w:rsidRPr="00237F39">
        <w:rPr>
          <w:rFonts w:ascii="Times New Roman" w:eastAsia="Arial" w:hAnsi="Times New Roman"/>
          <w:sz w:val="24"/>
          <w:szCs w:val="24"/>
          <w:lang w:eastAsia="en-US"/>
        </w:rPr>
        <w:tab/>
        <w:t>:</w:t>
      </w:r>
      <w:r w:rsidRPr="00237F39">
        <w:rPr>
          <w:rFonts w:ascii="Times New Roman" w:eastAsia="Arial" w:hAnsi="Times New Roman"/>
          <w:color w:val="0000FF"/>
          <w:sz w:val="24"/>
          <w:szCs w:val="24"/>
          <w:lang w:eastAsia="en-US"/>
        </w:rPr>
        <w:t xml:space="preserve"> </w:t>
      </w:r>
      <w:r w:rsidR="00C66DFB" w:rsidRPr="00237F39">
        <w:rPr>
          <w:rFonts w:ascii="Times New Roman" w:eastAsia="Arial" w:hAnsi="Times New Roman"/>
          <w:sz w:val="24"/>
          <w:szCs w:val="24"/>
          <w:lang w:eastAsia="en-US"/>
        </w:rPr>
        <w:t>ayb</w:t>
      </w:r>
      <w:r w:rsidR="00D83271" w:rsidRPr="00237F39">
        <w:rPr>
          <w:rFonts w:ascii="Times New Roman" w:eastAsia="Arial" w:hAnsi="Times New Roman"/>
          <w:sz w:val="24"/>
          <w:szCs w:val="24"/>
          <w:lang w:eastAsia="en-US"/>
        </w:rPr>
        <w:t>u</w:t>
      </w:r>
      <w:r w:rsidR="00C66DFB" w:rsidRPr="00237F39">
        <w:rPr>
          <w:rFonts w:ascii="Times New Roman" w:eastAsia="Arial" w:hAnsi="Times New Roman"/>
          <w:sz w:val="24"/>
          <w:szCs w:val="24"/>
          <w:lang w:eastAsia="en-US"/>
        </w:rPr>
        <w:t>kekaraca</w:t>
      </w:r>
      <w:r w:rsidR="00D83271" w:rsidRPr="00237F39">
        <w:rPr>
          <w:rFonts w:ascii="Times New Roman" w:eastAsia="Arial" w:hAnsi="Times New Roman"/>
          <w:sz w:val="24"/>
          <w:szCs w:val="24"/>
          <w:lang w:eastAsia="en-US"/>
        </w:rPr>
        <w:t>@gazi.edu.tr</w:t>
      </w:r>
    </w:p>
    <w:p w14:paraId="48A4844D" w14:textId="77777777" w:rsidR="00551046" w:rsidRPr="00237F39" w:rsidRDefault="00551046" w:rsidP="00551046">
      <w:pPr>
        <w:widowControl w:val="0"/>
        <w:tabs>
          <w:tab w:val="left" w:pos="2127"/>
        </w:tabs>
        <w:autoSpaceDE w:val="0"/>
        <w:autoSpaceDN w:val="0"/>
        <w:spacing w:before="1" w:after="120" w:line="360" w:lineRule="auto"/>
        <w:rPr>
          <w:rFonts w:ascii="Times New Roman" w:eastAsia="Arial" w:hAnsi="Times New Roman"/>
          <w:sz w:val="24"/>
          <w:szCs w:val="24"/>
          <w:lang w:eastAsia="en-US"/>
        </w:rPr>
      </w:pPr>
    </w:p>
    <w:tbl>
      <w:tblPr>
        <w:tblStyle w:val="TableNormal"/>
        <w:tblW w:w="8917" w:type="dxa"/>
        <w:tblLayout w:type="fixed"/>
        <w:tblLook w:val="01E0" w:firstRow="1" w:lastRow="1" w:firstColumn="1" w:lastColumn="1" w:noHBand="0" w:noVBand="0"/>
      </w:tblPr>
      <w:tblGrid>
        <w:gridCol w:w="2127"/>
        <w:gridCol w:w="4592"/>
        <w:gridCol w:w="2198"/>
      </w:tblGrid>
      <w:tr w:rsidR="00551046" w:rsidRPr="00237F39" w14:paraId="096AF50B" w14:textId="77777777" w:rsidTr="00A817F0">
        <w:trPr>
          <w:trHeight w:val="454"/>
        </w:trPr>
        <w:tc>
          <w:tcPr>
            <w:tcW w:w="2127" w:type="dxa"/>
          </w:tcPr>
          <w:p w14:paraId="6A7446F3" w14:textId="77777777" w:rsidR="00551046" w:rsidRPr="00237F39" w:rsidRDefault="00551046" w:rsidP="00551046">
            <w:pPr>
              <w:suppressAutoHyphens/>
              <w:spacing w:after="0" w:line="266" w:lineRule="exact"/>
              <w:rPr>
                <w:rFonts w:ascii="Times New Roman" w:hAnsi="Times New Roman" w:cs="Times New Roman"/>
                <w:sz w:val="24"/>
              </w:rPr>
            </w:pPr>
            <w:r w:rsidRPr="00237F39">
              <w:rPr>
                <w:rFonts w:ascii="Times New Roman" w:hAnsi="Times New Roman" w:cs="Times New Roman"/>
                <w:b/>
                <w:sz w:val="24"/>
              </w:rPr>
              <w:t>Eğitim Derecesi</w:t>
            </w:r>
          </w:p>
        </w:tc>
        <w:tc>
          <w:tcPr>
            <w:tcW w:w="4592" w:type="dxa"/>
          </w:tcPr>
          <w:p w14:paraId="09D2D556" w14:textId="77777777" w:rsidR="00551046" w:rsidRPr="00237F39" w:rsidRDefault="00551046" w:rsidP="00551046">
            <w:pPr>
              <w:suppressAutoHyphens/>
              <w:spacing w:after="0" w:line="266" w:lineRule="exact"/>
              <w:rPr>
                <w:rFonts w:ascii="Times New Roman" w:hAnsi="Times New Roman" w:cs="Times New Roman"/>
                <w:sz w:val="24"/>
              </w:rPr>
            </w:pPr>
            <w:r w:rsidRPr="00237F39">
              <w:rPr>
                <w:rFonts w:ascii="Times New Roman" w:hAnsi="Times New Roman" w:cs="Times New Roman"/>
                <w:b/>
                <w:sz w:val="24"/>
              </w:rPr>
              <w:t>Eğitim Birimi</w:t>
            </w:r>
          </w:p>
        </w:tc>
        <w:tc>
          <w:tcPr>
            <w:tcW w:w="2198" w:type="dxa"/>
          </w:tcPr>
          <w:p w14:paraId="784EFDC9" w14:textId="77777777" w:rsidR="00551046" w:rsidRPr="00237F39" w:rsidRDefault="00551046" w:rsidP="00551046">
            <w:pPr>
              <w:suppressAutoHyphens/>
              <w:spacing w:after="0" w:line="266" w:lineRule="exact"/>
              <w:rPr>
                <w:rFonts w:ascii="Times New Roman" w:hAnsi="Times New Roman" w:cs="Times New Roman"/>
                <w:sz w:val="24"/>
              </w:rPr>
            </w:pPr>
            <w:r w:rsidRPr="00237F39">
              <w:rPr>
                <w:rFonts w:ascii="Times New Roman" w:hAnsi="Times New Roman" w:cs="Times New Roman"/>
                <w:b/>
                <w:sz w:val="24"/>
              </w:rPr>
              <w:t>Mezuniyet Tarihi</w:t>
            </w:r>
          </w:p>
        </w:tc>
      </w:tr>
      <w:tr w:rsidR="009D6E78" w:rsidRPr="00237F39" w14:paraId="3F19E5F9" w14:textId="77777777" w:rsidTr="009D6E78">
        <w:trPr>
          <w:trHeight w:val="397"/>
        </w:trPr>
        <w:tc>
          <w:tcPr>
            <w:tcW w:w="2127" w:type="dxa"/>
          </w:tcPr>
          <w:p w14:paraId="6747658F" w14:textId="77777777" w:rsidR="00551046" w:rsidRPr="00237F39" w:rsidRDefault="00551046" w:rsidP="00551046">
            <w:pPr>
              <w:suppressAutoHyphens/>
              <w:spacing w:after="0" w:line="240" w:lineRule="auto"/>
              <w:rPr>
                <w:rFonts w:ascii="Times New Roman" w:hAnsi="Times New Roman" w:cs="Times New Roman"/>
                <w:sz w:val="24"/>
              </w:rPr>
            </w:pPr>
            <w:r w:rsidRPr="00237F39">
              <w:rPr>
                <w:rFonts w:ascii="Times New Roman" w:hAnsi="Times New Roman" w:cs="Times New Roman"/>
                <w:sz w:val="24"/>
              </w:rPr>
              <w:t>Uzmanlık</w:t>
            </w:r>
          </w:p>
        </w:tc>
        <w:tc>
          <w:tcPr>
            <w:tcW w:w="4592" w:type="dxa"/>
          </w:tcPr>
          <w:p w14:paraId="3910127D" w14:textId="496FB617" w:rsidR="00551046" w:rsidRPr="00237F39" w:rsidRDefault="00551046" w:rsidP="00551046">
            <w:pPr>
              <w:suppressAutoHyphens/>
              <w:spacing w:after="0" w:line="240" w:lineRule="auto"/>
              <w:rPr>
                <w:rFonts w:ascii="Times New Roman" w:hAnsi="Times New Roman" w:cs="Times New Roman"/>
                <w:sz w:val="24"/>
              </w:rPr>
            </w:pPr>
            <w:r w:rsidRPr="00237F39">
              <w:rPr>
                <w:rFonts w:ascii="Times New Roman" w:hAnsi="Times New Roman" w:cs="Times New Roman"/>
                <w:sz w:val="24"/>
              </w:rPr>
              <w:t xml:space="preserve">Gazi Üniversitesi / </w:t>
            </w:r>
            <w:r w:rsidR="00F128EF" w:rsidRPr="00237F39">
              <w:rPr>
                <w:rFonts w:ascii="Times New Roman" w:hAnsi="Times New Roman" w:cs="Times New Roman"/>
                <w:spacing w:val="-12"/>
                <w:sz w:val="24"/>
              </w:rPr>
              <w:t>Endodonti</w:t>
            </w:r>
            <w:r w:rsidRPr="00237F39">
              <w:rPr>
                <w:rFonts w:ascii="Times New Roman" w:hAnsi="Times New Roman" w:cs="Times New Roman"/>
                <w:spacing w:val="-12"/>
                <w:sz w:val="24"/>
              </w:rPr>
              <w:t xml:space="preserve"> </w:t>
            </w:r>
            <w:r w:rsidRPr="00237F39">
              <w:rPr>
                <w:rFonts w:ascii="Times New Roman" w:hAnsi="Times New Roman" w:cs="Times New Roman"/>
                <w:spacing w:val="-11"/>
                <w:sz w:val="24"/>
              </w:rPr>
              <w:t xml:space="preserve">Anabilim </w:t>
            </w:r>
            <w:r w:rsidRPr="00237F39">
              <w:rPr>
                <w:rFonts w:ascii="Times New Roman" w:hAnsi="Times New Roman" w:cs="Times New Roman"/>
                <w:spacing w:val="-10"/>
                <w:sz w:val="24"/>
              </w:rPr>
              <w:t>Dalı</w:t>
            </w:r>
          </w:p>
        </w:tc>
        <w:tc>
          <w:tcPr>
            <w:tcW w:w="2198" w:type="dxa"/>
          </w:tcPr>
          <w:p w14:paraId="38A222B2" w14:textId="596D1D64" w:rsidR="00551046" w:rsidRPr="00237F39" w:rsidRDefault="00B020B3" w:rsidP="00551046">
            <w:pPr>
              <w:suppressAutoHyphens/>
              <w:spacing w:after="0" w:line="240" w:lineRule="auto"/>
              <w:rPr>
                <w:rFonts w:ascii="Times New Roman" w:hAnsi="Times New Roman" w:cs="Times New Roman"/>
                <w:sz w:val="24"/>
              </w:rPr>
            </w:pPr>
            <w:r w:rsidRPr="00237F39">
              <w:rPr>
                <w:rFonts w:ascii="Times New Roman" w:hAnsi="Times New Roman" w:cs="Times New Roman"/>
                <w:sz w:val="24"/>
              </w:rPr>
              <w:t>Devam Ediyor</w:t>
            </w:r>
          </w:p>
        </w:tc>
      </w:tr>
      <w:tr w:rsidR="009D6E78" w:rsidRPr="00237F39" w14:paraId="5A45E906" w14:textId="77777777" w:rsidTr="009D6E78">
        <w:trPr>
          <w:trHeight w:val="397"/>
        </w:trPr>
        <w:tc>
          <w:tcPr>
            <w:tcW w:w="2127" w:type="dxa"/>
          </w:tcPr>
          <w:p w14:paraId="5F985D18" w14:textId="77777777" w:rsidR="00551046" w:rsidRPr="00237F39" w:rsidRDefault="00551046" w:rsidP="00551046">
            <w:pPr>
              <w:suppressAutoHyphens/>
              <w:spacing w:after="0" w:line="240" w:lineRule="auto"/>
              <w:rPr>
                <w:rFonts w:ascii="Times New Roman" w:hAnsi="Times New Roman" w:cs="Times New Roman"/>
                <w:sz w:val="24"/>
              </w:rPr>
            </w:pPr>
            <w:r w:rsidRPr="00237F39">
              <w:rPr>
                <w:rFonts w:ascii="Times New Roman" w:hAnsi="Times New Roman" w:cs="Times New Roman"/>
                <w:sz w:val="24"/>
              </w:rPr>
              <w:t>Lisans</w:t>
            </w:r>
          </w:p>
        </w:tc>
        <w:tc>
          <w:tcPr>
            <w:tcW w:w="4592" w:type="dxa"/>
          </w:tcPr>
          <w:p w14:paraId="7338412D" w14:textId="7234BA89" w:rsidR="00551046" w:rsidRPr="00237F39" w:rsidRDefault="00D83271" w:rsidP="00551046">
            <w:pPr>
              <w:suppressAutoHyphens/>
              <w:spacing w:after="0" w:line="240" w:lineRule="auto"/>
              <w:rPr>
                <w:rFonts w:ascii="Times New Roman" w:hAnsi="Times New Roman" w:cs="Times New Roman"/>
                <w:sz w:val="24"/>
              </w:rPr>
            </w:pPr>
            <w:r w:rsidRPr="00237F39">
              <w:rPr>
                <w:rFonts w:ascii="Times New Roman" w:hAnsi="Times New Roman" w:cs="Times New Roman"/>
                <w:sz w:val="24"/>
              </w:rPr>
              <w:t>Çukurova</w:t>
            </w:r>
            <w:r w:rsidR="00551046" w:rsidRPr="00237F39">
              <w:rPr>
                <w:rFonts w:ascii="Times New Roman" w:hAnsi="Times New Roman" w:cs="Times New Roman"/>
                <w:sz w:val="24"/>
              </w:rPr>
              <w:t xml:space="preserve"> Üniversitesi / </w:t>
            </w:r>
            <w:r w:rsidR="00551046" w:rsidRPr="00237F39">
              <w:rPr>
                <w:rFonts w:ascii="Times New Roman" w:hAnsi="Times New Roman" w:cs="Times New Roman"/>
                <w:spacing w:val="-12"/>
                <w:sz w:val="24"/>
              </w:rPr>
              <w:t xml:space="preserve">Diş Hekimliği Fakültesi </w:t>
            </w:r>
          </w:p>
        </w:tc>
        <w:tc>
          <w:tcPr>
            <w:tcW w:w="2198" w:type="dxa"/>
          </w:tcPr>
          <w:p w14:paraId="502944EC" w14:textId="76B6E637" w:rsidR="00551046" w:rsidRPr="00237F39" w:rsidRDefault="00551046" w:rsidP="00551046">
            <w:pPr>
              <w:suppressAutoHyphens/>
              <w:spacing w:after="0" w:line="240" w:lineRule="auto"/>
              <w:rPr>
                <w:rFonts w:ascii="Times New Roman" w:hAnsi="Times New Roman" w:cs="Times New Roman"/>
                <w:sz w:val="24"/>
              </w:rPr>
            </w:pPr>
            <w:r w:rsidRPr="00237F39">
              <w:rPr>
                <w:rFonts w:ascii="Times New Roman" w:hAnsi="Times New Roman" w:cs="Times New Roman"/>
                <w:sz w:val="24"/>
              </w:rPr>
              <w:t>20</w:t>
            </w:r>
            <w:r w:rsidR="00D83271" w:rsidRPr="00237F39">
              <w:rPr>
                <w:rFonts w:ascii="Times New Roman" w:hAnsi="Times New Roman" w:cs="Times New Roman"/>
                <w:sz w:val="24"/>
              </w:rPr>
              <w:t>17</w:t>
            </w:r>
          </w:p>
        </w:tc>
      </w:tr>
      <w:tr w:rsidR="00551046" w:rsidRPr="00237F39" w14:paraId="17B52C2B" w14:textId="77777777" w:rsidTr="00A817F0">
        <w:trPr>
          <w:trHeight w:val="454"/>
        </w:trPr>
        <w:tc>
          <w:tcPr>
            <w:tcW w:w="2127" w:type="dxa"/>
          </w:tcPr>
          <w:p w14:paraId="47097C79" w14:textId="77777777" w:rsidR="00551046" w:rsidRPr="00237F39" w:rsidRDefault="00551046" w:rsidP="00551046">
            <w:pPr>
              <w:suppressAutoHyphens/>
              <w:spacing w:after="0" w:line="276" w:lineRule="auto"/>
              <w:rPr>
                <w:rFonts w:ascii="Times New Roman" w:hAnsi="Times New Roman" w:cs="Times New Roman"/>
                <w:sz w:val="24"/>
              </w:rPr>
            </w:pPr>
            <w:r w:rsidRPr="00237F39">
              <w:rPr>
                <w:rFonts w:ascii="Times New Roman" w:hAnsi="Times New Roman" w:cs="Times New Roman"/>
                <w:sz w:val="24"/>
              </w:rPr>
              <w:t>Lise</w:t>
            </w:r>
          </w:p>
        </w:tc>
        <w:tc>
          <w:tcPr>
            <w:tcW w:w="4592" w:type="dxa"/>
          </w:tcPr>
          <w:p w14:paraId="51F8FA02" w14:textId="7873AE64" w:rsidR="00551046" w:rsidRPr="00237F39" w:rsidRDefault="00CF3150" w:rsidP="00551046">
            <w:pPr>
              <w:suppressAutoHyphens/>
              <w:spacing w:after="0" w:line="240" w:lineRule="auto"/>
              <w:rPr>
                <w:rFonts w:ascii="Times New Roman" w:hAnsi="Times New Roman" w:cs="Times New Roman"/>
                <w:sz w:val="24"/>
              </w:rPr>
            </w:pPr>
            <w:r w:rsidRPr="00237F39">
              <w:rPr>
                <w:rFonts w:ascii="Times New Roman" w:hAnsi="Times New Roman" w:cs="Times New Roman"/>
                <w:sz w:val="24"/>
              </w:rPr>
              <w:t xml:space="preserve">Başkent Üniversitesi Özel Başkent </w:t>
            </w:r>
            <w:r w:rsidR="00B83383" w:rsidRPr="00237F39">
              <w:rPr>
                <w:rFonts w:ascii="Times New Roman" w:hAnsi="Times New Roman" w:cs="Times New Roman"/>
                <w:sz w:val="24"/>
              </w:rPr>
              <w:t>Koleji</w:t>
            </w:r>
          </w:p>
        </w:tc>
        <w:tc>
          <w:tcPr>
            <w:tcW w:w="2198" w:type="dxa"/>
          </w:tcPr>
          <w:p w14:paraId="579C0693" w14:textId="6A645B2B" w:rsidR="00551046" w:rsidRPr="00237F39" w:rsidRDefault="00551046" w:rsidP="00551046">
            <w:pPr>
              <w:suppressAutoHyphens/>
              <w:spacing w:after="0" w:line="276" w:lineRule="auto"/>
              <w:rPr>
                <w:rFonts w:ascii="Times New Roman" w:hAnsi="Times New Roman" w:cs="Times New Roman"/>
                <w:sz w:val="24"/>
              </w:rPr>
            </w:pPr>
            <w:r w:rsidRPr="00237F39">
              <w:rPr>
                <w:rFonts w:ascii="Times New Roman" w:hAnsi="Times New Roman" w:cs="Times New Roman"/>
                <w:sz w:val="24"/>
              </w:rPr>
              <w:t>20</w:t>
            </w:r>
            <w:r w:rsidR="00CF3150" w:rsidRPr="00237F39">
              <w:rPr>
                <w:rFonts w:ascii="Times New Roman" w:hAnsi="Times New Roman" w:cs="Times New Roman"/>
                <w:sz w:val="24"/>
              </w:rPr>
              <w:t>12</w:t>
            </w:r>
          </w:p>
        </w:tc>
      </w:tr>
    </w:tbl>
    <w:p w14:paraId="1C6C1D47" w14:textId="77777777" w:rsidR="00551046" w:rsidRPr="00237F39" w:rsidRDefault="00551046" w:rsidP="00551046">
      <w:pPr>
        <w:spacing w:after="200" w:line="360" w:lineRule="auto"/>
        <w:jc w:val="both"/>
        <w:rPr>
          <w:rFonts w:ascii="Times New Roman" w:hAnsi="Times New Roman"/>
        </w:rPr>
      </w:pPr>
    </w:p>
    <w:tbl>
      <w:tblPr>
        <w:tblStyle w:val="TableNormal"/>
        <w:tblW w:w="8917" w:type="dxa"/>
        <w:tblLayout w:type="fixed"/>
        <w:tblLook w:val="01E0" w:firstRow="1" w:lastRow="1" w:firstColumn="1" w:lastColumn="1" w:noHBand="0" w:noVBand="0"/>
      </w:tblPr>
      <w:tblGrid>
        <w:gridCol w:w="2128"/>
        <w:gridCol w:w="4591"/>
        <w:gridCol w:w="2184"/>
        <w:gridCol w:w="14"/>
      </w:tblGrid>
      <w:tr w:rsidR="009D6E78" w:rsidRPr="00237F39" w14:paraId="0B873B09" w14:textId="77777777" w:rsidTr="00A817F0">
        <w:trPr>
          <w:gridAfter w:val="1"/>
          <w:wAfter w:w="14" w:type="dxa"/>
          <w:trHeight w:val="437"/>
        </w:trPr>
        <w:tc>
          <w:tcPr>
            <w:tcW w:w="2128" w:type="dxa"/>
          </w:tcPr>
          <w:p w14:paraId="7AABF459" w14:textId="77777777" w:rsidR="00551046" w:rsidRPr="00237F39" w:rsidRDefault="00551046" w:rsidP="00551046">
            <w:pPr>
              <w:suppressAutoHyphens/>
              <w:spacing w:after="0" w:line="266" w:lineRule="exact"/>
              <w:ind w:left="50"/>
              <w:rPr>
                <w:rFonts w:ascii="Times New Roman" w:hAnsi="Times New Roman" w:cs="Times New Roman"/>
                <w:b/>
                <w:sz w:val="24"/>
              </w:rPr>
            </w:pPr>
            <w:r w:rsidRPr="00237F39">
              <w:rPr>
                <w:rFonts w:ascii="Times New Roman" w:hAnsi="Times New Roman" w:cs="Times New Roman"/>
                <w:b/>
                <w:sz w:val="24"/>
              </w:rPr>
              <w:t>İş Deneyimi, Yıl</w:t>
            </w:r>
          </w:p>
        </w:tc>
        <w:tc>
          <w:tcPr>
            <w:tcW w:w="4591" w:type="dxa"/>
          </w:tcPr>
          <w:p w14:paraId="31C9E615" w14:textId="77777777" w:rsidR="00551046" w:rsidRPr="00237F39" w:rsidRDefault="00551046" w:rsidP="00551046">
            <w:pPr>
              <w:suppressAutoHyphens/>
              <w:spacing w:after="0" w:line="266" w:lineRule="exact"/>
              <w:ind w:left="11"/>
              <w:rPr>
                <w:rFonts w:ascii="Times New Roman" w:hAnsi="Times New Roman" w:cs="Times New Roman"/>
                <w:b/>
                <w:sz w:val="24"/>
              </w:rPr>
            </w:pPr>
            <w:r w:rsidRPr="00237F39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Çalıştığı </w:t>
            </w:r>
            <w:r w:rsidRPr="00237F39">
              <w:rPr>
                <w:rFonts w:ascii="Times New Roman" w:hAnsi="Times New Roman" w:cs="Times New Roman"/>
                <w:b/>
                <w:sz w:val="24"/>
              </w:rPr>
              <w:t>Yer</w:t>
            </w:r>
          </w:p>
        </w:tc>
        <w:tc>
          <w:tcPr>
            <w:tcW w:w="2184" w:type="dxa"/>
          </w:tcPr>
          <w:p w14:paraId="298C6EE6" w14:textId="77777777" w:rsidR="00551046" w:rsidRPr="00237F39" w:rsidRDefault="00551046" w:rsidP="00551046">
            <w:pPr>
              <w:suppressAutoHyphens/>
              <w:spacing w:after="0" w:line="266" w:lineRule="exact"/>
              <w:ind w:left="1"/>
              <w:rPr>
                <w:rFonts w:ascii="Times New Roman" w:hAnsi="Times New Roman" w:cs="Times New Roman"/>
                <w:b/>
                <w:sz w:val="24"/>
              </w:rPr>
            </w:pPr>
            <w:r w:rsidRPr="00237F39">
              <w:rPr>
                <w:rFonts w:ascii="Times New Roman" w:hAnsi="Times New Roman" w:cs="Times New Roman"/>
                <w:b/>
                <w:sz w:val="24"/>
              </w:rPr>
              <w:t>Görev</w:t>
            </w:r>
          </w:p>
        </w:tc>
      </w:tr>
      <w:tr w:rsidR="009D6E78" w:rsidRPr="00237F39" w14:paraId="48F46B58" w14:textId="77777777" w:rsidTr="00A817F0">
        <w:trPr>
          <w:trHeight w:val="454"/>
        </w:trPr>
        <w:tc>
          <w:tcPr>
            <w:tcW w:w="2128" w:type="dxa"/>
          </w:tcPr>
          <w:p w14:paraId="5DF074B3" w14:textId="54DDFFC9" w:rsidR="00551046" w:rsidRPr="00237F39" w:rsidRDefault="00551046" w:rsidP="00551046">
            <w:pPr>
              <w:suppressAutoHyphens/>
              <w:spacing w:after="0" w:line="276" w:lineRule="auto"/>
              <w:rPr>
                <w:rFonts w:ascii="Times New Roman" w:hAnsi="Times New Roman" w:cs="Times New Roman"/>
                <w:sz w:val="24"/>
              </w:rPr>
            </w:pPr>
            <w:r w:rsidRPr="00237F39">
              <w:rPr>
                <w:rFonts w:ascii="Times New Roman" w:hAnsi="Times New Roman" w:cs="Times New Roman"/>
                <w:sz w:val="24"/>
                <w:szCs w:val="24"/>
              </w:rPr>
              <w:t>202</w:t>
            </w:r>
            <w:r w:rsidR="00CF3150" w:rsidRPr="00237F39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Pr="00237F39">
              <w:rPr>
                <w:rFonts w:ascii="Times New Roman" w:hAnsi="Times New Roman" w:cs="Times New Roman"/>
                <w:sz w:val="24"/>
                <w:szCs w:val="24"/>
              </w:rPr>
              <w:t>-devam</w:t>
            </w:r>
            <w:r w:rsidRPr="00237F39">
              <w:rPr>
                <w:rFonts w:ascii="Times New Roman" w:hAnsi="Times New Roman" w:cs="Times New Roman"/>
                <w:spacing w:val="-4"/>
                <w:sz w:val="24"/>
                <w:szCs w:val="24"/>
              </w:rPr>
              <w:t xml:space="preserve"> </w:t>
            </w:r>
            <w:r w:rsidRPr="00237F39">
              <w:rPr>
                <w:rFonts w:ascii="Times New Roman" w:hAnsi="Times New Roman" w:cs="Times New Roman"/>
                <w:sz w:val="24"/>
                <w:szCs w:val="24"/>
              </w:rPr>
              <w:t>ediyor</w:t>
            </w:r>
          </w:p>
        </w:tc>
        <w:tc>
          <w:tcPr>
            <w:tcW w:w="4591" w:type="dxa"/>
          </w:tcPr>
          <w:p w14:paraId="6CB9EC36" w14:textId="37CAAC43" w:rsidR="00551046" w:rsidRPr="00237F39" w:rsidRDefault="00551046" w:rsidP="00551046">
            <w:pPr>
              <w:suppressAutoHyphens/>
              <w:spacing w:after="0" w:line="240" w:lineRule="auto"/>
              <w:rPr>
                <w:rFonts w:ascii="Times New Roman" w:hAnsi="Times New Roman" w:cs="Times New Roman"/>
                <w:sz w:val="24"/>
              </w:rPr>
            </w:pPr>
            <w:r w:rsidRPr="00237F39">
              <w:rPr>
                <w:rFonts w:ascii="Times New Roman" w:hAnsi="Times New Roman" w:cs="Times New Roman"/>
                <w:sz w:val="24"/>
                <w:szCs w:val="24"/>
              </w:rPr>
              <w:t>Gazi</w:t>
            </w:r>
            <w:r w:rsidRPr="00237F39">
              <w:rPr>
                <w:rFonts w:ascii="Times New Roman" w:hAnsi="Times New Roman" w:cs="Times New Roman"/>
                <w:spacing w:val="-3"/>
                <w:sz w:val="24"/>
                <w:szCs w:val="24"/>
              </w:rPr>
              <w:t xml:space="preserve"> </w:t>
            </w:r>
            <w:r w:rsidRPr="00237F39">
              <w:rPr>
                <w:rFonts w:ascii="Times New Roman" w:hAnsi="Times New Roman" w:cs="Times New Roman"/>
                <w:sz w:val="24"/>
                <w:szCs w:val="24"/>
              </w:rPr>
              <w:t>Üniversitesi</w:t>
            </w:r>
            <w:r w:rsidR="00A67D2F" w:rsidRPr="00237F39">
              <w:rPr>
                <w:rFonts w:ascii="Times New Roman" w:hAnsi="Times New Roman" w:cs="Times New Roman"/>
                <w:sz w:val="24"/>
                <w:szCs w:val="24"/>
              </w:rPr>
              <w:t xml:space="preserve"> Diş Hekimliği Fakültesi Endodonti Anabilim Dalı</w:t>
            </w:r>
          </w:p>
        </w:tc>
        <w:tc>
          <w:tcPr>
            <w:tcW w:w="2198" w:type="dxa"/>
            <w:gridSpan w:val="2"/>
          </w:tcPr>
          <w:p w14:paraId="33A7D71E" w14:textId="77777777" w:rsidR="00551046" w:rsidRPr="00237F39" w:rsidRDefault="00551046" w:rsidP="00551046">
            <w:pPr>
              <w:suppressAutoHyphens/>
              <w:spacing w:after="0" w:line="276" w:lineRule="auto"/>
              <w:rPr>
                <w:rFonts w:ascii="Times New Roman" w:hAnsi="Times New Roman" w:cs="Times New Roman"/>
                <w:sz w:val="24"/>
              </w:rPr>
            </w:pPr>
            <w:r w:rsidRPr="00237F39">
              <w:rPr>
                <w:rFonts w:ascii="Times New Roman" w:hAnsi="Times New Roman" w:cs="Times New Roman"/>
                <w:sz w:val="24"/>
                <w:szCs w:val="24"/>
              </w:rPr>
              <w:t>Araştırma</w:t>
            </w:r>
            <w:r w:rsidRPr="00237F39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 xml:space="preserve"> </w:t>
            </w:r>
            <w:r w:rsidRPr="00237F39">
              <w:rPr>
                <w:rFonts w:ascii="Times New Roman" w:hAnsi="Times New Roman" w:cs="Times New Roman"/>
                <w:sz w:val="24"/>
                <w:szCs w:val="24"/>
              </w:rPr>
              <w:t>Görevlisi</w:t>
            </w:r>
          </w:p>
        </w:tc>
      </w:tr>
    </w:tbl>
    <w:p w14:paraId="63C6F9D1" w14:textId="77777777" w:rsidR="00551046" w:rsidRPr="00237F39" w:rsidRDefault="00551046" w:rsidP="00551046">
      <w:pPr>
        <w:widowControl w:val="0"/>
        <w:autoSpaceDE w:val="0"/>
        <w:autoSpaceDN w:val="0"/>
        <w:spacing w:after="0" w:line="360" w:lineRule="auto"/>
        <w:rPr>
          <w:rFonts w:ascii="Times New Roman" w:eastAsia="Arial" w:hAnsi="Times New Roman"/>
          <w:b/>
          <w:sz w:val="24"/>
          <w:szCs w:val="24"/>
          <w:lang w:eastAsia="en-US"/>
        </w:rPr>
      </w:pPr>
    </w:p>
    <w:p w14:paraId="636AA183" w14:textId="58E59C26" w:rsidR="00551046" w:rsidRPr="00237F39" w:rsidRDefault="00237F39" w:rsidP="00B020B3">
      <w:pPr>
        <w:widowControl w:val="0"/>
        <w:autoSpaceDE w:val="0"/>
        <w:autoSpaceDN w:val="0"/>
        <w:spacing w:after="0" w:line="360" w:lineRule="auto"/>
        <w:rPr>
          <w:rFonts w:ascii="Times New Roman" w:eastAsia="Arial" w:hAnsi="Times New Roman"/>
          <w:b/>
          <w:sz w:val="24"/>
          <w:szCs w:val="24"/>
          <w:lang w:eastAsia="en-US"/>
        </w:rPr>
      </w:pPr>
      <w:r>
        <w:rPr>
          <w:rFonts w:ascii="Times New Roman" w:eastAsia="Arial" w:hAnsi="Times New Roman"/>
          <w:b/>
          <w:sz w:val="24"/>
          <w:szCs w:val="24"/>
          <w:lang w:eastAsia="en-US"/>
        </w:rPr>
        <w:t>Yayınlar</w:t>
      </w:r>
    </w:p>
    <w:p w14:paraId="29ECE3BC" w14:textId="77992145" w:rsidR="00B020B3" w:rsidRPr="00237F39" w:rsidRDefault="00D52B83" w:rsidP="00237F39">
      <w:pPr>
        <w:spacing w:before="1" w:after="200" w:line="240" w:lineRule="auto"/>
        <w:ind w:left="567" w:right="-1" w:hanging="567"/>
        <w:jc w:val="both"/>
        <w:rPr>
          <w:rFonts w:ascii="Times New Roman" w:hAnsi="Times New Roman"/>
          <w:bCs/>
          <w:sz w:val="24"/>
          <w:szCs w:val="24"/>
        </w:rPr>
      </w:pPr>
      <w:r w:rsidRPr="00237F39">
        <w:rPr>
          <w:rFonts w:ascii="Times New Roman" w:hAnsi="Times New Roman"/>
          <w:bCs/>
          <w:sz w:val="24"/>
          <w:szCs w:val="24"/>
        </w:rPr>
        <w:t>Karaca, A</w:t>
      </w:r>
      <w:r w:rsidR="00912116" w:rsidRPr="00237F39">
        <w:rPr>
          <w:rFonts w:ascii="Times New Roman" w:hAnsi="Times New Roman"/>
          <w:bCs/>
          <w:sz w:val="24"/>
          <w:szCs w:val="24"/>
        </w:rPr>
        <w:t>.</w:t>
      </w:r>
      <w:r w:rsidR="00F769B4" w:rsidRPr="00237F39">
        <w:rPr>
          <w:rFonts w:ascii="Times New Roman" w:hAnsi="Times New Roman"/>
          <w:bCs/>
          <w:sz w:val="24"/>
          <w:szCs w:val="24"/>
        </w:rPr>
        <w:t>, Ekici M.A</w:t>
      </w:r>
      <w:r w:rsidR="00476638" w:rsidRPr="00237F39">
        <w:rPr>
          <w:rFonts w:ascii="Times New Roman" w:hAnsi="Times New Roman"/>
          <w:bCs/>
          <w:sz w:val="24"/>
          <w:szCs w:val="24"/>
        </w:rPr>
        <w:t>.</w:t>
      </w:r>
      <w:r w:rsidR="00924935" w:rsidRPr="00237F39">
        <w:rPr>
          <w:rFonts w:ascii="Times New Roman" w:hAnsi="Times New Roman"/>
          <w:bCs/>
          <w:sz w:val="24"/>
          <w:szCs w:val="24"/>
        </w:rPr>
        <w:t xml:space="preserve"> </w:t>
      </w:r>
      <w:r w:rsidR="005B08EE" w:rsidRPr="00237F39">
        <w:rPr>
          <w:rFonts w:ascii="Times New Roman" w:hAnsi="Times New Roman"/>
          <w:bCs/>
          <w:sz w:val="24"/>
          <w:szCs w:val="24"/>
        </w:rPr>
        <w:t xml:space="preserve">(2022, </w:t>
      </w:r>
      <w:r w:rsidR="00F652E9" w:rsidRPr="00237F39">
        <w:rPr>
          <w:rFonts w:ascii="Times New Roman" w:hAnsi="Times New Roman"/>
          <w:bCs/>
          <w:sz w:val="24"/>
          <w:szCs w:val="24"/>
        </w:rPr>
        <w:t>7</w:t>
      </w:r>
      <w:r w:rsidR="005B08EE" w:rsidRPr="00237F39">
        <w:rPr>
          <w:rFonts w:ascii="Times New Roman" w:hAnsi="Times New Roman"/>
          <w:bCs/>
          <w:sz w:val="24"/>
          <w:szCs w:val="24"/>
        </w:rPr>
        <w:t xml:space="preserve">-10 Eylül). </w:t>
      </w:r>
      <w:r w:rsidR="00F769B4" w:rsidRPr="00237F39">
        <w:rPr>
          <w:rFonts w:ascii="Times New Roman" w:hAnsi="Times New Roman"/>
          <w:bCs/>
          <w:sz w:val="24"/>
          <w:szCs w:val="24"/>
        </w:rPr>
        <w:t xml:space="preserve"> </w:t>
      </w:r>
      <w:r w:rsidR="00710495" w:rsidRPr="00237F39">
        <w:rPr>
          <w:rFonts w:ascii="Times New Roman" w:hAnsi="Times New Roman"/>
          <w:bCs/>
          <w:i/>
          <w:iCs/>
          <w:sz w:val="24"/>
          <w:szCs w:val="24"/>
        </w:rPr>
        <w:t>Mineral Trioxide Aggregate Apical Plug in Devital Teeth with an Open Apex: Case Series</w:t>
      </w:r>
      <w:r w:rsidR="00924935" w:rsidRPr="00237F39">
        <w:rPr>
          <w:rFonts w:ascii="Times New Roman" w:hAnsi="Times New Roman"/>
          <w:bCs/>
          <w:i/>
          <w:iCs/>
          <w:sz w:val="24"/>
          <w:szCs w:val="24"/>
        </w:rPr>
        <w:t>.</w:t>
      </w:r>
      <w:r w:rsidR="00924935" w:rsidRPr="00237F39">
        <w:rPr>
          <w:rFonts w:ascii="Times New Roman" w:hAnsi="Times New Roman"/>
          <w:bCs/>
          <w:sz w:val="24"/>
          <w:szCs w:val="24"/>
        </w:rPr>
        <w:t xml:space="preserve"> ESE 2022 Congress, Buda</w:t>
      </w:r>
      <w:r w:rsidR="00912116" w:rsidRPr="00237F39">
        <w:rPr>
          <w:rFonts w:ascii="Times New Roman" w:hAnsi="Times New Roman"/>
          <w:bCs/>
          <w:sz w:val="24"/>
          <w:szCs w:val="24"/>
        </w:rPr>
        <w:t>peşte, Macaristan</w:t>
      </w:r>
    </w:p>
    <w:p w14:paraId="0678BED9" w14:textId="77777777" w:rsidR="00B020B3" w:rsidRPr="00237F39" w:rsidRDefault="00B020B3" w:rsidP="00551046">
      <w:pPr>
        <w:spacing w:before="1" w:after="200" w:line="240" w:lineRule="auto"/>
        <w:ind w:right="-1"/>
        <w:jc w:val="both"/>
        <w:rPr>
          <w:rFonts w:ascii="Times New Roman" w:hAnsi="Times New Roman"/>
          <w:bCs/>
          <w:sz w:val="24"/>
          <w:szCs w:val="24"/>
        </w:rPr>
      </w:pPr>
    </w:p>
    <w:p w14:paraId="7F8439AA" w14:textId="557FFBD4" w:rsidR="00551046" w:rsidRPr="00237F39" w:rsidRDefault="00551046" w:rsidP="00551046">
      <w:pPr>
        <w:spacing w:before="1" w:after="200" w:line="240" w:lineRule="auto"/>
        <w:ind w:right="-1"/>
        <w:jc w:val="both"/>
        <w:rPr>
          <w:rFonts w:ascii="Times New Roman" w:hAnsi="Times New Roman"/>
          <w:b/>
          <w:sz w:val="24"/>
          <w:szCs w:val="24"/>
        </w:rPr>
      </w:pPr>
      <w:r w:rsidRPr="00237F39">
        <w:rPr>
          <w:rFonts w:ascii="Times New Roman" w:hAnsi="Times New Roman"/>
          <w:b/>
          <w:sz w:val="24"/>
          <w:szCs w:val="24"/>
        </w:rPr>
        <w:t>Yabancı Dili</w:t>
      </w:r>
    </w:p>
    <w:p w14:paraId="0EA53123" w14:textId="77777777" w:rsidR="00551046" w:rsidRPr="00237F39" w:rsidRDefault="00551046" w:rsidP="00551046">
      <w:pPr>
        <w:spacing w:before="1" w:after="20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İngilizce</w:t>
      </w:r>
    </w:p>
    <w:p w14:paraId="1A022B76" w14:textId="77777777" w:rsidR="00B020B3" w:rsidRPr="00237F39" w:rsidRDefault="00B020B3" w:rsidP="00B020B3">
      <w:pPr>
        <w:spacing w:before="1" w:after="200" w:line="240" w:lineRule="auto"/>
        <w:ind w:right="-1"/>
        <w:jc w:val="both"/>
        <w:rPr>
          <w:rFonts w:ascii="Times New Roman" w:hAnsi="Times New Roman"/>
          <w:b/>
          <w:sz w:val="24"/>
          <w:szCs w:val="24"/>
        </w:rPr>
      </w:pPr>
    </w:p>
    <w:p w14:paraId="2E24D6E2" w14:textId="58745A49" w:rsidR="00B020B3" w:rsidRPr="00237F39" w:rsidRDefault="00B020B3" w:rsidP="00B020B3">
      <w:pPr>
        <w:spacing w:before="1" w:after="200" w:line="240" w:lineRule="auto"/>
        <w:ind w:right="-1"/>
        <w:jc w:val="both"/>
        <w:rPr>
          <w:rFonts w:ascii="Times New Roman" w:hAnsi="Times New Roman"/>
          <w:b/>
          <w:sz w:val="24"/>
          <w:szCs w:val="24"/>
        </w:rPr>
      </w:pPr>
      <w:r w:rsidRPr="00237F39">
        <w:rPr>
          <w:rFonts w:ascii="Times New Roman" w:hAnsi="Times New Roman"/>
          <w:b/>
          <w:sz w:val="24"/>
          <w:szCs w:val="24"/>
        </w:rPr>
        <w:t>Hobiler</w:t>
      </w:r>
    </w:p>
    <w:p w14:paraId="56545AF7" w14:textId="7D2B28B3" w:rsidR="00B020B3" w:rsidRPr="00237F39" w:rsidRDefault="00B020B3" w:rsidP="00B020B3">
      <w:pPr>
        <w:spacing w:before="1" w:after="200" w:line="360" w:lineRule="auto"/>
        <w:jc w:val="both"/>
        <w:rPr>
          <w:rFonts w:ascii="Times New Roman" w:hAnsi="Times New Roman"/>
          <w:sz w:val="24"/>
          <w:szCs w:val="24"/>
        </w:rPr>
      </w:pPr>
      <w:r w:rsidRPr="00237F39">
        <w:rPr>
          <w:rFonts w:ascii="Times New Roman" w:hAnsi="Times New Roman"/>
          <w:sz w:val="24"/>
          <w:szCs w:val="24"/>
        </w:rPr>
        <w:t>-</w:t>
      </w:r>
    </w:p>
    <w:p w14:paraId="2C874742" w14:textId="77777777" w:rsidR="00B020B3" w:rsidRPr="00237F39" w:rsidRDefault="00B020B3" w:rsidP="00551046">
      <w:pPr>
        <w:spacing w:before="1" w:after="200" w:line="360" w:lineRule="auto"/>
        <w:jc w:val="both"/>
        <w:rPr>
          <w:rFonts w:ascii="Times New Roman" w:hAnsi="Times New Roman"/>
          <w:sz w:val="24"/>
          <w:szCs w:val="24"/>
        </w:rPr>
      </w:pPr>
    </w:p>
    <w:p w14:paraId="725AC149" w14:textId="77777777" w:rsidR="00551046" w:rsidRPr="00237F39" w:rsidRDefault="00551046" w:rsidP="00551046">
      <w:pPr>
        <w:spacing w:before="1" w:after="200" w:line="360" w:lineRule="auto"/>
        <w:jc w:val="both"/>
        <w:rPr>
          <w:rFonts w:ascii="Times New Roman" w:hAnsi="Times New Roman"/>
          <w:sz w:val="18"/>
          <w:szCs w:val="18"/>
        </w:rPr>
      </w:pPr>
    </w:p>
    <w:p w14:paraId="1EB608DB" w14:textId="77777777" w:rsidR="00551046" w:rsidRPr="00237F39" w:rsidRDefault="00551046" w:rsidP="00551046">
      <w:pPr>
        <w:spacing w:before="1" w:after="200" w:line="360" w:lineRule="auto"/>
        <w:jc w:val="both"/>
        <w:rPr>
          <w:rFonts w:ascii="Times New Roman" w:hAnsi="Times New Roman"/>
          <w:sz w:val="18"/>
          <w:szCs w:val="18"/>
        </w:rPr>
        <w:sectPr w:rsidR="00551046" w:rsidRPr="00237F39" w:rsidSect="005F05AA">
          <w:headerReference w:type="even" r:id="rId37"/>
          <w:headerReference w:type="default" r:id="rId38"/>
          <w:footerReference w:type="even" r:id="rId39"/>
          <w:footerReference w:type="default" r:id="rId40"/>
          <w:pgSz w:w="11906" w:h="16838" w:code="9"/>
          <w:pgMar w:top="1701" w:right="1559" w:bottom="1134" w:left="1559" w:header="1134" w:footer="709" w:gutter="0"/>
          <w:pgNumType w:start="1"/>
          <w:cols w:space="708"/>
          <w:docGrid w:linePitch="360"/>
        </w:sectPr>
      </w:pPr>
    </w:p>
    <w:p w14:paraId="5016EA20" w14:textId="77777777" w:rsidR="00551046" w:rsidRPr="00237F39" w:rsidRDefault="00551046" w:rsidP="00551046">
      <w:pPr>
        <w:suppressAutoHyphens/>
        <w:spacing w:after="360" w:line="360" w:lineRule="auto"/>
        <w:ind w:left="360"/>
        <w:jc w:val="center"/>
        <w:rPr>
          <w:rFonts w:ascii="Times New Roman" w:eastAsia="Calibri" w:hAnsi="Times New Roman"/>
          <w:b/>
          <w:sz w:val="28"/>
          <w:szCs w:val="28"/>
        </w:rPr>
      </w:pPr>
      <w:r w:rsidRPr="00237F39">
        <w:rPr>
          <w:rFonts w:ascii="Times New Roman" w:hAnsi="Times New Roman"/>
          <w:noProof/>
        </w:rPr>
        <w:lastRenderedPageBreak/>
        <w:drawing>
          <wp:inline distT="0" distB="0" distL="0" distR="0" wp14:anchorId="7565C821" wp14:editId="5CBB7EFD">
            <wp:extent cx="5400000" cy="2160000"/>
            <wp:effectExtent l="0" t="0" r="0" b="0"/>
            <wp:docPr id="1844530780" name="Resim 1844530780" descr="metin, ekran görüntüsü, yazılım, web sitesi içeren bir resim&#10;&#10;Açıklama otomatik olarak oluşturuldu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44530780" name="Resim 1844530780" descr="metin, ekran görüntüsü, yazılım, web sitesi içeren bir resim&#10;&#10;Açıklama otomatik olarak oluşturuldu"/>
                    <pic:cNvPicPr>
                      <a:picLocks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72" t="23685" r="9808" b="2696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9F1B15B" w14:textId="50F21FF9" w:rsidR="00551046" w:rsidRPr="00BB3DA9" w:rsidRDefault="00551046" w:rsidP="00551046">
      <w:pPr>
        <w:suppressAutoHyphens/>
        <w:ind w:left="360"/>
        <w:jc w:val="center"/>
        <w:rPr>
          <w:rFonts w:ascii="Monotype Corsiva" w:eastAsia="Calibri" w:hAnsi="Monotype Corsiva"/>
          <w:b/>
          <w:sz w:val="36"/>
        </w:rPr>
      </w:pPr>
      <w:r w:rsidRPr="00BB3DA9">
        <w:rPr>
          <w:rFonts w:ascii="Monotype Corsiva" w:eastAsia="Calibri" w:hAnsi="Monotype Corsiva"/>
          <w:b/>
          <w:sz w:val="36"/>
        </w:rPr>
        <w:t>GAZİLİ OLMAK AYRICALIKTIR...</w:t>
      </w:r>
    </w:p>
    <w:sectPr w:rsidR="00551046" w:rsidRPr="00BB3DA9" w:rsidSect="00416017">
      <w:headerReference w:type="even" r:id="rId42"/>
      <w:headerReference w:type="default" r:id="rId43"/>
      <w:footerReference w:type="even" r:id="rId44"/>
      <w:footerReference w:type="default" r:id="rId45"/>
      <w:pgSz w:w="11906" w:h="16838" w:code="9"/>
      <w:pgMar w:top="1701" w:right="1559" w:bottom="1701" w:left="1559" w:header="1134" w:footer="709" w:gutter="0"/>
      <w:cols w:space="708"/>
      <w:vAlign w:val="center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D923AD5" w14:textId="77777777" w:rsidR="00145226" w:rsidRDefault="00145226" w:rsidP="007B627D">
      <w:pPr>
        <w:spacing w:after="0" w:line="240" w:lineRule="auto"/>
      </w:pPr>
      <w:r>
        <w:separator/>
      </w:r>
    </w:p>
  </w:endnote>
  <w:endnote w:type="continuationSeparator" w:id="0">
    <w:p w14:paraId="75013104" w14:textId="77777777" w:rsidR="00145226" w:rsidRDefault="00145226" w:rsidP="007B627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A2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A2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A2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A2"/>
    <w:family w:val="swiss"/>
    <w:pitch w:val="variable"/>
    <w:sig w:usb0="E0002EFF" w:usb1="C000785B" w:usb2="00000009" w:usb3="00000000" w:csb0="000001FF" w:csb1="00000000"/>
  </w:font>
  <w:font w:name="TimesNewRomanPSMT">
    <w:altName w:val="Yu Gothic"/>
    <w:panose1 w:val="00000000000000000000"/>
    <w:charset w:val="80"/>
    <w:family w:val="auto"/>
    <w:notTrueType/>
    <w:pitch w:val="default"/>
    <w:sig w:usb0="00000005" w:usb1="08070000" w:usb2="00000010" w:usb3="00000000" w:csb0="00020010" w:csb1="00000000"/>
  </w:font>
  <w:font w:name="Monotype Corsiva">
    <w:panose1 w:val="03010101010201010101"/>
    <w:charset w:val="A2"/>
    <w:family w:val="script"/>
    <w:pitch w:val="variable"/>
    <w:sig w:usb0="00000287" w:usb1="00000000" w:usb2="00000000" w:usb3="00000000" w:csb0="0000009F" w:csb1="00000000"/>
  </w:font>
  <w:font w:name="Calibri Light">
    <w:panose1 w:val="020F0302020204030204"/>
    <w:charset w:val="A2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799218C" w14:textId="77777777" w:rsidR="005F05AA" w:rsidRDefault="005F05AA" w:rsidP="005F05AA">
    <w:pPr>
      <w:pStyle w:val="AltBilgi"/>
      <w:spacing w:after="0" w:line="240" w:lineRule="auto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483C644" w14:textId="77777777" w:rsidR="005F05AA" w:rsidRDefault="005F05AA" w:rsidP="005F05AA">
    <w:pPr>
      <w:pStyle w:val="AltBilgi"/>
      <w:spacing w:after="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BF40E4C" w14:textId="77777777" w:rsidR="00C907A1" w:rsidRDefault="00C907A1">
    <w:pPr>
      <w:pStyle w:val="AltBilgi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5CEB277" w14:textId="77777777" w:rsidR="00920987" w:rsidRDefault="00920987" w:rsidP="00E4403D">
    <w:pPr>
      <w:pStyle w:val="AltBilgi"/>
      <w:spacing w:after="0" w:line="240" w:lineRule="auto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B541FDB" w14:textId="20D627DA" w:rsidR="0056590D" w:rsidRDefault="0056590D" w:rsidP="005F05AA">
    <w:pPr>
      <w:pStyle w:val="AltBilgi"/>
      <w:spacing w:after="0"/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B920F2F" w14:textId="77777777" w:rsidR="00551046" w:rsidRDefault="00551046" w:rsidP="005F05AA">
    <w:pPr>
      <w:pStyle w:val="AltBilgi"/>
      <w:spacing w:after="0" w:line="240" w:lineRule="auto"/>
    </w:pPr>
  </w:p>
</w:ftr>
</file>

<file path=word/footer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0EAB33" w14:textId="77777777" w:rsidR="00551046" w:rsidRDefault="00551046" w:rsidP="005F05AA">
    <w:pPr>
      <w:pStyle w:val="AltBilgi"/>
      <w:spacing w:after="0" w:line="240" w:lineRule="auto"/>
      <w:jc w:val="right"/>
    </w:pPr>
  </w:p>
</w:ftr>
</file>

<file path=word/footer8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192D155" w14:textId="77777777" w:rsidR="00000000" w:rsidRDefault="00000000">
    <w:pPr>
      <w:pStyle w:val="AltBilgi"/>
    </w:pPr>
  </w:p>
</w:ftr>
</file>

<file path=word/footer9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C2EBF56" w14:textId="77777777" w:rsidR="00000000" w:rsidRDefault="00000000" w:rsidP="00416017">
    <w:pPr>
      <w:pStyle w:val="AltBilgi"/>
      <w:tabs>
        <w:tab w:val="clear" w:pos="4536"/>
        <w:tab w:val="clear" w:pos="9072"/>
        <w:tab w:val="left" w:pos="1845"/>
      </w:tabs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11C8534" w14:textId="77777777" w:rsidR="00145226" w:rsidRDefault="00145226" w:rsidP="007B627D">
      <w:pPr>
        <w:spacing w:after="0" w:line="240" w:lineRule="auto"/>
      </w:pPr>
      <w:r>
        <w:separator/>
      </w:r>
    </w:p>
  </w:footnote>
  <w:footnote w:type="continuationSeparator" w:id="0">
    <w:p w14:paraId="6C114788" w14:textId="77777777" w:rsidR="00145226" w:rsidRDefault="00145226" w:rsidP="007B627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3B88443" w14:textId="00E8208E" w:rsidR="00920987" w:rsidRPr="00920987" w:rsidRDefault="00920987" w:rsidP="002E6809">
    <w:pPr>
      <w:pStyle w:val="stBilgi"/>
      <w:spacing w:after="0" w:line="240" w:lineRule="auto"/>
      <w:jc w:val="right"/>
      <w:rPr>
        <w:sz w:val="20"/>
        <w:szCs w:val="2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E66C928" w14:textId="77777777" w:rsidR="0074632E" w:rsidRDefault="0074632E" w:rsidP="005F05AA">
    <w:pPr>
      <w:pStyle w:val="stBilgi"/>
      <w:tabs>
        <w:tab w:val="right" w:pos="8788"/>
      </w:tabs>
      <w:spacing w:after="0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Fonts w:ascii="Times New Roman" w:hAnsi="Times New Roman"/>
      </w:rPr>
      <w:id w:val="-1517917305"/>
      <w:docPartObj>
        <w:docPartGallery w:val="Page Numbers (Top of Page)"/>
        <w:docPartUnique/>
      </w:docPartObj>
    </w:sdtPr>
    <w:sdtEndPr>
      <w:rPr>
        <w:sz w:val="20"/>
        <w:szCs w:val="20"/>
      </w:rPr>
    </w:sdtEndPr>
    <w:sdtContent>
      <w:p w14:paraId="2F297D37" w14:textId="15B9E4B4" w:rsidR="00C907A1" w:rsidRPr="00920987" w:rsidRDefault="00920987" w:rsidP="00920987">
        <w:pPr>
          <w:pStyle w:val="stBilgi"/>
          <w:jc w:val="right"/>
          <w:rPr>
            <w:rFonts w:ascii="Times New Roman" w:hAnsi="Times New Roman"/>
            <w:sz w:val="20"/>
            <w:szCs w:val="20"/>
          </w:rPr>
        </w:pPr>
        <w:r w:rsidRPr="00920987">
          <w:rPr>
            <w:rFonts w:ascii="Times New Roman" w:hAnsi="Times New Roman"/>
            <w:sz w:val="20"/>
            <w:szCs w:val="20"/>
          </w:rPr>
          <w:fldChar w:fldCharType="begin"/>
        </w:r>
        <w:r w:rsidRPr="00920987">
          <w:rPr>
            <w:rFonts w:ascii="Times New Roman" w:hAnsi="Times New Roman"/>
            <w:sz w:val="20"/>
            <w:szCs w:val="20"/>
          </w:rPr>
          <w:instrText>PAGE   \* MERGEFORMAT</w:instrText>
        </w:r>
        <w:r w:rsidRPr="00920987">
          <w:rPr>
            <w:rFonts w:ascii="Times New Roman" w:hAnsi="Times New Roman"/>
            <w:sz w:val="20"/>
            <w:szCs w:val="20"/>
          </w:rPr>
          <w:fldChar w:fldCharType="separate"/>
        </w:r>
        <w:r w:rsidRPr="00920987">
          <w:rPr>
            <w:rFonts w:ascii="Times New Roman" w:hAnsi="Times New Roman"/>
            <w:sz w:val="20"/>
            <w:szCs w:val="20"/>
          </w:rPr>
          <w:t>xvi</w:t>
        </w:r>
        <w:r w:rsidRPr="00920987">
          <w:rPr>
            <w:rFonts w:ascii="Times New Roman" w:hAnsi="Times New Roman"/>
            <w:sz w:val="20"/>
            <w:szCs w:val="20"/>
          </w:rPr>
          <w:fldChar w:fldCharType="end"/>
        </w:r>
      </w:p>
    </w:sdtContent>
  </w:sdt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Fonts w:ascii="Times New Roman" w:hAnsi="Times New Roman"/>
      </w:rPr>
      <w:id w:val="-1791361259"/>
      <w:docPartObj>
        <w:docPartGallery w:val="Page Numbers (Top of Page)"/>
        <w:docPartUnique/>
      </w:docPartObj>
    </w:sdtPr>
    <w:sdtEndPr>
      <w:rPr>
        <w:sz w:val="20"/>
        <w:szCs w:val="20"/>
      </w:rPr>
    </w:sdtEndPr>
    <w:sdtContent>
      <w:p w14:paraId="14CD5811" w14:textId="77777777" w:rsidR="00920987" w:rsidRPr="00920987" w:rsidRDefault="00920987" w:rsidP="005F05AA">
        <w:pPr>
          <w:pStyle w:val="stBilgi"/>
          <w:spacing w:after="0" w:line="240" w:lineRule="auto"/>
          <w:jc w:val="right"/>
          <w:rPr>
            <w:rFonts w:ascii="Times New Roman" w:hAnsi="Times New Roman"/>
            <w:sz w:val="20"/>
            <w:szCs w:val="20"/>
          </w:rPr>
        </w:pPr>
        <w:r w:rsidRPr="00920987">
          <w:rPr>
            <w:rFonts w:ascii="Times New Roman" w:hAnsi="Times New Roman"/>
            <w:sz w:val="20"/>
            <w:szCs w:val="20"/>
          </w:rPr>
          <w:fldChar w:fldCharType="begin"/>
        </w:r>
        <w:r w:rsidRPr="00920987">
          <w:rPr>
            <w:rFonts w:ascii="Times New Roman" w:hAnsi="Times New Roman"/>
            <w:sz w:val="20"/>
            <w:szCs w:val="20"/>
          </w:rPr>
          <w:instrText>PAGE   \* MERGEFORMAT</w:instrText>
        </w:r>
        <w:r w:rsidRPr="00920987">
          <w:rPr>
            <w:rFonts w:ascii="Times New Roman" w:hAnsi="Times New Roman"/>
            <w:sz w:val="20"/>
            <w:szCs w:val="20"/>
          </w:rPr>
          <w:fldChar w:fldCharType="separate"/>
        </w:r>
        <w:r w:rsidRPr="00920987">
          <w:rPr>
            <w:rFonts w:ascii="Times New Roman" w:hAnsi="Times New Roman"/>
            <w:sz w:val="20"/>
            <w:szCs w:val="20"/>
          </w:rPr>
          <w:t>xvi</w:t>
        </w:r>
        <w:r w:rsidRPr="00920987">
          <w:rPr>
            <w:rFonts w:ascii="Times New Roman" w:hAnsi="Times New Roman"/>
            <w:sz w:val="20"/>
            <w:szCs w:val="20"/>
          </w:rPr>
          <w:fldChar w:fldCharType="end"/>
        </w:r>
      </w:p>
    </w:sdtContent>
  </w:sdt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Fonts w:ascii="Times New Roman" w:hAnsi="Times New Roman"/>
      </w:rPr>
      <w:id w:val="-1329209240"/>
      <w:docPartObj>
        <w:docPartGallery w:val="Page Numbers (Top of Page)"/>
        <w:docPartUnique/>
      </w:docPartObj>
    </w:sdtPr>
    <w:sdtEndPr>
      <w:rPr>
        <w:sz w:val="20"/>
        <w:szCs w:val="20"/>
      </w:rPr>
    </w:sdtEndPr>
    <w:sdtContent>
      <w:p w14:paraId="2A7A7B89" w14:textId="77777777" w:rsidR="00920987" w:rsidRPr="00920987" w:rsidRDefault="00920987" w:rsidP="005F05AA">
        <w:pPr>
          <w:pStyle w:val="stBilgi"/>
          <w:spacing w:after="0" w:line="240" w:lineRule="auto"/>
          <w:jc w:val="right"/>
          <w:rPr>
            <w:rFonts w:ascii="Times New Roman" w:hAnsi="Times New Roman"/>
            <w:sz w:val="20"/>
            <w:szCs w:val="20"/>
          </w:rPr>
        </w:pPr>
        <w:r w:rsidRPr="00920987">
          <w:rPr>
            <w:rFonts w:ascii="Times New Roman" w:hAnsi="Times New Roman"/>
            <w:sz w:val="20"/>
            <w:szCs w:val="20"/>
          </w:rPr>
          <w:fldChar w:fldCharType="begin"/>
        </w:r>
        <w:r w:rsidRPr="00920987">
          <w:rPr>
            <w:rFonts w:ascii="Times New Roman" w:hAnsi="Times New Roman"/>
            <w:sz w:val="20"/>
            <w:szCs w:val="20"/>
          </w:rPr>
          <w:instrText>PAGE   \* MERGEFORMAT</w:instrText>
        </w:r>
        <w:r w:rsidRPr="00920987">
          <w:rPr>
            <w:rFonts w:ascii="Times New Roman" w:hAnsi="Times New Roman"/>
            <w:sz w:val="20"/>
            <w:szCs w:val="20"/>
          </w:rPr>
          <w:fldChar w:fldCharType="separate"/>
        </w:r>
        <w:r w:rsidRPr="00920987">
          <w:rPr>
            <w:rFonts w:ascii="Times New Roman" w:hAnsi="Times New Roman"/>
            <w:sz w:val="20"/>
            <w:szCs w:val="20"/>
          </w:rPr>
          <w:t>xvi</w:t>
        </w:r>
        <w:r w:rsidRPr="00920987">
          <w:rPr>
            <w:rFonts w:ascii="Times New Roman" w:hAnsi="Times New Roman"/>
            <w:sz w:val="20"/>
            <w:szCs w:val="20"/>
          </w:rPr>
          <w:fldChar w:fldCharType="end"/>
        </w:r>
      </w:p>
    </w:sdtContent>
  </w:sdt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Fonts w:ascii="Times New Roman" w:hAnsi="Times New Roman"/>
        <w:sz w:val="20"/>
        <w:szCs w:val="20"/>
      </w:rPr>
      <w:id w:val="1466693081"/>
      <w:docPartObj>
        <w:docPartGallery w:val="Page Numbers (Top of Page)"/>
        <w:docPartUnique/>
      </w:docPartObj>
    </w:sdtPr>
    <w:sdtContent>
      <w:p w14:paraId="71C9FD09" w14:textId="77777777" w:rsidR="00551046" w:rsidRPr="00D04FA5" w:rsidRDefault="00551046" w:rsidP="005F05AA">
        <w:pPr>
          <w:pStyle w:val="stBilgi"/>
          <w:spacing w:after="0" w:line="240" w:lineRule="auto"/>
          <w:rPr>
            <w:rFonts w:ascii="Times New Roman" w:hAnsi="Times New Roman"/>
            <w:sz w:val="20"/>
            <w:szCs w:val="20"/>
          </w:rPr>
        </w:pPr>
        <w:r w:rsidRPr="00D04FA5">
          <w:rPr>
            <w:rFonts w:ascii="Times New Roman" w:hAnsi="Times New Roman"/>
            <w:sz w:val="20"/>
            <w:szCs w:val="20"/>
          </w:rPr>
          <w:fldChar w:fldCharType="begin"/>
        </w:r>
        <w:r w:rsidRPr="00D04FA5">
          <w:rPr>
            <w:rFonts w:ascii="Times New Roman" w:hAnsi="Times New Roman"/>
            <w:sz w:val="20"/>
            <w:szCs w:val="20"/>
          </w:rPr>
          <w:instrText>PAGE   \* MERGEFORMAT</w:instrText>
        </w:r>
        <w:r w:rsidRPr="00D04FA5">
          <w:rPr>
            <w:rFonts w:ascii="Times New Roman" w:hAnsi="Times New Roman"/>
            <w:sz w:val="20"/>
            <w:szCs w:val="20"/>
          </w:rPr>
          <w:fldChar w:fldCharType="separate"/>
        </w:r>
        <w:r w:rsidRPr="00D04FA5">
          <w:rPr>
            <w:rFonts w:ascii="Times New Roman" w:hAnsi="Times New Roman"/>
            <w:noProof/>
            <w:sz w:val="20"/>
            <w:szCs w:val="20"/>
          </w:rPr>
          <w:t>138</w:t>
        </w:r>
        <w:r w:rsidRPr="00D04FA5">
          <w:rPr>
            <w:rFonts w:ascii="Times New Roman" w:hAnsi="Times New Roman"/>
            <w:sz w:val="20"/>
            <w:szCs w:val="20"/>
          </w:rPr>
          <w:fldChar w:fldCharType="end"/>
        </w:r>
      </w:p>
    </w:sdtContent>
  </w:sdt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Fonts w:ascii="Times New Roman" w:hAnsi="Times New Roman"/>
      </w:rPr>
      <w:id w:val="-486174206"/>
      <w:docPartObj>
        <w:docPartGallery w:val="Page Numbers (Top of Page)"/>
        <w:docPartUnique/>
      </w:docPartObj>
    </w:sdtPr>
    <w:sdtEndPr>
      <w:rPr>
        <w:sz w:val="20"/>
        <w:szCs w:val="20"/>
      </w:rPr>
    </w:sdtEndPr>
    <w:sdtContent>
      <w:p w14:paraId="4A56746E" w14:textId="77777777" w:rsidR="00551046" w:rsidRPr="00D04FA5" w:rsidRDefault="00551046" w:rsidP="005F05AA">
        <w:pPr>
          <w:pStyle w:val="stBilgi"/>
          <w:spacing w:after="0" w:line="240" w:lineRule="auto"/>
          <w:jc w:val="right"/>
          <w:rPr>
            <w:rFonts w:ascii="Times New Roman" w:hAnsi="Times New Roman"/>
            <w:sz w:val="20"/>
            <w:szCs w:val="20"/>
          </w:rPr>
        </w:pPr>
        <w:r w:rsidRPr="00D04FA5">
          <w:rPr>
            <w:rFonts w:ascii="Times New Roman" w:hAnsi="Times New Roman"/>
            <w:sz w:val="20"/>
            <w:szCs w:val="20"/>
          </w:rPr>
          <w:fldChar w:fldCharType="begin"/>
        </w:r>
        <w:r w:rsidRPr="00D04FA5">
          <w:rPr>
            <w:rFonts w:ascii="Times New Roman" w:hAnsi="Times New Roman"/>
            <w:sz w:val="20"/>
            <w:szCs w:val="20"/>
          </w:rPr>
          <w:instrText>PAGE   \* MERGEFORMAT</w:instrText>
        </w:r>
        <w:r w:rsidRPr="00D04FA5">
          <w:rPr>
            <w:rFonts w:ascii="Times New Roman" w:hAnsi="Times New Roman"/>
            <w:sz w:val="20"/>
            <w:szCs w:val="20"/>
          </w:rPr>
          <w:fldChar w:fldCharType="separate"/>
        </w:r>
        <w:r w:rsidRPr="00D04FA5">
          <w:rPr>
            <w:rFonts w:ascii="Times New Roman" w:hAnsi="Times New Roman"/>
            <w:noProof/>
            <w:sz w:val="20"/>
            <w:szCs w:val="20"/>
          </w:rPr>
          <w:t>139</w:t>
        </w:r>
        <w:r w:rsidRPr="00D04FA5">
          <w:rPr>
            <w:rFonts w:ascii="Times New Roman" w:hAnsi="Times New Roman"/>
            <w:sz w:val="20"/>
            <w:szCs w:val="20"/>
          </w:rPr>
          <w:fldChar w:fldCharType="end"/>
        </w:r>
      </w:p>
    </w:sdtContent>
  </w:sdt>
</w:hdr>
</file>

<file path=word/header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003AA6C" w14:textId="77777777" w:rsidR="00000000" w:rsidRPr="00E92F5B" w:rsidRDefault="00000000" w:rsidP="00416017">
    <w:pPr>
      <w:pStyle w:val="stBilgi"/>
      <w:jc w:val="right"/>
      <w:rPr>
        <w:sz w:val="20"/>
        <w:szCs w:val="20"/>
      </w:rPr>
    </w:pPr>
  </w:p>
</w:hdr>
</file>

<file path=word/header9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B7ACCF3" w14:textId="77777777" w:rsidR="00000000" w:rsidRPr="004508BB" w:rsidRDefault="00000000" w:rsidP="00416017">
    <w:pPr>
      <w:pStyle w:val="stBilgi"/>
      <w:jc w:val="right"/>
      <w:rPr>
        <w:sz w:val="20"/>
        <w:szCs w:val="20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9152B59"/>
    <w:multiLevelType w:val="hybridMultilevel"/>
    <w:tmpl w:val="68ECB92E"/>
    <w:lvl w:ilvl="0" w:tplc="041F000F">
      <w:start w:val="1"/>
      <w:numFmt w:val="decimal"/>
      <w:lvlText w:val="%1."/>
      <w:lvlJc w:val="left"/>
      <w:pPr>
        <w:ind w:left="720" w:hanging="360"/>
      </w:p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3E72FA3"/>
    <w:multiLevelType w:val="hybridMultilevel"/>
    <w:tmpl w:val="971C8DC8"/>
    <w:lvl w:ilvl="0" w:tplc="041F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5C96260"/>
    <w:multiLevelType w:val="hybridMultilevel"/>
    <w:tmpl w:val="104C792E"/>
    <w:lvl w:ilvl="0" w:tplc="041F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23A4F21"/>
    <w:multiLevelType w:val="hybridMultilevel"/>
    <w:tmpl w:val="E51CFA72"/>
    <w:lvl w:ilvl="0" w:tplc="041F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EDA26AA"/>
    <w:multiLevelType w:val="hybridMultilevel"/>
    <w:tmpl w:val="0F20A4C0"/>
    <w:lvl w:ilvl="0" w:tplc="648A901C">
      <w:start w:val="1"/>
      <w:numFmt w:val="decimal"/>
      <w:lvlText w:val="%1."/>
      <w:lvlJc w:val="left"/>
      <w:pPr>
        <w:ind w:left="720" w:hanging="360"/>
      </w:pPr>
      <w:rPr>
        <w:rFonts w:hint="default"/>
        <w:sz w:val="24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E2647F5"/>
    <w:multiLevelType w:val="hybridMultilevel"/>
    <w:tmpl w:val="884AECA4"/>
    <w:lvl w:ilvl="0" w:tplc="041F000F">
      <w:start w:val="1"/>
      <w:numFmt w:val="decimal"/>
      <w:lvlText w:val="%1."/>
      <w:lvlJc w:val="left"/>
      <w:pPr>
        <w:ind w:left="720" w:hanging="360"/>
      </w:p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6635289"/>
    <w:multiLevelType w:val="multilevel"/>
    <w:tmpl w:val="90604F8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sz w:val="24"/>
      </w:r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7" w15:restartNumberingAfterBreak="0">
    <w:nsid w:val="58295D25"/>
    <w:multiLevelType w:val="hybridMultilevel"/>
    <w:tmpl w:val="1CDC98BC"/>
    <w:lvl w:ilvl="0" w:tplc="041F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8F9070D"/>
    <w:multiLevelType w:val="hybridMultilevel"/>
    <w:tmpl w:val="4B7069D2"/>
    <w:lvl w:ilvl="0" w:tplc="041F000F">
      <w:start w:val="1"/>
      <w:numFmt w:val="decimal"/>
      <w:lvlText w:val="%1."/>
      <w:lvlJc w:val="left"/>
      <w:pPr>
        <w:ind w:left="720" w:hanging="360"/>
      </w:p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5103734"/>
    <w:multiLevelType w:val="hybridMultilevel"/>
    <w:tmpl w:val="FA702832"/>
    <w:lvl w:ilvl="0" w:tplc="041F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770D75BA"/>
    <w:multiLevelType w:val="hybridMultilevel"/>
    <w:tmpl w:val="583A0986"/>
    <w:lvl w:ilvl="0" w:tplc="041F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783A2173"/>
    <w:multiLevelType w:val="hybridMultilevel"/>
    <w:tmpl w:val="789C967C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845127041">
    <w:abstractNumId w:val="2"/>
  </w:num>
  <w:num w:numId="2" w16cid:durableId="2013988054">
    <w:abstractNumId w:val="6"/>
  </w:num>
  <w:num w:numId="3" w16cid:durableId="145366150">
    <w:abstractNumId w:val="0"/>
  </w:num>
  <w:num w:numId="4" w16cid:durableId="1778526022">
    <w:abstractNumId w:val="8"/>
  </w:num>
  <w:num w:numId="5" w16cid:durableId="544218695">
    <w:abstractNumId w:val="5"/>
  </w:num>
  <w:num w:numId="6" w16cid:durableId="1949652064">
    <w:abstractNumId w:val="3"/>
  </w:num>
  <w:num w:numId="7" w16cid:durableId="900403772">
    <w:abstractNumId w:val="1"/>
  </w:num>
  <w:num w:numId="8" w16cid:durableId="648249100">
    <w:abstractNumId w:val="11"/>
  </w:num>
  <w:num w:numId="9" w16cid:durableId="2048484928">
    <w:abstractNumId w:val="9"/>
  </w:num>
  <w:num w:numId="10" w16cid:durableId="1568346104">
    <w:abstractNumId w:val="7"/>
  </w:num>
  <w:num w:numId="11" w16cid:durableId="1223061699">
    <w:abstractNumId w:val="4"/>
  </w:num>
  <w:num w:numId="12" w16cid:durableId="841508376">
    <w:abstractNumId w:val="10"/>
  </w:num>
  <w:numIdMacAtCleanup w:val="1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embedSystemFonts/>
  <w:bordersDoNotSurroundHeader/>
  <w:bordersDoNotSurroundFooter/>
  <w:proofState w:spelling="clean" w:grammar="clean"/>
  <w:defaultTabStop w:val="720"/>
  <w:hyphenationZone w:val="425"/>
  <w:evenAndOddHeaders/>
  <w:drawingGridHorizontalSpacing w:val="120"/>
  <w:drawingGridVerticalSpacing w:val="120"/>
  <w:displayHorizontalDrawingGridEvery w:val="0"/>
  <w:displayVerticalDrawingGridEvery w:val="3"/>
  <w:doNotUseMarginsForDrawingGridOrigin/>
  <w:doNotShadeFormData/>
  <w:characterSpacingControl w:val="compressPunctuation"/>
  <w:doNotValidateAgainstSchema/>
  <w:doNotDemarcateInvalidXml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doNotUseHTMLParagraphAutoSpacing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1&lt;/EnableBibliographyCategories&gt;&lt;/ENLayout&gt;"/>
    <w:docVar w:name="EN.Libraries" w:val="&lt;Libraries&gt;&lt;item db-id=&quot;00d9ve5eaf9f0lezs2ov50dqvdpe0xr0t2z2&quot;&gt;My EndNote Library&lt;record-ids&gt;&lt;item&gt;5&lt;/item&gt;&lt;item&gt;6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61&lt;/item&gt;&lt;item&gt;62&lt;/item&gt;&lt;item&gt;63&lt;/item&gt;&lt;item&gt;64&lt;/item&gt;&lt;item&gt;65&lt;/item&gt;&lt;item&gt;66&lt;/item&gt;&lt;item&gt;67&lt;/item&gt;&lt;item&gt;68&lt;/item&gt;&lt;item&gt;69&lt;/item&gt;&lt;item&gt;70&lt;/item&gt;&lt;item&gt;71&lt;/item&gt;&lt;item&gt;72&lt;/item&gt;&lt;item&gt;74&lt;/item&gt;&lt;item&gt;75&lt;/item&gt;&lt;item&gt;76&lt;/item&gt;&lt;item&gt;77&lt;/item&gt;&lt;item&gt;78&lt;/item&gt;&lt;item&gt;79&lt;/item&gt;&lt;item&gt;81&lt;/item&gt;&lt;item&gt;85&lt;/item&gt;&lt;item&gt;86&lt;/item&gt;&lt;item&gt;87&lt;/item&gt;&lt;item&gt;88&lt;/item&gt;&lt;item&gt;89&lt;/item&gt;&lt;item&gt;90&lt;/item&gt;&lt;item&gt;91&lt;/item&gt;&lt;item&gt;92&lt;/item&gt;&lt;item&gt;94&lt;/item&gt;&lt;item&gt;95&lt;/item&gt;&lt;item&gt;96&lt;/item&gt;&lt;item&gt;98&lt;/item&gt;&lt;item&gt;99&lt;/item&gt;&lt;item&gt;100&lt;/item&gt;&lt;item&gt;101&lt;/item&gt;&lt;item&gt;104&lt;/item&gt;&lt;item&gt;106&lt;/item&gt;&lt;item&gt;107&lt;/item&gt;&lt;item&gt;109&lt;/item&gt;&lt;item&gt;112&lt;/item&gt;&lt;item&gt;113&lt;/item&gt;&lt;item&gt;114&lt;/item&gt;&lt;item&gt;115&lt;/item&gt;&lt;item&gt;116&lt;/item&gt;&lt;item&gt;117&lt;/item&gt;&lt;item&gt;118&lt;/item&gt;&lt;item&gt;123&lt;/item&gt;&lt;item&gt;125&lt;/item&gt;&lt;item&gt;126&lt;/item&gt;&lt;item&gt;127&lt;/item&gt;&lt;item&gt;129&lt;/item&gt;&lt;item&gt;130&lt;/item&gt;&lt;item&gt;131&lt;/item&gt;&lt;item&gt;132&lt;/item&gt;&lt;item&gt;133&lt;/item&gt;&lt;item&gt;134&lt;/item&gt;&lt;item&gt;135&lt;/item&gt;&lt;item&gt;136&lt;/item&gt;&lt;item&gt;137&lt;/item&gt;&lt;item&gt;138&lt;/item&gt;&lt;item&gt;139&lt;/item&gt;&lt;item&gt;140&lt;/item&gt;&lt;item&gt;141&lt;/item&gt;&lt;item&gt;142&lt;/item&gt;&lt;item&gt;143&lt;/item&gt;&lt;item&gt;144&lt;/item&gt;&lt;item&gt;145&lt;/item&gt;&lt;item&gt;146&lt;/item&gt;&lt;item&gt;147&lt;/item&gt;&lt;item&gt;148&lt;/item&gt;&lt;item&gt;149&lt;/item&gt;&lt;item&gt;151&lt;/item&gt;&lt;item&gt;153&lt;/item&gt;&lt;item&gt;154&lt;/item&gt;&lt;item&gt;155&lt;/item&gt;&lt;item&gt;156&lt;/item&gt;&lt;item&gt;157&lt;/item&gt;&lt;item&gt;158&lt;/item&gt;&lt;item&gt;159&lt;/item&gt;&lt;item&gt;160&lt;/item&gt;&lt;item&gt;161&lt;/item&gt;&lt;item&gt;163&lt;/item&gt;&lt;item&gt;165&lt;/item&gt;&lt;item&gt;166&lt;/item&gt;&lt;item&gt;167&lt;/item&gt;&lt;item&gt;168&lt;/item&gt;&lt;item&gt;169&lt;/item&gt;&lt;item&gt;170&lt;/item&gt;&lt;item&gt;172&lt;/item&gt;&lt;item&gt;173&lt;/item&gt;&lt;item&gt;174&lt;/item&gt;&lt;item&gt;175&lt;/item&gt;&lt;item&gt;176&lt;/item&gt;&lt;item&gt;177&lt;/item&gt;&lt;item&gt;178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F95307"/>
    <w:rsid w:val="0000071F"/>
    <w:rsid w:val="000007D0"/>
    <w:rsid w:val="000016BF"/>
    <w:rsid w:val="00001F73"/>
    <w:rsid w:val="00002476"/>
    <w:rsid w:val="000024CD"/>
    <w:rsid w:val="00003B8E"/>
    <w:rsid w:val="00004542"/>
    <w:rsid w:val="000049B8"/>
    <w:rsid w:val="000053AF"/>
    <w:rsid w:val="00005554"/>
    <w:rsid w:val="000105BA"/>
    <w:rsid w:val="00010E8C"/>
    <w:rsid w:val="000114A2"/>
    <w:rsid w:val="00011589"/>
    <w:rsid w:val="00012011"/>
    <w:rsid w:val="00012023"/>
    <w:rsid w:val="00012DC2"/>
    <w:rsid w:val="0001348D"/>
    <w:rsid w:val="00013E40"/>
    <w:rsid w:val="00014465"/>
    <w:rsid w:val="000144A7"/>
    <w:rsid w:val="000156E4"/>
    <w:rsid w:val="00016DA7"/>
    <w:rsid w:val="00016FE8"/>
    <w:rsid w:val="000174D4"/>
    <w:rsid w:val="00017B3B"/>
    <w:rsid w:val="000200A2"/>
    <w:rsid w:val="00020B4A"/>
    <w:rsid w:val="000214C5"/>
    <w:rsid w:val="00021C47"/>
    <w:rsid w:val="000230CB"/>
    <w:rsid w:val="0002322C"/>
    <w:rsid w:val="00023777"/>
    <w:rsid w:val="00024441"/>
    <w:rsid w:val="0002451E"/>
    <w:rsid w:val="00024814"/>
    <w:rsid w:val="00024C1D"/>
    <w:rsid w:val="00026103"/>
    <w:rsid w:val="00026626"/>
    <w:rsid w:val="00026C1E"/>
    <w:rsid w:val="00026D05"/>
    <w:rsid w:val="00026DEE"/>
    <w:rsid w:val="00027B13"/>
    <w:rsid w:val="00030DC4"/>
    <w:rsid w:val="000321D9"/>
    <w:rsid w:val="00032919"/>
    <w:rsid w:val="00032996"/>
    <w:rsid w:val="000331A8"/>
    <w:rsid w:val="00033471"/>
    <w:rsid w:val="0003371F"/>
    <w:rsid w:val="000337E7"/>
    <w:rsid w:val="000339AA"/>
    <w:rsid w:val="00034102"/>
    <w:rsid w:val="00034332"/>
    <w:rsid w:val="00035289"/>
    <w:rsid w:val="00035D0B"/>
    <w:rsid w:val="00035FF5"/>
    <w:rsid w:val="0003741F"/>
    <w:rsid w:val="00040018"/>
    <w:rsid w:val="00040F3B"/>
    <w:rsid w:val="000441E3"/>
    <w:rsid w:val="00044BA1"/>
    <w:rsid w:val="000452B3"/>
    <w:rsid w:val="0004564E"/>
    <w:rsid w:val="00045675"/>
    <w:rsid w:val="0004744A"/>
    <w:rsid w:val="0004796E"/>
    <w:rsid w:val="000502E9"/>
    <w:rsid w:val="000520DB"/>
    <w:rsid w:val="000529AC"/>
    <w:rsid w:val="00052E58"/>
    <w:rsid w:val="0005306B"/>
    <w:rsid w:val="00054C3F"/>
    <w:rsid w:val="00055591"/>
    <w:rsid w:val="000555C0"/>
    <w:rsid w:val="0005567B"/>
    <w:rsid w:val="00055686"/>
    <w:rsid w:val="00057C27"/>
    <w:rsid w:val="000603A4"/>
    <w:rsid w:val="000615AA"/>
    <w:rsid w:val="00061A02"/>
    <w:rsid w:val="00061A69"/>
    <w:rsid w:val="000628EB"/>
    <w:rsid w:val="00062E6D"/>
    <w:rsid w:val="00064D86"/>
    <w:rsid w:val="00065543"/>
    <w:rsid w:val="00065640"/>
    <w:rsid w:val="00065D0A"/>
    <w:rsid w:val="00065D54"/>
    <w:rsid w:val="00066D72"/>
    <w:rsid w:val="00067070"/>
    <w:rsid w:val="00067160"/>
    <w:rsid w:val="00067E9C"/>
    <w:rsid w:val="00070475"/>
    <w:rsid w:val="000713B9"/>
    <w:rsid w:val="00071CDD"/>
    <w:rsid w:val="00071F12"/>
    <w:rsid w:val="00072A4D"/>
    <w:rsid w:val="00074990"/>
    <w:rsid w:val="00074AB0"/>
    <w:rsid w:val="00075757"/>
    <w:rsid w:val="00076A65"/>
    <w:rsid w:val="00076AA2"/>
    <w:rsid w:val="00076DD4"/>
    <w:rsid w:val="00077B3F"/>
    <w:rsid w:val="000817C1"/>
    <w:rsid w:val="000819EA"/>
    <w:rsid w:val="000820F0"/>
    <w:rsid w:val="00082938"/>
    <w:rsid w:val="00083028"/>
    <w:rsid w:val="00083039"/>
    <w:rsid w:val="000847F1"/>
    <w:rsid w:val="00085704"/>
    <w:rsid w:val="00086BFC"/>
    <w:rsid w:val="00086C29"/>
    <w:rsid w:val="00090076"/>
    <w:rsid w:val="00091649"/>
    <w:rsid w:val="000917C5"/>
    <w:rsid w:val="00092F02"/>
    <w:rsid w:val="000933D5"/>
    <w:rsid w:val="00093514"/>
    <w:rsid w:val="00093A28"/>
    <w:rsid w:val="00093C38"/>
    <w:rsid w:val="0009447A"/>
    <w:rsid w:val="0009531F"/>
    <w:rsid w:val="00096214"/>
    <w:rsid w:val="0009673F"/>
    <w:rsid w:val="000967AD"/>
    <w:rsid w:val="00096AA2"/>
    <w:rsid w:val="00096B72"/>
    <w:rsid w:val="000972CE"/>
    <w:rsid w:val="000977B1"/>
    <w:rsid w:val="000A021F"/>
    <w:rsid w:val="000A0FC7"/>
    <w:rsid w:val="000A352D"/>
    <w:rsid w:val="000A39A5"/>
    <w:rsid w:val="000A3C9E"/>
    <w:rsid w:val="000A405C"/>
    <w:rsid w:val="000A4338"/>
    <w:rsid w:val="000A4E68"/>
    <w:rsid w:val="000A55C3"/>
    <w:rsid w:val="000A6F72"/>
    <w:rsid w:val="000A72F4"/>
    <w:rsid w:val="000A7787"/>
    <w:rsid w:val="000A7AFF"/>
    <w:rsid w:val="000B03C0"/>
    <w:rsid w:val="000B0D3C"/>
    <w:rsid w:val="000B1755"/>
    <w:rsid w:val="000B18EF"/>
    <w:rsid w:val="000B259C"/>
    <w:rsid w:val="000B2675"/>
    <w:rsid w:val="000B2A85"/>
    <w:rsid w:val="000B44A7"/>
    <w:rsid w:val="000B4548"/>
    <w:rsid w:val="000B4CBE"/>
    <w:rsid w:val="000B5414"/>
    <w:rsid w:val="000B5DBC"/>
    <w:rsid w:val="000B5FBF"/>
    <w:rsid w:val="000B620F"/>
    <w:rsid w:val="000B63BF"/>
    <w:rsid w:val="000B6826"/>
    <w:rsid w:val="000C0150"/>
    <w:rsid w:val="000C0161"/>
    <w:rsid w:val="000C0197"/>
    <w:rsid w:val="000C0969"/>
    <w:rsid w:val="000C1315"/>
    <w:rsid w:val="000C146A"/>
    <w:rsid w:val="000C2866"/>
    <w:rsid w:val="000C2F3A"/>
    <w:rsid w:val="000C4390"/>
    <w:rsid w:val="000C4994"/>
    <w:rsid w:val="000C595F"/>
    <w:rsid w:val="000C5BCA"/>
    <w:rsid w:val="000C6F26"/>
    <w:rsid w:val="000C7025"/>
    <w:rsid w:val="000C7EAA"/>
    <w:rsid w:val="000D0D12"/>
    <w:rsid w:val="000D0E9B"/>
    <w:rsid w:val="000D117F"/>
    <w:rsid w:val="000D16A7"/>
    <w:rsid w:val="000D2661"/>
    <w:rsid w:val="000D3916"/>
    <w:rsid w:val="000D3D22"/>
    <w:rsid w:val="000D3DAA"/>
    <w:rsid w:val="000D4A2E"/>
    <w:rsid w:val="000D5B25"/>
    <w:rsid w:val="000D60BD"/>
    <w:rsid w:val="000D7543"/>
    <w:rsid w:val="000D77BB"/>
    <w:rsid w:val="000D789B"/>
    <w:rsid w:val="000D7A11"/>
    <w:rsid w:val="000E0DAF"/>
    <w:rsid w:val="000E0E8D"/>
    <w:rsid w:val="000E16DE"/>
    <w:rsid w:val="000E2866"/>
    <w:rsid w:val="000E304C"/>
    <w:rsid w:val="000E3256"/>
    <w:rsid w:val="000E33D9"/>
    <w:rsid w:val="000E492E"/>
    <w:rsid w:val="000E526D"/>
    <w:rsid w:val="000E56D8"/>
    <w:rsid w:val="000E5D64"/>
    <w:rsid w:val="000E66F4"/>
    <w:rsid w:val="000E7CB2"/>
    <w:rsid w:val="000E7CED"/>
    <w:rsid w:val="000E7FFA"/>
    <w:rsid w:val="000F205D"/>
    <w:rsid w:val="000F2B82"/>
    <w:rsid w:val="000F348A"/>
    <w:rsid w:val="000F3862"/>
    <w:rsid w:val="000F3E1B"/>
    <w:rsid w:val="000F4883"/>
    <w:rsid w:val="000F5849"/>
    <w:rsid w:val="000F5A6F"/>
    <w:rsid w:val="000F5F05"/>
    <w:rsid w:val="000F6410"/>
    <w:rsid w:val="000F6942"/>
    <w:rsid w:val="000F6B1E"/>
    <w:rsid w:val="000F6E48"/>
    <w:rsid w:val="000F7637"/>
    <w:rsid w:val="000F7B79"/>
    <w:rsid w:val="000F7E66"/>
    <w:rsid w:val="000F7FD8"/>
    <w:rsid w:val="001002F9"/>
    <w:rsid w:val="00100B95"/>
    <w:rsid w:val="00100EC5"/>
    <w:rsid w:val="001014FF"/>
    <w:rsid w:val="00101AF6"/>
    <w:rsid w:val="0010247A"/>
    <w:rsid w:val="00103E0B"/>
    <w:rsid w:val="00104C4A"/>
    <w:rsid w:val="0010512D"/>
    <w:rsid w:val="00105E66"/>
    <w:rsid w:val="001101F3"/>
    <w:rsid w:val="00110676"/>
    <w:rsid w:val="00112122"/>
    <w:rsid w:val="00112F00"/>
    <w:rsid w:val="00113CC9"/>
    <w:rsid w:val="00113F7C"/>
    <w:rsid w:val="001149AB"/>
    <w:rsid w:val="00115732"/>
    <w:rsid w:val="0011755F"/>
    <w:rsid w:val="00117560"/>
    <w:rsid w:val="00117B01"/>
    <w:rsid w:val="00117EF8"/>
    <w:rsid w:val="001218AA"/>
    <w:rsid w:val="00121FCB"/>
    <w:rsid w:val="001225D6"/>
    <w:rsid w:val="001225DC"/>
    <w:rsid w:val="00122B2D"/>
    <w:rsid w:val="00123487"/>
    <w:rsid w:val="001234C9"/>
    <w:rsid w:val="00123688"/>
    <w:rsid w:val="00123FF2"/>
    <w:rsid w:val="001247A9"/>
    <w:rsid w:val="00124FD9"/>
    <w:rsid w:val="0012516E"/>
    <w:rsid w:val="00125815"/>
    <w:rsid w:val="00125AB4"/>
    <w:rsid w:val="00125FF4"/>
    <w:rsid w:val="001260A0"/>
    <w:rsid w:val="001261FC"/>
    <w:rsid w:val="00126C59"/>
    <w:rsid w:val="00126D01"/>
    <w:rsid w:val="00126D1E"/>
    <w:rsid w:val="001271B5"/>
    <w:rsid w:val="00127656"/>
    <w:rsid w:val="00127A62"/>
    <w:rsid w:val="0013040B"/>
    <w:rsid w:val="00130C44"/>
    <w:rsid w:val="001313B4"/>
    <w:rsid w:val="00131EFF"/>
    <w:rsid w:val="0013313F"/>
    <w:rsid w:val="00133860"/>
    <w:rsid w:val="001338F6"/>
    <w:rsid w:val="00136121"/>
    <w:rsid w:val="00136BBA"/>
    <w:rsid w:val="001372E6"/>
    <w:rsid w:val="00137997"/>
    <w:rsid w:val="00141538"/>
    <w:rsid w:val="00142CC0"/>
    <w:rsid w:val="001430A2"/>
    <w:rsid w:val="00144BD0"/>
    <w:rsid w:val="00144D95"/>
    <w:rsid w:val="00145226"/>
    <w:rsid w:val="001454EC"/>
    <w:rsid w:val="00145E5F"/>
    <w:rsid w:val="0014605F"/>
    <w:rsid w:val="0014708A"/>
    <w:rsid w:val="00147B91"/>
    <w:rsid w:val="00147BFB"/>
    <w:rsid w:val="00147E53"/>
    <w:rsid w:val="00151FB9"/>
    <w:rsid w:val="00152561"/>
    <w:rsid w:val="001525B9"/>
    <w:rsid w:val="00152B53"/>
    <w:rsid w:val="00152E0D"/>
    <w:rsid w:val="001536E0"/>
    <w:rsid w:val="001537A3"/>
    <w:rsid w:val="00153892"/>
    <w:rsid w:val="00153D62"/>
    <w:rsid w:val="00153FE5"/>
    <w:rsid w:val="001548B6"/>
    <w:rsid w:val="001552B2"/>
    <w:rsid w:val="00155C18"/>
    <w:rsid w:val="00156935"/>
    <w:rsid w:val="00156BE8"/>
    <w:rsid w:val="00157726"/>
    <w:rsid w:val="001578B2"/>
    <w:rsid w:val="00157D7D"/>
    <w:rsid w:val="00160A22"/>
    <w:rsid w:val="00160CD5"/>
    <w:rsid w:val="0016185F"/>
    <w:rsid w:val="00162E53"/>
    <w:rsid w:val="0016355A"/>
    <w:rsid w:val="00163EA6"/>
    <w:rsid w:val="00164288"/>
    <w:rsid w:val="001649A4"/>
    <w:rsid w:val="00164CE0"/>
    <w:rsid w:val="00166284"/>
    <w:rsid w:val="00166973"/>
    <w:rsid w:val="00166B31"/>
    <w:rsid w:val="00167671"/>
    <w:rsid w:val="00167B2C"/>
    <w:rsid w:val="00170394"/>
    <w:rsid w:val="00170B53"/>
    <w:rsid w:val="00170E0A"/>
    <w:rsid w:val="0017100B"/>
    <w:rsid w:val="0017278F"/>
    <w:rsid w:val="00172876"/>
    <w:rsid w:val="00172C2E"/>
    <w:rsid w:val="001733B0"/>
    <w:rsid w:val="001738A8"/>
    <w:rsid w:val="001742BD"/>
    <w:rsid w:val="0017444B"/>
    <w:rsid w:val="001763D5"/>
    <w:rsid w:val="00176E6B"/>
    <w:rsid w:val="001773D0"/>
    <w:rsid w:val="001805FD"/>
    <w:rsid w:val="00181DE4"/>
    <w:rsid w:val="00182907"/>
    <w:rsid w:val="00182ACD"/>
    <w:rsid w:val="00182B6B"/>
    <w:rsid w:val="00183E3B"/>
    <w:rsid w:val="00183F20"/>
    <w:rsid w:val="00184648"/>
    <w:rsid w:val="00184C59"/>
    <w:rsid w:val="00184F38"/>
    <w:rsid w:val="00185CB9"/>
    <w:rsid w:val="0018695B"/>
    <w:rsid w:val="0018739C"/>
    <w:rsid w:val="001904B2"/>
    <w:rsid w:val="00190ACC"/>
    <w:rsid w:val="00191307"/>
    <w:rsid w:val="001915EF"/>
    <w:rsid w:val="00192113"/>
    <w:rsid w:val="00192E29"/>
    <w:rsid w:val="00193122"/>
    <w:rsid w:val="0019343C"/>
    <w:rsid w:val="00193943"/>
    <w:rsid w:val="00194052"/>
    <w:rsid w:val="00194298"/>
    <w:rsid w:val="0019476D"/>
    <w:rsid w:val="00194909"/>
    <w:rsid w:val="00194B2E"/>
    <w:rsid w:val="00196284"/>
    <w:rsid w:val="00196A24"/>
    <w:rsid w:val="00196F71"/>
    <w:rsid w:val="00197622"/>
    <w:rsid w:val="00197B53"/>
    <w:rsid w:val="00197C5B"/>
    <w:rsid w:val="001A011D"/>
    <w:rsid w:val="001A01FA"/>
    <w:rsid w:val="001A062C"/>
    <w:rsid w:val="001A0A16"/>
    <w:rsid w:val="001A121D"/>
    <w:rsid w:val="001A1645"/>
    <w:rsid w:val="001A169F"/>
    <w:rsid w:val="001A3EFA"/>
    <w:rsid w:val="001A42B9"/>
    <w:rsid w:val="001A4A83"/>
    <w:rsid w:val="001A5A71"/>
    <w:rsid w:val="001A603E"/>
    <w:rsid w:val="001A621D"/>
    <w:rsid w:val="001A6A63"/>
    <w:rsid w:val="001A76D4"/>
    <w:rsid w:val="001B0CD4"/>
    <w:rsid w:val="001B1A86"/>
    <w:rsid w:val="001B2669"/>
    <w:rsid w:val="001B29AD"/>
    <w:rsid w:val="001B3874"/>
    <w:rsid w:val="001B395D"/>
    <w:rsid w:val="001B3AC2"/>
    <w:rsid w:val="001B3DF8"/>
    <w:rsid w:val="001B53C2"/>
    <w:rsid w:val="001B5EB2"/>
    <w:rsid w:val="001B6DAD"/>
    <w:rsid w:val="001B7B12"/>
    <w:rsid w:val="001C0125"/>
    <w:rsid w:val="001C05F0"/>
    <w:rsid w:val="001C0C7D"/>
    <w:rsid w:val="001C0D86"/>
    <w:rsid w:val="001C1BC3"/>
    <w:rsid w:val="001C1EA6"/>
    <w:rsid w:val="001C2045"/>
    <w:rsid w:val="001C20F9"/>
    <w:rsid w:val="001C2E20"/>
    <w:rsid w:val="001C3642"/>
    <w:rsid w:val="001C3B5F"/>
    <w:rsid w:val="001C3B7A"/>
    <w:rsid w:val="001C6275"/>
    <w:rsid w:val="001C6A80"/>
    <w:rsid w:val="001C763B"/>
    <w:rsid w:val="001C79AE"/>
    <w:rsid w:val="001D04FB"/>
    <w:rsid w:val="001D0F01"/>
    <w:rsid w:val="001D1219"/>
    <w:rsid w:val="001D1254"/>
    <w:rsid w:val="001D12E2"/>
    <w:rsid w:val="001D1601"/>
    <w:rsid w:val="001D1945"/>
    <w:rsid w:val="001D1C06"/>
    <w:rsid w:val="001D20CA"/>
    <w:rsid w:val="001D3A3A"/>
    <w:rsid w:val="001D40CD"/>
    <w:rsid w:val="001D4B14"/>
    <w:rsid w:val="001D73BF"/>
    <w:rsid w:val="001D7A3D"/>
    <w:rsid w:val="001E18B8"/>
    <w:rsid w:val="001E4071"/>
    <w:rsid w:val="001E455A"/>
    <w:rsid w:val="001E46D8"/>
    <w:rsid w:val="001E4D3E"/>
    <w:rsid w:val="001E5565"/>
    <w:rsid w:val="001E636E"/>
    <w:rsid w:val="001E6E88"/>
    <w:rsid w:val="001E7071"/>
    <w:rsid w:val="001E782D"/>
    <w:rsid w:val="001F0345"/>
    <w:rsid w:val="001F06D6"/>
    <w:rsid w:val="001F07C4"/>
    <w:rsid w:val="001F0B9E"/>
    <w:rsid w:val="001F0FED"/>
    <w:rsid w:val="001F1375"/>
    <w:rsid w:val="001F14E7"/>
    <w:rsid w:val="001F1895"/>
    <w:rsid w:val="001F1C80"/>
    <w:rsid w:val="001F2641"/>
    <w:rsid w:val="001F26A4"/>
    <w:rsid w:val="001F277F"/>
    <w:rsid w:val="001F35B5"/>
    <w:rsid w:val="001F36BC"/>
    <w:rsid w:val="001F4173"/>
    <w:rsid w:val="001F46FB"/>
    <w:rsid w:val="001F77D9"/>
    <w:rsid w:val="00201C8C"/>
    <w:rsid w:val="00202325"/>
    <w:rsid w:val="002059B2"/>
    <w:rsid w:val="00206BAF"/>
    <w:rsid w:val="00206CFA"/>
    <w:rsid w:val="00206EB4"/>
    <w:rsid w:val="0021016F"/>
    <w:rsid w:val="00210712"/>
    <w:rsid w:val="00211579"/>
    <w:rsid w:val="002119FF"/>
    <w:rsid w:val="002122A3"/>
    <w:rsid w:val="00212EA8"/>
    <w:rsid w:val="002135D2"/>
    <w:rsid w:val="00213974"/>
    <w:rsid w:val="00213DD8"/>
    <w:rsid w:val="00214041"/>
    <w:rsid w:val="002148E8"/>
    <w:rsid w:val="00214A66"/>
    <w:rsid w:val="00214FD1"/>
    <w:rsid w:val="002152D0"/>
    <w:rsid w:val="00215E68"/>
    <w:rsid w:val="0021661F"/>
    <w:rsid w:val="0021690A"/>
    <w:rsid w:val="00216B4E"/>
    <w:rsid w:val="0022046A"/>
    <w:rsid w:val="00220474"/>
    <w:rsid w:val="0022050C"/>
    <w:rsid w:val="002206F2"/>
    <w:rsid w:val="002207BF"/>
    <w:rsid w:val="0022099D"/>
    <w:rsid w:val="00221155"/>
    <w:rsid w:val="002218BA"/>
    <w:rsid w:val="0022246E"/>
    <w:rsid w:val="002225EA"/>
    <w:rsid w:val="00222E32"/>
    <w:rsid w:val="002232B1"/>
    <w:rsid w:val="00223971"/>
    <w:rsid w:val="00223C7D"/>
    <w:rsid w:val="002246C5"/>
    <w:rsid w:val="00224F82"/>
    <w:rsid w:val="00225393"/>
    <w:rsid w:val="00225439"/>
    <w:rsid w:val="00226F7E"/>
    <w:rsid w:val="00230B41"/>
    <w:rsid w:val="00231A87"/>
    <w:rsid w:val="002327BA"/>
    <w:rsid w:val="002327C2"/>
    <w:rsid w:val="00235620"/>
    <w:rsid w:val="00235C57"/>
    <w:rsid w:val="00236E63"/>
    <w:rsid w:val="00236E6E"/>
    <w:rsid w:val="002372D0"/>
    <w:rsid w:val="002374C5"/>
    <w:rsid w:val="00237E1F"/>
    <w:rsid w:val="00237F39"/>
    <w:rsid w:val="00240947"/>
    <w:rsid w:val="002414E3"/>
    <w:rsid w:val="00241999"/>
    <w:rsid w:val="002423F7"/>
    <w:rsid w:val="00242B15"/>
    <w:rsid w:val="00244033"/>
    <w:rsid w:val="002440AE"/>
    <w:rsid w:val="0024445D"/>
    <w:rsid w:val="00245185"/>
    <w:rsid w:val="00245CF6"/>
    <w:rsid w:val="0024683B"/>
    <w:rsid w:val="00247B23"/>
    <w:rsid w:val="002505FD"/>
    <w:rsid w:val="002506D6"/>
    <w:rsid w:val="0025077C"/>
    <w:rsid w:val="00251308"/>
    <w:rsid w:val="00251A29"/>
    <w:rsid w:val="00251D2B"/>
    <w:rsid w:val="00252246"/>
    <w:rsid w:val="002535E6"/>
    <w:rsid w:val="0025393B"/>
    <w:rsid w:val="0025435E"/>
    <w:rsid w:val="0025467F"/>
    <w:rsid w:val="002547CC"/>
    <w:rsid w:val="002551B0"/>
    <w:rsid w:val="002562AC"/>
    <w:rsid w:val="002563AE"/>
    <w:rsid w:val="00257176"/>
    <w:rsid w:val="00257212"/>
    <w:rsid w:val="002606CE"/>
    <w:rsid w:val="0026098F"/>
    <w:rsid w:val="002616D3"/>
    <w:rsid w:val="00261B37"/>
    <w:rsid w:val="00261FC7"/>
    <w:rsid w:val="00262863"/>
    <w:rsid w:val="002640D9"/>
    <w:rsid w:val="00264F80"/>
    <w:rsid w:val="00267FF2"/>
    <w:rsid w:val="00270B1A"/>
    <w:rsid w:val="00270EA9"/>
    <w:rsid w:val="0027337D"/>
    <w:rsid w:val="00274039"/>
    <w:rsid w:val="00274125"/>
    <w:rsid w:val="00274A54"/>
    <w:rsid w:val="0027500F"/>
    <w:rsid w:val="00275509"/>
    <w:rsid w:val="00275A14"/>
    <w:rsid w:val="00275F07"/>
    <w:rsid w:val="00276612"/>
    <w:rsid w:val="00276F48"/>
    <w:rsid w:val="00277304"/>
    <w:rsid w:val="002775FC"/>
    <w:rsid w:val="00277EF5"/>
    <w:rsid w:val="00280C00"/>
    <w:rsid w:val="002819E7"/>
    <w:rsid w:val="00282173"/>
    <w:rsid w:val="00282E6A"/>
    <w:rsid w:val="0028383F"/>
    <w:rsid w:val="0028394D"/>
    <w:rsid w:val="00284862"/>
    <w:rsid w:val="002856B8"/>
    <w:rsid w:val="00285E4F"/>
    <w:rsid w:val="00285F01"/>
    <w:rsid w:val="0028714C"/>
    <w:rsid w:val="00291448"/>
    <w:rsid w:val="00291551"/>
    <w:rsid w:val="00291961"/>
    <w:rsid w:val="00291B96"/>
    <w:rsid w:val="00292B23"/>
    <w:rsid w:val="00292FCF"/>
    <w:rsid w:val="00293C51"/>
    <w:rsid w:val="00293F1C"/>
    <w:rsid w:val="00294178"/>
    <w:rsid w:val="00294941"/>
    <w:rsid w:val="00294F82"/>
    <w:rsid w:val="00295806"/>
    <w:rsid w:val="00295BEA"/>
    <w:rsid w:val="00295D1C"/>
    <w:rsid w:val="00295DFB"/>
    <w:rsid w:val="0029645C"/>
    <w:rsid w:val="002968B3"/>
    <w:rsid w:val="00297098"/>
    <w:rsid w:val="002A0608"/>
    <w:rsid w:val="002A0959"/>
    <w:rsid w:val="002A0E58"/>
    <w:rsid w:val="002A0ED9"/>
    <w:rsid w:val="002A211C"/>
    <w:rsid w:val="002A2976"/>
    <w:rsid w:val="002A2C23"/>
    <w:rsid w:val="002A3912"/>
    <w:rsid w:val="002A3939"/>
    <w:rsid w:val="002A3B85"/>
    <w:rsid w:val="002A3CAB"/>
    <w:rsid w:val="002A3D94"/>
    <w:rsid w:val="002A4271"/>
    <w:rsid w:val="002A47ED"/>
    <w:rsid w:val="002A4FB1"/>
    <w:rsid w:val="002A56CF"/>
    <w:rsid w:val="002A5E07"/>
    <w:rsid w:val="002A6585"/>
    <w:rsid w:val="002A6C0A"/>
    <w:rsid w:val="002A70AE"/>
    <w:rsid w:val="002A72D6"/>
    <w:rsid w:val="002A7679"/>
    <w:rsid w:val="002A7831"/>
    <w:rsid w:val="002B000B"/>
    <w:rsid w:val="002B0110"/>
    <w:rsid w:val="002B12D1"/>
    <w:rsid w:val="002B22B7"/>
    <w:rsid w:val="002B333D"/>
    <w:rsid w:val="002B451E"/>
    <w:rsid w:val="002B4BBA"/>
    <w:rsid w:val="002B5D23"/>
    <w:rsid w:val="002B68BF"/>
    <w:rsid w:val="002B6F1F"/>
    <w:rsid w:val="002B7B8A"/>
    <w:rsid w:val="002B7C0A"/>
    <w:rsid w:val="002B7CAC"/>
    <w:rsid w:val="002B7FB2"/>
    <w:rsid w:val="002C04D7"/>
    <w:rsid w:val="002C0965"/>
    <w:rsid w:val="002C1075"/>
    <w:rsid w:val="002C120C"/>
    <w:rsid w:val="002C1549"/>
    <w:rsid w:val="002C180D"/>
    <w:rsid w:val="002C1ADB"/>
    <w:rsid w:val="002C22B0"/>
    <w:rsid w:val="002C2939"/>
    <w:rsid w:val="002C33A5"/>
    <w:rsid w:val="002C4A9B"/>
    <w:rsid w:val="002C7E99"/>
    <w:rsid w:val="002D0666"/>
    <w:rsid w:val="002D07AD"/>
    <w:rsid w:val="002D0948"/>
    <w:rsid w:val="002D0F5F"/>
    <w:rsid w:val="002D23D5"/>
    <w:rsid w:val="002D24F3"/>
    <w:rsid w:val="002D2EB5"/>
    <w:rsid w:val="002D34D6"/>
    <w:rsid w:val="002D3679"/>
    <w:rsid w:val="002D3BA8"/>
    <w:rsid w:val="002D402B"/>
    <w:rsid w:val="002D4561"/>
    <w:rsid w:val="002D4942"/>
    <w:rsid w:val="002D4AC4"/>
    <w:rsid w:val="002D4D52"/>
    <w:rsid w:val="002D4F5A"/>
    <w:rsid w:val="002D5047"/>
    <w:rsid w:val="002D53E2"/>
    <w:rsid w:val="002D5457"/>
    <w:rsid w:val="002D6A23"/>
    <w:rsid w:val="002D75BB"/>
    <w:rsid w:val="002D7A50"/>
    <w:rsid w:val="002D7B11"/>
    <w:rsid w:val="002D7B37"/>
    <w:rsid w:val="002D7C37"/>
    <w:rsid w:val="002D7FDA"/>
    <w:rsid w:val="002E0906"/>
    <w:rsid w:val="002E0FA3"/>
    <w:rsid w:val="002E0FAD"/>
    <w:rsid w:val="002E1391"/>
    <w:rsid w:val="002E1B05"/>
    <w:rsid w:val="002E3834"/>
    <w:rsid w:val="002E4645"/>
    <w:rsid w:val="002E4CB9"/>
    <w:rsid w:val="002E5211"/>
    <w:rsid w:val="002E5BEE"/>
    <w:rsid w:val="002E5F32"/>
    <w:rsid w:val="002E605F"/>
    <w:rsid w:val="002E60C9"/>
    <w:rsid w:val="002E6809"/>
    <w:rsid w:val="002E7594"/>
    <w:rsid w:val="002E792D"/>
    <w:rsid w:val="002E7AF1"/>
    <w:rsid w:val="002F0494"/>
    <w:rsid w:val="002F0D32"/>
    <w:rsid w:val="002F0E4D"/>
    <w:rsid w:val="002F14E7"/>
    <w:rsid w:val="002F238E"/>
    <w:rsid w:val="002F3525"/>
    <w:rsid w:val="002F379F"/>
    <w:rsid w:val="002F3E42"/>
    <w:rsid w:val="002F4659"/>
    <w:rsid w:val="002F4B61"/>
    <w:rsid w:val="002F4BE7"/>
    <w:rsid w:val="002F5102"/>
    <w:rsid w:val="002F54E2"/>
    <w:rsid w:val="002F598C"/>
    <w:rsid w:val="002F5E36"/>
    <w:rsid w:val="002F5F2F"/>
    <w:rsid w:val="002F7AA6"/>
    <w:rsid w:val="002F7B74"/>
    <w:rsid w:val="00300589"/>
    <w:rsid w:val="00301B9D"/>
    <w:rsid w:val="00301DB4"/>
    <w:rsid w:val="00302037"/>
    <w:rsid w:val="00302B6C"/>
    <w:rsid w:val="00302DB8"/>
    <w:rsid w:val="00302DD0"/>
    <w:rsid w:val="00303051"/>
    <w:rsid w:val="00303FE3"/>
    <w:rsid w:val="00304348"/>
    <w:rsid w:val="00304AD5"/>
    <w:rsid w:val="0030663B"/>
    <w:rsid w:val="00306E7D"/>
    <w:rsid w:val="00307E0C"/>
    <w:rsid w:val="00307EF2"/>
    <w:rsid w:val="00310282"/>
    <w:rsid w:val="0031061B"/>
    <w:rsid w:val="00310742"/>
    <w:rsid w:val="00310CDA"/>
    <w:rsid w:val="00310EE8"/>
    <w:rsid w:val="00311D52"/>
    <w:rsid w:val="0031218A"/>
    <w:rsid w:val="003140B4"/>
    <w:rsid w:val="00314148"/>
    <w:rsid w:val="0031424F"/>
    <w:rsid w:val="003151BA"/>
    <w:rsid w:val="00316BE6"/>
    <w:rsid w:val="003175C1"/>
    <w:rsid w:val="00317D49"/>
    <w:rsid w:val="00320543"/>
    <w:rsid w:val="003215FD"/>
    <w:rsid w:val="003216B2"/>
    <w:rsid w:val="00321C79"/>
    <w:rsid w:val="00323479"/>
    <w:rsid w:val="00323EB3"/>
    <w:rsid w:val="003245BE"/>
    <w:rsid w:val="00324A5E"/>
    <w:rsid w:val="00325434"/>
    <w:rsid w:val="0032579D"/>
    <w:rsid w:val="00325B4D"/>
    <w:rsid w:val="00326430"/>
    <w:rsid w:val="0032678D"/>
    <w:rsid w:val="003275B1"/>
    <w:rsid w:val="003275D9"/>
    <w:rsid w:val="0033006A"/>
    <w:rsid w:val="00330C15"/>
    <w:rsid w:val="003312A4"/>
    <w:rsid w:val="0033201D"/>
    <w:rsid w:val="0033235C"/>
    <w:rsid w:val="003323F6"/>
    <w:rsid w:val="00332BFB"/>
    <w:rsid w:val="00332E96"/>
    <w:rsid w:val="0033352B"/>
    <w:rsid w:val="00334A16"/>
    <w:rsid w:val="00334C7A"/>
    <w:rsid w:val="00334F4A"/>
    <w:rsid w:val="003354A1"/>
    <w:rsid w:val="0033585E"/>
    <w:rsid w:val="00335A70"/>
    <w:rsid w:val="00335A84"/>
    <w:rsid w:val="00335AE8"/>
    <w:rsid w:val="00336151"/>
    <w:rsid w:val="00336520"/>
    <w:rsid w:val="00336B08"/>
    <w:rsid w:val="00336CB7"/>
    <w:rsid w:val="00337039"/>
    <w:rsid w:val="00337C91"/>
    <w:rsid w:val="0034048D"/>
    <w:rsid w:val="00341E61"/>
    <w:rsid w:val="0034272A"/>
    <w:rsid w:val="00343B69"/>
    <w:rsid w:val="00343C23"/>
    <w:rsid w:val="00343D21"/>
    <w:rsid w:val="003443A8"/>
    <w:rsid w:val="00344462"/>
    <w:rsid w:val="003455C9"/>
    <w:rsid w:val="00345EDB"/>
    <w:rsid w:val="003476C6"/>
    <w:rsid w:val="00347BA7"/>
    <w:rsid w:val="00350663"/>
    <w:rsid w:val="00351909"/>
    <w:rsid w:val="0035216C"/>
    <w:rsid w:val="00353C36"/>
    <w:rsid w:val="00354816"/>
    <w:rsid w:val="00355013"/>
    <w:rsid w:val="003552E3"/>
    <w:rsid w:val="003554CF"/>
    <w:rsid w:val="003563FD"/>
    <w:rsid w:val="003565FF"/>
    <w:rsid w:val="0035691F"/>
    <w:rsid w:val="00356C4E"/>
    <w:rsid w:val="003575B8"/>
    <w:rsid w:val="003608AD"/>
    <w:rsid w:val="00360BA5"/>
    <w:rsid w:val="00362853"/>
    <w:rsid w:val="00362CDD"/>
    <w:rsid w:val="00362F99"/>
    <w:rsid w:val="003642FE"/>
    <w:rsid w:val="00365341"/>
    <w:rsid w:val="0036556E"/>
    <w:rsid w:val="00365AA4"/>
    <w:rsid w:val="003664C1"/>
    <w:rsid w:val="003666C1"/>
    <w:rsid w:val="00366935"/>
    <w:rsid w:val="003674B1"/>
    <w:rsid w:val="0036774F"/>
    <w:rsid w:val="00367BD7"/>
    <w:rsid w:val="00370343"/>
    <w:rsid w:val="00370F7E"/>
    <w:rsid w:val="003721C1"/>
    <w:rsid w:val="003731E0"/>
    <w:rsid w:val="00373EF6"/>
    <w:rsid w:val="00374136"/>
    <w:rsid w:val="003750F8"/>
    <w:rsid w:val="0037727C"/>
    <w:rsid w:val="003801C7"/>
    <w:rsid w:val="003807DF"/>
    <w:rsid w:val="0038097E"/>
    <w:rsid w:val="003813F6"/>
    <w:rsid w:val="00381870"/>
    <w:rsid w:val="00381CE0"/>
    <w:rsid w:val="00382263"/>
    <w:rsid w:val="00383DFA"/>
    <w:rsid w:val="00384F79"/>
    <w:rsid w:val="00385AE3"/>
    <w:rsid w:val="003864ED"/>
    <w:rsid w:val="00386E76"/>
    <w:rsid w:val="00387866"/>
    <w:rsid w:val="00387ED7"/>
    <w:rsid w:val="00390345"/>
    <w:rsid w:val="00392590"/>
    <w:rsid w:val="00392872"/>
    <w:rsid w:val="00392F08"/>
    <w:rsid w:val="00394935"/>
    <w:rsid w:val="00394F1B"/>
    <w:rsid w:val="0039519E"/>
    <w:rsid w:val="003952F1"/>
    <w:rsid w:val="00395732"/>
    <w:rsid w:val="00395CF7"/>
    <w:rsid w:val="003967AD"/>
    <w:rsid w:val="00396CD1"/>
    <w:rsid w:val="00396DB8"/>
    <w:rsid w:val="00397286"/>
    <w:rsid w:val="003A0A85"/>
    <w:rsid w:val="003A115B"/>
    <w:rsid w:val="003A12D1"/>
    <w:rsid w:val="003A13FB"/>
    <w:rsid w:val="003A18C2"/>
    <w:rsid w:val="003A26C7"/>
    <w:rsid w:val="003A341F"/>
    <w:rsid w:val="003A5029"/>
    <w:rsid w:val="003A5523"/>
    <w:rsid w:val="003A65FB"/>
    <w:rsid w:val="003A6799"/>
    <w:rsid w:val="003A6E7E"/>
    <w:rsid w:val="003A7256"/>
    <w:rsid w:val="003B0042"/>
    <w:rsid w:val="003B0C36"/>
    <w:rsid w:val="003B252D"/>
    <w:rsid w:val="003B2641"/>
    <w:rsid w:val="003B2B26"/>
    <w:rsid w:val="003B2E62"/>
    <w:rsid w:val="003B30F8"/>
    <w:rsid w:val="003B36F0"/>
    <w:rsid w:val="003B4E71"/>
    <w:rsid w:val="003B5558"/>
    <w:rsid w:val="003B5574"/>
    <w:rsid w:val="003B6086"/>
    <w:rsid w:val="003B6241"/>
    <w:rsid w:val="003B67AA"/>
    <w:rsid w:val="003B71F3"/>
    <w:rsid w:val="003B7FDF"/>
    <w:rsid w:val="003C046B"/>
    <w:rsid w:val="003C3567"/>
    <w:rsid w:val="003C37CA"/>
    <w:rsid w:val="003C45CB"/>
    <w:rsid w:val="003C51F9"/>
    <w:rsid w:val="003C5D68"/>
    <w:rsid w:val="003C7CC1"/>
    <w:rsid w:val="003D0061"/>
    <w:rsid w:val="003D01FF"/>
    <w:rsid w:val="003D06F9"/>
    <w:rsid w:val="003D0D25"/>
    <w:rsid w:val="003D123A"/>
    <w:rsid w:val="003D1BCC"/>
    <w:rsid w:val="003D2407"/>
    <w:rsid w:val="003D272F"/>
    <w:rsid w:val="003D4278"/>
    <w:rsid w:val="003D4401"/>
    <w:rsid w:val="003D4A08"/>
    <w:rsid w:val="003D4F81"/>
    <w:rsid w:val="003D6605"/>
    <w:rsid w:val="003D685E"/>
    <w:rsid w:val="003D7316"/>
    <w:rsid w:val="003D7B6A"/>
    <w:rsid w:val="003D7C23"/>
    <w:rsid w:val="003D7FFB"/>
    <w:rsid w:val="003E025F"/>
    <w:rsid w:val="003E0C70"/>
    <w:rsid w:val="003E1132"/>
    <w:rsid w:val="003E2DAB"/>
    <w:rsid w:val="003E31D4"/>
    <w:rsid w:val="003E33FF"/>
    <w:rsid w:val="003E3433"/>
    <w:rsid w:val="003E4C32"/>
    <w:rsid w:val="003E51DD"/>
    <w:rsid w:val="003E524E"/>
    <w:rsid w:val="003E616A"/>
    <w:rsid w:val="003E617F"/>
    <w:rsid w:val="003E67E9"/>
    <w:rsid w:val="003E7AE0"/>
    <w:rsid w:val="003E7C2A"/>
    <w:rsid w:val="003E7F08"/>
    <w:rsid w:val="003E7F17"/>
    <w:rsid w:val="003F267F"/>
    <w:rsid w:val="003F3D4D"/>
    <w:rsid w:val="003F4953"/>
    <w:rsid w:val="003F514B"/>
    <w:rsid w:val="003F5C5E"/>
    <w:rsid w:val="003F5C78"/>
    <w:rsid w:val="003F6342"/>
    <w:rsid w:val="003F63B2"/>
    <w:rsid w:val="003F69C3"/>
    <w:rsid w:val="003F7286"/>
    <w:rsid w:val="00400834"/>
    <w:rsid w:val="004011F7"/>
    <w:rsid w:val="00401C67"/>
    <w:rsid w:val="0040362E"/>
    <w:rsid w:val="00403C34"/>
    <w:rsid w:val="00403E3A"/>
    <w:rsid w:val="0040474F"/>
    <w:rsid w:val="00407B67"/>
    <w:rsid w:val="00407E50"/>
    <w:rsid w:val="0041017E"/>
    <w:rsid w:val="00410C48"/>
    <w:rsid w:val="00410DA7"/>
    <w:rsid w:val="00411E25"/>
    <w:rsid w:val="0041263C"/>
    <w:rsid w:val="00412833"/>
    <w:rsid w:val="00412A7A"/>
    <w:rsid w:val="004132EC"/>
    <w:rsid w:val="0041343F"/>
    <w:rsid w:val="0041344C"/>
    <w:rsid w:val="004137D7"/>
    <w:rsid w:val="00413F75"/>
    <w:rsid w:val="004142BB"/>
    <w:rsid w:val="00414B26"/>
    <w:rsid w:val="00414DA0"/>
    <w:rsid w:val="00415EDA"/>
    <w:rsid w:val="00416935"/>
    <w:rsid w:val="00416F0A"/>
    <w:rsid w:val="00417CCF"/>
    <w:rsid w:val="00420374"/>
    <w:rsid w:val="00421773"/>
    <w:rsid w:val="00421A4B"/>
    <w:rsid w:val="00422049"/>
    <w:rsid w:val="00422FAF"/>
    <w:rsid w:val="0042452D"/>
    <w:rsid w:val="00426224"/>
    <w:rsid w:val="004266EE"/>
    <w:rsid w:val="00426B5C"/>
    <w:rsid w:val="00426DDB"/>
    <w:rsid w:val="004272AB"/>
    <w:rsid w:val="0043122C"/>
    <w:rsid w:val="00432930"/>
    <w:rsid w:val="00433387"/>
    <w:rsid w:val="0043389B"/>
    <w:rsid w:val="00433F1D"/>
    <w:rsid w:val="0043403C"/>
    <w:rsid w:val="00434364"/>
    <w:rsid w:val="0043438B"/>
    <w:rsid w:val="004350D6"/>
    <w:rsid w:val="004366BD"/>
    <w:rsid w:val="00437A23"/>
    <w:rsid w:val="00437B8F"/>
    <w:rsid w:val="0044073C"/>
    <w:rsid w:val="004409B1"/>
    <w:rsid w:val="00442326"/>
    <w:rsid w:val="00442A71"/>
    <w:rsid w:val="004436BB"/>
    <w:rsid w:val="00443B34"/>
    <w:rsid w:val="00443C29"/>
    <w:rsid w:val="00445197"/>
    <w:rsid w:val="0044564B"/>
    <w:rsid w:val="00445D92"/>
    <w:rsid w:val="00446669"/>
    <w:rsid w:val="00446DD3"/>
    <w:rsid w:val="004470D3"/>
    <w:rsid w:val="00447406"/>
    <w:rsid w:val="00450AA9"/>
    <w:rsid w:val="00450C23"/>
    <w:rsid w:val="0045305A"/>
    <w:rsid w:val="004538A3"/>
    <w:rsid w:val="00453ADF"/>
    <w:rsid w:val="00455162"/>
    <w:rsid w:val="00455A32"/>
    <w:rsid w:val="00455C0C"/>
    <w:rsid w:val="00455DB8"/>
    <w:rsid w:val="004560B3"/>
    <w:rsid w:val="00456FCC"/>
    <w:rsid w:val="0045775B"/>
    <w:rsid w:val="00460333"/>
    <w:rsid w:val="0046071B"/>
    <w:rsid w:val="0046177A"/>
    <w:rsid w:val="00462CDF"/>
    <w:rsid w:val="004637B1"/>
    <w:rsid w:val="00464105"/>
    <w:rsid w:val="004645C8"/>
    <w:rsid w:val="00464694"/>
    <w:rsid w:val="00464CDE"/>
    <w:rsid w:val="00465508"/>
    <w:rsid w:val="00465792"/>
    <w:rsid w:val="0046644E"/>
    <w:rsid w:val="00466839"/>
    <w:rsid w:val="00466CD9"/>
    <w:rsid w:val="00467354"/>
    <w:rsid w:val="00467839"/>
    <w:rsid w:val="00470097"/>
    <w:rsid w:val="00470395"/>
    <w:rsid w:val="004713D0"/>
    <w:rsid w:val="00471548"/>
    <w:rsid w:val="00471BB5"/>
    <w:rsid w:val="0047224B"/>
    <w:rsid w:val="00472F82"/>
    <w:rsid w:val="00473180"/>
    <w:rsid w:val="00474061"/>
    <w:rsid w:val="004748EB"/>
    <w:rsid w:val="004748FF"/>
    <w:rsid w:val="0047510D"/>
    <w:rsid w:val="00475CEB"/>
    <w:rsid w:val="0047628E"/>
    <w:rsid w:val="00476638"/>
    <w:rsid w:val="00476F30"/>
    <w:rsid w:val="00477162"/>
    <w:rsid w:val="004773E6"/>
    <w:rsid w:val="00480169"/>
    <w:rsid w:val="004818B8"/>
    <w:rsid w:val="00481C57"/>
    <w:rsid w:val="004822ED"/>
    <w:rsid w:val="00482670"/>
    <w:rsid w:val="0048297A"/>
    <w:rsid w:val="0048369A"/>
    <w:rsid w:val="004837D8"/>
    <w:rsid w:val="004849FF"/>
    <w:rsid w:val="00484ACF"/>
    <w:rsid w:val="00485CE1"/>
    <w:rsid w:val="004866CE"/>
    <w:rsid w:val="004869F6"/>
    <w:rsid w:val="00490DED"/>
    <w:rsid w:val="00491529"/>
    <w:rsid w:val="00491641"/>
    <w:rsid w:val="004916B5"/>
    <w:rsid w:val="004916D2"/>
    <w:rsid w:val="0049259B"/>
    <w:rsid w:val="00492AB1"/>
    <w:rsid w:val="00492F55"/>
    <w:rsid w:val="004934A9"/>
    <w:rsid w:val="004935AF"/>
    <w:rsid w:val="004935C3"/>
    <w:rsid w:val="00493A5A"/>
    <w:rsid w:val="00495009"/>
    <w:rsid w:val="00495068"/>
    <w:rsid w:val="0049603F"/>
    <w:rsid w:val="00496A9B"/>
    <w:rsid w:val="0049705F"/>
    <w:rsid w:val="00497133"/>
    <w:rsid w:val="004972A8"/>
    <w:rsid w:val="004A05D5"/>
    <w:rsid w:val="004A0806"/>
    <w:rsid w:val="004A102E"/>
    <w:rsid w:val="004A1463"/>
    <w:rsid w:val="004A1AA4"/>
    <w:rsid w:val="004A1DAF"/>
    <w:rsid w:val="004A225A"/>
    <w:rsid w:val="004A29D6"/>
    <w:rsid w:val="004A2D0B"/>
    <w:rsid w:val="004A2E96"/>
    <w:rsid w:val="004A3862"/>
    <w:rsid w:val="004A3A1F"/>
    <w:rsid w:val="004A4A99"/>
    <w:rsid w:val="004A50C1"/>
    <w:rsid w:val="004A66A2"/>
    <w:rsid w:val="004A698B"/>
    <w:rsid w:val="004A6D76"/>
    <w:rsid w:val="004A72F1"/>
    <w:rsid w:val="004A73CF"/>
    <w:rsid w:val="004A7A0B"/>
    <w:rsid w:val="004A7C90"/>
    <w:rsid w:val="004B09E9"/>
    <w:rsid w:val="004B2227"/>
    <w:rsid w:val="004B2518"/>
    <w:rsid w:val="004B2B85"/>
    <w:rsid w:val="004B38F1"/>
    <w:rsid w:val="004B4561"/>
    <w:rsid w:val="004B52FC"/>
    <w:rsid w:val="004B5934"/>
    <w:rsid w:val="004B61DE"/>
    <w:rsid w:val="004B6620"/>
    <w:rsid w:val="004B66D2"/>
    <w:rsid w:val="004B674F"/>
    <w:rsid w:val="004B6A4B"/>
    <w:rsid w:val="004B7CCA"/>
    <w:rsid w:val="004C00B9"/>
    <w:rsid w:val="004C01A9"/>
    <w:rsid w:val="004C069D"/>
    <w:rsid w:val="004C0782"/>
    <w:rsid w:val="004C0823"/>
    <w:rsid w:val="004C0A03"/>
    <w:rsid w:val="004C1221"/>
    <w:rsid w:val="004C140E"/>
    <w:rsid w:val="004C2988"/>
    <w:rsid w:val="004C3FC9"/>
    <w:rsid w:val="004C42A5"/>
    <w:rsid w:val="004C4555"/>
    <w:rsid w:val="004C4B8D"/>
    <w:rsid w:val="004C546C"/>
    <w:rsid w:val="004C5523"/>
    <w:rsid w:val="004C5555"/>
    <w:rsid w:val="004C575E"/>
    <w:rsid w:val="004C5CC0"/>
    <w:rsid w:val="004C667D"/>
    <w:rsid w:val="004C6FAD"/>
    <w:rsid w:val="004C70EC"/>
    <w:rsid w:val="004C722F"/>
    <w:rsid w:val="004C79E1"/>
    <w:rsid w:val="004C7BE3"/>
    <w:rsid w:val="004D060F"/>
    <w:rsid w:val="004D0EED"/>
    <w:rsid w:val="004D12EE"/>
    <w:rsid w:val="004D13D6"/>
    <w:rsid w:val="004D17DD"/>
    <w:rsid w:val="004D1C7C"/>
    <w:rsid w:val="004D1F09"/>
    <w:rsid w:val="004D288E"/>
    <w:rsid w:val="004D28EF"/>
    <w:rsid w:val="004D3132"/>
    <w:rsid w:val="004D3268"/>
    <w:rsid w:val="004D3641"/>
    <w:rsid w:val="004D5491"/>
    <w:rsid w:val="004D57DF"/>
    <w:rsid w:val="004D7523"/>
    <w:rsid w:val="004D7B15"/>
    <w:rsid w:val="004D7CFC"/>
    <w:rsid w:val="004E0A28"/>
    <w:rsid w:val="004E188B"/>
    <w:rsid w:val="004E257D"/>
    <w:rsid w:val="004E2B3A"/>
    <w:rsid w:val="004E329A"/>
    <w:rsid w:val="004E32ED"/>
    <w:rsid w:val="004E38C8"/>
    <w:rsid w:val="004E450E"/>
    <w:rsid w:val="004E4E1E"/>
    <w:rsid w:val="004E50D0"/>
    <w:rsid w:val="004E5428"/>
    <w:rsid w:val="004E6A49"/>
    <w:rsid w:val="004E6B4B"/>
    <w:rsid w:val="004E6CA8"/>
    <w:rsid w:val="004E6D13"/>
    <w:rsid w:val="004E78A8"/>
    <w:rsid w:val="004E7A59"/>
    <w:rsid w:val="004E7CBB"/>
    <w:rsid w:val="004E7F88"/>
    <w:rsid w:val="004F0064"/>
    <w:rsid w:val="004F039E"/>
    <w:rsid w:val="004F0C65"/>
    <w:rsid w:val="004F2267"/>
    <w:rsid w:val="004F24D2"/>
    <w:rsid w:val="004F36FF"/>
    <w:rsid w:val="004F3717"/>
    <w:rsid w:val="004F42F6"/>
    <w:rsid w:val="004F5AF3"/>
    <w:rsid w:val="004F61F0"/>
    <w:rsid w:val="004F6C13"/>
    <w:rsid w:val="004F70B9"/>
    <w:rsid w:val="004F7797"/>
    <w:rsid w:val="004F7BBC"/>
    <w:rsid w:val="0050069D"/>
    <w:rsid w:val="00500B5C"/>
    <w:rsid w:val="005017EE"/>
    <w:rsid w:val="00503C94"/>
    <w:rsid w:val="00504686"/>
    <w:rsid w:val="00505A4D"/>
    <w:rsid w:val="00505CFE"/>
    <w:rsid w:val="005063DE"/>
    <w:rsid w:val="00506CC6"/>
    <w:rsid w:val="00506FB2"/>
    <w:rsid w:val="005073D1"/>
    <w:rsid w:val="00507818"/>
    <w:rsid w:val="00507872"/>
    <w:rsid w:val="00510C29"/>
    <w:rsid w:val="00511008"/>
    <w:rsid w:val="00512532"/>
    <w:rsid w:val="00512E2F"/>
    <w:rsid w:val="00513AE3"/>
    <w:rsid w:val="00513EE6"/>
    <w:rsid w:val="005142BB"/>
    <w:rsid w:val="00515538"/>
    <w:rsid w:val="00515550"/>
    <w:rsid w:val="00516A0D"/>
    <w:rsid w:val="00516EC1"/>
    <w:rsid w:val="00516EF8"/>
    <w:rsid w:val="00517CA0"/>
    <w:rsid w:val="00517EE0"/>
    <w:rsid w:val="00520AEF"/>
    <w:rsid w:val="00520DD3"/>
    <w:rsid w:val="00522C26"/>
    <w:rsid w:val="00522D8A"/>
    <w:rsid w:val="00522DE0"/>
    <w:rsid w:val="0052324D"/>
    <w:rsid w:val="00523352"/>
    <w:rsid w:val="00523510"/>
    <w:rsid w:val="00523D01"/>
    <w:rsid w:val="00524EB2"/>
    <w:rsid w:val="00525645"/>
    <w:rsid w:val="00525B59"/>
    <w:rsid w:val="005262C5"/>
    <w:rsid w:val="005269EB"/>
    <w:rsid w:val="00526A42"/>
    <w:rsid w:val="00527A37"/>
    <w:rsid w:val="00527FC9"/>
    <w:rsid w:val="0053042B"/>
    <w:rsid w:val="00530890"/>
    <w:rsid w:val="00530F79"/>
    <w:rsid w:val="00531CC4"/>
    <w:rsid w:val="00532B1A"/>
    <w:rsid w:val="00532E23"/>
    <w:rsid w:val="00533B70"/>
    <w:rsid w:val="00535E8B"/>
    <w:rsid w:val="00535ECC"/>
    <w:rsid w:val="00537978"/>
    <w:rsid w:val="0054030E"/>
    <w:rsid w:val="00541D70"/>
    <w:rsid w:val="00542AD5"/>
    <w:rsid w:val="00542C7F"/>
    <w:rsid w:val="00544378"/>
    <w:rsid w:val="00544ACA"/>
    <w:rsid w:val="0054528E"/>
    <w:rsid w:val="00546308"/>
    <w:rsid w:val="005464C0"/>
    <w:rsid w:val="005475B5"/>
    <w:rsid w:val="00547AFA"/>
    <w:rsid w:val="00550559"/>
    <w:rsid w:val="0055072A"/>
    <w:rsid w:val="00551046"/>
    <w:rsid w:val="0055104C"/>
    <w:rsid w:val="00551687"/>
    <w:rsid w:val="0055379F"/>
    <w:rsid w:val="00554C14"/>
    <w:rsid w:val="005557BB"/>
    <w:rsid w:val="00555988"/>
    <w:rsid w:val="00556653"/>
    <w:rsid w:val="00557982"/>
    <w:rsid w:val="00557AC7"/>
    <w:rsid w:val="00561C2D"/>
    <w:rsid w:val="005628DB"/>
    <w:rsid w:val="00562B93"/>
    <w:rsid w:val="0056362F"/>
    <w:rsid w:val="0056386B"/>
    <w:rsid w:val="0056403C"/>
    <w:rsid w:val="005656B6"/>
    <w:rsid w:val="0056590D"/>
    <w:rsid w:val="00565A94"/>
    <w:rsid w:val="00565F81"/>
    <w:rsid w:val="00566243"/>
    <w:rsid w:val="00566306"/>
    <w:rsid w:val="00566519"/>
    <w:rsid w:val="00566E08"/>
    <w:rsid w:val="0057004F"/>
    <w:rsid w:val="00571217"/>
    <w:rsid w:val="00571715"/>
    <w:rsid w:val="005729AE"/>
    <w:rsid w:val="00572EB9"/>
    <w:rsid w:val="00573245"/>
    <w:rsid w:val="00574CE1"/>
    <w:rsid w:val="005754D3"/>
    <w:rsid w:val="00576399"/>
    <w:rsid w:val="005764E7"/>
    <w:rsid w:val="00576627"/>
    <w:rsid w:val="00580769"/>
    <w:rsid w:val="00580998"/>
    <w:rsid w:val="00580CBE"/>
    <w:rsid w:val="0058327F"/>
    <w:rsid w:val="005833FD"/>
    <w:rsid w:val="005838DB"/>
    <w:rsid w:val="00583B28"/>
    <w:rsid w:val="005840B1"/>
    <w:rsid w:val="005841B2"/>
    <w:rsid w:val="00586BD9"/>
    <w:rsid w:val="0058739C"/>
    <w:rsid w:val="00587749"/>
    <w:rsid w:val="00587771"/>
    <w:rsid w:val="00587795"/>
    <w:rsid w:val="005877A1"/>
    <w:rsid w:val="00587A55"/>
    <w:rsid w:val="005905FA"/>
    <w:rsid w:val="005906D7"/>
    <w:rsid w:val="00591A6B"/>
    <w:rsid w:val="00591E3F"/>
    <w:rsid w:val="005921E7"/>
    <w:rsid w:val="0059280C"/>
    <w:rsid w:val="00592A3C"/>
    <w:rsid w:val="00593C01"/>
    <w:rsid w:val="0059470A"/>
    <w:rsid w:val="00595C94"/>
    <w:rsid w:val="00596A43"/>
    <w:rsid w:val="005972A7"/>
    <w:rsid w:val="005975F5"/>
    <w:rsid w:val="005979EC"/>
    <w:rsid w:val="00597CBD"/>
    <w:rsid w:val="005A007B"/>
    <w:rsid w:val="005A0143"/>
    <w:rsid w:val="005A01B3"/>
    <w:rsid w:val="005A042B"/>
    <w:rsid w:val="005A0EAF"/>
    <w:rsid w:val="005A14AE"/>
    <w:rsid w:val="005A1692"/>
    <w:rsid w:val="005A2ABF"/>
    <w:rsid w:val="005A303C"/>
    <w:rsid w:val="005A37C8"/>
    <w:rsid w:val="005A56CA"/>
    <w:rsid w:val="005A578E"/>
    <w:rsid w:val="005A7CD9"/>
    <w:rsid w:val="005B00C2"/>
    <w:rsid w:val="005B03D6"/>
    <w:rsid w:val="005B0805"/>
    <w:rsid w:val="005B08EE"/>
    <w:rsid w:val="005B0FC7"/>
    <w:rsid w:val="005B10E4"/>
    <w:rsid w:val="005B115C"/>
    <w:rsid w:val="005B21F2"/>
    <w:rsid w:val="005B23C9"/>
    <w:rsid w:val="005B2E50"/>
    <w:rsid w:val="005B2F54"/>
    <w:rsid w:val="005B41DB"/>
    <w:rsid w:val="005B4C22"/>
    <w:rsid w:val="005B4FF5"/>
    <w:rsid w:val="005B5853"/>
    <w:rsid w:val="005B5F68"/>
    <w:rsid w:val="005B7496"/>
    <w:rsid w:val="005B7913"/>
    <w:rsid w:val="005C0329"/>
    <w:rsid w:val="005C0D1B"/>
    <w:rsid w:val="005C11FF"/>
    <w:rsid w:val="005C159A"/>
    <w:rsid w:val="005C2630"/>
    <w:rsid w:val="005C37FC"/>
    <w:rsid w:val="005C4088"/>
    <w:rsid w:val="005C5949"/>
    <w:rsid w:val="005C5B6A"/>
    <w:rsid w:val="005C5D92"/>
    <w:rsid w:val="005C6808"/>
    <w:rsid w:val="005C69D9"/>
    <w:rsid w:val="005C706F"/>
    <w:rsid w:val="005C7161"/>
    <w:rsid w:val="005C792A"/>
    <w:rsid w:val="005D169D"/>
    <w:rsid w:val="005D2CE1"/>
    <w:rsid w:val="005D3C39"/>
    <w:rsid w:val="005D3E40"/>
    <w:rsid w:val="005D3FC3"/>
    <w:rsid w:val="005D4122"/>
    <w:rsid w:val="005D4998"/>
    <w:rsid w:val="005D52EF"/>
    <w:rsid w:val="005D6673"/>
    <w:rsid w:val="005D67B9"/>
    <w:rsid w:val="005D681A"/>
    <w:rsid w:val="005D6DDF"/>
    <w:rsid w:val="005E02A8"/>
    <w:rsid w:val="005E041E"/>
    <w:rsid w:val="005E0731"/>
    <w:rsid w:val="005E0B9B"/>
    <w:rsid w:val="005E1921"/>
    <w:rsid w:val="005E1F10"/>
    <w:rsid w:val="005E2169"/>
    <w:rsid w:val="005E2EBD"/>
    <w:rsid w:val="005E4359"/>
    <w:rsid w:val="005E6912"/>
    <w:rsid w:val="005E6A74"/>
    <w:rsid w:val="005E70B1"/>
    <w:rsid w:val="005E728C"/>
    <w:rsid w:val="005E748F"/>
    <w:rsid w:val="005E7D90"/>
    <w:rsid w:val="005F00F9"/>
    <w:rsid w:val="005F0436"/>
    <w:rsid w:val="005F05AA"/>
    <w:rsid w:val="005F0642"/>
    <w:rsid w:val="005F0BB1"/>
    <w:rsid w:val="005F247B"/>
    <w:rsid w:val="005F2F93"/>
    <w:rsid w:val="005F3455"/>
    <w:rsid w:val="005F3752"/>
    <w:rsid w:val="005F375E"/>
    <w:rsid w:val="005F3E6B"/>
    <w:rsid w:val="005F4979"/>
    <w:rsid w:val="005F4E17"/>
    <w:rsid w:val="005F503C"/>
    <w:rsid w:val="005F5D3A"/>
    <w:rsid w:val="005F66C1"/>
    <w:rsid w:val="005F675D"/>
    <w:rsid w:val="005F6985"/>
    <w:rsid w:val="005F7C9C"/>
    <w:rsid w:val="00600824"/>
    <w:rsid w:val="00601801"/>
    <w:rsid w:val="006029B0"/>
    <w:rsid w:val="00602AEB"/>
    <w:rsid w:val="00602FEF"/>
    <w:rsid w:val="006038F3"/>
    <w:rsid w:val="00603BE0"/>
    <w:rsid w:val="00603EDD"/>
    <w:rsid w:val="0060471E"/>
    <w:rsid w:val="00604B07"/>
    <w:rsid w:val="00605211"/>
    <w:rsid w:val="00605B5F"/>
    <w:rsid w:val="006062E4"/>
    <w:rsid w:val="00606547"/>
    <w:rsid w:val="00606F81"/>
    <w:rsid w:val="006071F8"/>
    <w:rsid w:val="00607709"/>
    <w:rsid w:val="00607C24"/>
    <w:rsid w:val="0061113C"/>
    <w:rsid w:val="006115A7"/>
    <w:rsid w:val="0061199E"/>
    <w:rsid w:val="00611CF7"/>
    <w:rsid w:val="00612238"/>
    <w:rsid w:val="00614C30"/>
    <w:rsid w:val="00615007"/>
    <w:rsid w:val="00615A9C"/>
    <w:rsid w:val="00615FB6"/>
    <w:rsid w:val="006162EB"/>
    <w:rsid w:val="00617464"/>
    <w:rsid w:val="0061751A"/>
    <w:rsid w:val="0062096A"/>
    <w:rsid w:val="00621858"/>
    <w:rsid w:val="00622056"/>
    <w:rsid w:val="00622961"/>
    <w:rsid w:val="00622D85"/>
    <w:rsid w:val="00623280"/>
    <w:rsid w:val="006242B3"/>
    <w:rsid w:val="00624B4C"/>
    <w:rsid w:val="00624D5B"/>
    <w:rsid w:val="00624F56"/>
    <w:rsid w:val="0062502D"/>
    <w:rsid w:val="00626333"/>
    <w:rsid w:val="00626927"/>
    <w:rsid w:val="00626D58"/>
    <w:rsid w:val="00626F5F"/>
    <w:rsid w:val="006277AD"/>
    <w:rsid w:val="00627FB2"/>
    <w:rsid w:val="0063023A"/>
    <w:rsid w:val="006322B5"/>
    <w:rsid w:val="0063271A"/>
    <w:rsid w:val="006335E3"/>
    <w:rsid w:val="0063397F"/>
    <w:rsid w:val="00634217"/>
    <w:rsid w:val="0063511A"/>
    <w:rsid w:val="0063655D"/>
    <w:rsid w:val="00636782"/>
    <w:rsid w:val="0063685B"/>
    <w:rsid w:val="00636892"/>
    <w:rsid w:val="00636F45"/>
    <w:rsid w:val="00637622"/>
    <w:rsid w:val="00637873"/>
    <w:rsid w:val="006403F3"/>
    <w:rsid w:val="00640526"/>
    <w:rsid w:val="0064109D"/>
    <w:rsid w:val="00641233"/>
    <w:rsid w:val="00641D58"/>
    <w:rsid w:val="00642896"/>
    <w:rsid w:val="006428E9"/>
    <w:rsid w:val="0064333A"/>
    <w:rsid w:val="00644106"/>
    <w:rsid w:val="006443D9"/>
    <w:rsid w:val="00644BAF"/>
    <w:rsid w:val="00644BD3"/>
    <w:rsid w:val="00644F4F"/>
    <w:rsid w:val="006460C6"/>
    <w:rsid w:val="00646673"/>
    <w:rsid w:val="00646AF3"/>
    <w:rsid w:val="00646DE6"/>
    <w:rsid w:val="00647687"/>
    <w:rsid w:val="00647A36"/>
    <w:rsid w:val="00647F8A"/>
    <w:rsid w:val="00650074"/>
    <w:rsid w:val="006502BB"/>
    <w:rsid w:val="00650AEC"/>
    <w:rsid w:val="00651481"/>
    <w:rsid w:val="006515BE"/>
    <w:rsid w:val="00651798"/>
    <w:rsid w:val="0065186A"/>
    <w:rsid w:val="00651A4D"/>
    <w:rsid w:val="00651E85"/>
    <w:rsid w:val="0065258B"/>
    <w:rsid w:val="00652E1B"/>
    <w:rsid w:val="00653C35"/>
    <w:rsid w:val="00653CD2"/>
    <w:rsid w:val="00654077"/>
    <w:rsid w:val="00654FD2"/>
    <w:rsid w:val="006550B4"/>
    <w:rsid w:val="006557EE"/>
    <w:rsid w:val="006558B9"/>
    <w:rsid w:val="00655998"/>
    <w:rsid w:val="00656790"/>
    <w:rsid w:val="00656BF2"/>
    <w:rsid w:val="00656DF5"/>
    <w:rsid w:val="006577EF"/>
    <w:rsid w:val="00657967"/>
    <w:rsid w:val="0066137D"/>
    <w:rsid w:val="00661478"/>
    <w:rsid w:val="00661560"/>
    <w:rsid w:val="00661633"/>
    <w:rsid w:val="00661F7F"/>
    <w:rsid w:val="00663504"/>
    <w:rsid w:val="00663D6A"/>
    <w:rsid w:val="00664448"/>
    <w:rsid w:val="00664C90"/>
    <w:rsid w:val="00664F10"/>
    <w:rsid w:val="0066546D"/>
    <w:rsid w:val="00665B53"/>
    <w:rsid w:val="00665C32"/>
    <w:rsid w:val="006670EC"/>
    <w:rsid w:val="00667412"/>
    <w:rsid w:val="00670AF8"/>
    <w:rsid w:val="00670FD0"/>
    <w:rsid w:val="006715B8"/>
    <w:rsid w:val="00671D22"/>
    <w:rsid w:val="00672FD1"/>
    <w:rsid w:val="0067378B"/>
    <w:rsid w:val="0067389B"/>
    <w:rsid w:val="00673BCC"/>
    <w:rsid w:val="00673F3C"/>
    <w:rsid w:val="00675093"/>
    <w:rsid w:val="006755CC"/>
    <w:rsid w:val="006757C2"/>
    <w:rsid w:val="006767DF"/>
    <w:rsid w:val="00676C56"/>
    <w:rsid w:val="0067711C"/>
    <w:rsid w:val="006776E9"/>
    <w:rsid w:val="00677ACB"/>
    <w:rsid w:val="00677D6D"/>
    <w:rsid w:val="00680458"/>
    <w:rsid w:val="0068139F"/>
    <w:rsid w:val="00681836"/>
    <w:rsid w:val="00681D1C"/>
    <w:rsid w:val="00682299"/>
    <w:rsid w:val="00682AEB"/>
    <w:rsid w:val="00682C5A"/>
    <w:rsid w:val="0068304C"/>
    <w:rsid w:val="00683890"/>
    <w:rsid w:val="00683D02"/>
    <w:rsid w:val="00685554"/>
    <w:rsid w:val="00686A59"/>
    <w:rsid w:val="00686E1C"/>
    <w:rsid w:val="00686F3A"/>
    <w:rsid w:val="00687390"/>
    <w:rsid w:val="00687443"/>
    <w:rsid w:val="0069169D"/>
    <w:rsid w:val="006919E6"/>
    <w:rsid w:val="0069247B"/>
    <w:rsid w:val="0069261C"/>
    <w:rsid w:val="00692F00"/>
    <w:rsid w:val="0069382A"/>
    <w:rsid w:val="00693C9A"/>
    <w:rsid w:val="00693ECE"/>
    <w:rsid w:val="006947E4"/>
    <w:rsid w:val="00696284"/>
    <w:rsid w:val="0069642C"/>
    <w:rsid w:val="0069695E"/>
    <w:rsid w:val="00696C4B"/>
    <w:rsid w:val="00696D5B"/>
    <w:rsid w:val="00697FAA"/>
    <w:rsid w:val="006A0D62"/>
    <w:rsid w:val="006A1568"/>
    <w:rsid w:val="006A16AD"/>
    <w:rsid w:val="006A1D9D"/>
    <w:rsid w:val="006A3EA2"/>
    <w:rsid w:val="006A4A99"/>
    <w:rsid w:val="006A521E"/>
    <w:rsid w:val="006A54CC"/>
    <w:rsid w:val="006A7CD0"/>
    <w:rsid w:val="006B075F"/>
    <w:rsid w:val="006B0B38"/>
    <w:rsid w:val="006B0CA7"/>
    <w:rsid w:val="006B16FC"/>
    <w:rsid w:val="006B2D69"/>
    <w:rsid w:val="006B33A6"/>
    <w:rsid w:val="006B4C85"/>
    <w:rsid w:val="006B5149"/>
    <w:rsid w:val="006B534C"/>
    <w:rsid w:val="006B654B"/>
    <w:rsid w:val="006B7B66"/>
    <w:rsid w:val="006C0C85"/>
    <w:rsid w:val="006C1539"/>
    <w:rsid w:val="006C18CC"/>
    <w:rsid w:val="006C1C80"/>
    <w:rsid w:val="006C1CBC"/>
    <w:rsid w:val="006C21EC"/>
    <w:rsid w:val="006C22E5"/>
    <w:rsid w:val="006C2669"/>
    <w:rsid w:val="006C2ACE"/>
    <w:rsid w:val="006C3473"/>
    <w:rsid w:val="006C37A7"/>
    <w:rsid w:val="006C3B5B"/>
    <w:rsid w:val="006C4775"/>
    <w:rsid w:val="006C4FA2"/>
    <w:rsid w:val="006C5C59"/>
    <w:rsid w:val="006C7313"/>
    <w:rsid w:val="006C7F77"/>
    <w:rsid w:val="006D039D"/>
    <w:rsid w:val="006D047C"/>
    <w:rsid w:val="006D0B25"/>
    <w:rsid w:val="006D0EEC"/>
    <w:rsid w:val="006D11FB"/>
    <w:rsid w:val="006D1E88"/>
    <w:rsid w:val="006D1FE4"/>
    <w:rsid w:val="006D2142"/>
    <w:rsid w:val="006D2429"/>
    <w:rsid w:val="006D24C4"/>
    <w:rsid w:val="006D2C84"/>
    <w:rsid w:val="006D3688"/>
    <w:rsid w:val="006D45B1"/>
    <w:rsid w:val="006D468E"/>
    <w:rsid w:val="006D4917"/>
    <w:rsid w:val="006D4C84"/>
    <w:rsid w:val="006D57D9"/>
    <w:rsid w:val="006D65F7"/>
    <w:rsid w:val="006D7A5D"/>
    <w:rsid w:val="006D7BC5"/>
    <w:rsid w:val="006E0325"/>
    <w:rsid w:val="006E0ACC"/>
    <w:rsid w:val="006E124B"/>
    <w:rsid w:val="006E215E"/>
    <w:rsid w:val="006E2BA1"/>
    <w:rsid w:val="006E2F2C"/>
    <w:rsid w:val="006E37DC"/>
    <w:rsid w:val="006E4F96"/>
    <w:rsid w:val="006E6735"/>
    <w:rsid w:val="006E6BEA"/>
    <w:rsid w:val="006E73FE"/>
    <w:rsid w:val="006E7A01"/>
    <w:rsid w:val="006E7A58"/>
    <w:rsid w:val="006E7E5B"/>
    <w:rsid w:val="006F007B"/>
    <w:rsid w:val="006F0C62"/>
    <w:rsid w:val="006F1B6A"/>
    <w:rsid w:val="006F2E75"/>
    <w:rsid w:val="006F35F3"/>
    <w:rsid w:val="006F39E0"/>
    <w:rsid w:val="006F41D2"/>
    <w:rsid w:val="006F423B"/>
    <w:rsid w:val="006F4D6E"/>
    <w:rsid w:val="006F5586"/>
    <w:rsid w:val="006F5AAC"/>
    <w:rsid w:val="006F5DC0"/>
    <w:rsid w:val="006F6115"/>
    <w:rsid w:val="006F629B"/>
    <w:rsid w:val="006F63E3"/>
    <w:rsid w:val="006F6420"/>
    <w:rsid w:val="006F6C66"/>
    <w:rsid w:val="006F6E18"/>
    <w:rsid w:val="006F70B3"/>
    <w:rsid w:val="006F72CC"/>
    <w:rsid w:val="006F7E44"/>
    <w:rsid w:val="00700175"/>
    <w:rsid w:val="007010BD"/>
    <w:rsid w:val="007012B1"/>
    <w:rsid w:val="00701531"/>
    <w:rsid w:val="007019E9"/>
    <w:rsid w:val="00702CC8"/>
    <w:rsid w:val="00703735"/>
    <w:rsid w:val="0070395E"/>
    <w:rsid w:val="00705556"/>
    <w:rsid w:val="00706405"/>
    <w:rsid w:val="00707A96"/>
    <w:rsid w:val="007102E3"/>
    <w:rsid w:val="00710495"/>
    <w:rsid w:val="00710ADA"/>
    <w:rsid w:val="00711373"/>
    <w:rsid w:val="0071159F"/>
    <w:rsid w:val="00711781"/>
    <w:rsid w:val="007127F1"/>
    <w:rsid w:val="00712882"/>
    <w:rsid w:val="0071440C"/>
    <w:rsid w:val="00714A2F"/>
    <w:rsid w:val="007163B2"/>
    <w:rsid w:val="0071725F"/>
    <w:rsid w:val="00717557"/>
    <w:rsid w:val="00717605"/>
    <w:rsid w:val="007176C8"/>
    <w:rsid w:val="007209C9"/>
    <w:rsid w:val="00720DC2"/>
    <w:rsid w:val="00721ED7"/>
    <w:rsid w:val="00722F15"/>
    <w:rsid w:val="00722FC6"/>
    <w:rsid w:val="00724326"/>
    <w:rsid w:val="00724B56"/>
    <w:rsid w:val="00724B58"/>
    <w:rsid w:val="00725DAB"/>
    <w:rsid w:val="00726410"/>
    <w:rsid w:val="00726BB3"/>
    <w:rsid w:val="00726C4F"/>
    <w:rsid w:val="007273A5"/>
    <w:rsid w:val="00727BDE"/>
    <w:rsid w:val="00730611"/>
    <w:rsid w:val="007307CB"/>
    <w:rsid w:val="0073083B"/>
    <w:rsid w:val="00731100"/>
    <w:rsid w:val="0073163E"/>
    <w:rsid w:val="00732A32"/>
    <w:rsid w:val="007339F8"/>
    <w:rsid w:val="00734553"/>
    <w:rsid w:val="0073469C"/>
    <w:rsid w:val="0073516E"/>
    <w:rsid w:val="00735672"/>
    <w:rsid w:val="007357B5"/>
    <w:rsid w:val="00735F50"/>
    <w:rsid w:val="00735FDF"/>
    <w:rsid w:val="0073608A"/>
    <w:rsid w:val="00737D9A"/>
    <w:rsid w:val="007402F1"/>
    <w:rsid w:val="007404F6"/>
    <w:rsid w:val="007412F6"/>
    <w:rsid w:val="007417A0"/>
    <w:rsid w:val="007420A9"/>
    <w:rsid w:val="007421DE"/>
    <w:rsid w:val="0074267F"/>
    <w:rsid w:val="0074275F"/>
    <w:rsid w:val="007427BB"/>
    <w:rsid w:val="00742D86"/>
    <w:rsid w:val="007445C8"/>
    <w:rsid w:val="00744650"/>
    <w:rsid w:val="007447F6"/>
    <w:rsid w:val="00744AB8"/>
    <w:rsid w:val="00745796"/>
    <w:rsid w:val="00745923"/>
    <w:rsid w:val="0074632E"/>
    <w:rsid w:val="00746D5B"/>
    <w:rsid w:val="00746DD3"/>
    <w:rsid w:val="00747505"/>
    <w:rsid w:val="0074789B"/>
    <w:rsid w:val="00747F49"/>
    <w:rsid w:val="007501E9"/>
    <w:rsid w:val="0075162A"/>
    <w:rsid w:val="00752D55"/>
    <w:rsid w:val="00752D60"/>
    <w:rsid w:val="0075314A"/>
    <w:rsid w:val="00753422"/>
    <w:rsid w:val="007534CB"/>
    <w:rsid w:val="007538CB"/>
    <w:rsid w:val="00755F9B"/>
    <w:rsid w:val="00756A6D"/>
    <w:rsid w:val="00756BE7"/>
    <w:rsid w:val="00757DAB"/>
    <w:rsid w:val="007606B7"/>
    <w:rsid w:val="00760CFC"/>
    <w:rsid w:val="007611C8"/>
    <w:rsid w:val="007615D0"/>
    <w:rsid w:val="007620EE"/>
    <w:rsid w:val="007632B4"/>
    <w:rsid w:val="0076455D"/>
    <w:rsid w:val="00764A08"/>
    <w:rsid w:val="00764AE2"/>
    <w:rsid w:val="00764E42"/>
    <w:rsid w:val="0076534D"/>
    <w:rsid w:val="0076590F"/>
    <w:rsid w:val="00766F9C"/>
    <w:rsid w:val="00766FD3"/>
    <w:rsid w:val="00767415"/>
    <w:rsid w:val="00770465"/>
    <w:rsid w:val="00770575"/>
    <w:rsid w:val="0077147D"/>
    <w:rsid w:val="00771A89"/>
    <w:rsid w:val="00774712"/>
    <w:rsid w:val="007747D9"/>
    <w:rsid w:val="0077494D"/>
    <w:rsid w:val="00774A7C"/>
    <w:rsid w:val="00775055"/>
    <w:rsid w:val="00775A85"/>
    <w:rsid w:val="00776492"/>
    <w:rsid w:val="00776C78"/>
    <w:rsid w:val="00777059"/>
    <w:rsid w:val="00777462"/>
    <w:rsid w:val="007776B8"/>
    <w:rsid w:val="00777933"/>
    <w:rsid w:val="00777CB5"/>
    <w:rsid w:val="00777F82"/>
    <w:rsid w:val="0078028E"/>
    <w:rsid w:val="00780E58"/>
    <w:rsid w:val="00781BB9"/>
    <w:rsid w:val="007820C5"/>
    <w:rsid w:val="00782371"/>
    <w:rsid w:val="0078246D"/>
    <w:rsid w:val="00783175"/>
    <w:rsid w:val="007838D1"/>
    <w:rsid w:val="00784121"/>
    <w:rsid w:val="007851BC"/>
    <w:rsid w:val="007853E7"/>
    <w:rsid w:val="00785428"/>
    <w:rsid w:val="00785884"/>
    <w:rsid w:val="00785EE3"/>
    <w:rsid w:val="007860AD"/>
    <w:rsid w:val="00786465"/>
    <w:rsid w:val="007873D3"/>
    <w:rsid w:val="00790115"/>
    <w:rsid w:val="0079052D"/>
    <w:rsid w:val="007909F8"/>
    <w:rsid w:val="00790D9C"/>
    <w:rsid w:val="007911AA"/>
    <w:rsid w:val="007912D4"/>
    <w:rsid w:val="00791714"/>
    <w:rsid w:val="00792755"/>
    <w:rsid w:val="007932E5"/>
    <w:rsid w:val="00793EC8"/>
    <w:rsid w:val="00796C51"/>
    <w:rsid w:val="00797835"/>
    <w:rsid w:val="007A0080"/>
    <w:rsid w:val="007A0544"/>
    <w:rsid w:val="007A1D9D"/>
    <w:rsid w:val="007A20AA"/>
    <w:rsid w:val="007A21E5"/>
    <w:rsid w:val="007A2ECD"/>
    <w:rsid w:val="007A3C49"/>
    <w:rsid w:val="007A3D85"/>
    <w:rsid w:val="007A3FFF"/>
    <w:rsid w:val="007A4BB0"/>
    <w:rsid w:val="007A55A2"/>
    <w:rsid w:val="007A66D4"/>
    <w:rsid w:val="007A6C71"/>
    <w:rsid w:val="007A787E"/>
    <w:rsid w:val="007B0452"/>
    <w:rsid w:val="007B04FE"/>
    <w:rsid w:val="007B0DA1"/>
    <w:rsid w:val="007B0DDC"/>
    <w:rsid w:val="007B21D8"/>
    <w:rsid w:val="007B2442"/>
    <w:rsid w:val="007B253F"/>
    <w:rsid w:val="007B266D"/>
    <w:rsid w:val="007B3973"/>
    <w:rsid w:val="007B47AC"/>
    <w:rsid w:val="007B5026"/>
    <w:rsid w:val="007B627D"/>
    <w:rsid w:val="007B71BB"/>
    <w:rsid w:val="007B768C"/>
    <w:rsid w:val="007B7D2F"/>
    <w:rsid w:val="007B7FA8"/>
    <w:rsid w:val="007C10FE"/>
    <w:rsid w:val="007C16FA"/>
    <w:rsid w:val="007C21A6"/>
    <w:rsid w:val="007C225F"/>
    <w:rsid w:val="007C3485"/>
    <w:rsid w:val="007C3892"/>
    <w:rsid w:val="007C4516"/>
    <w:rsid w:val="007C462F"/>
    <w:rsid w:val="007C4DD3"/>
    <w:rsid w:val="007C4EBF"/>
    <w:rsid w:val="007C515D"/>
    <w:rsid w:val="007C51CE"/>
    <w:rsid w:val="007C561C"/>
    <w:rsid w:val="007C6F77"/>
    <w:rsid w:val="007D0025"/>
    <w:rsid w:val="007D0269"/>
    <w:rsid w:val="007D066A"/>
    <w:rsid w:val="007D0C3A"/>
    <w:rsid w:val="007D1521"/>
    <w:rsid w:val="007D1AD0"/>
    <w:rsid w:val="007D1D1F"/>
    <w:rsid w:val="007D3F20"/>
    <w:rsid w:val="007D408C"/>
    <w:rsid w:val="007D415E"/>
    <w:rsid w:val="007D4D4A"/>
    <w:rsid w:val="007D571B"/>
    <w:rsid w:val="007D5CCD"/>
    <w:rsid w:val="007D63D9"/>
    <w:rsid w:val="007D6DC9"/>
    <w:rsid w:val="007D6E35"/>
    <w:rsid w:val="007E004F"/>
    <w:rsid w:val="007E0A8B"/>
    <w:rsid w:val="007E1965"/>
    <w:rsid w:val="007E28AE"/>
    <w:rsid w:val="007E2DFC"/>
    <w:rsid w:val="007E3546"/>
    <w:rsid w:val="007E3965"/>
    <w:rsid w:val="007E42FA"/>
    <w:rsid w:val="007E519C"/>
    <w:rsid w:val="007E5BB2"/>
    <w:rsid w:val="007E64BE"/>
    <w:rsid w:val="007E699D"/>
    <w:rsid w:val="007E6A2A"/>
    <w:rsid w:val="007E6B56"/>
    <w:rsid w:val="007E6B62"/>
    <w:rsid w:val="007E6EC0"/>
    <w:rsid w:val="007E6EC4"/>
    <w:rsid w:val="007E73DE"/>
    <w:rsid w:val="007F0652"/>
    <w:rsid w:val="007F0DBD"/>
    <w:rsid w:val="007F1071"/>
    <w:rsid w:val="007F130D"/>
    <w:rsid w:val="007F2381"/>
    <w:rsid w:val="007F257A"/>
    <w:rsid w:val="007F2F64"/>
    <w:rsid w:val="007F33F3"/>
    <w:rsid w:val="007F3928"/>
    <w:rsid w:val="007F3FEE"/>
    <w:rsid w:val="007F404F"/>
    <w:rsid w:val="007F5175"/>
    <w:rsid w:val="007F539B"/>
    <w:rsid w:val="007F57A8"/>
    <w:rsid w:val="007F63F7"/>
    <w:rsid w:val="007F6F70"/>
    <w:rsid w:val="007F7C7A"/>
    <w:rsid w:val="0080064B"/>
    <w:rsid w:val="008008D4"/>
    <w:rsid w:val="00801168"/>
    <w:rsid w:val="00801F64"/>
    <w:rsid w:val="008021FE"/>
    <w:rsid w:val="00802485"/>
    <w:rsid w:val="0080458F"/>
    <w:rsid w:val="008045AD"/>
    <w:rsid w:val="0080575A"/>
    <w:rsid w:val="008062D6"/>
    <w:rsid w:val="00806D07"/>
    <w:rsid w:val="0080790D"/>
    <w:rsid w:val="00810067"/>
    <w:rsid w:val="00810095"/>
    <w:rsid w:val="008100D9"/>
    <w:rsid w:val="00811438"/>
    <w:rsid w:val="00811488"/>
    <w:rsid w:val="008115B9"/>
    <w:rsid w:val="0081225D"/>
    <w:rsid w:val="00813E11"/>
    <w:rsid w:val="00813F68"/>
    <w:rsid w:val="008146FB"/>
    <w:rsid w:val="00814901"/>
    <w:rsid w:val="00814965"/>
    <w:rsid w:val="00814BA0"/>
    <w:rsid w:val="00814D5D"/>
    <w:rsid w:val="00815886"/>
    <w:rsid w:val="00816942"/>
    <w:rsid w:val="00816C49"/>
    <w:rsid w:val="00817903"/>
    <w:rsid w:val="0082122A"/>
    <w:rsid w:val="00821968"/>
    <w:rsid w:val="00821B09"/>
    <w:rsid w:val="00821D98"/>
    <w:rsid w:val="00822407"/>
    <w:rsid w:val="0082242F"/>
    <w:rsid w:val="008231C9"/>
    <w:rsid w:val="008233BC"/>
    <w:rsid w:val="008239E7"/>
    <w:rsid w:val="00823B0A"/>
    <w:rsid w:val="00823B72"/>
    <w:rsid w:val="00824BB3"/>
    <w:rsid w:val="0082534C"/>
    <w:rsid w:val="00826030"/>
    <w:rsid w:val="0082613E"/>
    <w:rsid w:val="00826306"/>
    <w:rsid w:val="00826B5E"/>
    <w:rsid w:val="00826F0B"/>
    <w:rsid w:val="00827034"/>
    <w:rsid w:val="00830981"/>
    <w:rsid w:val="00830B83"/>
    <w:rsid w:val="00830D03"/>
    <w:rsid w:val="00832522"/>
    <w:rsid w:val="00832923"/>
    <w:rsid w:val="00833095"/>
    <w:rsid w:val="00833860"/>
    <w:rsid w:val="00833B5C"/>
    <w:rsid w:val="00834DE5"/>
    <w:rsid w:val="00834E90"/>
    <w:rsid w:val="00834F77"/>
    <w:rsid w:val="008355FD"/>
    <w:rsid w:val="008356F2"/>
    <w:rsid w:val="00836BA9"/>
    <w:rsid w:val="008376F9"/>
    <w:rsid w:val="00837D23"/>
    <w:rsid w:val="00837D29"/>
    <w:rsid w:val="008424B1"/>
    <w:rsid w:val="00842A0B"/>
    <w:rsid w:val="008430B4"/>
    <w:rsid w:val="0084336D"/>
    <w:rsid w:val="008438FC"/>
    <w:rsid w:val="00843E77"/>
    <w:rsid w:val="008445F7"/>
    <w:rsid w:val="008448D5"/>
    <w:rsid w:val="00844AB2"/>
    <w:rsid w:val="00844E7C"/>
    <w:rsid w:val="0084549F"/>
    <w:rsid w:val="0084581B"/>
    <w:rsid w:val="00846384"/>
    <w:rsid w:val="008468B2"/>
    <w:rsid w:val="008473F7"/>
    <w:rsid w:val="00847536"/>
    <w:rsid w:val="0084773C"/>
    <w:rsid w:val="008506DA"/>
    <w:rsid w:val="00851297"/>
    <w:rsid w:val="008525A4"/>
    <w:rsid w:val="00852948"/>
    <w:rsid w:val="00853566"/>
    <w:rsid w:val="00853D06"/>
    <w:rsid w:val="00855532"/>
    <w:rsid w:val="00855B30"/>
    <w:rsid w:val="00855E5F"/>
    <w:rsid w:val="00856A19"/>
    <w:rsid w:val="00856CB6"/>
    <w:rsid w:val="008575D6"/>
    <w:rsid w:val="00857701"/>
    <w:rsid w:val="0086001F"/>
    <w:rsid w:val="00860826"/>
    <w:rsid w:val="008611BE"/>
    <w:rsid w:val="00861A6A"/>
    <w:rsid w:val="00862128"/>
    <w:rsid w:val="0086213D"/>
    <w:rsid w:val="00862641"/>
    <w:rsid w:val="00863673"/>
    <w:rsid w:val="00863B61"/>
    <w:rsid w:val="008644AD"/>
    <w:rsid w:val="00864821"/>
    <w:rsid w:val="00864B03"/>
    <w:rsid w:val="00865FDE"/>
    <w:rsid w:val="0086609C"/>
    <w:rsid w:val="00866210"/>
    <w:rsid w:val="008666B2"/>
    <w:rsid w:val="00866EB3"/>
    <w:rsid w:val="008674E7"/>
    <w:rsid w:val="00867B22"/>
    <w:rsid w:val="00867BE5"/>
    <w:rsid w:val="008701E1"/>
    <w:rsid w:val="00870827"/>
    <w:rsid w:val="008718C9"/>
    <w:rsid w:val="00872646"/>
    <w:rsid w:val="00873E6E"/>
    <w:rsid w:val="0087453C"/>
    <w:rsid w:val="00876B83"/>
    <w:rsid w:val="00877C48"/>
    <w:rsid w:val="00877C81"/>
    <w:rsid w:val="00880281"/>
    <w:rsid w:val="008804C3"/>
    <w:rsid w:val="00880DD3"/>
    <w:rsid w:val="00881BF6"/>
    <w:rsid w:val="00881EBE"/>
    <w:rsid w:val="00882E9B"/>
    <w:rsid w:val="00883142"/>
    <w:rsid w:val="0088343D"/>
    <w:rsid w:val="00883F2C"/>
    <w:rsid w:val="00883FB5"/>
    <w:rsid w:val="00884223"/>
    <w:rsid w:val="0088438E"/>
    <w:rsid w:val="00884510"/>
    <w:rsid w:val="00884839"/>
    <w:rsid w:val="00884865"/>
    <w:rsid w:val="0088619F"/>
    <w:rsid w:val="00886D72"/>
    <w:rsid w:val="00887015"/>
    <w:rsid w:val="008903C0"/>
    <w:rsid w:val="008908A1"/>
    <w:rsid w:val="00890A7E"/>
    <w:rsid w:val="00891D0C"/>
    <w:rsid w:val="00891E98"/>
    <w:rsid w:val="008927B9"/>
    <w:rsid w:val="00893713"/>
    <w:rsid w:val="008939A1"/>
    <w:rsid w:val="00893D23"/>
    <w:rsid w:val="00894EF3"/>
    <w:rsid w:val="0089516D"/>
    <w:rsid w:val="008952E5"/>
    <w:rsid w:val="00895861"/>
    <w:rsid w:val="00895E35"/>
    <w:rsid w:val="008972C5"/>
    <w:rsid w:val="00897FF5"/>
    <w:rsid w:val="008A0124"/>
    <w:rsid w:val="008A1007"/>
    <w:rsid w:val="008A105A"/>
    <w:rsid w:val="008A15FE"/>
    <w:rsid w:val="008A1B38"/>
    <w:rsid w:val="008A291E"/>
    <w:rsid w:val="008A3337"/>
    <w:rsid w:val="008A399D"/>
    <w:rsid w:val="008A4387"/>
    <w:rsid w:val="008A4401"/>
    <w:rsid w:val="008A4BAB"/>
    <w:rsid w:val="008A595C"/>
    <w:rsid w:val="008A5C0F"/>
    <w:rsid w:val="008A5F6E"/>
    <w:rsid w:val="008A69BE"/>
    <w:rsid w:val="008B0D13"/>
    <w:rsid w:val="008B1189"/>
    <w:rsid w:val="008B2DEC"/>
    <w:rsid w:val="008B33C1"/>
    <w:rsid w:val="008B33E8"/>
    <w:rsid w:val="008B362E"/>
    <w:rsid w:val="008B37EF"/>
    <w:rsid w:val="008B412F"/>
    <w:rsid w:val="008B42D1"/>
    <w:rsid w:val="008B4703"/>
    <w:rsid w:val="008B48C2"/>
    <w:rsid w:val="008B4D02"/>
    <w:rsid w:val="008B4D50"/>
    <w:rsid w:val="008B4F37"/>
    <w:rsid w:val="008B53C4"/>
    <w:rsid w:val="008B578A"/>
    <w:rsid w:val="008B5AEB"/>
    <w:rsid w:val="008B68CE"/>
    <w:rsid w:val="008B6D1A"/>
    <w:rsid w:val="008B6FD4"/>
    <w:rsid w:val="008C0A55"/>
    <w:rsid w:val="008C0D1A"/>
    <w:rsid w:val="008C2A23"/>
    <w:rsid w:val="008C3328"/>
    <w:rsid w:val="008C5090"/>
    <w:rsid w:val="008C5099"/>
    <w:rsid w:val="008C53A0"/>
    <w:rsid w:val="008C6B72"/>
    <w:rsid w:val="008C6DDF"/>
    <w:rsid w:val="008C7722"/>
    <w:rsid w:val="008D02BE"/>
    <w:rsid w:val="008D0931"/>
    <w:rsid w:val="008D0B45"/>
    <w:rsid w:val="008D16F9"/>
    <w:rsid w:val="008D1AED"/>
    <w:rsid w:val="008D1F0F"/>
    <w:rsid w:val="008D256B"/>
    <w:rsid w:val="008D2D71"/>
    <w:rsid w:val="008D39D4"/>
    <w:rsid w:val="008D3D9B"/>
    <w:rsid w:val="008D3F83"/>
    <w:rsid w:val="008D5083"/>
    <w:rsid w:val="008D5740"/>
    <w:rsid w:val="008E00E0"/>
    <w:rsid w:val="008E00E4"/>
    <w:rsid w:val="008E2197"/>
    <w:rsid w:val="008E2594"/>
    <w:rsid w:val="008E25C1"/>
    <w:rsid w:val="008E3417"/>
    <w:rsid w:val="008E4913"/>
    <w:rsid w:val="008E54D8"/>
    <w:rsid w:val="008E5BAA"/>
    <w:rsid w:val="008E5CFA"/>
    <w:rsid w:val="008E631F"/>
    <w:rsid w:val="008E7443"/>
    <w:rsid w:val="008E7A0D"/>
    <w:rsid w:val="008F05F4"/>
    <w:rsid w:val="008F0CCC"/>
    <w:rsid w:val="008F0D53"/>
    <w:rsid w:val="008F3387"/>
    <w:rsid w:val="008F3BA4"/>
    <w:rsid w:val="008F3C9D"/>
    <w:rsid w:val="008F3FF0"/>
    <w:rsid w:val="008F47F1"/>
    <w:rsid w:val="008F4E3E"/>
    <w:rsid w:val="008F51C7"/>
    <w:rsid w:val="008F6320"/>
    <w:rsid w:val="008F74BB"/>
    <w:rsid w:val="008F7AD7"/>
    <w:rsid w:val="00900422"/>
    <w:rsid w:val="0090053C"/>
    <w:rsid w:val="00901626"/>
    <w:rsid w:val="00901A13"/>
    <w:rsid w:val="009025C0"/>
    <w:rsid w:val="0090389A"/>
    <w:rsid w:val="00903F6D"/>
    <w:rsid w:val="009050FE"/>
    <w:rsid w:val="009059E8"/>
    <w:rsid w:val="00907F67"/>
    <w:rsid w:val="00910165"/>
    <w:rsid w:val="00910589"/>
    <w:rsid w:val="00910E47"/>
    <w:rsid w:val="00911DC5"/>
    <w:rsid w:val="00912116"/>
    <w:rsid w:val="00912D9A"/>
    <w:rsid w:val="0091487C"/>
    <w:rsid w:val="00914F7A"/>
    <w:rsid w:val="00915F5B"/>
    <w:rsid w:val="00916008"/>
    <w:rsid w:val="0091641F"/>
    <w:rsid w:val="00916A52"/>
    <w:rsid w:val="009172E6"/>
    <w:rsid w:val="00920361"/>
    <w:rsid w:val="00920987"/>
    <w:rsid w:val="0092153A"/>
    <w:rsid w:val="00921A39"/>
    <w:rsid w:val="009223DA"/>
    <w:rsid w:val="00923247"/>
    <w:rsid w:val="009232C2"/>
    <w:rsid w:val="0092333C"/>
    <w:rsid w:val="00923B27"/>
    <w:rsid w:val="00923E1D"/>
    <w:rsid w:val="00924935"/>
    <w:rsid w:val="00924A17"/>
    <w:rsid w:val="00924C60"/>
    <w:rsid w:val="00924EDA"/>
    <w:rsid w:val="0092572B"/>
    <w:rsid w:val="0092620F"/>
    <w:rsid w:val="00926809"/>
    <w:rsid w:val="00926B37"/>
    <w:rsid w:val="00926D40"/>
    <w:rsid w:val="00926DEE"/>
    <w:rsid w:val="009277F6"/>
    <w:rsid w:val="0093003F"/>
    <w:rsid w:val="00931261"/>
    <w:rsid w:val="00931EF0"/>
    <w:rsid w:val="00932047"/>
    <w:rsid w:val="00934332"/>
    <w:rsid w:val="00934395"/>
    <w:rsid w:val="00934537"/>
    <w:rsid w:val="00935610"/>
    <w:rsid w:val="009356C1"/>
    <w:rsid w:val="0093614D"/>
    <w:rsid w:val="009363E8"/>
    <w:rsid w:val="0093687D"/>
    <w:rsid w:val="00936C72"/>
    <w:rsid w:val="00940B9D"/>
    <w:rsid w:val="00940E1D"/>
    <w:rsid w:val="009415E5"/>
    <w:rsid w:val="00942514"/>
    <w:rsid w:val="0094261E"/>
    <w:rsid w:val="00942CF4"/>
    <w:rsid w:val="009434BA"/>
    <w:rsid w:val="00943586"/>
    <w:rsid w:val="009435AD"/>
    <w:rsid w:val="00943E44"/>
    <w:rsid w:val="009459EC"/>
    <w:rsid w:val="00945DAE"/>
    <w:rsid w:val="00945EC2"/>
    <w:rsid w:val="0094667E"/>
    <w:rsid w:val="00946783"/>
    <w:rsid w:val="00946ABB"/>
    <w:rsid w:val="00946B81"/>
    <w:rsid w:val="00947005"/>
    <w:rsid w:val="00947E3D"/>
    <w:rsid w:val="00950FE8"/>
    <w:rsid w:val="009519E9"/>
    <w:rsid w:val="00952E82"/>
    <w:rsid w:val="00953FA0"/>
    <w:rsid w:val="009548D3"/>
    <w:rsid w:val="00954908"/>
    <w:rsid w:val="0095520E"/>
    <w:rsid w:val="009558AC"/>
    <w:rsid w:val="00955DD1"/>
    <w:rsid w:val="00955F0D"/>
    <w:rsid w:val="00956483"/>
    <w:rsid w:val="00956526"/>
    <w:rsid w:val="00956D54"/>
    <w:rsid w:val="00957A33"/>
    <w:rsid w:val="00960578"/>
    <w:rsid w:val="00960E27"/>
    <w:rsid w:val="00961279"/>
    <w:rsid w:val="0096152F"/>
    <w:rsid w:val="0096224F"/>
    <w:rsid w:val="009623F8"/>
    <w:rsid w:val="0096262E"/>
    <w:rsid w:val="009629CB"/>
    <w:rsid w:val="00962C97"/>
    <w:rsid w:val="009634E6"/>
    <w:rsid w:val="00963C7D"/>
    <w:rsid w:val="009641A6"/>
    <w:rsid w:val="00965778"/>
    <w:rsid w:val="00967B4C"/>
    <w:rsid w:val="00967B5F"/>
    <w:rsid w:val="00967C19"/>
    <w:rsid w:val="009701E5"/>
    <w:rsid w:val="00970AAB"/>
    <w:rsid w:val="009723A2"/>
    <w:rsid w:val="0097270F"/>
    <w:rsid w:val="00972A4A"/>
    <w:rsid w:val="009732CE"/>
    <w:rsid w:val="009735F9"/>
    <w:rsid w:val="00973614"/>
    <w:rsid w:val="00973918"/>
    <w:rsid w:val="009742AD"/>
    <w:rsid w:val="009744E6"/>
    <w:rsid w:val="00974859"/>
    <w:rsid w:val="00974922"/>
    <w:rsid w:val="009749DF"/>
    <w:rsid w:val="0097696F"/>
    <w:rsid w:val="0097740C"/>
    <w:rsid w:val="00977F5D"/>
    <w:rsid w:val="009801E2"/>
    <w:rsid w:val="00980A2C"/>
    <w:rsid w:val="0098124F"/>
    <w:rsid w:val="0098138F"/>
    <w:rsid w:val="009824AD"/>
    <w:rsid w:val="0098411E"/>
    <w:rsid w:val="009844E3"/>
    <w:rsid w:val="009848A8"/>
    <w:rsid w:val="00984F10"/>
    <w:rsid w:val="0098587D"/>
    <w:rsid w:val="009858BA"/>
    <w:rsid w:val="00985A64"/>
    <w:rsid w:val="00986701"/>
    <w:rsid w:val="00987DA0"/>
    <w:rsid w:val="009900F4"/>
    <w:rsid w:val="00992D9D"/>
    <w:rsid w:val="00992DE2"/>
    <w:rsid w:val="0099303F"/>
    <w:rsid w:val="00994E42"/>
    <w:rsid w:val="00995058"/>
    <w:rsid w:val="00995D48"/>
    <w:rsid w:val="00996411"/>
    <w:rsid w:val="009968A6"/>
    <w:rsid w:val="00996A0A"/>
    <w:rsid w:val="009973BC"/>
    <w:rsid w:val="00997EC2"/>
    <w:rsid w:val="009A01B2"/>
    <w:rsid w:val="009A02CD"/>
    <w:rsid w:val="009A036E"/>
    <w:rsid w:val="009A113C"/>
    <w:rsid w:val="009A1326"/>
    <w:rsid w:val="009A1361"/>
    <w:rsid w:val="009A1823"/>
    <w:rsid w:val="009A2351"/>
    <w:rsid w:val="009A2AAB"/>
    <w:rsid w:val="009A4429"/>
    <w:rsid w:val="009A44A7"/>
    <w:rsid w:val="009A505F"/>
    <w:rsid w:val="009A7AAD"/>
    <w:rsid w:val="009B05AB"/>
    <w:rsid w:val="009B1E9A"/>
    <w:rsid w:val="009B2348"/>
    <w:rsid w:val="009B3BC6"/>
    <w:rsid w:val="009B3F0F"/>
    <w:rsid w:val="009B4305"/>
    <w:rsid w:val="009B4877"/>
    <w:rsid w:val="009B4C13"/>
    <w:rsid w:val="009B4CD1"/>
    <w:rsid w:val="009B60C4"/>
    <w:rsid w:val="009B6260"/>
    <w:rsid w:val="009B6303"/>
    <w:rsid w:val="009B6D59"/>
    <w:rsid w:val="009B728C"/>
    <w:rsid w:val="009B7422"/>
    <w:rsid w:val="009B7485"/>
    <w:rsid w:val="009B7B54"/>
    <w:rsid w:val="009C0889"/>
    <w:rsid w:val="009C1A90"/>
    <w:rsid w:val="009C236F"/>
    <w:rsid w:val="009C4828"/>
    <w:rsid w:val="009C4AC9"/>
    <w:rsid w:val="009C4BA4"/>
    <w:rsid w:val="009C6248"/>
    <w:rsid w:val="009C7380"/>
    <w:rsid w:val="009C7A36"/>
    <w:rsid w:val="009C7E34"/>
    <w:rsid w:val="009D0471"/>
    <w:rsid w:val="009D0C6D"/>
    <w:rsid w:val="009D16AD"/>
    <w:rsid w:val="009D1950"/>
    <w:rsid w:val="009D1AE3"/>
    <w:rsid w:val="009D1FA8"/>
    <w:rsid w:val="009D2DFF"/>
    <w:rsid w:val="009D2FA5"/>
    <w:rsid w:val="009D54E9"/>
    <w:rsid w:val="009D5889"/>
    <w:rsid w:val="009D6E78"/>
    <w:rsid w:val="009D721C"/>
    <w:rsid w:val="009D724E"/>
    <w:rsid w:val="009D7723"/>
    <w:rsid w:val="009E067F"/>
    <w:rsid w:val="009E07F1"/>
    <w:rsid w:val="009E0DE6"/>
    <w:rsid w:val="009E151E"/>
    <w:rsid w:val="009E1731"/>
    <w:rsid w:val="009E1C68"/>
    <w:rsid w:val="009E204E"/>
    <w:rsid w:val="009E39B1"/>
    <w:rsid w:val="009E3A31"/>
    <w:rsid w:val="009E3A91"/>
    <w:rsid w:val="009E3F09"/>
    <w:rsid w:val="009E46DA"/>
    <w:rsid w:val="009E558A"/>
    <w:rsid w:val="009E617D"/>
    <w:rsid w:val="009E61E8"/>
    <w:rsid w:val="009E6E66"/>
    <w:rsid w:val="009E7FC2"/>
    <w:rsid w:val="009F0AEF"/>
    <w:rsid w:val="009F1341"/>
    <w:rsid w:val="009F135B"/>
    <w:rsid w:val="009F174A"/>
    <w:rsid w:val="009F2427"/>
    <w:rsid w:val="009F3D9A"/>
    <w:rsid w:val="009F3E54"/>
    <w:rsid w:val="009F42ED"/>
    <w:rsid w:val="009F4431"/>
    <w:rsid w:val="009F458D"/>
    <w:rsid w:val="009F476A"/>
    <w:rsid w:val="009F4A1E"/>
    <w:rsid w:val="009F5514"/>
    <w:rsid w:val="009F56C2"/>
    <w:rsid w:val="009F69D5"/>
    <w:rsid w:val="009F744F"/>
    <w:rsid w:val="009F7A0E"/>
    <w:rsid w:val="009F7C26"/>
    <w:rsid w:val="00A00336"/>
    <w:rsid w:val="00A005FA"/>
    <w:rsid w:val="00A0350C"/>
    <w:rsid w:val="00A035E3"/>
    <w:rsid w:val="00A03882"/>
    <w:rsid w:val="00A03C08"/>
    <w:rsid w:val="00A03CC8"/>
    <w:rsid w:val="00A0400E"/>
    <w:rsid w:val="00A04516"/>
    <w:rsid w:val="00A04922"/>
    <w:rsid w:val="00A04C9E"/>
    <w:rsid w:val="00A04DCD"/>
    <w:rsid w:val="00A0522E"/>
    <w:rsid w:val="00A05561"/>
    <w:rsid w:val="00A0691D"/>
    <w:rsid w:val="00A106D5"/>
    <w:rsid w:val="00A10B4D"/>
    <w:rsid w:val="00A10BC1"/>
    <w:rsid w:val="00A10CF8"/>
    <w:rsid w:val="00A10F29"/>
    <w:rsid w:val="00A12B40"/>
    <w:rsid w:val="00A12C1C"/>
    <w:rsid w:val="00A145C4"/>
    <w:rsid w:val="00A14D20"/>
    <w:rsid w:val="00A14E51"/>
    <w:rsid w:val="00A1505A"/>
    <w:rsid w:val="00A15223"/>
    <w:rsid w:val="00A15900"/>
    <w:rsid w:val="00A15B75"/>
    <w:rsid w:val="00A16991"/>
    <w:rsid w:val="00A16AA0"/>
    <w:rsid w:val="00A1791E"/>
    <w:rsid w:val="00A207AB"/>
    <w:rsid w:val="00A20887"/>
    <w:rsid w:val="00A2165C"/>
    <w:rsid w:val="00A21710"/>
    <w:rsid w:val="00A22019"/>
    <w:rsid w:val="00A22F65"/>
    <w:rsid w:val="00A23144"/>
    <w:rsid w:val="00A24515"/>
    <w:rsid w:val="00A24BEA"/>
    <w:rsid w:val="00A26AEA"/>
    <w:rsid w:val="00A273DE"/>
    <w:rsid w:val="00A27C69"/>
    <w:rsid w:val="00A3029E"/>
    <w:rsid w:val="00A30C61"/>
    <w:rsid w:val="00A31314"/>
    <w:rsid w:val="00A31EFA"/>
    <w:rsid w:val="00A32161"/>
    <w:rsid w:val="00A321AB"/>
    <w:rsid w:val="00A322CA"/>
    <w:rsid w:val="00A325EC"/>
    <w:rsid w:val="00A3346C"/>
    <w:rsid w:val="00A3380C"/>
    <w:rsid w:val="00A33AC5"/>
    <w:rsid w:val="00A341F4"/>
    <w:rsid w:val="00A346E6"/>
    <w:rsid w:val="00A3521D"/>
    <w:rsid w:val="00A36B4B"/>
    <w:rsid w:val="00A36C05"/>
    <w:rsid w:val="00A36E76"/>
    <w:rsid w:val="00A36E9E"/>
    <w:rsid w:val="00A40BA0"/>
    <w:rsid w:val="00A40BC0"/>
    <w:rsid w:val="00A4185E"/>
    <w:rsid w:val="00A4217D"/>
    <w:rsid w:val="00A425F7"/>
    <w:rsid w:val="00A43170"/>
    <w:rsid w:val="00A432B6"/>
    <w:rsid w:val="00A43498"/>
    <w:rsid w:val="00A44650"/>
    <w:rsid w:val="00A454AB"/>
    <w:rsid w:val="00A4570E"/>
    <w:rsid w:val="00A460B0"/>
    <w:rsid w:val="00A46E86"/>
    <w:rsid w:val="00A476CF"/>
    <w:rsid w:val="00A47B8A"/>
    <w:rsid w:val="00A50614"/>
    <w:rsid w:val="00A50658"/>
    <w:rsid w:val="00A513B4"/>
    <w:rsid w:val="00A51499"/>
    <w:rsid w:val="00A52C45"/>
    <w:rsid w:val="00A52F0D"/>
    <w:rsid w:val="00A53E5E"/>
    <w:rsid w:val="00A54866"/>
    <w:rsid w:val="00A55870"/>
    <w:rsid w:val="00A56448"/>
    <w:rsid w:val="00A57162"/>
    <w:rsid w:val="00A5793B"/>
    <w:rsid w:val="00A57FE6"/>
    <w:rsid w:val="00A6036F"/>
    <w:rsid w:val="00A6113B"/>
    <w:rsid w:val="00A614BA"/>
    <w:rsid w:val="00A6196B"/>
    <w:rsid w:val="00A62C13"/>
    <w:rsid w:val="00A63826"/>
    <w:rsid w:val="00A63E24"/>
    <w:rsid w:val="00A64643"/>
    <w:rsid w:val="00A64B30"/>
    <w:rsid w:val="00A65CE9"/>
    <w:rsid w:val="00A664C5"/>
    <w:rsid w:val="00A66915"/>
    <w:rsid w:val="00A66BFB"/>
    <w:rsid w:val="00A66CA7"/>
    <w:rsid w:val="00A67CE1"/>
    <w:rsid w:val="00A67D2F"/>
    <w:rsid w:val="00A67DCA"/>
    <w:rsid w:val="00A70C32"/>
    <w:rsid w:val="00A7197C"/>
    <w:rsid w:val="00A7371C"/>
    <w:rsid w:val="00A73D0C"/>
    <w:rsid w:val="00A73FC1"/>
    <w:rsid w:val="00A740BE"/>
    <w:rsid w:val="00A7651D"/>
    <w:rsid w:val="00A77068"/>
    <w:rsid w:val="00A7706C"/>
    <w:rsid w:val="00A777C5"/>
    <w:rsid w:val="00A8085F"/>
    <w:rsid w:val="00A8109A"/>
    <w:rsid w:val="00A81638"/>
    <w:rsid w:val="00A8181E"/>
    <w:rsid w:val="00A81E0C"/>
    <w:rsid w:val="00A83258"/>
    <w:rsid w:val="00A83681"/>
    <w:rsid w:val="00A842FC"/>
    <w:rsid w:val="00A84846"/>
    <w:rsid w:val="00A8499A"/>
    <w:rsid w:val="00A8564E"/>
    <w:rsid w:val="00A86944"/>
    <w:rsid w:val="00A86CEA"/>
    <w:rsid w:val="00A86E0D"/>
    <w:rsid w:val="00A8722F"/>
    <w:rsid w:val="00A91093"/>
    <w:rsid w:val="00A9302C"/>
    <w:rsid w:val="00A9477E"/>
    <w:rsid w:val="00A94B8D"/>
    <w:rsid w:val="00A94C77"/>
    <w:rsid w:val="00A95334"/>
    <w:rsid w:val="00A954A1"/>
    <w:rsid w:val="00A95B56"/>
    <w:rsid w:val="00A96B1B"/>
    <w:rsid w:val="00A9720F"/>
    <w:rsid w:val="00AA1055"/>
    <w:rsid w:val="00AA19B7"/>
    <w:rsid w:val="00AA4F2E"/>
    <w:rsid w:val="00AA535A"/>
    <w:rsid w:val="00AA55C5"/>
    <w:rsid w:val="00AA5602"/>
    <w:rsid w:val="00AA5D90"/>
    <w:rsid w:val="00AA5DC9"/>
    <w:rsid w:val="00AA5FE5"/>
    <w:rsid w:val="00AA690E"/>
    <w:rsid w:val="00AA7783"/>
    <w:rsid w:val="00AA7C67"/>
    <w:rsid w:val="00AB005B"/>
    <w:rsid w:val="00AB04C5"/>
    <w:rsid w:val="00AB14BD"/>
    <w:rsid w:val="00AB2C1D"/>
    <w:rsid w:val="00AB3028"/>
    <w:rsid w:val="00AB3A0E"/>
    <w:rsid w:val="00AB4A55"/>
    <w:rsid w:val="00AB4C7D"/>
    <w:rsid w:val="00AB5300"/>
    <w:rsid w:val="00AB54CD"/>
    <w:rsid w:val="00AB5625"/>
    <w:rsid w:val="00AB5664"/>
    <w:rsid w:val="00AB700F"/>
    <w:rsid w:val="00AC0440"/>
    <w:rsid w:val="00AC087F"/>
    <w:rsid w:val="00AC09AE"/>
    <w:rsid w:val="00AC1533"/>
    <w:rsid w:val="00AC1CF5"/>
    <w:rsid w:val="00AC24DA"/>
    <w:rsid w:val="00AC2B45"/>
    <w:rsid w:val="00AC2E1D"/>
    <w:rsid w:val="00AC303F"/>
    <w:rsid w:val="00AC44DF"/>
    <w:rsid w:val="00AC564D"/>
    <w:rsid w:val="00AC6609"/>
    <w:rsid w:val="00AD0924"/>
    <w:rsid w:val="00AD0AFD"/>
    <w:rsid w:val="00AD3A5A"/>
    <w:rsid w:val="00AD4256"/>
    <w:rsid w:val="00AD481C"/>
    <w:rsid w:val="00AD53E9"/>
    <w:rsid w:val="00AD6515"/>
    <w:rsid w:val="00AD6FE4"/>
    <w:rsid w:val="00AD70C4"/>
    <w:rsid w:val="00AD78BD"/>
    <w:rsid w:val="00AD7CDE"/>
    <w:rsid w:val="00AE03FF"/>
    <w:rsid w:val="00AE0479"/>
    <w:rsid w:val="00AE0806"/>
    <w:rsid w:val="00AE088C"/>
    <w:rsid w:val="00AE1B19"/>
    <w:rsid w:val="00AE1F3B"/>
    <w:rsid w:val="00AE21FF"/>
    <w:rsid w:val="00AE23D3"/>
    <w:rsid w:val="00AE36C1"/>
    <w:rsid w:val="00AE3F3C"/>
    <w:rsid w:val="00AE40F4"/>
    <w:rsid w:val="00AE4F9F"/>
    <w:rsid w:val="00AE5A7B"/>
    <w:rsid w:val="00AE6F66"/>
    <w:rsid w:val="00AE7370"/>
    <w:rsid w:val="00AF0E77"/>
    <w:rsid w:val="00AF1FC1"/>
    <w:rsid w:val="00AF278A"/>
    <w:rsid w:val="00AF3A4C"/>
    <w:rsid w:val="00AF3EAA"/>
    <w:rsid w:val="00AF4173"/>
    <w:rsid w:val="00AF5949"/>
    <w:rsid w:val="00AF5A67"/>
    <w:rsid w:val="00AF5B42"/>
    <w:rsid w:val="00AF5FD4"/>
    <w:rsid w:val="00AF79B3"/>
    <w:rsid w:val="00AF7C08"/>
    <w:rsid w:val="00B00164"/>
    <w:rsid w:val="00B00AA5"/>
    <w:rsid w:val="00B01259"/>
    <w:rsid w:val="00B01E9A"/>
    <w:rsid w:val="00B020B3"/>
    <w:rsid w:val="00B027CF"/>
    <w:rsid w:val="00B0299A"/>
    <w:rsid w:val="00B03020"/>
    <w:rsid w:val="00B05465"/>
    <w:rsid w:val="00B05CC0"/>
    <w:rsid w:val="00B05D90"/>
    <w:rsid w:val="00B0608F"/>
    <w:rsid w:val="00B060FF"/>
    <w:rsid w:val="00B062A7"/>
    <w:rsid w:val="00B103DA"/>
    <w:rsid w:val="00B1068E"/>
    <w:rsid w:val="00B115A0"/>
    <w:rsid w:val="00B118BD"/>
    <w:rsid w:val="00B11CD3"/>
    <w:rsid w:val="00B12058"/>
    <w:rsid w:val="00B13783"/>
    <w:rsid w:val="00B13895"/>
    <w:rsid w:val="00B1481F"/>
    <w:rsid w:val="00B14C87"/>
    <w:rsid w:val="00B15248"/>
    <w:rsid w:val="00B15CB7"/>
    <w:rsid w:val="00B1695D"/>
    <w:rsid w:val="00B16D10"/>
    <w:rsid w:val="00B1721B"/>
    <w:rsid w:val="00B1736C"/>
    <w:rsid w:val="00B175B4"/>
    <w:rsid w:val="00B177A1"/>
    <w:rsid w:val="00B17AB6"/>
    <w:rsid w:val="00B20881"/>
    <w:rsid w:val="00B20BAC"/>
    <w:rsid w:val="00B21350"/>
    <w:rsid w:val="00B221AC"/>
    <w:rsid w:val="00B231E9"/>
    <w:rsid w:val="00B23632"/>
    <w:rsid w:val="00B2525E"/>
    <w:rsid w:val="00B25EBB"/>
    <w:rsid w:val="00B27319"/>
    <w:rsid w:val="00B30511"/>
    <w:rsid w:val="00B30B16"/>
    <w:rsid w:val="00B314AE"/>
    <w:rsid w:val="00B31CD2"/>
    <w:rsid w:val="00B320F7"/>
    <w:rsid w:val="00B32561"/>
    <w:rsid w:val="00B3266D"/>
    <w:rsid w:val="00B32F0A"/>
    <w:rsid w:val="00B338F9"/>
    <w:rsid w:val="00B33FB4"/>
    <w:rsid w:val="00B3410C"/>
    <w:rsid w:val="00B35A1E"/>
    <w:rsid w:val="00B36CC5"/>
    <w:rsid w:val="00B36DCC"/>
    <w:rsid w:val="00B37442"/>
    <w:rsid w:val="00B40384"/>
    <w:rsid w:val="00B4150A"/>
    <w:rsid w:val="00B42414"/>
    <w:rsid w:val="00B42A9F"/>
    <w:rsid w:val="00B43378"/>
    <w:rsid w:val="00B43524"/>
    <w:rsid w:val="00B435C7"/>
    <w:rsid w:val="00B4430A"/>
    <w:rsid w:val="00B44F0A"/>
    <w:rsid w:val="00B45603"/>
    <w:rsid w:val="00B46048"/>
    <w:rsid w:val="00B47099"/>
    <w:rsid w:val="00B4755B"/>
    <w:rsid w:val="00B51216"/>
    <w:rsid w:val="00B51B88"/>
    <w:rsid w:val="00B52FF8"/>
    <w:rsid w:val="00B53A85"/>
    <w:rsid w:val="00B53B99"/>
    <w:rsid w:val="00B53CB4"/>
    <w:rsid w:val="00B54873"/>
    <w:rsid w:val="00B54A01"/>
    <w:rsid w:val="00B54ADC"/>
    <w:rsid w:val="00B55FF9"/>
    <w:rsid w:val="00B56B84"/>
    <w:rsid w:val="00B57A0B"/>
    <w:rsid w:val="00B605D7"/>
    <w:rsid w:val="00B60C59"/>
    <w:rsid w:val="00B60F6C"/>
    <w:rsid w:val="00B621EE"/>
    <w:rsid w:val="00B62F7F"/>
    <w:rsid w:val="00B63980"/>
    <w:rsid w:val="00B63D9E"/>
    <w:rsid w:val="00B65051"/>
    <w:rsid w:val="00B65462"/>
    <w:rsid w:val="00B655C5"/>
    <w:rsid w:val="00B658C9"/>
    <w:rsid w:val="00B65E1F"/>
    <w:rsid w:val="00B66A74"/>
    <w:rsid w:val="00B67010"/>
    <w:rsid w:val="00B671B8"/>
    <w:rsid w:val="00B67EAE"/>
    <w:rsid w:val="00B70398"/>
    <w:rsid w:val="00B707CB"/>
    <w:rsid w:val="00B71448"/>
    <w:rsid w:val="00B72733"/>
    <w:rsid w:val="00B72C05"/>
    <w:rsid w:val="00B7524F"/>
    <w:rsid w:val="00B756A7"/>
    <w:rsid w:val="00B75A03"/>
    <w:rsid w:val="00B762EB"/>
    <w:rsid w:val="00B764A3"/>
    <w:rsid w:val="00B77958"/>
    <w:rsid w:val="00B77CEC"/>
    <w:rsid w:val="00B80E76"/>
    <w:rsid w:val="00B80FA7"/>
    <w:rsid w:val="00B8166C"/>
    <w:rsid w:val="00B81B04"/>
    <w:rsid w:val="00B81B19"/>
    <w:rsid w:val="00B82034"/>
    <w:rsid w:val="00B82A99"/>
    <w:rsid w:val="00B82ED1"/>
    <w:rsid w:val="00B83212"/>
    <w:rsid w:val="00B83383"/>
    <w:rsid w:val="00B83ACB"/>
    <w:rsid w:val="00B85226"/>
    <w:rsid w:val="00B8566F"/>
    <w:rsid w:val="00B85718"/>
    <w:rsid w:val="00B87FC3"/>
    <w:rsid w:val="00B9108C"/>
    <w:rsid w:val="00B91640"/>
    <w:rsid w:val="00B919DE"/>
    <w:rsid w:val="00B91FB6"/>
    <w:rsid w:val="00B92F17"/>
    <w:rsid w:val="00B93EA3"/>
    <w:rsid w:val="00B943F3"/>
    <w:rsid w:val="00B94413"/>
    <w:rsid w:val="00B94539"/>
    <w:rsid w:val="00B94540"/>
    <w:rsid w:val="00B95018"/>
    <w:rsid w:val="00B9526A"/>
    <w:rsid w:val="00B95358"/>
    <w:rsid w:val="00B956A2"/>
    <w:rsid w:val="00B975EE"/>
    <w:rsid w:val="00B97DED"/>
    <w:rsid w:val="00B97F38"/>
    <w:rsid w:val="00BA069A"/>
    <w:rsid w:val="00BA0D93"/>
    <w:rsid w:val="00BA104A"/>
    <w:rsid w:val="00BA1224"/>
    <w:rsid w:val="00BA126A"/>
    <w:rsid w:val="00BA13B1"/>
    <w:rsid w:val="00BA17DD"/>
    <w:rsid w:val="00BA1EA9"/>
    <w:rsid w:val="00BA22FF"/>
    <w:rsid w:val="00BA2377"/>
    <w:rsid w:val="00BA2882"/>
    <w:rsid w:val="00BA29BD"/>
    <w:rsid w:val="00BA2B52"/>
    <w:rsid w:val="00BA2EE8"/>
    <w:rsid w:val="00BA3A58"/>
    <w:rsid w:val="00BA42BE"/>
    <w:rsid w:val="00BA4BFD"/>
    <w:rsid w:val="00BA4FE1"/>
    <w:rsid w:val="00BA52DB"/>
    <w:rsid w:val="00BA5397"/>
    <w:rsid w:val="00BA5D3E"/>
    <w:rsid w:val="00BA7A03"/>
    <w:rsid w:val="00BA7CC0"/>
    <w:rsid w:val="00BB007C"/>
    <w:rsid w:val="00BB0C9A"/>
    <w:rsid w:val="00BB1CCF"/>
    <w:rsid w:val="00BB28F1"/>
    <w:rsid w:val="00BB326B"/>
    <w:rsid w:val="00BB3910"/>
    <w:rsid w:val="00BB3A6C"/>
    <w:rsid w:val="00BB3CC4"/>
    <w:rsid w:val="00BB3DA9"/>
    <w:rsid w:val="00BB3EBA"/>
    <w:rsid w:val="00BB454D"/>
    <w:rsid w:val="00BB548F"/>
    <w:rsid w:val="00BB5CDC"/>
    <w:rsid w:val="00BB5CE3"/>
    <w:rsid w:val="00BB5CEF"/>
    <w:rsid w:val="00BB5D4B"/>
    <w:rsid w:val="00BB6D45"/>
    <w:rsid w:val="00BB769D"/>
    <w:rsid w:val="00BB772E"/>
    <w:rsid w:val="00BC09E9"/>
    <w:rsid w:val="00BC1D40"/>
    <w:rsid w:val="00BC2BF8"/>
    <w:rsid w:val="00BC3F81"/>
    <w:rsid w:val="00BC4B99"/>
    <w:rsid w:val="00BC4D03"/>
    <w:rsid w:val="00BC55DE"/>
    <w:rsid w:val="00BC5CE2"/>
    <w:rsid w:val="00BC5CE6"/>
    <w:rsid w:val="00BC5E6C"/>
    <w:rsid w:val="00BC6C6C"/>
    <w:rsid w:val="00BC6D18"/>
    <w:rsid w:val="00BC6E53"/>
    <w:rsid w:val="00BC70E9"/>
    <w:rsid w:val="00BC78AB"/>
    <w:rsid w:val="00BD0A45"/>
    <w:rsid w:val="00BD1D0D"/>
    <w:rsid w:val="00BD2AA4"/>
    <w:rsid w:val="00BD3693"/>
    <w:rsid w:val="00BD5059"/>
    <w:rsid w:val="00BD550C"/>
    <w:rsid w:val="00BD5B18"/>
    <w:rsid w:val="00BD5B42"/>
    <w:rsid w:val="00BD5C94"/>
    <w:rsid w:val="00BD65AC"/>
    <w:rsid w:val="00BD6639"/>
    <w:rsid w:val="00BD6920"/>
    <w:rsid w:val="00BD7454"/>
    <w:rsid w:val="00BE020C"/>
    <w:rsid w:val="00BE0505"/>
    <w:rsid w:val="00BE22F4"/>
    <w:rsid w:val="00BE24B5"/>
    <w:rsid w:val="00BE2568"/>
    <w:rsid w:val="00BE27D9"/>
    <w:rsid w:val="00BE3292"/>
    <w:rsid w:val="00BE35BE"/>
    <w:rsid w:val="00BE35F3"/>
    <w:rsid w:val="00BE4208"/>
    <w:rsid w:val="00BE4D1E"/>
    <w:rsid w:val="00BE5AEB"/>
    <w:rsid w:val="00BE6A31"/>
    <w:rsid w:val="00BE6B03"/>
    <w:rsid w:val="00BE6D5F"/>
    <w:rsid w:val="00BE7456"/>
    <w:rsid w:val="00BE7653"/>
    <w:rsid w:val="00BE7DFA"/>
    <w:rsid w:val="00BF0BFB"/>
    <w:rsid w:val="00BF15A1"/>
    <w:rsid w:val="00BF2E0B"/>
    <w:rsid w:val="00BF3978"/>
    <w:rsid w:val="00BF3C56"/>
    <w:rsid w:val="00BF4EC7"/>
    <w:rsid w:val="00BF56D2"/>
    <w:rsid w:val="00BF5FBC"/>
    <w:rsid w:val="00BF669B"/>
    <w:rsid w:val="00BF692D"/>
    <w:rsid w:val="00BF7662"/>
    <w:rsid w:val="00BF770F"/>
    <w:rsid w:val="00BF79FC"/>
    <w:rsid w:val="00BF7CA0"/>
    <w:rsid w:val="00C012BF"/>
    <w:rsid w:val="00C02F44"/>
    <w:rsid w:val="00C0494D"/>
    <w:rsid w:val="00C055B3"/>
    <w:rsid w:val="00C05ACC"/>
    <w:rsid w:val="00C05E4B"/>
    <w:rsid w:val="00C06852"/>
    <w:rsid w:val="00C10CA4"/>
    <w:rsid w:val="00C1163B"/>
    <w:rsid w:val="00C11BE7"/>
    <w:rsid w:val="00C11DAC"/>
    <w:rsid w:val="00C12398"/>
    <w:rsid w:val="00C128B5"/>
    <w:rsid w:val="00C132DA"/>
    <w:rsid w:val="00C1386D"/>
    <w:rsid w:val="00C145EF"/>
    <w:rsid w:val="00C1523E"/>
    <w:rsid w:val="00C15AE2"/>
    <w:rsid w:val="00C15DB6"/>
    <w:rsid w:val="00C160C6"/>
    <w:rsid w:val="00C1664A"/>
    <w:rsid w:val="00C166CB"/>
    <w:rsid w:val="00C16DEE"/>
    <w:rsid w:val="00C17206"/>
    <w:rsid w:val="00C176FB"/>
    <w:rsid w:val="00C17DF3"/>
    <w:rsid w:val="00C17FF1"/>
    <w:rsid w:val="00C21CFC"/>
    <w:rsid w:val="00C2276C"/>
    <w:rsid w:val="00C23113"/>
    <w:rsid w:val="00C233E1"/>
    <w:rsid w:val="00C23561"/>
    <w:rsid w:val="00C23822"/>
    <w:rsid w:val="00C23974"/>
    <w:rsid w:val="00C23D68"/>
    <w:rsid w:val="00C240EA"/>
    <w:rsid w:val="00C24466"/>
    <w:rsid w:val="00C25599"/>
    <w:rsid w:val="00C255D1"/>
    <w:rsid w:val="00C25A0B"/>
    <w:rsid w:val="00C261FE"/>
    <w:rsid w:val="00C3090F"/>
    <w:rsid w:val="00C30C48"/>
    <w:rsid w:val="00C31398"/>
    <w:rsid w:val="00C3174A"/>
    <w:rsid w:val="00C31E87"/>
    <w:rsid w:val="00C329A9"/>
    <w:rsid w:val="00C32A3B"/>
    <w:rsid w:val="00C32F2D"/>
    <w:rsid w:val="00C33682"/>
    <w:rsid w:val="00C339E5"/>
    <w:rsid w:val="00C33C30"/>
    <w:rsid w:val="00C33E41"/>
    <w:rsid w:val="00C341F5"/>
    <w:rsid w:val="00C34304"/>
    <w:rsid w:val="00C34D36"/>
    <w:rsid w:val="00C34E1F"/>
    <w:rsid w:val="00C351F0"/>
    <w:rsid w:val="00C35DE6"/>
    <w:rsid w:val="00C37767"/>
    <w:rsid w:val="00C379B3"/>
    <w:rsid w:val="00C40BA7"/>
    <w:rsid w:val="00C41C88"/>
    <w:rsid w:val="00C41FF5"/>
    <w:rsid w:val="00C43D61"/>
    <w:rsid w:val="00C44355"/>
    <w:rsid w:val="00C443FF"/>
    <w:rsid w:val="00C448B3"/>
    <w:rsid w:val="00C44A9F"/>
    <w:rsid w:val="00C46070"/>
    <w:rsid w:val="00C46100"/>
    <w:rsid w:val="00C47EAB"/>
    <w:rsid w:val="00C47F4D"/>
    <w:rsid w:val="00C5035F"/>
    <w:rsid w:val="00C50CD8"/>
    <w:rsid w:val="00C512B9"/>
    <w:rsid w:val="00C52D25"/>
    <w:rsid w:val="00C52E9D"/>
    <w:rsid w:val="00C53884"/>
    <w:rsid w:val="00C53EA0"/>
    <w:rsid w:val="00C540EC"/>
    <w:rsid w:val="00C547AF"/>
    <w:rsid w:val="00C56B69"/>
    <w:rsid w:val="00C5766D"/>
    <w:rsid w:val="00C60ADD"/>
    <w:rsid w:val="00C60C85"/>
    <w:rsid w:val="00C6126B"/>
    <w:rsid w:val="00C612D8"/>
    <w:rsid w:val="00C6193F"/>
    <w:rsid w:val="00C639F4"/>
    <w:rsid w:val="00C63FB5"/>
    <w:rsid w:val="00C6420A"/>
    <w:rsid w:val="00C643A2"/>
    <w:rsid w:val="00C6498F"/>
    <w:rsid w:val="00C649D7"/>
    <w:rsid w:val="00C650C2"/>
    <w:rsid w:val="00C65C8E"/>
    <w:rsid w:val="00C66D0D"/>
    <w:rsid w:val="00C66DFB"/>
    <w:rsid w:val="00C67635"/>
    <w:rsid w:val="00C67BC0"/>
    <w:rsid w:val="00C67FD3"/>
    <w:rsid w:val="00C7017B"/>
    <w:rsid w:val="00C70936"/>
    <w:rsid w:val="00C70CE2"/>
    <w:rsid w:val="00C71531"/>
    <w:rsid w:val="00C71792"/>
    <w:rsid w:val="00C71B89"/>
    <w:rsid w:val="00C72531"/>
    <w:rsid w:val="00C72AB0"/>
    <w:rsid w:val="00C7312A"/>
    <w:rsid w:val="00C73A0B"/>
    <w:rsid w:val="00C74F4A"/>
    <w:rsid w:val="00C7636F"/>
    <w:rsid w:val="00C76590"/>
    <w:rsid w:val="00C76A12"/>
    <w:rsid w:val="00C76B00"/>
    <w:rsid w:val="00C76CB8"/>
    <w:rsid w:val="00C76DE9"/>
    <w:rsid w:val="00C76DEA"/>
    <w:rsid w:val="00C7792F"/>
    <w:rsid w:val="00C8055F"/>
    <w:rsid w:val="00C810C1"/>
    <w:rsid w:val="00C8198B"/>
    <w:rsid w:val="00C81EFB"/>
    <w:rsid w:val="00C8220E"/>
    <w:rsid w:val="00C82712"/>
    <w:rsid w:val="00C83006"/>
    <w:rsid w:val="00C831BA"/>
    <w:rsid w:val="00C8392C"/>
    <w:rsid w:val="00C83CE1"/>
    <w:rsid w:val="00C84244"/>
    <w:rsid w:val="00C845BD"/>
    <w:rsid w:val="00C84A4D"/>
    <w:rsid w:val="00C84A82"/>
    <w:rsid w:val="00C84BBF"/>
    <w:rsid w:val="00C8505F"/>
    <w:rsid w:val="00C85A55"/>
    <w:rsid w:val="00C862D3"/>
    <w:rsid w:val="00C868CE"/>
    <w:rsid w:val="00C87BB8"/>
    <w:rsid w:val="00C90451"/>
    <w:rsid w:val="00C907A1"/>
    <w:rsid w:val="00C908CF"/>
    <w:rsid w:val="00C91AD9"/>
    <w:rsid w:val="00C93B2E"/>
    <w:rsid w:val="00C94AD1"/>
    <w:rsid w:val="00C94C90"/>
    <w:rsid w:val="00C951AC"/>
    <w:rsid w:val="00C96D18"/>
    <w:rsid w:val="00C97164"/>
    <w:rsid w:val="00CA0BED"/>
    <w:rsid w:val="00CA1588"/>
    <w:rsid w:val="00CA2164"/>
    <w:rsid w:val="00CA2245"/>
    <w:rsid w:val="00CA2B5F"/>
    <w:rsid w:val="00CA3879"/>
    <w:rsid w:val="00CA3D30"/>
    <w:rsid w:val="00CA3ED4"/>
    <w:rsid w:val="00CA41A0"/>
    <w:rsid w:val="00CA4619"/>
    <w:rsid w:val="00CA59A5"/>
    <w:rsid w:val="00CA6DE0"/>
    <w:rsid w:val="00CA6E2D"/>
    <w:rsid w:val="00CA71A2"/>
    <w:rsid w:val="00CA758A"/>
    <w:rsid w:val="00CA778E"/>
    <w:rsid w:val="00CB0184"/>
    <w:rsid w:val="00CB0D1B"/>
    <w:rsid w:val="00CB0D58"/>
    <w:rsid w:val="00CB2034"/>
    <w:rsid w:val="00CB26C5"/>
    <w:rsid w:val="00CB2F0D"/>
    <w:rsid w:val="00CB436E"/>
    <w:rsid w:val="00CB4A48"/>
    <w:rsid w:val="00CB51F6"/>
    <w:rsid w:val="00CB52AF"/>
    <w:rsid w:val="00CB5E43"/>
    <w:rsid w:val="00CB66CF"/>
    <w:rsid w:val="00CB6851"/>
    <w:rsid w:val="00CB68F7"/>
    <w:rsid w:val="00CB6985"/>
    <w:rsid w:val="00CB6A0A"/>
    <w:rsid w:val="00CB6AD0"/>
    <w:rsid w:val="00CB6D97"/>
    <w:rsid w:val="00CB73B6"/>
    <w:rsid w:val="00CB778C"/>
    <w:rsid w:val="00CC0E27"/>
    <w:rsid w:val="00CC14C4"/>
    <w:rsid w:val="00CC1A3C"/>
    <w:rsid w:val="00CC3D0D"/>
    <w:rsid w:val="00CC458D"/>
    <w:rsid w:val="00CC52DF"/>
    <w:rsid w:val="00CC5451"/>
    <w:rsid w:val="00CC5477"/>
    <w:rsid w:val="00CC564C"/>
    <w:rsid w:val="00CC593E"/>
    <w:rsid w:val="00CC5B36"/>
    <w:rsid w:val="00CC618E"/>
    <w:rsid w:val="00CC675A"/>
    <w:rsid w:val="00CC6D0D"/>
    <w:rsid w:val="00CC711F"/>
    <w:rsid w:val="00CD03BF"/>
    <w:rsid w:val="00CD08FA"/>
    <w:rsid w:val="00CD0A02"/>
    <w:rsid w:val="00CD0E93"/>
    <w:rsid w:val="00CD15D6"/>
    <w:rsid w:val="00CD1C6F"/>
    <w:rsid w:val="00CD1DCB"/>
    <w:rsid w:val="00CD26C6"/>
    <w:rsid w:val="00CD3AF9"/>
    <w:rsid w:val="00CD457D"/>
    <w:rsid w:val="00CD49D1"/>
    <w:rsid w:val="00CD5A6A"/>
    <w:rsid w:val="00CD6A38"/>
    <w:rsid w:val="00CD78DF"/>
    <w:rsid w:val="00CE02EE"/>
    <w:rsid w:val="00CE0659"/>
    <w:rsid w:val="00CE0D63"/>
    <w:rsid w:val="00CE0F0B"/>
    <w:rsid w:val="00CE263E"/>
    <w:rsid w:val="00CE2C4D"/>
    <w:rsid w:val="00CE3346"/>
    <w:rsid w:val="00CE3C78"/>
    <w:rsid w:val="00CE3CC6"/>
    <w:rsid w:val="00CE4626"/>
    <w:rsid w:val="00CE46E0"/>
    <w:rsid w:val="00CE48BB"/>
    <w:rsid w:val="00CE5DBF"/>
    <w:rsid w:val="00CE696B"/>
    <w:rsid w:val="00CE7038"/>
    <w:rsid w:val="00CF1D47"/>
    <w:rsid w:val="00CF25CB"/>
    <w:rsid w:val="00CF27B8"/>
    <w:rsid w:val="00CF3150"/>
    <w:rsid w:val="00CF32CE"/>
    <w:rsid w:val="00CF3EF4"/>
    <w:rsid w:val="00CF404C"/>
    <w:rsid w:val="00CF43B8"/>
    <w:rsid w:val="00CF4FAE"/>
    <w:rsid w:val="00CF502E"/>
    <w:rsid w:val="00CF520F"/>
    <w:rsid w:val="00CF5421"/>
    <w:rsid w:val="00CF5ADD"/>
    <w:rsid w:val="00CF5E37"/>
    <w:rsid w:val="00CF7107"/>
    <w:rsid w:val="00CF729F"/>
    <w:rsid w:val="00CF7A97"/>
    <w:rsid w:val="00CF7FD3"/>
    <w:rsid w:val="00D00328"/>
    <w:rsid w:val="00D006FE"/>
    <w:rsid w:val="00D00956"/>
    <w:rsid w:val="00D01C53"/>
    <w:rsid w:val="00D022D7"/>
    <w:rsid w:val="00D025C6"/>
    <w:rsid w:val="00D03161"/>
    <w:rsid w:val="00D03684"/>
    <w:rsid w:val="00D0452F"/>
    <w:rsid w:val="00D04D2E"/>
    <w:rsid w:val="00D04FA5"/>
    <w:rsid w:val="00D05477"/>
    <w:rsid w:val="00D0676C"/>
    <w:rsid w:val="00D06B31"/>
    <w:rsid w:val="00D11162"/>
    <w:rsid w:val="00D1128B"/>
    <w:rsid w:val="00D1131D"/>
    <w:rsid w:val="00D113E9"/>
    <w:rsid w:val="00D11BDB"/>
    <w:rsid w:val="00D11CE1"/>
    <w:rsid w:val="00D12FAC"/>
    <w:rsid w:val="00D13E19"/>
    <w:rsid w:val="00D146B0"/>
    <w:rsid w:val="00D14B4C"/>
    <w:rsid w:val="00D14EBB"/>
    <w:rsid w:val="00D15299"/>
    <w:rsid w:val="00D154F7"/>
    <w:rsid w:val="00D159C2"/>
    <w:rsid w:val="00D15A94"/>
    <w:rsid w:val="00D168EB"/>
    <w:rsid w:val="00D16AE8"/>
    <w:rsid w:val="00D17013"/>
    <w:rsid w:val="00D1739D"/>
    <w:rsid w:val="00D1751C"/>
    <w:rsid w:val="00D17C17"/>
    <w:rsid w:val="00D17FBB"/>
    <w:rsid w:val="00D207BA"/>
    <w:rsid w:val="00D2167C"/>
    <w:rsid w:val="00D22071"/>
    <w:rsid w:val="00D2255D"/>
    <w:rsid w:val="00D22AED"/>
    <w:rsid w:val="00D2330C"/>
    <w:rsid w:val="00D24989"/>
    <w:rsid w:val="00D250A6"/>
    <w:rsid w:val="00D252D9"/>
    <w:rsid w:val="00D25B0C"/>
    <w:rsid w:val="00D2766F"/>
    <w:rsid w:val="00D27FF7"/>
    <w:rsid w:val="00D30826"/>
    <w:rsid w:val="00D3132B"/>
    <w:rsid w:val="00D316DC"/>
    <w:rsid w:val="00D33758"/>
    <w:rsid w:val="00D339F7"/>
    <w:rsid w:val="00D3440A"/>
    <w:rsid w:val="00D34781"/>
    <w:rsid w:val="00D34FDF"/>
    <w:rsid w:val="00D35245"/>
    <w:rsid w:val="00D355FA"/>
    <w:rsid w:val="00D357BE"/>
    <w:rsid w:val="00D35A99"/>
    <w:rsid w:val="00D35F46"/>
    <w:rsid w:val="00D360FE"/>
    <w:rsid w:val="00D361A4"/>
    <w:rsid w:val="00D3648E"/>
    <w:rsid w:val="00D36790"/>
    <w:rsid w:val="00D36DFE"/>
    <w:rsid w:val="00D370EF"/>
    <w:rsid w:val="00D3730F"/>
    <w:rsid w:val="00D3732C"/>
    <w:rsid w:val="00D37F17"/>
    <w:rsid w:val="00D37F53"/>
    <w:rsid w:val="00D41583"/>
    <w:rsid w:val="00D4189B"/>
    <w:rsid w:val="00D4191A"/>
    <w:rsid w:val="00D41963"/>
    <w:rsid w:val="00D41F40"/>
    <w:rsid w:val="00D424AF"/>
    <w:rsid w:val="00D42EF0"/>
    <w:rsid w:val="00D43EB2"/>
    <w:rsid w:val="00D440D7"/>
    <w:rsid w:val="00D446BE"/>
    <w:rsid w:val="00D45007"/>
    <w:rsid w:val="00D45856"/>
    <w:rsid w:val="00D45A92"/>
    <w:rsid w:val="00D45BB4"/>
    <w:rsid w:val="00D46212"/>
    <w:rsid w:val="00D46357"/>
    <w:rsid w:val="00D46F8A"/>
    <w:rsid w:val="00D50821"/>
    <w:rsid w:val="00D509A5"/>
    <w:rsid w:val="00D52848"/>
    <w:rsid w:val="00D52B83"/>
    <w:rsid w:val="00D53787"/>
    <w:rsid w:val="00D53B09"/>
    <w:rsid w:val="00D53CEA"/>
    <w:rsid w:val="00D53F2D"/>
    <w:rsid w:val="00D53FE8"/>
    <w:rsid w:val="00D54ABF"/>
    <w:rsid w:val="00D54C02"/>
    <w:rsid w:val="00D54C67"/>
    <w:rsid w:val="00D56A16"/>
    <w:rsid w:val="00D57D2E"/>
    <w:rsid w:val="00D57FE0"/>
    <w:rsid w:val="00D60DAB"/>
    <w:rsid w:val="00D61142"/>
    <w:rsid w:val="00D612FB"/>
    <w:rsid w:val="00D62294"/>
    <w:rsid w:val="00D622D5"/>
    <w:rsid w:val="00D63B28"/>
    <w:rsid w:val="00D6542D"/>
    <w:rsid w:val="00D658A4"/>
    <w:rsid w:val="00D65B25"/>
    <w:rsid w:val="00D66318"/>
    <w:rsid w:val="00D66464"/>
    <w:rsid w:val="00D70218"/>
    <w:rsid w:val="00D70332"/>
    <w:rsid w:val="00D70935"/>
    <w:rsid w:val="00D70958"/>
    <w:rsid w:val="00D710E8"/>
    <w:rsid w:val="00D71DC8"/>
    <w:rsid w:val="00D72559"/>
    <w:rsid w:val="00D725E3"/>
    <w:rsid w:val="00D73637"/>
    <w:rsid w:val="00D73685"/>
    <w:rsid w:val="00D73C98"/>
    <w:rsid w:val="00D742EF"/>
    <w:rsid w:val="00D74BB8"/>
    <w:rsid w:val="00D74C41"/>
    <w:rsid w:val="00D75D09"/>
    <w:rsid w:val="00D75EE9"/>
    <w:rsid w:val="00D76975"/>
    <w:rsid w:val="00D77EB9"/>
    <w:rsid w:val="00D81718"/>
    <w:rsid w:val="00D81F26"/>
    <w:rsid w:val="00D82C18"/>
    <w:rsid w:val="00D83271"/>
    <w:rsid w:val="00D835FC"/>
    <w:rsid w:val="00D842B1"/>
    <w:rsid w:val="00D84300"/>
    <w:rsid w:val="00D86024"/>
    <w:rsid w:val="00D86AF3"/>
    <w:rsid w:val="00D870B2"/>
    <w:rsid w:val="00D873A4"/>
    <w:rsid w:val="00D87983"/>
    <w:rsid w:val="00D87F28"/>
    <w:rsid w:val="00D904C8"/>
    <w:rsid w:val="00D90FD5"/>
    <w:rsid w:val="00D91A71"/>
    <w:rsid w:val="00D92970"/>
    <w:rsid w:val="00D92C64"/>
    <w:rsid w:val="00D9445F"/>
    <w:rsid w:val="00D9494C"/>
    <w:rsid w:val="00D94FE9"/>
    <w:rsid w:val="00D95108"/>
    <w:rsid w:val="00D95371"/>
    <w:rsid w:val="00D97332"/>
    <w:rsid w:val="00D978D1"/>
    <w:rsid w:val="00DA00FD"/>
    <w:rsid w:val="00DA0F1C"/>
    <w:rsid w:val="00DA1AFF"/>
    <w:rsid w:val="00DA20A0"/>
    <w:rsid w:val="00DA281F"/>
    <w:rsid w:val="00DA2B4E"/>
    <w:rsid w:val="00DA2E47"/>
    <w:rsid w:val="00DA37B6"/>
    <w:rsid w:val="00DA3C39"/>
    <w:rsid w:val="00DA4EB1"/>
    <w:rsid w:val="00DA4F9F"/>
    <w:rsid w:val="00DA5AFE"/>
    <w:rsid w:val="00DB1266"/>
    <w:rsid w:val="00DB1D96"/>
    <w:rsid w:val="00DB26C2"/>
    <w:rsid w:val="00DB3708"/>
    <w:rsid w:val="00DB37C3"/>
    <w:rsid w:val="00DB40AB"/>
    <w:rsid w:val="00DB449D"/>
    <w:rsid w:val="00DB47C8"/>
    <w:rsid w:val="00DB5311"/>
    <w:rsid w:val="00DB5E85"/>
    <w:rsid w:val="00DB65F4"/>
    <w:rsid w:val="00DB6BC8"/>
    <w:rsid w:val="00DB6D6C"/>
    <w:rsid w:val="00DB6DA9"/>
    <w:rsid w:val="00DB7151"/>
    <w:rsid w:val="00DB72DD"/>
    <w:rsid w:val="00DB7FAA"/>
    <w:rsid w:val="00DC05CA"/>
    <w:rsid w:val="00DC0A58"/>
    <w:rsid w:val="00DC16A2"/>
    <w:rsid w:val="00DC2307"/>
    <w:rsid w:val="00DC2511"/>
    <w:rsid w:val="00DC2AFB"/>
    <w:rsid w:val="00DC2C30"/>
    <w:rsid w:val="00DC2E25"/>
    <w:rsid w:val="00DC3219"/>
    <w:rsid w:val="00DC3397"/>
    <w:rsid w:val="00DC367A"/>
    <w:rsid w:val="00DC3DC0"/>
    <w:rsid w:val="00DC3E83"/>
    <w:rsid w:val="00DC404D"/>
    <w:rsid w:val="00DC497F"/>
    <w:rsid w:val="00DC4D53"/>
    <w:rsid w:val="00DC5139"/>
    <w:rsid w:val="00DC5195"/>
    <w:rsid w:val="00DC5247"/>
    <w:rsid w:val="00DC5674"/>
    <w:rsid w:val="00DC589D"/>
    <w:rsid w:val="00DC63E5"/>
    <w:rsid w:val="00DC65AB"/>
    <w:rsid w:val="00DC6CD1"/>
    <w:rsid w:val="00DC6DDF"/>
    <w:rsid w:val="00DC6F6D"/>
    <w:rsid w:val="00DC784E"/>
    <w:rsid w:val="00DD01D9"/>
    <w:rsid w:val="00DD16A8"/>
    <w:rsid w:val="00DD1A84"/>
    <w:rsid w:val="00DD1C08"/>
    <w:rsid w:val="00DD2423"/>
    <w:rsid w:val="00DD540A"/>
    <w:rsid w:val="00DD5C5F"/>
    <w:rsid w:val="00DE05FA"/>
    <w:rsid w:val="00DE129F"/>
    <w:rsid w:val="00DE1316"/>
    <w:rsid w:val="00DE2EF8"/>
    <w:rsid w:val="00DE358A"/>
    <w:rsid w:val="00DE36BC"/>
    <w:rsid w:val="00DE3D55"/>
    <w:rsid w:val="00DE64B5"/>
    <w:rsid w:val="00DF11C9"/>
    <w:rsid w:val="00DF1459"/>
    <w:rsid w:val="00DF15D7"/>
    <w:rsid w:val="00DF1E08"/>
    <w:rsid w:val="00DF30FA"/>
    <w:rsid w:val="00DF3C48"/>
    <w:rsid w:val="00DF4EAE"/>
    <w:rsid w:val="00DF4EC4"/>
    <w:rsid w:val="00DF54D6"/>
    <w:rsid w:val="00DF5BED"/>
    <w:rsid w:val="00DF647E"/>
    <w:rsid w:val="00DF6842"/>
    <w:rsid w:val="00DF7C25"/>
    <w:rsid w:val="00DF7CC1"/>
    <w:rsid w:val="00E00212"/>
    <w:rsid w:val="00E00680"/>
    <w:rsid w:val="00E00E21"/>
    <w:rsid w:val="00E01E06"/>
    <w:rsid w:val="00E01EE6"/>
    <w:rsid w:val="00E0279B"/>
    <w:rsid w:val="00E028EC"/>
    <w:rsid w:val="00E029E7"/>
    <w:rsid w:val="00E02DAF"/>
    <w:rsid w:val="00E02F65"/>
    <w:rsid w:val="00E032B1"/>
    <w:rsid w:val="00E03559"/>
    <w:rsid w:val="00E03A4F"/>
    <w:rsid w:val="00E044E5"/>
    <w:rsid w:val="00E04C53"/>
    <w:rsid w:val="00E05653"/>
    <w:rsid w:val="00E05875"/>
    <w:rsid w:val="00E0600F"/>
    <w:rsid w:val="00E06A3A"/>
    <w:rsid w:val="00E06CB0"/>
    <w:rsid w:val="00E06E79"/>
    <w:rsid w:val="00E10048"/>
    <w:rsid w:val="00E10872"/>
    <w:rsid w:val="00E1178E"/>
    <w:rsid w:val="00E12D38"/>
    <w:rsid w:val="00E12F71"/>
    <w:rsid w:val="00E1366C"/>
    <w:rsid w:val="00E13F5F"/>
    <w:rsid w:val="00E145AF"/>
    <w:rsid w:val="00E14956"/>
    <w:rsid w:val="00E14B4E"/>
    <w:rsid w:val="00E14F5C"/>
    <w:rsid w:val="00E15446"/>
    <w:rsid w:val="00E16CEF"/>
    <w:rsid w:val="00E17B55"/>
    <w:rsid w:val="00E17C27"/>
    <w:rsid w:val="00E17C5B"/>
    <w:rsid w:val="00E20A28"/>
    <w:rsid w:val="00E20DC7"/>
    <w:rsid w:val="00E20F98"/>
    <w:rsid w:val="00E215E7"/>
    <w:rsid w:val="00E21AAC"/>
    <w:rsid w:val="00E21C4D"/>
    <w:rsid w:val="00E21E24"/>
    <w:rsid w:val="00E23277"/>
    <w:rsid w:val="00E23DDB"/>
    <w:rsid w:val="00E24C6E"/>
    <w:rsid w:val="00E24FB2"/>
    <w:rsid w:val="00E25007"/>
    <w:rsid w:val="00E254E1"/>
    <w:rsid w:val="00E25621"/>
    <w:rsid w:val="00E257E5"/>
    <w:rsid w:val="00E25A3A"/>
    <w:rsid w:val="00E2605B"/>
    <w:rsid w:val="00E26722"/>
    <w:rsid w:val="00E26A6E"/>
    <w:rsid w:val="00E27192"/>
    <w:rsid w:val="00E276ED"/>
    <w:rsid w:val="00E27878"/>
    <w:rsid w:val="00E30285"/>
    <w:rsid w:val="00E3036F"/>
    <w:rsid w:val="00E30688"/>
    <w:rsid w:val="00E30DCB"/>
    <w:rsid w:val="00E3111F"/>
    <w:rsid w:val="00E311AF"/>
    <w:rsid w:val="00E31E4C"/>
    <w:rsid w:val="00E32377"/>
    <w:rsid w:val="00E327ED"/>
    <w:rsid w:val="00E32A52"/>
    <w:rsid w:val="00E32AF3"/>
    <w:rsid w:val="00E3344F"/>
    <w:rsid w:val="00E33E32"/>
    <w:rsid w:val="00E34040"/>
    <w:rsid w:val="00E352B2"/>
    <w:rsid w:val="00E35509"/>
    <w:rsid w:val="00E360B4"/>
    <w:rsid w:val="00E36234"/>
    <w:rsid w:val="00E36BD5"/>
    <w:rsid w:val="00E37915"/>
    <w:rsid w:val="00E3793D"/>
    <w:rsid w:val="00E416E4"/>
    <w:rsid w:val="00E42416"/>
    <w:rsid w:val="00E42BE9"/>
    <w:rsid w:val="00E43742"/>
    <w:rsid w:val="00E43E32"/>
    <w:rsid w:val="00E43F38"/>
    <w:rsid w:val="00E4403D"/>
    <w:rsid w:val="00E4482B"/>
    <w:rsid w:val="00E44ACE"/>
    <w:rsid w:val="00E44FF6"/>
    <w:rsid w:val="00E45095"/>
    <w:rsid w:val="00E45521"/>
    <w:rsid w:val="00E4573A"/>
    <w:rsid w:val="00E45861"/>
    <w:rsid w:val="00E46622"/>
    <w:rsid w:val="00E4676A"/>
    <w:rsid w:val="00E46AF5"/>
    <w:rsid w:val="00E47099"/>
    <w:rsid w:val="00E502A7"/>
    <w:rsid w:val="00E50358"/>
    <w:rsid w:val="00E51F45"/>
    <w:rsid w:val="00E534C2"/>
    <w:rsid w:val="00E53B04"/>
    <w:rsid w:val="00E55A04"/>
    <w:rsid w:val="00E55C72"/>
    <w:rsid w:val="00E564A6"/>
    <w:rsid w:val="00E564E1"/>
    <w:rsid w:val="00E56D6E"/>
    <w:rsid w:val="00E57584"/>
    <w:rsid w:val="00E57EAC"/>
    <w:rsid w:val="00E60246"/>
    <w:rsid w:val="00E607D8"/>
    <w:rsid w:val="00E60D62"/>
    <w:rsid w:val="00E61A30"/>
    <w:rsid w:val="00E61C3F"/>
    <w:rsid w:val="00E6258F"/>
    <w:rsid w:val="00E6259F"/>
    <w:rsid w:val="00E62EDE"/>
    <w:rsid w:val="00E63529"/>
    <w:rsid w:val="00E6438D"/>
    <w:rsid w:val="00E64FAB"/>
    <w:rsid w:val="00E651C0"/>
    <w:rsid w:val="00E660AC"/>
    <w:rsid w:val="00E66480"/>
    <w:rsid w:val="00E66A24"/>
    <w:rsid w:val="00E700B2"/>
    <w:rsid w:val="00E70E33"/>
    <w:rsid w:val="00E71726"/>
    <w:rsid w:val="00E726BB"/>
    <w:rsid w:val="00E74097"/>
    <w:rsid w:val="00E7446B"/>
    <w:rsid w:val="00E76A64"/>
    <w:rsid w:val="00E76A8F"/>
    <w:rsid w:val="00E76DED"/>
    <w:rsid w:val="00E810FC"/>
    <w:rsid w:val="00E811EB"/>
    <w:rsid w:val="00E8120C"/>
    <w:rsid w:val="00E8172B"/>
    <w:rsid w:val="00E81A50"/>
    <w:rsid w:val="00E81F34"/>
    <w:rsid w:val="00E82102"/>
    <w:rsid w:val="00E8263B"/>
    <w:rsid w:val="00E82D87"/>
    <w:rsid w:val="00E833AA"/>
    <w:rsid w:val="00E83965"/>
    <w:rsid w:val="00E83C67"/>
    <w:rsid w:val="00E83E52"/>
    <w:rsid w:val="00E843B8"/>
    <w:rsid w:val="00E85671"/>
    <w:rsid w:val="00E85B28"/>
    <w:rsid w:val="00E86026"/>
    <w:rsid w:val="00E87AFF"/>
    <w:rsid w:val="00E90033"/>
    <w:rsid w:val="00E9032B"/>
    <w:rsid w:val="00E9035B"/>
    <w:rsid w:val="00E90523"/>
    <w:rsid w:val="00E91C7B"/>
    <w:rsid w:val="00E9218A"/>
    <w:rsid w:val="00E9244D"/>
    <w:rsid w:val="00E92987"/>
    <w:rsid w:val="00E930E3"/>
    <w:rsid w:val="00E93CC0"/>
    <w:rsid w:val="00E93E4D"/>
    <w:rsid w:val="00E93EA0"/>
    <w:rsid w:val="00E94D1A"/>
    <w:rsid w:val="00E9558D"/>
    <w:rsid w:val="00E969E0"/>
    <w:rsid w:val="00E9714F"/>
    <w:rsid w:val="00E97E1C"/>
    <w:rsid w:val="00EA05C2"/>
    <w:rsid w:val="00EA0D9D"/>
    <w:rsid w:val="00EA10BA"/>
    <w:rsid w:val="00EA211E"/>
    <w:rsid w:val="00EA3E3F"/>
    <w:rsid w:val="00EA3FBA"/>
    <w:rsid w:val="00EA41AF"/>
    <w:rsid w:val="00EA4AEB"/>
    <w:rsid w:val="00EA4B6C"/>
    <w:rsid w:val="00EA4F4F"/>
    <w:rsid w:val="00EA5089"/>
    <w:rsid w:val="00EA5534"/>
    <w:rsid w:val="00EA5A9D"/>
    <w:rsid w:val="00EA7408"/>
    <w:rsid w:val="00EA7ADE"/>
    <w:rsid w:val="00EB00A0"/>
    <w:rsid w:val="00EB035C"/>
    <w:rsid w:val="00EB09A4"/>
    <w:rsid w:val="00EB0E2F"/>
    <w:rsid w:val="00EB10FC"/>
    <w:rsid w:val="00EB296D"/>
    <w:rsid w:val="00EB2F23"/>
    <w:rsid w:val="00EB31EA"/>
    <w:rsid w:val="00EB378D"/>
    <w:rsid w:val="00EB3994"/>
    <w:rsid w:val="00EB41F7"/>
    <w:rsid w:val="00EB44DA"/>
    <w:rsid w:val="00EB4782"/>
    <w:rsid w:val="00EB591F"/>
    <w:rsid w:val="00EB5A79"/>
    <w:rsid w:val="00EB7C95"/>
    <w:rsid w:val="00EC0D3F"/>
    <w:rsid w:val="00EC1534"/>
    <w:rsid w:val="00EC2215"/>
    <w:rsid w:val="00EC2A7A"/>
    <w:rsid w:val="00EC2DFC"/>
    <w:rsid w:val="00EC2F79"/>
    <w:rsid w:val="00EC3A0A"/>
    <w:rsid w:val="00EC3C94"/>
    <w:rsid w:val="00EC40FF"/>
    <w:rsid w:val="00EC42FC"/>
    <w:rsid w:val="00EC4CCC"/>
    <w:rsid w:val="00EC4E2C"/>
    <w:rsid w:val="00EC512A"/>
    <w:rsid w:val="00EC5558"/>
    <w:rsid w:val="00EC5D4E"/>
    <w:rsid w:val="00EC632C"/>
    <w:rsid w:val="00EC6CE4"/>
    <w:rsid w:val="00ED0032"/>
    <w:rsid w:val="00ED06A1"/>
    <w:rsid w:val="00ED236C"/>
    <w:rsid w:val="00ED2759"/>
    <w:rsid w:val="00ED2E11"/>
    <w:rsid w:val="00ED2F4F"/>
    <w:rsid w:val="00ED3488"/>
    <w:rsid w:val="00ED42DE"/>
    <w:rsid w:val="00ED5F64"/>
    <w:rsid w:val="00ED6B81"/>
    <w:rsid w:val="00ED7D3E"/>
    <w:rsid w:val="00ED7D51"/>
    <w:rsid w:val="00EE0051"/>
    <w:rsid w:val="00EE0AA1"/>
    <w:rsid w:val="00EE0E8E"/>
    <w:rsid w:val="00EE0FC6"/>
    <w:rsid w:val="00EE2268"/>
    <w:rsid w:val="00EE22BC"/>
    <w:rsid w:val="00EE271F"/>
    <w:rsid w:val="00EE32E5"/>
    <w:rsid w:val="00EE3599"/>
    <w:rsid w:val="00EE39FC"/>
    <w:rsid w:val="00EE45FA"/>
    <w:rsid w:val="00EE54C1"/>
    <w:rsid w:val="00EE5B29"/>
    <w:rsid w:val="00EE61DB"/>
    <w:rsid w:val="00EE6F1F"/>
    <w:rsid w:val="00EE7071"/>
    <w:rsid w:val="00EE71D4"/>
    <w:rsid w:val="00EE72AF"/>
    <w:rsid w:val="00EE7B67"/>
    <w:rsid w:val="00EE7DCA"/>
    <w:rsid w:val="00EF07AD"/>
    <w:rsid w:val="00EF18A6"/>
    <w:rsid w:val="00EF1DA3"/>
    <w:rsid w:val="00EF2527"/>
    <w:rsid w:val="00EF30ED"/>
    <w:rsid w:val="00EF3815"/>
    <w:rsid w:val="00EF3F19"/>
    <w:rsid w:val="00EF5EB2"/>
    <w:rsid w:val="00EF61FC"/>
    <w:rsid w:val="00EF6268"/>
    <w:rsid w:val="00F000AF"/>
    <w:rsid w:val="00F00388"/>
    <w:rsid w:val="00F00B19"/>
    <w:rsid w:val="00F01079"/>
    <w:rsid w:val="00F01532"/>
    <w:rsid w:val="00F01DA7"/>
    <w:rsid w:val="00F02414"/>
    <w:rsid w:val="00F02A09"/>
    <w:rsid w:val="00F03C09"/>
    <w:rsid w:val="00F05445"/>
    <w:rsid w:val="00F05725"/>
    <w:rsid w:val="00F061D5"/>
    <w:rsid w:val="00F06712"/>
    <w:rsid w:val="00F10C38"/>
    <w:rsid w:val="00F11638"/>
    <w:rsid w:val="00F11B9E"/>
    <w:rsid w:val="00F11CF7"/>
    <w:rsid w:val="00F127C0"/>
    <w:rsid w:val="00F128EF"/>
    <w:rsid w:val="00F14887"/>
    <w:rsid w:val="00F16988"/>
    <w:rsid w:val="00F16EBD"/>
    <w:rsid w:val="00F16FDA"/>
    <w:rsid w:val="00F1796F"/>
    <w:rsid w:val="00F2331E"/>
    <w:rsid w:val="00F2339B"/>
    <w:rsid w:val="00F23BFC"/>
    <w:rsid w:val="00F249D4"/>
    <w:rsid w:val="00F261A0"/>
    <w:rsid w:val="00F2690C"/>
    <w:rsid w:val="00F26BAB"/>
    <w:rsid w:val="00F302D4"/>
    <w:rsid w:val="00F30CCB"/>
    <w:rsid w:val="00F3133A"/>
    <w:rsid w:val="00F32058"/>
    <w:rsid w:val="00F323BF"/>
    <w:rsid w:val="00F33F75"/>
    <w:rsid w:val="00F34A3B"/>
    <w:rsid w:val="00F35045"/>
    <w:rsid w:val="00F351BE"/>
    <w:rsid w:val="00F35542"/>
    <w:rsid w:val="00F35C4B"/>
    <w:rsid w:val="00F36CC9"/>
    <w:rsid w:val="00F379B8"/>
    <w:rsid w:val="00F379BC"/>
    <w:rsid w:val="00F37BFF"/>
    <w:rsid w:val="00F40CEE"/>
    <w:rsid w:val="00F40F67"/>
    <w:rsid w:val="00F41072"/>
    <w:rsid w:val="00F4239D"/>
    <w:rsid w:val="00F42681"/>
    <w:rsid w:val="00F4441E"/>
    <w:rsid w:val="00F44D72"/>
    <w:rsid w:val="00F44E98"/>
    <w:rsid w:val="00F455BC"/>
    <w:rsid w:val="00F464CC"/>
    <w:rsid w:val="00F468E0"/>
    <w:rsid w:val="00F4732A"/>
    <w:rsid w:val="00F506B6"/>
    <w:rsid w:val="00F51052"/>
    <w:rsid w:val="00F5188F"/>
    <w:rsid w:val="00F51E77"/>
    <w:rsid w:val="00F52349"/>
    <w:rsid w:val="00F528B1"/>
    <w:rsid w:val="00F53EBB"/>
    <w:rsid w:val="00F54008"/>
    <w:rsid w:val="00F54349"/>
    <w:rsid w:val="00F54510"/>
    <w:rsid w:val="00F5482D"/>
    <w:rsid w:val="00F54D8F"/>
    <w:rsid w:val="00F56735"/>
    <w:rsid w:val="00F56936"/>
    <w:rsid w:val="00F56AA5"/>
    <w:rsid w:val="00F56EBF"/>
    <w:rsid w:val="00F579D4"/>
    <w:rsid w:val="00F57E38"/>
    <w:rsid w:val="00F6156F"/>
    <w:rsid w:val="00F61685"/>
    <w:rsid w:val="00F619BF"/>
    <w:rsid w:val="00F6227E"/>
    <w:rsid w:val="00F62C46"/>
    <w:rsid w:val="00F63359"/>
    <w:rsid w:val="00F63A8E"/>
    <w:rsid w:val="00F64245"/>
    <w:rsid w:val="00F642CF"/>
    <w:rsid w:val="00F64301"/>
    <w:rsid w:val="00F648C6"/>
    <w:rsid w:val="00F652E9"/>
    <w:rsid w:val="00F65FB2"/>
    <w:rsid w:val="00F66742"/>
    <w:rsid w:val="00F67A1E"/>
    <w:rsid w:val="00F67D60"/>
    <w:rsid w:val="00F67E6E"/>
    <w:rsid w:val="00F70542"/>
    <w:rsid w:val="00F71DF4"/>
    <w:rsid w:val="00F71FAF"/>
    <w:rsid w:val="00F72646"/>
    <w:rsid w:val="00F72C78"/>
    <w:rsid w:val="00F72EE1"/>
    <w:rsid w:val="00F72F70"/>
    <w:rsid w:val="00F7374A"/>
    <w:rsid w:val="00F74B2D"/>
    <w:rsid w:val="00F756AB"/>
    <w:rsid w:val="00F75DB3"/>
    <w:rsid w:val="00F769B4"/>
    <w:rsid w:val="00F772BB"/>
    <w:rsid w:val="00F7737B"/>
    <w:rsid w:val="00F77BEE"/>
    <w:rsid w:val="00F77E7C"/>
    <w:rsid w:val="00F8004A"/>
    <w:rsid w:val="00F803A3"/>
    <w:rsid w:val="00F80599"/>
    <w:rsid w:val="00F80675"/>
    <w:rsid w:val="00F8081D"/>
    <w:rsid w:val="00F824FB"/>
    <w:rsid w:val="00F82F9C"/>
    <w:rsid w:val="00F84F66"/>
    <w:rsid w:val="00F852B2"/>
    <w:rsid w:val="00F85E1B"/>
    <w:rsid w:val="00F869CE"/>
    <w:rsid w:val="00F8736B"/>
    <w:rsid w:val="00F87895"/>
    <w:rsid w:val="00F90BDC"/>
    <w:rsid w:val="00F9114B"/>
    <w:rsid w:val="00F911CB"/>
    <w:rsid w:val="00F9140B"/>
    <w:rsid w:val="00F91A31"/>
    <w:rsid w:val="00F91C79"/>
    <w:rsid w:val="00F91FC7"/>
    <w:rsid w:val="00F922D8"/>
    <w:rsid w:val="00F927EF"/>
    <w:rsid w:val="00F9281B"/>
    <w:rsid w:val="00F932BD"/>
    <w:rsid w:val="00F93B95"/>
    <w:rsid w:val="00F951B6"/>
    <w:rsid w:val="00F95307"/>
    <w:rsid w:val="00F9581F"/>
    <w:rsid w:val="00F95BBA"/>
    <w:rsid w:val="00F95D10"/>
    <w:rsid w:val="00F9643C"/>
    <w:rsid w:val="00F966C2"/>
    <w:rsid w:val="00F9671D"/>
    <w:rsid w:val="00F969D0"/>
    <w:rsid w:val="00F96D57"/>
    <w:rsid w:val="00F97925"/>
    <w:rsid w:val="00FA057C"/>
    <w:rsid w:val="00FA1A16"/>
    <w:rsid w:val="00FA2EDD"/>
    <w:rsid w:val="00FA3D48"/>
    <w:rsid w:val="00FA3F26"/>
    <w:rsid w:val="00FA4037"/>
    <w:rsid w:val="00FA43AA"/>
    <w:rsid w:val="00FA63D3"/>
    <w:rsid w:val="00FA6490"/>
    <w:rsid w:val="00FA6E5C"/>
    <w:rsid w:val="00FA7C21"/>
    <w:rsid w:val="00FB0513"/>
    <w:rsid w:val="00FB0568"/>
    <w:rsid w:val="00FB09DF"/>
    <w:rsid w:val="00FB1089"/>
    <w:rsid w:val="00FB124A"/>
    <w:rsid w:val="00FB1713"/>
    <w:rsid w:val="00FB17E9"/>
    <w:rsid w:val="00FB1F81"/>
    <w:rsid w:val="00FB29FF"/>
    <w:rsid w:val="00FB2BA1"/>
    <w:rsid w:val="00FB32FC"/>
    <w:rsid w:val="00FB3396"/>
    <w:rsid w:val="00FB36CC"/>
    <w:rsid w:val="00FB5242"/>
    <w:rsid w:val="00FB69C8"/>
    <w:rsid w:val="00FB7596"/>
    <w:rsid w:val="00FC09A3"/>
    <w:rsid w:val="00FC1092"/>
    <w:rsid w:val="00FC168D"/>
    <w:rsid w:val="00FC1FF0"/>
    <w:rsid w:val="00FC334E"/>
    <w:rsid w:val="00FC355D"/>
    <w:rsid w:val="00FC3BD0"/>
    <w:rsid w:val="00FC421C"/>
    <w:rsid w:val="00FC4512"/>
    <w:rsid w:val="00FC603A"/>
    <w:rsid w:val="00FC67D7"/>
    <w:rsid w:val="00FC7F7F"/>
    <w:rsid w:val="00FD0506"/>
    <w:rsid w:val="00FD0D73"/>
    <w:rsid w:val="00FD0FD5"/>
    <w:rsid w:val="00FD1B0B"/>
    <w:rsid w:val="00FD2103"/>
    <w:rsid w:val="00FD2190"/>
    <w:rsid w:val="00FD2714"/>
    <w:rsid w:val="00FD3380"/>
    <w:rsid w:val="00FD3732"/>
    <w:rsid w:val="00FD3A68"/>
    <w:rsid w:val="00FD4A41"/>
    <w:rsid w:val="00FD5D3B"/>
    <w:rsid w:val="00FD63E8"/>
    <w:rsid w:val="00FD6A9C"/>
    <w:rsid w:val="00FD6FD7"/>
    <w:rsid w:val="00FD7998"/>
    <w:rsid w:val="00FE00C7"/>
    <w:rsid w:val="00FE0110"/>
    <w:rsid w:val="00FE0750"/>
    <w:rsid w:val="00FE0B62"/>
    <w:rsid w:val="00FE0C64"/>
    <w:rsid w:val="00FE1682"/>
    <w:rsid w:val="00FE367E"/>
    <w:rsid w:val="00FE42DD"/>
    <w:rsid w:val="00FE4358"/>
    <w:rsid w:val="00FE4F71"/>
    <w:rsid w:val="00FE5095"/>
    <w:rsid w:val="00FE5139"/>
    <w:rsid w:val="00FE526D"/>
    <w:rsid w:val="00FE6356"/>
    <w:rsid w:val="00FE6ABC"/>
    <w:rsid w:val="00FE730E"/>
    <w:rsid w:val="00FF0433"/>
    <w:rsid w:val="00FF07F5"/>
    <w:rsid w:val="00FF13D4"/>
    <w:rsid w:val="00FF3207"/>
    <w:rsid w:val="00FF34DD"/>
    <w:rsid w:val="00FF49DA"/>
    <w:rsid w:val="00FF50BD"/>
    <w:rsid w:val="00FF5107"/>
    <w:rsid w:val="00FF5294"/>
    <w:rsid w:val="00FF5565"/>
    <w:rsid w:val="00FF55C4"/>
    <w:rsid w:val="00FF570E"/>
    <w:rsid w:val="00FF65DC"/>
    <w:rsid w:val="00FF6AFD"/>
    <w:rsid w:val="00FF6F93"/>
    <w:rsid w:val="00FF750C"/>
    <w:rsid w:val="00FF7C6D"/>
    <w:rsid w:val="00FF7F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tr-T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,"/>
  <w:listSeparator w:val=";"/>
  <w14:docId w14:val="13CB4EDA"/>
  <w14:defaultImageDpi w14:val="0"/>
  <w15:docId w15:val="{8B4CCBAE-C86A-4F55-AE3F-11785859FBC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Times New Roman" w:hAnsi="Calibri" w:cs="Times New Roman"/>
        <w:lang w:val="tr-TR" w:eastAsia="tr-TR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00EC5"/>
    <w:pPr>
      <w:spacing w:after="160" w:line="259" w:lineRule="auto"/>
    </w:pPr>
    <w:rPr>
      <w:sz w:val="22"/>
      <w:szCs w:val="22"/>
    </w:rPr>
  </w:style>
  <w:style w:type="paragraph" w:styleId="Balk1">
    <w:name w:val="heading 1"/>
    <w:basedOn w:val="Normal"/>
    <w:next w:val="Normal"/>
    <w:link w:val="Balk1Char"/>
    <w:uiPriority w:val="9"/>
    <w:qFormat/>
    <w:rsid w:val="004E6A49"/>
    <w:pPr>
      <w:spacing w:after="480" w:line="240" w:lineRule="auto"/>
      <w:ind w:left="336" w:hanging="336"/>
      <w:jc w:val="both"/>
      <w:outlineLvl w:val="0"/>
    </w:pPr>
    <w:rPr>
      <w:rFonts w:ascii="Times New Roman" w:eastAsia="Calibri" w:hAnsi="Times New Roman"/>
      <w:b/>
      <w:sz w:val="28"/>
      <w:szCs w:val="28"/>
      <w:lang w:eastAsia="en-US"/>
    </w:rPr>
  </w:style>
  <w:style w:type="paragraph" w:styleId="Balk2">
    <w:name w:val="heading 2"/>
    <w:next w:val="Normal"/>
    <w:link w:val="Balk2Char"/>
    <w:uiPriority w:val="9"/>
    <w:unhideWhenUsed/>
    <w:qFormat/>
    <w:rsid w:val="00FB17E9"/>
    <w:pPr>
      <w:spacing w:after="480"/>
      <w:ind w:left="518" w:hanging="518"/>
      <w:jc w:val="both"/>
      <w:outlineLvl w:val="1"/>
    </w:pPr>
    <w:rPr>
      <w:rFonts w:ascii="Times New Roman" w:eastAsiaTheme="minorHAnsi" w:hAnsi="Times New Roman"/>
      <w:b/>
      <w:sz w:val="24"/>
      <w:szCs w:val="24"/>
      <w:lang w:eastAsia="en-US"/>
    </w:rPr>
  </w:style>
  <w:style w:type="paragraph" w:styleId="Balk3">
    <w:name w:val="heading 3"/>
    <w:basedOn w:val="Normal"/>
    <w:link w:val="Balk3Char"/>
    <w:uiPriority w:val="9"/>
    <w:qFormat/>
    <w:rsid w:val="00FB17E9"/>
    <w:pPr>
      <w:spacing w:after="480" w:line="240" w:lineRule="auto"/>
      <w:ind w:left="709" w:hanging="709"/>
      <w:jc w:val="both"/>
      <w:outlineLvl w:val="2"/>
    </w:pPr>
    <w:rPr>
      <w:rFonts w:ascii="Times New Roman" w:eastAsiaTheme="minorHAnsi" w:hAnsi="Times New Roman"/>
      <w:b/>
      <w:sz w:val="24"/>
      <w:szCs w:val="24"/>
      <w:lang w:eastAsia="en-US"/>
    </w:rPr>
  </w:style>
  <w:style w:type="paragraph" w:styleId="Balk4">
    <w:name w:val="heading 4"/>
    <w:basedOn w:val="Normal"/>
    <w:next w:val="Normal"/>
    <w:link w:val="Balk4Char"/>
    <w:uiPriority w:val="9"/>
    <w:unhideWhenUsed/>
    <w:qFormat/>
    <w:rsid w:val="006F6C66"/>
    <w:pPr>
      <w:spacing w:after="480" w:line="240" w:lineRule="auto"/>
      <w:jc w:val="both"/>
      <w:outlineLvl w:val="3"/>
    </w:pPr>
    <w:rPr>
      <w:rFonts w:ascii="Times New Roman" w:hAnsi="Times New Roman"/>
      <w:sz w:val="24"/>
      <w:szCs w:val="24"/>
      <w:u w:val="single"/>
    </w:rPr>
  </w:style>
  <w:style w:type="paragraph" w:styleId="Balk5">
    <w:name w:val="heading 5"/>
    <w:basedOn w:val="Balk4"/>
    <w:next w:val="Normal"/>
    <w:link w:val="Balk5Char"/>
    <w:uiPriority w:val="9"/>
    <w:unhideWhenUsed/>
    <w:qFormat/>
    <w:rsid w:val="00861A6A"/>
    <w:pPr>
      <w:outlineLvl w:val="4"/>
    </w:pPr>
    <w:rPr>
      <w:i/>
      <w:iCs/>
      <w:u w:val="none"/>
    </w:rPr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24445D"/>
    <w:pPr>
      <w:spacing w:after="0"/>
      <w:jc w:val="center"/>
    </w:pPr>
    <w:rPr>
      <w:rFonts w:cs="Calibri"/>
      <w:noProof/>
    </w:rPr>
  </w:style>
  <w:style w:type="character" w:customStyle="1" w:styleId="EndNoteBibliographyTitleChar">
    <w:name w:val="EndNote Bibliography Title Char"/>
    <w:link w:val="EndNoteBibliographyTitle"/>
    <w:rsid w:val="0024445D"/>
    <w:rPr>
      <w:rFonts w:cs="Calibri"/>
      <w:noProof/>
      <w:sz w:val="22"/>
      <w:szCs w:val="22"/>
    </w:rPr>
  </w:style>
  <w:style w:type="paragraph" w:customStyle="1" w:styleId="EndNoteBibliography">
    <w:name w:val="EndNote Bibliography"/>
    <w:basedOn w:val="Normal"/>
    <w:link w:val="EndNoteBibliographyChar"/>
    <w:rsid w:val="0024445D"/>
    <w:pPr>
      <w:spacing w:line="240" w:lineRule="auto"/>
    </w:pPr>
    <w:rPr>
      <w:rFonts w:cs="Calibri"/>
      <w:noProof/>
    </w:rPr>
  </w:style>
  <w:style w:type="character" w:customStyle="1" w:styleId="EndNoteBibliographyChar">
    <w:name w:val="EndNote Bibliography Char"/>
    <w:link w:val="EndNoteBibliography"/>
    <w:rsid w:val="0024445D"/>
    <w:rPr>
      <w:rFonts w:cs="Calibri"/>
      <w:noProof/>
      <w:sz w:val="22"/>
      <w:szCs w:val="22"/>
    </w:rPr>
  </w:style>
  <w:style w:type="character" w:styleId="Kpr">
    <w:name w:val="Hyperlink"/>
    <w:uiPriority w:val="99"/>
    <w:unhideWhenUsed/>
    <w:rsid w:val="00196A24"/>
    <w:rPr>
      <w:color w:val="0563C1"/>
      <w:u w:val="single"/>
    </w:rPr>
  </w:style>
  <w:style w:type="character" w:styleId="zmlenmeyenBahsetme">
    <w:name w:val="Unresolved Mention"/>
    <w:uiPriority w:val="99"/>
    <w:semiHidden/>
    <w:unhideWhenUsed/>
    <w:rsid w:val="00196A24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unhideWhenUsed/>
    <w:rsid w:val="006F5AAC"/>
    <w:pPr>
      <w:spacing w:before="100" w:beforeAutospacing="1" w:after="100" w:afterAutospacing="1" w:line="240" w:lineRule="auto"/>
    </w:pPr>
    <w:rPr>
      <w:rFonts w:ascii="Times New Roman" w:hAnsi="Times New Roman"/>
      <w:sz w:val="24"/>
      <w:szCs w:val="24"/>
    </w:rPr>
  </w:style>
  <w:style w:type="paragraph" w:styleId="stBilgi">
    <w:name w:val="header"/>
    <w:basedOn w:val="Normal"/>
    <w:link w:val="stBilgiChar"/>
    <w:uiPriority w:val="99"/>
    <w:unhideWhenUsed/>
    <w:rsid w:val="007B627D"/>
    <w:pPr>
      <w:tabs>
        <w:tab w:val="center" w:pos="4536"/>
        <w:tab w:val="right" w:pos="9072"/>
      </w:tabs>
    </w:pPr>
  </w:style>
  <w:style w:type="character" w:customStyle="1" w:styleId="stBilgiChar">
    <w:name w:val="Üst Bilgi Char"/>
    <w:link w:val="stBilgi"/>
    <w:uiPriority w:val="99"/>
    <w:rsid w:val="007B627D"/>
    <w:rPr>
      <w:sz w:val="22"/>
      <w:szCs w:val="22"/>
    </w:rPr>
  </w:style>
  <w:style w:type="paragraph" w:styleId="AltBilgi">
    <w:name w:val="footer"/>
    <w:basedOn w:val="Normal"/>
    <w:link w:val="AltBilgiChar"/>
    <w:uiPriority w:val="99"/>
    <w:unhideWhenUsed/>
    <w:rsid w:val="007B627D"/>
    <w:pPr>
      <w:tabs>
        <w:tab w:val="center" w:pos="4536"/>
        <w:tab w:val="right" w:pos="9072"/>
      </w:tabs>
    </w:pPr>
  </w:style>
  <w:style w:type="character" w:customStyle="1" w:styleId="AltBilgiChar">
    <w:name w:val="Alt Bilgi Char"/>
    <w:link w:val="AltBilgi"/>
    <w:uiPriority w:val="99"/>
    <w:rsid w:val="007B627D"/>
    <w:rPr>
      <w:sz w:val="22"/>
      <w:szCs w:val="22"/>
    </w:rPr>
  </w:style>
  <w:style w:type="paragraph" w:customStyle="1" w:styleId="EndNoteCategoryHeading">
    <w:name w:val="EndNote Category Heading"/>
    <w:basedOn w:val="Normal"/>
    <w:link w:val="EndNoteCategoryHeadingChar"/>
    <w:rsid w:val="005764E7"/>
    <w:pPr>
      <w:spacing w:before="120" w:after="120"/>
    </w:pPr>
    <w:rPr>
      <w:b/>
      <w:noProof/>
    </w:rPr>
  </w:style>
  <w:style w:type="character" w:customStyle="1" w:styleId="EndNoteCategoryHeadingChar">
    <w:name w:val="EndNote Category Heading Char"/>
    <w:link w:val="EndNoteCategoryHeading"/>
    <w:rsid w:val="005764E7"/>
    <w:rPr>
      <w:b/>
      <w:noProof/>
      <w:sz w:val="22"/>
      <w:szCs w:val="22"/>
    </w:rPr>
  </w:style>
  <w:style w:type="paragraph" w:styleId="ListeParagraf">
    <w:name w:val="List Paragraph"/>
    <w:basedOn w:val="Normal"/>
    <w:uiPriority w:val="34"/>
    <w:qFormat/>
    <w:rsid w:val="00A8722F"/>
    <w:pPr>
      <w:spacing w:after="0" w:line="240" w:lineRule="auto"/>
      <w:ind w:left="708"/>
    </w:pPr>
    <w:rPr>
      <w:rFonts w:ascii="Times New Roman" w:hAnsi="Times New Roman"/>
      <w:sz w:val="24"/>
      <w:szCs w:val="24"/>
      <w:lang w:val="en-GB"/>
    </w:rPr>
  </w:style>
  <w:style w:type="table" w:styleId="TabloKlavuzu">
    <w:name w:val="Table Grid"/>
    <w:basedOn w:val="NormalTablo"/>
    <w:uiPriority w:val="39"/>
    <w:rsid w:val="00021C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ncedenBiimlendirilmi">
    <w:name w:val="HTML Preformatted"/>
    <w:basedOn w:val="Normal"/>
    <w:link w:val="HTMLncedenBiimlendirilmiChar"/>
    <w:uiPriority w:val="99"/>
    <w:unhideWhenUsed/>
    <w:rsid w:val="00525645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hAnsi="Courier New" w:cs="Courier New"/>
      <w:sz w:val="20"/>
      <w:szCs w:val="20"/>
    </w:rPr>
  </w:style>
  <w:style w:type="character" w:customStyle="1" w:styleId="HTMLncedenBiimlendirilmiChar">
    <w:name w:val="HTML Önceden Biçimlendirilmiş Char"/>
    <w:link w:val="HTMLncedenBiimlendirilmi"/>
    <w:uiPriority w:val="99"/>
    <w:rsid w:val="00525645"/>
    <w:rPr>
      <w:rFonts w:ascii="Courier New" w:hAnsi="Courier New" w:cs="Courier New"/>
    </w:rPr>
  </w:style>
  <w:style w:type="character" w:customStyle="1" w:styleId="y2iqfc">
    <w:name w:val="y2iqfc"/>
    <w:basedOn w:val="VarsaylanParagrafYazTipi"/>
    <w:rsid w:val="00525645"/>
  </w:style>
  <w:style w:type="character" w:customStyle="1" w:styleId="Balk1Char">
    <w:name w:val="Başlık 1 Char"/>
    <w:basedOn w:val="VarsaylanParagrafYazTipi"/>
    <w:link w:val="Balk1"/>
    <w:uiPriority w:val="9"/>
    <w:rsid w:val="004E6A49"/>
    <w:rPr>
      <w:rFonts w:ascii="Times New Roman" w:eastAsia="Calibri" w:hAnsi="Times New Roman"/>
      <w:b/>
      <w:sz w:val="28"/>
      <w:szCs w:val="28"/>
      <w:lang w:eastAsia="en-US"/>
    </w:rPr>
  </w:style>
  <w:style w:type="character" w:customStyle="1" w:styleId="Balk2Char">
    <w:name w:val="Başlık 2 Char"/>
    <w:basedOn w:val="VarsaylanParagrafYazTipi"/>
    <w:link w:val="Balk2"/>
    <w:uiPriority w:val="9"/>
    <w:rsid w:val="00FB17E9"/>
    <w:rPr>
      <w:rFonts w:ascii="Times New Roman" w:eastAsiaTheme="minorHAnsi" w:hAnsi="Times New Roman"/>
      <w:b/>
      <w:sz w:val="24"/>
      <w:szCs w:val="24"/>
      <w:lang w:eastAsia="en-US"/>
    </w:rPr>
  </w:style>
  <w:style w:type="character" w:customStyle="1" w:styleId="Balk3Char">
    <w:name w:val="Başlık 3 Char"/>
    <w:basedOn w:val="VarsaylanParagrafYazTipi"/>
    <w:link w:val="Balk3"/>
    <w:uiPriority w:val="9"/>
    <w:rsid w:val="00FB17E9"/>
    <w:rPr>
      <w:rFonts w:ascii="Times New Roman" w:eastAsiaTheme="minorHAnsi" w:hAnsi="Times New Roman"/>
      <w:b/>
      <w:sz w:val="24"/>
      <w:szCs w:val="24"/>
      <w:lang w:eastAsia="en-US"/>
    </w:rPr>
  </w:style>
  <w:style w:type="character" w:customStyle="1" w:styleId="Balk4Char">
    <w:name w:val="Başlık 4 Char"/>
    <w:basedOn w:val="VarsaylanParagrafYazTipi"/>
    <w:link w:val="Balk4"/>
    <w:uiPriority w:val="9"/>
    <w:rsid w:val="006F6C66"/>
    <w:rPr>
      <w:rFonts w:ascii="Times New Roman" w:hAnsi="Times New Roman"/>
      <w:sz w:val="24"/>
      <w:szCs w:val="24"/>
      <w:u w:val="single"/>
    </w:rPr>
  </w:style>
  <w:style w:type="character" w:customStyle="1" w:styleId="Balk5Char">
    <w:name w:val="Başlık 5 Char"/>
    <w:basedOn w:val="VarsaylanParagrafYazTipi"/>
    <w:link w:val="Balk5"/>
    <w:uiPriority w:val="9"/>
    <w:rsid w:val="00861A6A"/>
    <w:rPr>
      <w:rFonts w:ascii="Times New Roman" w:eastAsiaTheme="minorHAnsi" w:hAnsi="Times New Roman"/>
      <w:i/>
      <w:iCs/>
      <w:sz w:val="24"/>
      <w:szCs w:val="24"/>
      <w:lang w:eastAsia="en-US"/>
    </w:rPr>
  </w:style>
  <w:style w:type="numbering" w:customStyle="1" w:styleId="ListeYok1">
    <w:name w:val="Liste Yok1"/>
    <w:next w:val="ListeYok"/>
    <w:uiPriority w:val="99"/>
    <w:semiHidden/>
    <w:unhideWhenUsed/>
    <w:rsid w:val="00861A6A"/>
  </w:style>
  <w:style w:type="paragraph" w:styleId="BalonMetni">
    <w:name w:val="Balloon Text"/>
    <w:basedOn w:val="Normal"/>
    <w:link w:val="BalonMetniChar"/>
    <w:uiPriority w:val="99"/>
    <w:semiHidden/>
    <w:unhideWhenUsed/>
    <w:rsid w:val="00861A6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onMetniChar">
    <w:name w:val="Balon Metni Char"/>
    <w:basedOn w:val="VarsaylanParagrafYazTipi"/>
    <w:link w:val="BalonMetni"/>
    <w:uiPriority w:val="99"/>
    <w:semiHidden/>
    <w:rsid w:val="00861A6A"/>
    <w:rPr>
      <w:rFonts w:ascii="Segoe UI" w:hAnsi="Segoe UI" w:cs="Segoe UI"/>
      <w:sz w:val="18"/>
      <w:szCs w:val="18"/>
    </w:rPr>
  </w:style>
  <w:style w:type="character" w:customStyle="1" w:styleId="a">
    <w:name w:val="_"/>
    <w:basedOn w:val="VarsaylanParagrafYazTipi"/>
    <w:rsid w:val="00861A6A"/>
  </w:style>
  <w:style w:type="table" w:customStyle="1" w:styleId="TabloKlavuzu1">
    <w:name w:val="Tablo Kılavuzu1"/>
    <w:basedOn w:val="NormalTablo"/>
    <w:next w:val="TabloKlavuzu"/>
    <w:uiPriority w:val="59"/>
    <w:rsid w:val="00861A6A"/>
    <w:rPr>
      <w:rFonts w:ascii="Times New Roman" w:hAnsi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fs4">
    <w:name w:val="fs4"/>
    <w:basedOn w:val="VarsaylanParagrafYazTipi"/>
    <w:rsid w:val="00861A6A"/>
  </w:style>
  <w:style w:type="character" w:customStyle="1" w:styleId="ff4">
    <w:name w:val="ff4"/>
    <w:basedOn w:val="VarsaylanParagrafYazTipi"/>
    <w:rsid w:val="00861A6A"/>
  </w:style>
  <w:style w:type="character" w:customStyle="1" w:styleId="ff5">
    <w:name w:val="ff5"/>
    <w:basedOn w:val="VarsaylanParagrafYazTipi"/>
    <w:rsid w:val="00861A6A"/>
  </w:style>
  <w:style w:type="character" w:customStyle="1" w:styleId="authors-list-item">
    <w:name w:val="authors-list-item"/>
    <w:basedOn w:val="VarsaylanParagrafYazTipi"/>
    <w:rsid w:val="00861A6A"/>
  </w:style>
  <w:style w:type="character" w:customStyle="1" w:styleId="author-sup-separator">
    <w:name w:val="author-sup-separator"/>
    <w:basedOn w:val="VarsaylanParagrafYazTipi"/>
    <w:rsid w:val="00861A6A"/>
  </w:style>
  <w:style w:type="character" w:customStyle="1" w:styleId="comma">
    <w:name w:val="comma"/>
    <w:basedOn w:val="VarsaylanParagrafYazTipi"/>
    <w:rsid w:val="00861A6A"/>
  </w:style>
  <w:style w:type="character" w:customStyle="1" w:styleId="hlfld-contribauthor">
    <w:name w:val="hlfld-contribauthor"/>
    <w:basedOn w:val="VarsaylanParagrafYazTipi"/>
    <w:rsid w:val="00861A6A"/>
  </w:style>
  <w:style w:type="character" w:customStyle="1" w:styleId="period">
    <w:name w:val="period"/>
    <w:basedOn w:val="VarsaylanParagrafYazTipi"/>
    <w:rsid w:val="00861A6A"/>
  </w:style>
  <w:style w:type="character" w:customStyle="1" w:styleId="cit">
    <w:name w:val="cit"/>
    <w:basedOn w:val="VarsaylanParagrafYazTipi"/>
    <w:rsid w:val="00861A6A"/>
  </w:style>
  <w:style w:type="character" w:styleId="AklamaBavurusu">
    <w:name w:val="annotation reference"/>
    <w:basedOn w:val="VarsaylanParagrafYazTipi"/>
    <w:uiPriority w:val="99"/>
    <w:semiHidden/>
    <w:unhideWhenUsed/>
    <w:rsid w:val="00861A6A"/>
    <w:rPr>
      <w:sz w:val="16"/>
      <w:szCs w:val="16"/>
    </w:rPr>
  </w:style>
  <w:style w:type="paragraph" w:styleId="AklamaMetni">
    <w:name w:val="annotation text"/>
    <w:basedOn w:val="Normal"/>
    <w:link w:val="AklamaMetniChar"/>
    <w:uiPriority w:val="99"/>
    <w:semiHidden/>
    <w:unhideWhenUsed/>
    <w:rsid w:val="00861A6A"/>
    <w:pPr>
      <w:spacing w:after="0" w:line="240" w:lineRule="auto"/>
    </w:pPr>
    <w:rPr>
      <w:rFonts w:ascii="Times New Roman" w:hAnsi="Times New Roman"/>
      <w:sz w:val="20"/>
      <w:szCs w:val="20"/>
    </w:rPr>
  </w:style>
  <w:style w:type="character" w:customStyle="1" w:styleId="AklamaMetniChar">
    <w:name w:val="Açıklama Metni Char"/>
    <w:basedOn w:val="VarsaylanParagrafYazTipi"/>
    <w:link w:val="AklamaMetni"/>
    <w:uiPriority w:val="99"/>
    <w:semiHidden/>
    <w:rsid w:val="00861A6A"/>
    <w:rPr>
      <w:rFonts w:ascii="Times New Roman" w:hAnsi="Times New Roman"/>
    </w:rPr>
  </w:style>
  <w:style w:type="paragraph" w:styleId="AklamaKonusu">
    <w:name w:val="annotation subject"/>
    <w:basedOn w:val="AklamaMetni"/>
    <w:next w:val="AklamaMetni"/>
    <w:link w:val="AklamaKonusuChar"/>
    <w:uiPriority w:val="99"/>
    <w:semiHidden/>
    <w:unhideWhenUsed/>
    <w:rsid w:val="00861A6A"/>
    <w:rPr>
      <w:b/>
      <w:bCs/>
    </w:rPr>
  </w:style>
  <w:style w:type="character" w:customStyle="1" w:styleId="AklamaKonusuChar">
    <w:name w:val="Açıklama Konusu Char"/>
    <w:basedOn w:val="AklamaMetniChar"/>
    <w:link w:val="AklamaKonusu"/>
    <w:uiPriority w:val="99"/>
    <w:semiHidden/>
    <w:rsid w:val="00861A6A"/>
    <w:rPr>
      <w:rFonts w:ascii="Times New Roman" w:hAnsi="Times New Roman"/>
      <w:b/>
      <w:bCs/>
    </w:rPr>
  </w:style>
  <w:style w:type="paragraph" w:styleId="Dzeltme">
    <w:name w:val="Revision"/>
    <w:hidden/>
    <w:uiPriority w:val="99"/>
    <w:semiHidden/>
    <w:rsid w:val="00861A6A"/>
    <w:rPr>
      <w:rFonts w:asciiTheme="minorHAnsi" w:eastAsiaTheme="minorHAnsi" w:hAnsiTheme="minorHAnsi" w:cstheme="minorBidi"/>
      <w:sz w:val="22"/>
      <w:szCs w:val="22"/>
      <w:lang w:eastAsia="en-US"/>
    </w:rPr>
  </w:style>
  <w:style w:type="character" w:customStyle="1" w:styleId="apple-converted-space">
    <w:name w:val="apple-converted-space"/>
    <w:basedOn w:val="VarsaylanParagrafYazTipi"/>
    <w:rsid w:val="00861A6A"/>
  </w:style>
  <w:style w:type="character" w:styleId="SayfaNumaras">
    <w:name w:val="page number"/>
    <w:basedOn w:val="VarsaylanParagrafYazTipi"/>
    <w:uiPriority w:val="99"/>
    <w:semiHidden/>
    <w:unhideWhenUsed/>
    <w:rsid w:val="00861A6A"/>
  </w:style>
  <w:style w:type="character" w:customStyle="1" w:styleId="docs-chat-name">
    <w:name w:val="docs-chat-name"/>
    <w:basedOn w:val="VarsaylanParagrafYazTipi"/>
    <w:rsid w:val="00861A6A"/>
  </w:style>
  <w:style w:type="paragraph" w:customStyle="1" w:styleId="gmail-msolistparagraph">
    <w:name w:val="gmail-msolistparagraph"/>
    <w:basedOn w:val="Normal"/>
    <w:rsid w:val="00861A6A"/>
    <w:pPr>
      <w:spacing w:before="100" w:beforeAutospacing="1" w:after="100" w:afterAutospacing="1" w:line="240" w:lineRule="auto"/>
    </w:pPr>
    <w:rPr>
      <w:rFonts w:ascii="Times New Roman" w:hAnsi="Times New Roman"/>
      <w:sz w:val="24"/>
      <w:szCs w:val="24"/>
    </w:rPr>
  </w:style>
  <w:style w:type="paragraph" w:styleId="GvdeMetni">
    <w:name w:val="Body Text"/>
    <w:basedOn w:val="Normal"/>
    <w:link w:val="GvdeMetniChar"/>
    <w:uiPriority w:val="1"/>
    <w:rsid w:val="00861A6A"/>
    <w:pPr>
      <w:widowControl w:val="0"/>
      <w:autoSpaceDE w:val="0"/>
      <w:autoSpaceDN w:val="0"/>
      <w:spacing w:after="0" w:line="240" w:lineRule="auto"/>
    </w:pPr>
    <w:rPr>
      <w:rFonts w:ascii="Arial" w:eastAsia="Arial" w:hAnsi="Arial" w:cs="Arial"/>
      <w:sz w:val="24"/>
      <w:szCs w:val="24"/>
      <w:lang w:val="en-US"/>
    </w:rPr>
  </w:style>
  <w:style w:type="character" w:customStyle="1" w:styleId="GvdeMetniChar">
    <w:name w:val="Gövde Metni Char"/>
    <w:basedOn w:val="VarsaylanParagrafYazTipi"/>
    <w:link w:val="GvdeMetni"/>
    <w:uiPriority w:val="1"/>
    <w:rsid w:val="00861A6A"/>
    <w:rPr>
      <w:rFonts w:ascii="Arial" w:eastAsia="Arial" w:hAnsi="Arial" w:cs="Arial"/>
      <w:sz w:val="24"/>
      <w:szCs w:val="24"/>
      <w:lang w:val="en-US"/>
    </w:rPr>
  </w:style>
  <w:style w:type="paragraph" w:customStyle="1" w:styleId="TableParagraph">
    <w:name w:val="Table Paragraph"/>
    <w:basedOn w:val="Normal"/>
    <w:uiPriority w:val="1"/>
    <w:rsid w:val="00861A6A"/>
    <w:pPr>
      <w:widowControl w:val="0"/>
      <w:autoSpaceDE w:val="0"/>
      <w:autoSpaceDN w:val="0"/>
      <w:spacing w:after="0" w:line="240" w:lineRule="auto"/>
    </w:pPr>
    <w:rPr>
      <w:rFonts w:ascii="Arial" w:eastAsia="Arial" w:hAnsi="Arial" w:cs="Arial"/>
      <w:sz w:val="24"/>
      <w:szCs w:val="24"/>
      <w:lang w:val="en-US"/>
    </w:rPr>
  </w:style>
  <w:style w:type="table" w:styleId="ListeTablo3-Vurgu3">
    <w:name w:val="List Table 3 Accent 3"/>
    <w:basedOn w:val="NormalTablo"/>
    <w:uiPriority w:val="48"/>
    <w:rsid w:val="00861A6A"/>
    <w:rPr>
      <w:rFonts w:asciiTheme="minorHAnsi" w:eastAsiaTheme="minorHAnsi" w:hAnsiTheme="minorHAnsi" w:cstheme="minorBidi"/>
      <w:sz w:val="22"/>
      <w:szCs w:val="22"/>
      <w:lang w:eastAsia="en-US"/>
    </w:rPr>
    <w:tblPr>
      <w:tblStyleRowBandSize w:val="1"/>
      <w:tblStyleColBandSize w:val="1"/>
      <w:tblBorders>
        <w:top w:val="single" w:sz="4" w:space="0" w:color="A5A5A5" w:themeColor="accent3"/>
        <w:left w:val="single" w:sz="4" w:space="0" w:color="A5A5A5" w:themeColor="accent3"/>
        <w:bottom w:val="single" w:sz="4" w:space="0" w:color="A5A5A5" w:themeColor="accent3"/>
        <w:right w:val="single" w:sz="4" w:space="0" w:color="A5A5A5" w:themeColor="accent3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A5A5A5" w:themeColor="accent3"/>
          <w:right w:val="single" w:sz="4" w:space="0" w:color="A5A5A5" w:themeColor="accent3"/>
        </w:tcBorders>
      </w:tcPr>
    </w:tblStylePr>
    <w:tblStylePr w:type="band1Horz">
      <w:tblPr/>
      <w:tcPr>
        <w:tcBorders>
          <w:top w:val="single" w:sz="4" w:space="0" w:color="A5A5A5" w:themeColor="accent3"/>
          <w:bottom w:val="single" w:sz="4" w:space="0" w:color="A5A5A5" w:themeColor="accent3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A5A5A5" w:themeColor="accent3"/>
          <w:left w:val="nil"/>
        </w:tcBorders>
      </w:tcPr>
    </w:tblStylePr>
    <w:tblStylePr w:type="swCell">
      <w:tblPr/>
      <w:tcPr>
        <w:tcBorders>
          <w:top w:val="double" w:sz="4" w:space="0" w:color="A5A5A5" w:themeColor="accent3"/>
          <w:right w:val="nil"/>
        </w:tcBorders>
      </w:tcPr>
    </w:tblStylePr>
  </w:style>
  <w:style w:type="table" w:styleId="ListeTablo3-Vurgu2">
    <w:name w:val="List Table 3 Accent 2"/>
    <w:basedOn w:val="NormalTablo"/>
    <w:uiPriority w:val="48"/>
    <w:rsid w:val="00861A6A"/>
    <w:rPr>
      <w:rFonts w:asciiTheme="minorHAnsi" w:eastAsiaTheme="minorHAnsi" w:hAnsiTheme="minorHAnsi" w:cstheme="minorBidi"/>
      <w:sz w:val="22"/>
      <w:szCs w:val="22"/>
      <w:lang w:eastAsia="en-US"/>
    </w:rPr>
    <w:tblPr>
      <w:tblStyleRowBandSize w:val="1"/>
      <w:tblStyleColBandSize w:val="1"/>
      <w:tblBorders>
        <w:top w:val="single" w:sz="4" w:space="0" w:color="ED7D31" w:themeColor="accent2"/>
        <w:left w:val="single" w:sz="4" w:space="0" w:color="ED7D31" w:themeColor="accent2"/>
        <w:bottom w:val="single" w:sz="4" w:space="0" w:color="ED7D31" w:themeColor="accent2"/>
        <w:right w:val="single" w:sz="4" w:space="0" w:color="ED7D31" w:themeColor="accent2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ED7D31" w:themeFill="accent2"/>
      </w:tcPr>
    </w:tblStylePr>
    <w:tblStylePr w:type="lastRow">
      <w:rPr>
        <w:b/>
        <w:bCs/>
      </w:rPr>
      <w:tblPr/>
      <w:tcPr>
        <w:tcBorders>
          <w:top w:val="double" w:sz="4" w:space="0" w:color="ED7D31" w:themeColor="accent2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ED7D31" w:themeColor="accent2"/>
          <w:right w:val="single" w:sz="4" w:space="0" w:color="ED7D31" w:themeColor="accent2"/>
        </w:tcBorders>
      </w:tcPr>
    </w:tblStylePr>
    <w:tblStylePr w:type="band1Horz">
      <w:tblPr/>
      <w:tcPr>
        <w:tcBorders>
          <w:top w:val="single" w:sz="4" w:space="0" w:color="ED7D31" w:themeColor="accent2"/>
          <w:bottom w:val="single" w:sz="4" w:space="0" w:color="ED7D31" w:themeColor="accent2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ED7D31" w:themeColor="accent2"/>
          <w:left w:val="nil"/>
        </w:tcBorders>
      </w:tcPr>
    </w:tblStylePr>
    <w:tblStylePr w:type="swCell">
      <w:tblPr/>
      <w:tcPr>
        <w:tcBorders>
          <w:top w:val="double" w:sz="4" w:space="0" w:color="ED7D31" w:themeColor="accent2"/>
          <w:right w:val="nil"/>
        </w:tcBorders>
      </w:tcPr>
    </w:tblStylePr>
  </w:style>
  <w:style w:type="table" w:styleId="ListeTablo3">
    <w:name w:val="List Table 3"/>
    <w:basedOn w:val="NormalTablo"/>
    <w:uiPriority w:val="48"/>
    <w:rsid w:val="00861A6A"/>
    <w:rPr>
      <w:rFonts w:asciiTheme="minorHAnsi" w:eastAsiaTheme="minorHAnsi" w:hAnsiTheme="minorHAnsi" w:cstheme="minorBidi"/>
      <w:sz w:val="22"/>
      <w:szCs w:val="22"/>
      <w:lang w:eastAsia="en-US"/>
    </w:rPr>
    <w:tblPr>
      <w:tblStyleRowBandSize w:val="1"/>
      <w:tblStyleColBandSize w:val="1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000000" w:themeColor="text1"/>
          <w:right w:val="single" w:sz="4" w:space="0" w:color="000000" w:themeColor="text1"/>
        </w:tcBorders>
      </w:tcPr>
    </w:tblStylePr>
    <w:tblStylePr w:type="band1Horz">
      <w:tblPr/>
      <w:tcPr>
        <w:tcBorders>
          <w:top w:val="single" w:sz="4" w:space="0" w:color="000000" w:themeColor="text1"/>
          <w:bottom w:val="single" w:sz="4" w:space="0" w:color="000000" w:themeColor="tex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000000" w:themeColor="text1"/>
          <w:left w:val="nil"/>
        </w:tcBorders>
      </w:tcPr>
    </w:tblStylePr>
    <w:tblStylePr w:type="swCell">
      <w:tblPr/>
      <w:tcPr>
        <w:tcBorders>
          <w:top w:val="double" w:sz="4" w:space="0" w:color="000000" w:themeColor="text1"/>
          <w:right w:val="nil"/>
        </w:tcBorders>
      </w:tcPr>
    </w:tblStylePr>
  </w:style>
  <w:style w:type="paragraph" w:styleId="AralkYok">
    <w:name w:val="No Spacing"/>
    <w:link w:val="AralkYokChar"/>
    <w:uiPriority w:val="1"/>
    <w:rsid w:val="00861A6A"/>
    <w:rPr>
      <w:rFonts w:asciiTheme="minorHAnsi" w:eastAsiaTheme="minorEastAsia" w:hAnsiTheme="minorHAnsi" w:cstheme="minorBidi"/>
      <w:sz w:val="22"/>
      <w:szCs w:val="22"/>
    </w:rPr>
  </w:style>
  <w:style w:type="character" w:customStyle="1" w:styleId="AralkYokChar">
    <w:name w:val="Aralık Yok Char"/>
    <w:basedOn w:val="VarsaylanParagrafYazTipi"/>
    <w:link w:val="AralkYok"/>
    <w:uiPriority w:val="1"/>
    <w:rsid w:val="00861A6A"/>
    <w:rPr>
      <w:rFonts w:asciiTheme="minorHAnsi" w:eastAsiaTheme="minorEastAsia" w:hAnsiTheme="minorHAnsi" w:cstheme="minorBidi"/>
      <w:sz w:val="22"/>
      <w:szCs w:val="22"/>
    </w:rPr>
  </w:style>
  <w:style w:type="paragraph" w:styleId="T1">
    <w:name w:val="toc 1"/>
    <w:basedOn w:val="Normal"/>
    <w:next w:val="Normal"/>
    <w:autoRedefine/>
    <w:uiPriority w:val="39"/>
    <w:unhideWhenUsed/>
    <w:rsid w:val="00861A6A"/>
    <w:pPr>
      <w:tabs>
        <w:tab w:val="right" w:leader="dot" w:pos="8778"/>
      </w:tabs>
      <w:spacing w:after="100" w:line="240" w:lineRule="auto"/>
      <w:ind w:left="280" w:hanging="280"/>
    </w:pPr>
    <w:rPr>
      <w:rFonts w:ascii="Times New Roman" w:hAnsi="Times New Roman"/>
      <w:sz w:val="24"/>
      <w:szCs w:val="24"/>
    </w:rPr>
  </w:style>
  <w:style w:type="paragraph" w:customStyle="1" w:styleId="izelgeler">
    <w:name w:val="Çizelgeler"/>
    <w:basedOn w:val="Normal"/>
    <w:link w:val="izelgelerChar"/>
    <w:qFormat/>
    <w:rsid w:val="002D7FDA"/>
    <w:pPr>
      <w:spacing w:after="240" w:line="240" w:lineRule="auto"/>
      <w:ind w:left="1288" w:hanging="1288"/>
      <w:jc w:val="both"/>
    </w:pPr>
    <w:rPr>
      <w:rFonts w:ascii="Times New Roman" w:eastAsiaTheme="minorHAnsi" w:hAnsi="Times New Roman"/>
      <w:sz w:val="24"/>
      <w:szCs w:val="24"/>
      <w:lang w:eastAsia="en-US"/>
    </w:rPr>
  </w:style>
  <w:style w:type="character" w:customStyle="1" w:styleId="izelgelerChar">
    <w:name w:val="Çizelgeler Char"/>
    <w:basedOn w:val="VarsaylanParagrafYazTipi"/>
    <w:link w:val="izelgeler"/>
    <w:rsid w:val="002D7FDA"/>
    <w:rPr>
      <w:rFonts w:ascii="Times New Roman" w:eastAsiaTheme="minorHAnsi" w:hAnsi="Times New Roman"/>
      <w:sz w:val="24"/>
      <w:szCs w:val="24"/>
      <w:lang w:eastAsia="en-US"/>
    </w:rPr>
  </w:style>
  <w:style w:type="paragraph" w:customStyle="1" w:styleId="Grseller">
    <w:name w:val="Görseller"/>
    <w:basedOn w:val="Normal"/>
    <w:link w:val="GrsellerChar"/>
    <w:qFormat/>
    <w:rsid w:val="00F7737B"/>
    <w:pPr>
      <w:spacing w:before="120" w:after="0" w:line="240" w:lineRule="auto"/>
    </w:pPr>
    <w:rPr>
      <w:rFonts w:ascii="Times New Roman" w:hAnsi="Times New Roman"/>
      <w:bCs/>
      <w:noProof/>
      <w:sz w:val="24"/>
      <w:szCs w:val="24"/>
    </w:rPr>
  </w:style>
  <w:style w:type="character" w:customStyle="1" w:styleId="GrsellerChar">
    <w:name w:val="Görseller Char"/>
    <w:basedOn w:val="VarsaylanParagrafYazTipi"/>
    <w:link w:val="Grseller"/>
    <w:rsid w:val="00F7737B"/>
    <w:rPr>
      <w:rFonts w:ascii="Times New Roman" w:hAnsi="Times New Roman"/>
      <w:bCs/>
      <w:noProof/>
      <w:sz w:val="24"/>
      <w:szCs w:val="24"/>
    </w:rPr>
  </w:style>
  <w:style w:type="paragraph" w:customStyle="1" w:styleId="ekiller">
    <w:name w:val="Şekiller"/>
    <w:basedOn w:val="Normal"/>
    <w:link w:val="ekillerChar"/>
    <w:qFormat/>
    <w:rsid w:val="00861A6A"/>
    <w:pPr>
      <w:spacing w:before="240" w:after="480" w:line="240" w:lineRule="auto"/>
      <w:ind w:left="1036" w:hanging="1036"/>
      <w:jc w:val="both"/>
    </w:pPr>
    <w:rPr>
      <w:rFonts w:ascii="Times New Roman" w:eastAsiaTheme="minorHAnsi" w:hAnsi="Times New Roman"/>
      <w:sz w:val="24"/>
      <w:szCs w:val="24"/>
      <w:lang w:eastAsia="en-US"/>
    </w:rPr>
  </w:style>
  <w:style w:type="character" w:customStyle="1" w:styleId="ekillerChar">
    <w:name w:val="Şekiller Char"/>
    <w:basedOn w:val="VarsaylanParagrafYazTipi"/>
    <w:link w:val="ekiller"/>
    <w:rsid w:val="00861A6A"/>
    <w:rPr>
      <w:rFonts w:ascii="Times New Roman" w:eastAsiaTheme="minorHAnsi" w:hAnsi="Times New Roman"/>
      <w:sz w:val="24"/>
      <w:szCs w:val="24"/>
      <w:lang w:eastAsia="en-US"/>
    </w:rPr>
  </w:style>
  <w:style w:type="paragraph" w:customStyle="1" w:styleId="Resimler">
    <w:name w:val="Resimler"/>
    <w:basedOn w:val="Normal"/>
    <w:link w:val="ResimlerChar"/>
    <w:qFormat/>
    <w:rsid w:val="00861A6A"/>
    <w:pPr>
      <w:spacing w:before="240" w:after="480" w:line="240" w:lineRule="auto"/>
      <w:ind w:left="1148" w:hanging="1148"/>
      <w:jc w:val="both"/>
    </w:pPr>
    <w:rPr>
      <w:rFonts w:ascii="Times New Roman" w:hAnsi="Times New Roman"/>
      <w:bCs/>
      <w:sz w:val="24"/>
      <w:szCs w:val="24"/>
    </w:rPr>
  </w:style>
  <w:style w:type="character" w:customStyle="1" w:styleId="ResimlerChar">
    <w:name w:val="Resimler Char"/>
    <w:basedOn w:val="VarsaylanParagrafYazTipi"/>
    <w:link w:val="Resimler"/>
    <w:rsid w:val="00861A6A"/>
    <w:rPr>
      <w:rFonts w:ascii="Times New Roman" w:hAnsi="Times New Roman"/>
      <w:bCs/>
      <w:sz w:val="24"/>
      <w:szCs w:val="24"/>
    </w:rPr>
  </w:style>
  <w:style w:type="paragraph" w:styleId="Altyaz">
    <w:name w:val="Subtitle"/>
    <w:basedOn w:val="Normal"/>
    <w:next w:val="Normal"/>
    <w:link w:val="AltyazChar"/>
    <w:uiPriority w:val="11"/>
    <w:qFormat/>
    <w:rsid w:val="00861A6A"/>
    <w:pPr>
      <w:spacing w:after="480" w:line="240" w:lineRule="auto"/>
      <w:contextualSpacing/>
      <w:jc w:val="both"/>
    </w:pPr>
    <w:rPr>
      <w:rFonts w:ascii="Times New Roman" w:hAnsi="Times New Roman"/>
      <w:bCs/>
      <w:color w:val="000000"/>
      <w:sz w:val="20"/>
      <w:szCs w:val="20"/>
    </w:rPr>
  </w:style>
  <w:style w:type="character" w:customStyle="1" w:styleId="AltyazChar">
    <w:name w:val="Altyazı Char"/>
    <w:basedOn w:val="VarsaylanParagrafYazTipi"/>
    <w:link w:val="Altyaz"/>
    <w:uiPriority w:val="11"/>
    <w:rsid w:val="00861A6A"/>
    <w:rPr>
      <w:rFonts w:ascii="Times New Roman" w:hAnsi="Times New Roman"/>
      <w:bCs/>
      <w:color w:val="000000"/>
    </w:rPr>
  </w:style>
  <w:style w:type="paragraph" w:styleId="T2">
    <w:name w:val="toc 2"/>
    <w:basedOn w:val="Normal"/>
    <w:next w:val="Normal"/>
    <w:autoRedefine/>
    <w:uiPriority w:val="39"/>
    <w:unhideWhenUsed/>
    <w:rsid w:val="00516A0D"/>
    <w:pPr>
      <w:tabs>
        <w:tab w:val="left" w:leader="dot" w:pos="8222"/>
        <w:tab w:val="right" w:pos="8789"/>
      </w:tabs>
      <w:spacing w:after="240" w:line="240" w:lineRule="auto"/>
      <w:ind w:left="731" w:right="624" w:hanging="425"/>
      <w:jc w:val="both"/>
    </w:pPr>
    <w:rPr>
      <w:rFonts w:ascii="Times New Roman" w:hAnsi="Times New Roman"/>
      <w:sz w:val="24"/>
      <w:szCs w:val="24"/>
    </w:rPr>
  </w:style>
  <w:style w:type="paragraph" w:styleId="T3">
    <w:name w:val="toc 3"/>
    <w:basedOn w:val="Normal"/>
    <w:next w:val="Normal"/>
    <w:autoRedefine/>
    <w:uiPriority w:val="39"/>
    <w:unhideWhenUsed/>
    <w:rsid w:val="00516A0D"/>
    <w:pPr>
      <w:tabs>
        <w:tab w:val="left" w:leader="dot" w:pos="8222"/>
        <w:tab w:val="right" w:pos="8789"/>
      </w:tabs>
      <w:spacing w:after="240" w:line="240" w:lineRule="auto"/>
      <w:ind w:left="1344" w:right="624" w:hanging="616"/>
      <w:jc w:val="both"/>
    </w:pPr>
    <w:rPr>
      <w:rFonts w:ascii="Times New Roman" w:hAnsi="Times New Roman"/>
      <w:sz w:val="24"/>
      <w:szCs w:val="24"/>
    </w:rPr>
  </w:style>
  <w:style w:type="paragraph" w:styleId="ResimYazs">
    <w:name w:val="caption"/>
    <w:basedOn w:val="Normal"/>
    <w:next w:val="Normal"/>
    <w:uiPriority w:val="35"/>
    <w:unhideWhenUsed/>
    <w:rsid w:val="00861A6A"/>
    <w:pPr>
      <w:spacing w:after="200" w:line="240" w:lineRule="auto"/>
    </w:pPr>
    <w:rPr>
      <w:rFonts w:ascii="Times New Roman" w:hAnsi="Times New Roman"/>
      <w:i/>
      <w:iCs/>
      <w:color w:val="44546A" w:themeColor="text2"/>
      <w:sz w:val="18"/>
      <w:szCs w:val="18"/>
    </w:rPr>
  </w:style>
  <w:style w:type="paragraph" w:styleId="ekillerTablosu">
    <w:name w:val="table of figures"/>
    <w:basedOn w:val="Normal"/>
    <w:next w:val="Normal"/>
    <w:uiPriority w:val="99"/>
    <w:unhideWhenUsed/>
    <w:rsid w:val="00861A6A"/>
    <w:pPr>
      <w:spacing w:after="0" w:line="240" w:lineRule="auto"/>
    </w:pPr>
    <w:rPr>
      <w:rFonts w:ascii="Times New Roman" w:hAnsi="Times New Roman"/>
      <w:sz w:val="24"/>
      <w:szCs w:val="24"/>
    </w:rPr>
  </w:style>
  <w:style w:type="table" w:customStyle="1" w:styleId="TableNormal">
    <w:name w:val="Table Normal"/>
    <w:uiPriority w:val="2"/>
    <w:semiHidden/>
    <w:unhideWhenUsed/>
    <w:qFormat/>
    <w:rsid w:val="00861A6A"/>
    <w:pPr>
      <w:widowControl w:val="0"/>
      <w:autoSpaceDE w:val="0"/>
      <w:autoSpaceDN w:val="0"/>
    </w:pPr>
    <w:rPr>
      <w:rFonts w:asciiTheme="minorHAnsi" w:eastAsiaTheme="minorHAnsi" w:hAnsiTheme="minorHAnsi" w:cstheme="minorBidi"/>
      <w:sz w:val="22"/>
      <w:szCs w:val="22"/>
      <w:lang w:val="en-US" w:eastAsia="en-US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character" w:styleId="zlenenKpr">
    <w:name w:val="FollowedHyperlink"/>
    <w:basedOn w:val="VarsaylanParagrafYazTipi"/>
    <w:uiPriority w:val="99"/>
    <w:semiHidden/>
    <w:unhideWhenUsed/>
    <w:rsid w:val="00861A6A"/>
    <w:rPr>
      <w:color w:val="954F72" w:themeColor="followedHyperlink"/>
      <w:u w:val="single"/>
    </w:rPr>
  </w:style>
  <w:style w:type="table" w:customStyle="1" w:styleId="TableNormal1">
    <w:name w:val="Table Normal1"/>
    <w:uiPriority w:val="2"/>
    <w:semiHidden/>
    <w:unhideWhenUsed/>
    <w:qFormat/>
    <w:rsid w:val="0084549F"/>
    <w:pPr>
      <w:widowControl w:val="0"/>
    </w:pPr>
    <w:rPr>
      <w:rFonts w:eastAsia="Calibri"/>
      <w:sz w:val="22"/>
      <w:szCs w:val="22"/>
      <w:lang w:val="en-US" w:eastAsia="en-US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table" w:customStyle="1" w:styleId="TableNormal2">
    <w:name w:val="Table Normal2"/>
    <w:uiPriority w:val="2"/>
    <w:semiHidden/>
    <w:unhideWhenUsed/>
    <w:qFormat/>
    <w:rsid w:val="00DB40AB"/>
    <w:pPr>
      <w:widowControl w:val="0"/>
    </w:pPr>
    <w:rPr>
      <w:rFonts w:eastAsia="Calibri"/>
      <w:sz w:val="22"/>
      <w:szCs w:val="22"/>
      <w:lang w:val="en-US" w:eastAsia="en-US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347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251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354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96355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71926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3117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00289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258083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3638945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  <w:div w:id="1386837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80992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348925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59137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eader" Target="header3.xml"/><Relationship Id="rId18" Type="http://schemas.openxmlformats.org/officeDocument/2006/relationships/footer" Target="footer5.xml"/><Relationship Id="rId26" Type="http://schemas.openxmlformats.org/officeDocument/2006/relationships/image" Target="media/image9.jpeg"/><Relationship Id="rId39" Type="http://schemas.openxmlformats.org/officeDocument/2006/relationships/footer" Target="footer6.xml"/><Relationship Id="rId21" Type="http://schemas.openxmlformats.org/officeDocument/2006/relationships/image" Target="media/image4.jpeg"/><Relationship Id="rId34" Type="http://schemas.openxmlformats.org/officeDocument/2006/relationships/hyperlink" Target="https://dentac.com/img/D/must-eng.pdf" TargetMode="External"/><Relationship Id="rId42" Type="http://schemas.openxmlformats.org/officeDocument/2006/relationships/header" Target="header8.xml"/><Relationship Id="rId47" Type="http://schemas.openxmlformats.org/officeDocument/2006/relationships/theme" Target="theme/theme1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header" Target="header5.xml"/><Relationship Id="rId29" Type="http://schemas.openxmlformats.org/officeDocument/2006/relationships/image" Target="media/image12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24" Type="http://schemas.openxmlformats.org/officeDocument/2006/relationships/image" Target="media/image7.png"/><Relationship Id="rId32" Type="http://schemas.openxmlformats.org/officeDocument/2006/relationships/hyperlink" Target="https://micro-mega.com/shaping/one-curve/?lang=en" TargetMode="External"/><Relationship Id="rId37" Type="http://schemas.openxmlformats.org/officeDocument/2006/relationships/header" Target="header6.xml"/><Relationship Id="rId40" Type="http://schemas.openxmlformats.org/officeDocument/2006/relationships/footer" Target="footer7.xml"/><Relationship Id="rId45" Type="http://schemas.openxmlformats.org/officeDocument/2006/relationships/footer" Target="footer9.xml"/><Relationship Id="rId5" Type="http://schemas.openxmlformats.org/officeDocument/2006/relationships/webSettings" Target="webSettings.xml"/><Relationship Id="rId15" Type="http://schemas.openxmlformats.org/officeDocument/2006/relationships/header" Target="header4.xml"/><Relationship Id="rId23" Type="http://schemas.openxmlformats.org/officeDocument/2006/relationships/image" Target="media/image6.jpeg"/><Relationship Id="rId28" Type="http://schemas.openxmlformats.org/officeDocument/2006/relationships/image" Target="media/image11.png"/><Relationship Id="rId36" Type="http://schemas.openxmlformats.org/officeDocument/2006/relationships/hyperlink" Target="https://www.dentsplysirona.com/tr-tr/kesfet/endodonti/trunatomy.html" TargetMode="External"/><Relationship Id="rId10" Type="http://schemas.openxmlformats.org/officeDocument/2006/relationships/header" Target="header2.xml"/><Relationship Id="rId19" Type="http://schemas.openxmlformats.org/officeDocument/2006/relationships/image" Target="media/image2.jpeg"/><Relationship Id="rId31" Type="http://schemas.openxmlformats.org/officeDocument/2006/relationships/image" Target="media/image14.png"/><Relationship Id="rId44" Type="http://schemas.openxmlformats.org/officeDocument/2006/relationships/footer" Target="footer8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Relationship Id="rId22" Type="http://schemas.openxmlformats.org/officeDocument/2006/relationships/image" Target="media/image5.png"/><Relationship Id="rId27" Type="http://schemas.openxmlformats.org/officeDocument/2006/relationships/image" Target="media/image10.jpeg"/><Relationship Id="rId30" Type="http://schemas.openxmlformats.org/officeDocument/2006/relationships/image" Target="media/image13.png"/><Relationship Id="rId35" Type="http://schemas.openxmlformats.org/officeDocument/2006/relationships/hyperlink" Target="https://www.dentsplysirona.com/content/dam/dentsply/web/%20Endodontics/global-page-templates-assets/download-pdf%27s/waveonegold/%20WaveOne%20Gold%20ROW%20DFU%20EN.pdf" TargetMode="External"/><Relationship Id="rId43" Type="http://schemas.openxmlformats.org/officeDocument/2006/relationships/header" Target="header9.xml"/><Relationship Id="rId8" Type="http://schemas.openxmlformats.org/officeDocument/2006/relationships/image" Target="media/image1.jpeg"/><Relationship Id="rId3" Type="http://schemas.openxmlformats.org/officeDocument/2006/relationships/styles" Target="styles.xml"/><Relationship Id="rId12" Type="http://schemas.openxmlformats.org/officeDocument/2006/relationships/footer" Target="footer2.xml"/><Relationship Id="rId17" Type="http://schemas.openxmlformats.org/officeDocument/2006/relationships/footer" Target="footer4.xml"/><Relationship Id="rId25" Type="http://schemas.openxmlformats.org/officeDocument/2006/relationships/image" Target="media/image8.jpeg"/><Relationship Id="rId33" Type="http://schemas.openxmlformats.org/officeDocument/2006/relationships/hyperlink" Target="https://dentac.com/en/must/" TargetMode="External"/><Relationship Id="rId38" Type="http://schemas.openxmlformats.org/officeDocument/2006/relationships/header" Target="header7.xml"/><Relationship Id="rId46" Type="http://schemas.openxmlformats.org/officeDocument/2006/relationships/fontTable" Target="fontTable.xml"/><Relationship Id="rId20" Type="http://schemas.openxmlformats.org/officeDocument/2006/relationships/image" Target="media/image3.jpeg"/><Relationship Id="rId41" Type="http://schemas.openxmlformats.org/officeDocument/2006/relationships/image" Target="media/image15.png"/></Relationships>
</file>

<file path=word/theme/theme1.xml><?xml version="1.0" encoding="utf-8"?>
<a:theme xmlns:a="http://schemas.openxmlformats.org/drawingml/2006/main" name="Office Teması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FF4B233-88BA-4A4E-A077-E51E359C9A9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87</TotalTime>
  <Pages>91</Pages>
  <Words>48362</Words>
  <Characters>275665</Characters>
  <Application>Microsoft Office Word</Application>
  <DocSecurity>0</DocSecurity>
  <Lines>2297</Lines>
  <Paragraphs>646</Paragraphs>
  <ScaleCrop>false</ScaleCrop>
  <HeadingPairs>
    <vt:vector size="2" baseType="variant">
      <vt:variant>
        <vt:lpstr>Konu Başlığı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33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ybkekaraca94@gmail.com</dc:creator>
  <cp:keywords/>
  <dc:description/>
  <cp:lastModifiedBy>Cezmi serhat Sakallı</cp:lastModifiedBy>
  <cp:revision>249</cp:revision>
  <cp:lastPrinted>2023-05-04T14:39:00Z</cp:lastPrinted>
  <dcterms:created xsi:type="dcterms:W3CDTF">2023-05-04T15:04:00Z</dcterms:created>
  <dcterms:modified xsi:type="dcterms:W3CDTF">2023-08-11T13:06:00Z</dcterms:modified>
</cp:coreProperties>
</file>